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F3F08" w14:textId="77777777" w:rsidR="008F2AE9" w:rsidRDefault="008F2AE9" w:rsidP="001F0682">
      <w:pPr>
        <w:pStyle w:val="Capa"/>
      </w:pPr>
      <w:r>
        <w:t>UNIVERSI</w:t>
      </w:r>
      <w:r w:rsidR="00D04942">
        <w:t>dade</w:t>
      </w:r>
      <w:r>
        <w:t xml:space="preserve"> FEEVALE</w:t>
      </w:r>
    </w:p>
    <w:p w14:paraId="4BD1FEBB" w14:textId="77777777" w:rsidR="008F2AE9" w:rsidRDefault="008F2AE9" w:rsidP="00B50C7F">
      <w:pPr>
        <w:pStyle w:val="CapaTexto"/>
      </w:pPr>
    </w:p>
    <w:p w14:paraId="52262A31" w14:textId="77777777" w:rsidR="008F2AE9" w:rsidRDefault="008F2AE9" w:rsidP="00B50C7F">
      <w:pPr>
        <w:pStyle w:val="CapaTexto"/>
      </w:pPr>
    </w:p>
    <w:p w14:paraId="1D2D86F9" w14:textId="77777777" w:rsidR="00D04942" w:rsidRDefault="00D04942" w:rsidP="00B50C7F">
      <w:pPr>
        <w:pStyle w:val="CapaTexto"/>
      </w:pPr>
    </w:p>
    <w:p w14:paraId="769FCAE2" w14:textId="77777777" w:rsidR="00D04942" w:rsidRDefault="00D04942" w:rsidP="00B50C7F">
      <w:pPr>
        <w:pStyle w:val="CapaTexto"/>
      </w:pPr>
    </w:p>
    <w:p w14:paraId="6B37246E" w14:textId="25E0FE4E" w:rsidR="00D04942" w:rsidRPr="00B62E4C" w:rsidRDefault="004E3C9E" w:rsidP="001F0682">
      <w:pPr>
        <w:spacing w:line="360" w:lineRule="auto"/>
        <w:jc w:val="center"/>
        <w:rPr>
          <w:sz w:val="32"/>
          <w:szCs w:val="32"/>
          <w:lang w:val="pt-BR"/>
        </w:rPr>
      </w:pPr>
      <w:r w:rsidRPr="00B62E4C">
        <w:rPr>
          <w:sz w:val="32"/>
          <w:szCs w:val="32"/>
          <w:lang w:val="pt-BR"/>
        </w:rPr>
        <w:t>NATAN PORTILHO DA SILVA</w:t>
      </w:r>
    </w:p>
    <w:p w14:paraId="3D7D7231" w14:textId="77777777" w:rsidR="00D04942" w:rsidRDefault="00D04942" w:rsidP="00B50C7F">
      <w:pPr>
        <w:pStyle w:val="CapaTexto"/>
      </w:pPr>
    </w:p>
    <w:p w14:paraId="1092A0BD" w14:textId="77777777" w:rsidR="00D04942" w:rsidRDefault="00D04942" w:rsidP="00B50C7F">
      <w:pPr>
        <w:pStyle w:val="CapaTexto"/>
      </w:pPr>
    </w:p>
    <w:p w14:paraId="642D2B74" w14:textId="77777777" w:rsidR="00BD49B3" w:rsidRPr="00B62E4C" w:rsidRDefault="00BD49B3" w:rsidP="001F0682">
      <w:pPr>
        <w:keepNext/>
        <w:spacing w:line="360" w:lineRule="auto"/>
        <w:jc w:val="center"/>
        <w:rPr>
          <w:sz w:val="32"/>
          <w:szCs w:val="32"/>
          <w:lang w:val="pt-BR"/>
        </w:rPr>
      </w:pPr>
    </w:p>
    <w:p w14:paraId="33E8F535" w14:textId="77777777" w:rsidR="00BD49B3" w:rsidRPr="00B62E4C" w:rsidRDefault="00BD49B3" w:rsidP="001F0682">
      <w:pPr>
        <w:keepNext/>
        <w:spacing w:line="360" w:lineRule="auto"/>
        <w:jc w:val="center"/>
        <w:rPr>
          <w:sz w:val="32"/>
          <w:szCs w:val="32"/>
          <w:lang w:val="pt-BR"/>
        </w:rPr>
      </w:pPr>
    </w:p>
    <w:p w14:paraId="0B13B398" w14:textId="77777777" w:rsidR="00BD49B3" w:rsidRPr="00B62E4C" w:rsidRDefault="00BD49B3" w:rsidP="001F0682">
      <w:pPr>
        <w:keepNext/>
        <w:spacing w:line="360" w:lineRule="auto"/>
        <w:jc w:val="center"/>
        <w:rPr>
          <w:sz w:val="32"/>
          <w:szCs w:val="32"/>
          <w:lang w:val="pt-BR"/>
        </w:rPr>
      </w:pPr>
    </w:p>
    <w:p w14:paraId="0DDD90AF" w14:textId="77777777" w:rsidR="00BD49B3" w:rsidRPr="00B62E4C" w:rsidRDefault="00A3124D" w:rsidP="001F0682">
      <w:pPr>
        <w:keepNext/>
        <w:spacing w:line="360" w:lineRule="auto"/>
        <w:jc w:val="center"/>
        <w:rPr>
          <w:sz w:val="32"/>
          <w:szCs w:val="32"/>
          <w:lang w:val="pt-BR"/>
        </w:rPr>
      </w:pPr>
      <w:r w:rsidRPr="00B62E4C">
        <w:rPr>
          <w:sz w:val="32"/>
          <w:szCs w:val="32"/>
          <w:lang w:val="pt-BR"/>
        </w:rPr>
        <w:t>CLASSIFICAÇÃO AUTOMÁTICA DE LETRAS DE MÚSICAS NA LÍNGUA PORTUGUESA</w:t>
      </w:r>
    </w:p>
    <w:p w14:paraId="08044179" w14:textId="77777777" w:rsidR="00BD49B3" w:rsidRPr="00B62E4C" w:rsidRDefault="00BD49B3" w:rsidP="001F0682">
      <w:pPr>
        <w:jc w:val="center"/>
        <w:rPr>
          <w:lang w:val="pt-BR"/>
        </w:rPr>
      </w:pPr>
    </w:p>
    <w:p w14:paraId="265085C4" w14:textId="77777777" w:rsidR="00D04942" w:rsidRDefault="00D04942" w:rsidP="00B50C7F">
      <w:pPr>
        <w:pStyle w:val="CapaTexto"/>
      </w:pPr>
    </w:p>
    <w:p w14:paraId="7A287CA0" w14:textId="77777777" w:rsidR="00D04942" w:rsidRDefault="00D04942" w:rsidP="00B50C7F">
      <w:pPr>
        <w:pStyle w:val="CapaTexto"/>
      </w:pPr>
    </w:p>
    <w:p w14:paraId="7E4210D0" w14:textId="77777777" w:rsidR="00D04942" w:rsidRPr="00B62E4C" w:rsidRDefault="00D04942" w:rsidP="001F0682">
      <w:pPr>
        <w:jc w:val="center"/>
        <w:rPr>
          <w:lang w:val="pt-BR"/>
        </w:rPr>
      </w:pPr>
    </w:p>
    <w:p w14:paraId="478C0428" w14:textId="77777777" w:rsidR="00D04942" w:rsidRPr="00B62E4C" w:rsidRDefault="00D04942" w:rsidP="001F0682">
      <w:pPr>
        <w:jc w:val="center"/>
        <w:rPr>
          <w:lang w:val="pt-BR"/>
        </w:rPr>
      </w:pPr>
    </w:p>
    <w:p w14:paraId="61885177" w14:textId="77777777" w:rsidR="00D04942" w:rsidRPr="00B62E4C" w:rsidRDefault="00D04942" w:rsidP="001F0682">
      <w:pPr>
        <w:jc w:val="center"/>
        <w:rPr>
          <w:lang w:val="pt-BR"/>
        </w:rPr>
      </w:pPr>
    </w:p>
    <w:p w14:paraId="45AA2164" w14:textId="77777777" w:rsidR="00D04942" w:rsidRPr="00B62E4C" w:rsidRDefault="00D04942" w:rsidP="001F0682">
      <w:pPr>
        <w:jc w:val="center"/>
        <w:rPr>
          <w:lang w:val="pt-BR"/>
        </w:rPr>
      </w:pPr>
    </w:p>
    <w:p w14:paraId="2ACFC708" w14:textId="477F67DB" w:rsidR="00D04942" w:rsidRDefault="00D04942" w:rsidP="001F0682">
      <w:pPr>
        <w:jc w:val="center"/>
        <w:rPr>
          <w:lang w:val="pt-BR"/>
        </w:rPr>
      </w:pPr>
    </w:p>
    <w:p w14:paraId="7DC006E2" w14:textId="4AD5137F" w:rsidR="008221E5" w:rsidRDefault="008221E5" w:rsidP="001F0682">
      <w:pPr>
        <w:jc w:val="center"/>
        <w:rPr>
          <w:lang w:val="pt-BR"/>
        </w:rPr>
      </w:pPr>
    </w:p>
    <w:p w14:paraId="6B59D1AA" w14:textId="77777777" w:rsidR="008221E5" w:rsidRPr="00B62E4C" w:rsidRDefault="008221E5" w:rsidP="001F0682">
      <w:pPr>
        <w:jc w:val="center"/>
        <w:rPr>
          <w:lang w:val="pt-BR"/>
        </w:rPr>
      </w:pPr>
    </w:p>
    <w:p w14:paraId="00133F3F" w14:textId="77777777" w:rsidR="00D04942" w:rsidRPr="00B62E4C" w:rsidRDefault="00D04942" w:rsidP="001F0682">
      <w:pPr>
        <w:jc w:val="center"/>
        <w:rPr>
          <w:lang w:val="pt-BR"/>
        </w:rPr>
      </w:pPr>
    </w:p>
    <w:p w14:paraId="7D6E1658" w14:textId="77777777" w:rsidR="00D04942" w:rsidRPr="00B62E4C" w:rsidRDefault="00D04942" w:rsidP="001F0682">
      <w:pPr>
        <w:jc w:val="center"/>
        <w:rPr>
          <w:lang w:val="pt-BR"/>
        </w:rPr>
      </w:pPr>
    </w:p>
    <w:p w14:paraId="035C3299" w14:textId="77777777" w:rsidR="00D04942" w:rsidRDefault="008F2AE9" w:rsidP="001F0682">
      <w:pPr>
        <w:pStyle w:val="LocaleData"/>
      </w:pPr>
      <w:r>
        <w:t>Novo Hamburgo</w:t>
      </w:r>
    </w:p>
    <w:p w14:paraId="030DC5D1" w14:textId="77777777" w:rsidR="008F2AE9" w:rsidRDefault="008F2AE9" w:rsidP="001F0682">
      <w:pPr>
        <w:pStyle w:val="LocaleData"/>
      </w:pPr>
      <w:r>
        <w:t>20</w:t>
      </w:r>
      <w:r w:rsidR="00D04942">
        <w:t>1</w:t>
      </w:r>
      <w:r w:rsidR="00A3124D">
        <w:t>8</w:t>
      </w:r>
    </w:p>
    <w:p w14:paraId="426A992D" w14:textId="77777777" w:rsidR="00A3124D" w:rsidRDefault="00A3124D" w:rsidP="004C47FA">
      <w:pPr>
        <w:pStyle w:val="LocaleData"/>
        <w:jc w:val="both"/>
      </w:pPr>
    </w:p>
    <w:p w14:paraId="0E831A4F" w14:textId="77777777" w:rsidR="008F2AE9" w:rsidRDefault="00A3124D" w:rsidP="00B50C7F">
      <w:pPr>
        <w:pStyle w:val="CapaTexto"/>
      </w:pPr>
      <w:r>
        <w:lastRenderedPageBreak/>
        <w:t>NATAN PORTILHO DA SILVA</w:t>
      </w:r>
    </w:p>
    <w:p w14:paraId="569513B4" w14:textId="77777777" w:rsidR="008F2AE9" w:rsidRDefault="008F2AE9" w:rsidP="00E93FB5">
      <w:pPr>
        <w:pStyle w:val="Normal3"/>
        <w:jc w:val="center"/>
      </w:pPr>
    </w:p>
    <w:p w14:paraId="3021B36A" w14:textId="77777777" w:rsidR="008F2AE9" w:rsidRDefault="008F2AE9" w:rsidP="00E93FB5">
      <w:pPr>
        <w:pStyle w:val="Normal3"/>
        <w:jc w:val="center"/>
      </w:pPr>
    </w:p>
    <w:p w14:paraId="17ECA6E0" w14:textId="77777777" w:rsidR="008F2AE9" w:rsidRDefault="008F2AE9" w:rsidP="00E93FB5">
      <w:pPr>
        <w:pStyle w:val="Normal3"/>
        <w:jc w:val="center"/>
      </w:pPr>
    </w:p>
    <w:p w14:paraId="6CCAB025" w14:textId="77777777" w:rsidR="008F2AE9" w:rsidRDefault="008F2AE9" w:rsidP="00E93FB5">
      <w:pPr>
        <w:pStyle w:val="Normal3"/>
        <w:jc w:val="center"/>
      </w:pPr>
    </w:p>
    <w:p w14:paraId="36D4744D" w14:textId="77777777" w:rsidR="008F2AE9" w:rsidRDefault="008F2AE9" w:rsidP="00E93FB5">
      <w:pPr>
        <w:pStyle w:val="Normal3"/>
        <w:jc w:val="center"/>
      </w:pPr>
    </w:p>
    <w:p w14:paraId="0F7E875E" w14:textId="77777777" w:rsidR="00A3124D" w:rsidRPr="00B62E4C" w:rsidRDefault="00A3124D" w:rsidP="00E93FB5">
      <w:pPr>
        <w:keepNext/>
        <w:spacing w:line="360" w:lineRule="auto"/>
        <w:jc w:val="center"/>
        <w:rPr>
          <w:sz w:val="32"/>
          <w:szCs w:val="32"/>
          <w:lang w:val="pt-BR"/>
        </w:rPr>
      </w:pPr>
      <w:r w:rsidRPr="00B62E4C">
        <w:rPr>
          <w:sz w:val="32"/>
          <w:szCs w:val="32"/>
          <w:lang w:val="pt-BR"/>
        </w:rPr>
        <w:t>CLASSIFICAÇÃO AUTOMÁTICA DE LETRAS DE MÚSICAS NA LÍNGUA PORTUGUESA</w:t>
      </w:r>
    </w:p>
    <w:p w14:paraId="041BC904" w14:textId="77777777" w:rsidR="008F2AE9" w:rsidRDefault="008F2AE9" w:rsidP="00E93FB5">
      <w:pPr>
        <w:pStyle w:val="NomeTrabalho"/>
      </w:pPr>
    </w:p>
    <w:p w14:paraId="38FB43D8" w14:textId="77777777" w:rsidR="008F2AE9" w:rsidRDefault="008F2AE9" w:rsidP="00E93FB5">
      <w:pPr>
        <w:pStyle w:val="Normal3"/>
        <w:jc w:val="center"/>
      </w:pPr>
    </w:p>
    <w:p w14:paraId="1A668173" w14:textId="77777777" w:rsidR="008F2AE9" w:rsidRDefault="008F2AE9" w:rsidP="00E93FB5">
      <w:pPr>
        <w:pStyle w:val="Normal3"/>
        <w:jc w:val="center"/>
      </w:pPr>
    </w:p>
    <w:p w14:paraId="6980D34B" w14:textId="77777777" w:rsidR="008F2AE9" w:rsidRDefault="008F2AE9" w:rsidP="00E93FB5">
      <w:pPr>
        <w:pStyle w:val="Normal3"/>
        <w:jc w:val="center"/>
      </w:pPr>
    </w:p>
    <w:p w14:paraId="0E36DF22" w14:textId="77777777" w:rsidR="008F2AE9" w:rsidRDefault="008F2AE9" w:rsidP="00E93FB5">
      <w:pPr>
        <w:pStyle w:val="Normal3"/>
        <w:jc w:val="center"/>
      </w:pPr>
    </w:p>
    <w:p w14:paraId="6A1ACAA1" w14:textId="77777777" w:rsidR="008F2AE9" w:rsidRDefault="008F2AE9" w:rsidP="00E93FB5">
      <w:pPr>
        <w:pStyle w:val="Normal3"/>
        <w:jc w:val="center"/>
      </w:pPr>
    </w:p>
    <w:p w14:paraId="20DC73EF" w14:textId="77777777" w:rsidR="008F2AE9" w:rsidRPr="00D04942" w:rsidRDefault="00D04942" w:rsidP="00776507">
      <w:pPr>
        <w:pStyle w:val="CapaTexto2"/>
        <w:ind w:left="4536"/>
        <w:jc w:val="right"/>
        <w:rPr>
          <w:sz w:val="24"/>
          <w:szCs w:val="24"/>
        </w:rPr>
      </w:pPr>
      <w:r>
        <w:rPr>
          <w:sz w:val="24"/>
          <w:szCs w:val="24"/>
        </w:rPr>
        <w:t>Trabalho de Conclusão de Curso</w:t>
      </w:r>
    </w:p>
    <w:p w14:paraId="44584B73" w14:textId="77777777" w:rsidR="008F2AE9" w:rsidRPr="00D04942" w:rsidRDefault="00D04942" w:rsidP="00776507">
      <w:pPr>
        <w:pStyle w:val="CapaTexto2"/>
        <w:ind w:left="4536"/>
        <w:jc w:val="right"/>
        <w:rPr>
          <w:sz w:val="24"/>
          <w:szCs w:val="24"/>
        </w:rPr>
      </w:pPr>
      <w:r>
        <w:rPr>
          <w:sz w:val="24"/>
          <w:szCs w:val="24"/>
        </w:rPr>
        <w:t>apresentado como requisito parcial</w:t>
      </w:r>
    </w:p>
    <w:p w14:paraId="0A535A64" w14:textId="77777777" w:rsidR="008F2AE9" w:rsidRPr="00D04942" w:rsidRDefault="00D04942" w:rsidP="00776507">
      <w:pPr>
        <w:pStyle w:val="CapaTexto2"/>
        <w:ind w:left="4536"/>
        <w:jc w:val="right"/>
        <w:rPr>
          <w:sz w:val="24"/>
          <w:szCs w:val="24"/>
        </w:rPr>
      </w:pPr>
      <w:r>
        <w:rPr>
          <w:sz w:val="24"/>
          <w:szCs w:val="24"/>
        </w:rPr>
        <w:t>à obtenção do grau de Bacharel em</w:t>
      </w:r>
    </w:p>
    <w:p w14:paraId="3ABF591D" w14:textId="77777777" w:rsidR="00D04942" w:rsidRDefault="00577C81" w:rsidP="00776507">
      <w:pPr>
        <w:pStyle w:val="CapaTexto2"/>
        <w:ind w:left="4536"/>
        <w:jc w:val="right"/>
        <w:rPr>
          <w:sz w:val="24"/>
          <w:szCs w:val="24"/>
        </w:rPr>
      </w:pPr>
      <w:r>
        <w:rPr>
          <w:sz w:val="24"/>
          <w:szCs w:val="24"/>
        </w:rPr>
        <w:t>Ciência da Computação</w:t>
      </w:r>
      <w:r w:rsidR="00D04942">
        <w:rPr>
          <w:sz w:val="24"/>
          <w:szCs w:val="24"/>
        </w:rPr>
        <w:t xml:space="preserve"> pela</w:t>
      </w:r>
    </w:p>
    <w:p w14:paraId="59CA7C82" w14:textId="77777777" w:rsidR="008F2AE9" w:rsidRDefault="00D04942" w:rsidP="00776507">
      <w:pPr>
        <w:pStyle w:val="CapaTexto2"/>
        <w:ind w:left="4536"/>
        <w:jc w:val="right"/>
      </w:pPr>
      <w:r>
        <w:rPr>
          <w:sz w:val="24"/>
          <w:szCs w:val="24"/>
        </w:rPr>
        <w:t xml:space="preserve">Universidade </w:t>
      </w:r>
      <w:proofErr w:type="spellStart"/>
      <w:r>
        <w:rPr>
          <w:sz w:val="24"/>
          <w:szCs w:val="24"/>
        </w:rPr>
        <w:t>Feevale</w:t>
      </w:r>
      <w:proofErr w:type="spellEnd"/>
    </w:p>
    <w:p w14:paraId="4817724D" w14:textId="77777777" w:rsidR="008F2AE9" w:rsidRDefault="008F2AE9" w:rsidP="00E93FB5">
      <w:pPr>
        <w:pStyle w:val="Normal3"/>
        <w:jc w:val="center"/>
      </w:pPr>
    </w:p>
    <w:p w14:paraId="4688BD1A" w14:textId="77777777" w:rsidR="008F2AE9" w:rsidRDefault="008F2AE9" w:rsidP="00E93FB5">
      <w:pPr>
        <w:pStyle w:val="Normal3"/>
        <w:jc w:val="center"/>
      </w:pPr>
    </w:p>
    <w:p w14:paraId="06CB7314" w14:textId="77777777" w:rsidR="008F2AE9" w:rsidRDefault="008F2AE9" w:rsidP="00E93FB5">
      <w:pPr>
        <w:pStyle w:val="Normal3"/>
        <w:jc w:val="center"/>
      </w:pPr>
    </w:p>
    <w:p w14:paraId="460A7792" w14:textId="6FCD617D" w:rsidR="008F2AE9" w:rsidRDefault="008F2AE9" w:rsidP="00E93FB5">
      <w:pPr>
        <w:pStyle w:val="Normal3"/>
        <w:jc w:val="center"/>
      </w:pPr>
    </w:p>
    <w:p w14:paraId="3521E6A1" w14:textId="70998FD1" w:rsidR="008221E5" w:rsidRDefault="008221E5" w:rsidP="00E93FB5">
      <w:pPr>
        <w:pStyle w:val="Normal3"/>
        <w:jc w:val="center"/>
      </w:pPr>
    </w:p>
    <w:p w14:paraId="4E2F4341" w14:textId="77777777" w:rsidR="008221E5" w:rsidRDefault="008221E5" w:rsidP="00E93FB5">
      <w:pPr>
        <w:pStyle w:val="Normal3"/>
        <w:jc w:val="center"/>
      </w:pPr>
    </w:p>
    <w:p w14:paraId="1A99E373" w14:textId="77777777" w:rsidR="008F2AE9" w:rsidRDefault="008F2AE9" w:rsidP="00E93FB5">
      <w:pPr>
        <w:pStyle w:val="Normal3"/>
        <w:jc w:val="center"/>
      </w:pPr>
    </w:p>
    <w:p w14:paraId="1CB76A3A" w14:textId="77777777" w:rsidR="008F2AE9" w:rsidRDefault="008F2AE9" w:rsidP="00E93FB5">
      <w:pPr>
        <w:pStyle w:val="CapaTexto2"/>
      </w:pPr>
      <w:r>
        <w:t xml:space="preserve">Orientador: </w:t>
      </w:r>
      <w:r w:rsidR="00A3124D" w:rsidRPr="0075114B">
        <w:t>Rodrigo Rafael V. Goulart</w:t>
      </w:r>
    </w:p>
    <w:p w14:paraId="4372F66E" w14:textId="77777777" w:rsidR="008F2AE9" w:rsidRDefault="008F2AE9" w:rsidP="00E93FB5">
      <w:pPr>
        <w:pStyle w:val="LocaleData"/>
      </w:pPr>
    </w:p>
    <w:p w14:paraId="2C64BF1E" w14:textId="77777777" w:rsidR="008F2AE9" w:rsidRDefault="008F2AE9" w:rsidP="00E93FB5">
      <w:pPr>
        <w:pStyle w:val="Normal3"/>
        <w:jc w:val="center"/>
      </w:pPr>
    </w:p>
    <w:p w14:paraId="30049D9E" w14:textId="0633F80C" w:rsidR="008F2AE9" w:rsidRDefault="008F2AE9" w:rsidP="00E93FB5">
      <w:pPr>
        <w:pStyle w:val="Normal3"/>
        <w:jc w:val="center"/>
      </w:pPr>
    </w:p>
    <w:p w14:paraId="12BF9943" w14:textId="77777777" w:rsidR="008221E5" w:rsidRDefault="008221E5" w:rsidP="00E93FB5">
      <w:pPr>
        <w:pStyle w:val="Normal3"/>
        <w:jc w:val="center"/>
      </w:pPr>
    </w:p>
    <w:p w14:paraId="3C1F8752" w14:textId="77777777" w:rsidR="008F2AE9" w:rsidRDefault="008F2AE9" w:rsidP="00E93FB5">
      <w:pPr>
        <w:pStyle w:val="Normal3"/>
        <w:jc w:val="center"/>
      </w:pPr>
    </w:p>
    <w:p w14:paraId="20973539" w14:textId="77777777" w:rsidR="008F2AE9" w:rsidRDefault="008F2AE9" w:rsidP="00E93FB5">
      <w:pPr>
        <w:pStyle w:val="Normal3"/>
        <w:jc w:val="center"/>
      </w:pPr>
    </w:p>
    <w:p w14:paraId="63E19CC7" w14:textId="77777777" w:rsidR="008F2AE9" w:rsidRDefault="008F2AE9" w:rsidP="00E93FB5">
      <w:pPr>
        <w:pStyle w:val="Normal3"/>
        <w:jc w:val="center"/>
      </w:pPr>
    </w:p>
    <w:p w14:paraId="61486CA9" w14:textId="77777777" w:rsidR="00D04942" w:rsidRDefault="008F2AE9" w:rsidP="00E93FB5">
      <w:pPr>
        <w:pStyle w:val="LocaleData"/>
      </w:pPr>
      <w:r>
        <w:t>Novo Hamburgo</w:t>
      </w:r>
    </w:p>
    <w:p w14:paraId="327D7E97" w14:textId="77777777" w:rsidR="008F2AE9" w:rsidRDefault="008F2AE9" w:rsidP="00E93FB5">
      <w:pPr>
        <w:pStyle w:val="LocaleData"/>
      </w:pPr>
      <w:r>
        <w:t>20</w:t>
      </w:r>
      <w:r w:rsidR="00D04942">
        <w:t>1</w:t>
      </w:r>
      <w:r w:rsidR="00A3124D">
        <w:t>8</w:t>
      </w:r>
    </w:p>
    <w:p w14:paraId="136E2F9D" w14:textId="77777777" w:rsidR="008F2AE9" w:rsidRPr="00B62E4C" w:rsidRDefault="008F2AE9" w:rsidP="00E93FB5">
      <w:pPr>
        <w:jc w:val="center"/>
        <w:rPr>
          <w:lang w:val="pt-BR"/>
        </w:rPr>
      </w:pPr>
    </w:p>
    <w:p w14:paraId="05255BD3" w14:textId="77777777" w:rsidR="008F2AE9" w:rsidRPr="00B62E4C" w:rsidRDefault="008F2AE9" w:rsidP="004C47FA">
      <w:pPr>
        <w:jc w:val="both"/>
        <w:rPr>
          <w:lang w:val="pt-BR"/>
        </w:rPr>
      </w:pPr>
    </w:p>
    <w:p w14:paraId="05407390" w14:textId="77777777" w:rsidR="008F2AE9" w:rsidRPr="00B62E4C" w:rsidRDefault="008F2AE9" w:rsidP="004C47FA">
      <w:pPr>
        <w:jc w:val="both"/>
        <w:rPr>
          <w:lang w:val="pt-BR"/>
        </w:rPr>
      </w:pPr>
    </w:p>
    <w:p w14:paraId="149E20D9" w14:textId="77777777" w:rsidR="008F2AE9" w:rsidRPr="00B62E4C" w:rsidRDefault="008F2AE9" w:rsidP="004C47FA">
      <w:pPr>
        <w:jc w:val="both"/>
        <w:rPr>
          <w:lang w:val="pt-BR"/>
        </w:rPr>
      </w:pPr>
    </w:p>
    <w:p w14:paraId="115EEDE4" w14:textId="77777777" w:rsidR="008F2AE9" w:rsidRPr="00B62E4C" w:rsidRDefault="008F2AE9" w:rsidP="004C47FA">
      <w:pPr>
        <w:jc w:val="both"/>
        <w:rPr>
          <w:lang w:val="pt-BR"/>
        </w:rPr>
      </w:pPr>
    </w:p>
    <w:p w14:paraId="01D8FB21" w14:textId="77777777" w:rsidR="008F2AE9" w:rsidRPr="00B62E4C" w:rsidRDefault="008F2AE9" w:rsidP="004C47FA">
      <w:pPr>
        <w:jc w:val="both"/>
        <w:rPr>
          <w:lang w:val="pt-BR"/>
        </w:rPr>
      </w:pPr>
    </w:p>
    <w:p w14:paraId="7C26D669" w14:textId="77777777" w:rsidR="008F2AE9" w:rsidRPr="00B62E4C" w:rsidRDefault="008F2AE9" w:rsidP="004C47FA">
      <w:pPr>
        <w:jc w:val="both"/>
        <w:rPr>
          <w:lang w:val="pt-BR"/>
        </w:rPr>
      </w:pPr>
    </w:p>
    <w:p w14:paraId="78FC678A" w14:textId="77777777" w:rsidR="008F2AE9" w:rsidRPr="00B62E4C" w:rsidRDefault="008F2AE9" w:rsidP="004C47FA">
      <w:pPr>
        <w:jc w:val="both"/>
        <w:rPr>
          <w:lang w:val="pt-BR"/>
        </w:rPr>
      </w:pPr>
    </w:p>
    <w:p w14:paraId="061D118C" w14:textId="77777777" w:rsidR="008F2AE9" w:rsidRPr="00B62E4C" w:rsidRDefault="008F2AE9" w:rsidP="004C47FA">
      <w:pPr>
        <w:jc w:val="both"/>
        <w:rPr>
          <w:lang w:val="pt-BR"/>
        </w:rPr>
      </w:pPr>
    </w:p>
    <w:p w14:paraId="2436D771" w14:textId="77777777" w:rsidR="008F2AE9" w:rsidRDefault="008F2AE9" w:rsidP="005E7E2D">
      <w:pPr>
        <w:pStyle w:val="TtuloAgradecimento"/>
      </w:pPr>
      <w:r>
        <w:t>Agradecimentos</w:t>
      </w:r>
    </w:p>
    <w:p w14:paraId="66F3CAA3" w14:textId="0FB264EE" w:rsidR="008F2AE9" w:rsidRDefault="008F2AE9" w:rsidP="004C47FA">
      <w:pPr>
        <w:pStyle w:val="TextodeAgradecimento"/>
      </w:pPr>
      <w:r>
        <w:t xml:space="preserve">Gostaria de agradecer </w:t>
      </w:r>
      <w:r w:rsidR="009029EE">
        <w:t>a</w:t>
      </w:r>
      <w:r>
        <w:t xml:space="preserve"> todos os que, de alguma maneira, contribuíram para a realização desse trabalho de conclusão, em especial: </w:t>
      </w:r>
    </w:p>
    <w:p w14:paraId="49D6B89B" w14:textId="641DD1DF" w:rsidR="009029EE" w:rsidRDefault="00357F0A" w:rsidP="004C47FA">
      <w:pPr>
        <w:pStyle w:val="TextodeAgradecimento"/>
      </w:pPr>
      <w:r>
        <w:t>À</w:t>
      </w:r>
      <w:r w:rsidR="009029EE">
        <w:t xml:space="preserve"> minha família por </w:t>
      </w:r>
      <w:r>
        <w:t xml:space="preserve">sempre estar ao </w:t>
      </w:r>
      <w:r w:rsidR="00B730DB">
        <w:t xml:space="preserve">meu </w:t>
      </w:r>
      <w:r>
        <w:t>lado e me apoiar em minhas escolhas.</w:t>
      </w:r>
    </w:p>
    <w:p w14:paraId="31B1BF15" w14:textId="7697E25B" w:rsidR="008F2AE9" w:rsidRDefault="00357F0A" w:rsidP="004C47FA">
      <w:pPr>
        <w:pStyle w:val="TextodeAgradecimento"/>
      </w:pPr>
      <w:r>
        <w:t>Ao meu orientador por toda dedicação empenhada para tornar este trabalho possível.</w:t>
      </w:r>
    </w:p>
    <w:p w14:paraId="0AFC69BD" w14:textId="77777777" w:rsidR="008F2AE9" w:rsidRPr="000964B3" w:rsidRDefault="008F2AE9" w:rsidP="004C47FA">
      <w:pPr>
        <w:pStyle w:val="Ttulo0"/>
        <w:jc w:val="both"/>
      </w:pPr>
      <w:r w:rsidRPr="000964B3">
        <w:lastRenderedPageBreak/>
        <w:t>Resumo</w:t>
      </w:r>
    </w:p>
    <w:p w14:paraId="10713AB9" w14:textId="63C0F2AF" w:rsidR="00A3124D" w:rsidRPr="0080013F" w:rsidRDefault="00A3124D" w:rsidP="0031197A">
      <w:pPr>
        <w:pStyle w:val="BodyTextIndent"/>
        <w:ind w:firstLine="0"/>
        <w:rPr>
          <w:b w:val="0"/>
          <w:iCs w:val="0"/>
          <w:sz w:val="24"/>
          <w:lang w:eastAsia="en-US"/>
        </w:rPr>
      </w:pPr>
      <w:r w:rsidRPr="00A3124D">
        <w:rPr>
          <w:b w:val="0"/>
          <w:sz w:val="24"/>
        </w:rPr>
        <w:t xml:space="preserve">Com a crescente quantidade de músicas disponíveis online através da popularização de serviços de </w:t>
      </w:r>
      <w:r w:rsidRPr="00A876CC">
        <w:rPr>
          <w:b w:val="0"/>
          <w:i/>
          <w:sz w:val="24"/>
        </w:rPr>
        <w:t>streaming</w:t>
      </w:r>
      <w:r w:rsidRPr="00A3124D">
        <w:rPr>
          <w:b w:val="0"/>
          <w:sz w:val="24"/>
        </w:rPr>
        <w:t>, a possibilidade de pesquisar músicas e montar listas de execução que reflitam o estado de espírito de usuários tem se mostrado de grande importância. Técnicas de classificação podem ser utilizadas para classificar letras de músicas em categorias como ‘triste’ e ‘feliz’. Este trabalho propõem uma pesquisa a respeito da aplicação de técnicas de classificação para categorizar música</w:t>
      </w:r>
      <w:r w:rsidR="0080013F">
        <w:rPr>
          <w:b w:val="0"/>
          <w:sz w:val="24"/>
        </w:rPr>
        <w:t>s</w:t>
      </w:r>
      <w:r w:rsidRPr="00A3124D">
        <w:rPr>
          <w:b w:val="0"/>
          <w:sz w:val="24"/>
        </w:rPr>
        <w:t xml:space="preserve"> </w:t>
      </w:r>
      <w:r w:rsidR="00680FEE">
        <w:rPr>
          <w:b w:val="0"/>
          <w:sz w:val="24"/>
        </w:rPr>
        <w:t>em</w:t>
      </w:r>
      <w:r w:rsidRPr="00A3124D">
        <w:rPr>
          <w:b w:val="0"/>
          <w:sz w:val="24"/>
        </w:rPr>
        <w:t xml:space="preserve"> língua portuguesa</w:t>
      </w:r>
      <w:r w:rsidR="00E84C01">
        <w:rPr>
          <w:b w:val="0"/>
          <w:sz w:val="24"/>
        </w:rPr>
        <w:t xml:space="preserve"> nas categorias “positiva” e “negativa”.</w:t>
      </w:r>
      <w:r w:rsidR="0080013F">
        <w:rPr>
          <w:b w:val="0"/>
          <w:sz w:val="24"/>
        </w:rPr>
        <w:t xml:space="preserve"> Os resultados obtidos pelo estudo mostram que o Algoritmo </w:t>
      </w:r>
      <w:proofErr w:type="spellStart"/>
      <w:r w:rsidR="00A35E0C">
        <w:rPr>
          <w:b w:val="0"/>
          <w:sz w:val="24"/>
        </w:rPr>
        <w:t>LibSVM</w:t>
      </w:r>
      <w:proofErr w:type="spellEnd"/>
      <w:r w:rsidR="0080013F">
        <w:rPr>
          <w:b w:val="0"/>
          <w:sz w:val="24"/>
        </w:rPr>
        <w:t xml:space="preserve"> foi aquele que apresentou os melhores resultados, com uma taxa de acerto total de </w:t>
      </w:r>
      <w:r w:rsidR="00A35E0C">
        <w:rPr>
          <w:b w:val="0"/>
          <w:sz w:val="24"/>
        </w:rPr>
        <w:t>58</w:t>
      </w:r>
      <w:r w:rsidR="0080013F" w:rsidRPr="0080013F">
        <w:rPr>
          <w:b w:val="0"/>
          <w:sz w:val="24"/>
        </w:rPr>
        <w:t>,</w:t>
      </w:r>
      <w:r w:rsidR="006F1260">
        <w:rPr>
          <w:b w:val="0"/>
          <w:sz w:val="24"/>
        </w:rPr>
        <w:t>38</w:t>
      </w:r>
      <w:r w:rsidR="0080013F" w:rsidRPr="0080013F">
        <w:rPr>
          <w:b w:val="0"/>
          <w:sz w:val="24"/>
        </w:rPr>
        <w:t>%</w:t>
      </w:r>
      <w:r w:rsidR="0080013F">
        <w:rPr>
          <w:b w:val="0"/>
          <w:iCs w:val="0"/>
          <w:sz w:val="24"/>
          <w:lang w:eastAsia="en-US"/>
        </w:rPr>
        <w:t xml:space="preserve">. Além disso, os resultados indicam que as músicas na classe “negativa” são mais fáceis de se classificar do que as músicas na classe “positiva”. Além do </w:t>
      </w:r>
      <w:proofErr w:type="spellStart"/>
      <w:r w:rsidR="00A35E0C">
        <w:rPr>
          <w:b w:val="0"/>
          <w:sz w:val="24"/>
        </w:rPr>
        <w:t>LibSVM</w:t>
      </w:r>
      <w:proofErr w:type="spellEnd"/>
      <w:r w:rsidR="0080013F">
        <w:rPr>
          <w:b w:val="0"/>
          <w:iCs w:val="0"/>
          <w:sz w:val="24"/>
          <w:lang w:eastAsia="en-US"/>
        </w:rPr>
        <w:t xml:space="preserve">, </w:t>
      </w:r>
      <w:r w:rsidR="00D13C89">
        <w:rPr>
          <w:b w:val="0"/>
          <w:iCs w:val="0"/>
          <w:sz w:val="24"/>
          <w:lang w:eastAsia="en-US"/>
        </w:rPr>
        <w:t xml:space="preserve">são </w:t>
      </w:r>
      <w:r w:rsidR="0080013F">
        <w:rPr>
          <w:b w:val="0"/>
          <w:iCs w:val="0"/>
          <w:sz w:val="24"/>
          <w:lang w:eastAsia="en-US"/>
        </w:rPr>
        <w:t xml:space="preserve">apresentados os resultados obtidos com: </w:t>
      </w:r>
      <w:proofErr w:type="spellStart"/>
      <w:r w:rsidR="00A35E0C">
        <w:rPr>
          <w:b w:val="0"/>
          <w:iCs w:val="0"/>
          <w:sz w:val="24"/>
          <w:lang w:eastAsia="en-US"/>
        </w:rPr>
        <w:t>Naive</w:t>
      </w:r>
      <w:proofErr w:type="spellEnd"/>
      <w:r w:rsidR="00A35E0C">
        <w:rPr>
          <w:b w:val="0"/>
          <w:iCs w:val="0"/>
          <w:sz w:val="24"/>
          <w:lang w:eastAsia="en-US"/>
        </w:rPr>
        <w:t xml:space="preserve"> </w:t>
      </w:r>
      <w:proofErr w:type="spellStart"/>
      <w:r w:rsidR="00A35E0C">
        <w:rPr>
          <w:b w:val="0"/>
          <w:iCs w:val="0"/>
          <w:sz w:val="24"/>
          <w:lang w:eastAsia="en-US"/>
        </w:rPr>
        <w:t>Bayes</w:t>
      </w:r>
      <w:proofErr w:type="spellEnd"/>
      <w:r w:rsidR="00A35E0C">
        <w:rPr>
          <w:b w:val="0"/>
          <w:iCs w:val="0"/>
          <w:sz w:val="24"/>
          <w:lang w:eastAsia="en-US"/>
        </w:rPr>
        <w:t xml:space="preserve">, </w:t>
      </w:r>
      <w:r w:rsidR="00B071E6">
        <w:rPr>
          <w:b w:val="0"/>
          <w:iCs w:val="0"/>
          <w:sz w:val="24"/>
          <w:lang w:eastAsia="en-US"/>
        </w:rPr>
        <w:t>SMO</w:t>
      </w:r>
      <w:r w:rsidR="0080013F">
        <w:rPr>
          <w:b w:val="0"/>
          <w:iCs w:val="0"/>
          <w:sz w:val="24"/>
          <w:lang w:eastAsia="en-US"/>
        </w:rPr>
        <w:t xml:space="preserve">, KNN, J48 e </w:t>
      </w:r>
      <w:r w:rsidR="002F341B">
        <w:rPr>
          <w:b w:val="0"/>
          <w:iCs w:val="0"/>
          <w:sz w:val="24"/>
          <w:lang w:eastAsia="en-US"/>
        </w:rPr>
        <w:t>K</w:t>
      </w:r>
      <w:r w:rsidR="0080013F">
        <w:rPr>
          <w:b w:val="0"/>
          <w:iCs w:val="0"/>
          <w:sz w:val="24"/>
          <w:lang w:eastAsia="en-US"/>
        </w:rPr>
        <w:t>-</w:t>
      </w:r>
      <w:proofErr w:type="spellStart"/>
      <w:r w:rsidR="0080013F">
        <w:rPr>
          <w:b w:val="0"/>
          <w:iCs w:val="0"/>
          <w:sz w:val="24"/>
          <w:lang w:eastAsia="en-US"/>
        </w:rPr>
        <w:t>means</w:t>
      </w:r>
      <w:proofErr w:type="spellEnd"/>
      <w:r w:rsidR="0080013F">
        <w:rPr>
          <w:b w:val="0"/>
          <w:iCs w:val="0"/>
          <w:sz w:val="24"/>
          <w:lang w:eastAsia="en-US"/>
        </w:rPr>
        <w:t>.</w:t>
      </w:r>
    </w:p>
    <w:p w14:paraId="62E6947C" w14:textId="77777777" w:rsidR="008F2AE9" w:rsidRPr="00B62E4C" w:rsidRDefault="008F2AE9" w:rsidP="004C47FA">
      <w:pPr>
        <w:jc w:val="both"/>
        <w:rPr>
          <w:lang w:val="pt-BR"/>
        </w:rPr>
      </w:pPr>
    </w:p>
    <w:p w14:paraId="42DB4B9D" w14:textId="77777777" w:rsidR="008F2AE9" w:rsidRPr="00B62E4C" w:rsidRDefault="008F2AE9" w:rsidP="004C47FA">
      <w:pPr>
        <w:jc w:val="both"/>
        <w:rPr>
          <w:lang w:val="pt-BR"/>
        </w:rPr>
      </w:pPr>
    </w:p>
    <w:p w14:paraId="71F09575" w14:textId="77777777" w:rsidR="008F2AE9" w:rsidRPr="003D3DC4" w:rsidRDefault="008F2AE9" w:rsidP="004C47FA">
      <w:pPr>
        <w:pStyle w:val="Palavras-chave"/>
        <w:rPr>
          <w:lang w:val="en-US"/>
        </w:rPr>
      </w:pPr>
      <w:r>
        <w:t xml:space="preserve">Palavras-chave: </w:t>
      </w:r>
      <w:r w:rsidR="0064630E" w:rsidRPr="00C71E5D">
        <w:t xml:space="preserve">Processamento da Linguagem Natural, Classificação de Textos. </w:t>
      </w:r>
      <w:r w:rsidR="0064630E" w:rsidRPr="003B398E">
        <w:rPr>
          <w:lang w:val="en-US"/>
        </w:rPr>
        <w:t xml:space="preserve">Música. </w:t>
      </w:r>
      <w:proofErr w:type="spellStart"/>
      <w:r w:rsidR="0064630E" w:rsidRPr="003B398E">
        <w:rPr>
          <w:lang w:val="en-US"/>
        </w:rPr>
        <w:t>Análise</w:t>
      </w:r>
      <w:proofErr w:type="spellEnd"/>
      <w:r w:rsidR="0064630E" w:rsidRPr="003B398E">
        <w:rPr>
          <w:lang w:val="en-US"/>
        </w:rPr>
        <w:t xml:space="preserve"> de </w:t>
      </w:r>
      <w:proofErr w:type="spellStart"/>
      <w:r w:rsidR="0064630E" w:rsidRPr="003B398E">
        <w:rPr>
          <w:lang w:val="en-US"/>
        </w:rPr>
        <w:t>Sentimentos</w:t>
      </w:r>
      <w:proofErr w:type="spellEnd"/>
      <w:r w:rsidR="0064630E" w:rsidRPr="003B398E">
        <w:rPr>
          <w:lang w:val="en-US"/>
        </w:rPr>
        <w:t xml:space="preserve">. Streaming. </w:t>
      </w:r>
      <w:proofErr w:type="spellStart"/>
      <w:r w:rsidR="0064630E" w:rsidRPr="003B398E">
        <w:rPr>
          <w:lang w:val="en-US"/>
        </w:rPr>
        <w:t>Língua</w:t>
      </w:r>
      <w:proofErr w:type="spellEnd"/>
      <w:r w:rsidR="0064630E" w:rsidRPr="003B398E">
        <w:rPr>
          <w:lang w:val="en-US"/>
        </w:rPr>
        <w:t xml:space="preserve"> Portuguesa.</w:t>
      </w:r>
    </w:p>
    <w:p w14:paraId="35A29806" w14:textId="77777777" w:rsidR="008F2AE9" w:rsidRPr="003D3DC4" w:rsidRDefault="008F2AE9" w:rsidP="004C47FA">
      <w:pPr>
        <w:pStyle w:val="Ttulo0"/>
        <w:jc w:val="both"/>
        <w:rPr>
          <w:lang w:val="en-US"/>
        </w:rPr>
      </w:pPr>
      <w:r w:rsidRPr="003D3DC4">
        <w:rPr>
          <w:lang w:val="en-US"/>
        </w:rPr>
        <w:lastRenderedPageBreak/>
        <w:t>Abstract</w:t>
      </w:r>
    </w:p>
    <w:p w14:paraId="67EBC6EE" w14:textId="0CB0666C" w:rsidR="00CC6D4F" w:rsidRPr="00CC6D4F" w:rsidRDefault="0098793F" w:rsidP="00CC6D4F">
      <w:pPr>
        <w:jc w:val="both"/>
      </w:pPr>
      <w:r w:rsidRPr="0075114B">
        <w:t xml:space="preserve">With </w:t>
      </w:r>
      <w:r w:rsidR="0013397E">
        <w:t xml:space="preserve">the </w:t>
      </w:r>
      <w:r w:rsidRPr="0075114B">
        <w:t>huge quantity of online music content and the success of music streaming services, the desire of making our own playlists based on our mood or state of mind is in high demand. Text classification methods can be used to classify music in categories like “sad” and “happy”. This research aims to apply text classification techniques to classify music</w:t>
      </w:r>
      <w:r w:rsidR="003B6707">
        <w:t xml:space="preserve"> in Portuguese language</w:t>
      </w:r>
      <w:r w:rsidRPr="0075114B">
        <w:t xml:space="preserve"> in classes that represent </w:t>
      </w:r>
      <w:r w:rsidR="00E84C01">
        <w:t>its polarity</w:t>
      </w:r>
      <w:r w:rsidRPr="0075114B">
        <w:t xml:space="preserve">. </w:t>
      </w:r>
      <w:r w:rsidR="0080013F">
        <w:t xml:space="preserve">The </w:t>
      </w:r>
      <w:r w:rsidR="00CC6D4F">
        <w:t>study</w:t>
      </w:r>
      <w:r w:rsidR="0080013F">
        <w:t xml:space="preserve"> </w:t>
      </w:r>
      <w:r w:rsidR="00CC6D4F">
        <w:t xml:space="preserve">shows us that the </w:t>
      </w:r>
      <w:proofErr w:type="spellStart"/>
      <w:r w:rsidR="006F1260">
        <w:t>LibSVM</w:t>
      </w:r>
      <w:proofErr w:type="spellEnd"/>
      <w:r w:rsidR="006F1260">
        <w:t xml:space="preserve"> </w:t>
      </w:r>
      <w:r w:rsidR="00CC6D4F">
        <w:t xml:space="preserve">algorithm performed the best, correctly classifying </w:t>
      </w:r>
      <w:r w:rsidR="00A35E0C">
        <w:t>58</w:t>
      </w:r>
      <w:r w:rsidR="00CC6D4F">
        <w:t>.</w:t>
      </w:r>
      <w:r w:rsidR="006F1260">
        <w:t>38</w:t>
      </w:r>
      <w:r w:rsidR="00CC6D4F">
        <w:t>% of the documents. Besides that, the results show us that songs of the class “negative” are easier to classify than those of the class “positive”. We also present the result for the following algorithms:</w:t>
      </w:r>
      <w:r w:rsidR="00A35E0C" w:rsidRPr="00A35E0C">
        <w:t xml:space="preserve"> </w:t>
      </w:r>
      <w:r w:rsidR="00A35E0C">
        <w:t xml:space="preserve">Naïve Bayes, </w:t>
      </w:r>
      <w:r w:rsidR="00C30620">
        <w:rPr>
          <w:iCs/>
        </w:rPr>
        <w:t>SMO</w:t>
      </w:r>
      <w:r w:rsidR="00CC6D4F" w:rsidRPr="00CC6D4F">
        <w:rPr>
          <w:iCs/>
        </w:rPr>
        <w:t xml:space="preserve">, KNN, J48 and </w:t>
      </w:r>
      <w:r w:rsidR="002F01DB">
        <w:rPr>
          <w:iCs/>
        </w:rPr>
        <w:t>K</w:t>
      </w:r>
      <w:r w:rsidR="00CC6D4F" w:rsidRPr="00CC6D4F">
        <w:rPr>
          <w:iCs/>
        </w:rPr>
        <w:t>-means.</w:t>
      </w:r>
    </w:p>
    <w:p w14:paraId="07FAAEAA" w14:textId="77777777" w:rsidR="008F2AE9" w:rsidRPr="0062580F" w:rsidRDefault="008F2AE9" w:rsidP="004C47FA">
      <w:pPr>
        <w:jc w:val="both"/>
      </w:pPr>
    </w:p>
    <w:p w14:paraId="370B6E2D" w14:textId="77777777" w:rsidR="00B24C19" w:rsidRPr="003B398E" w:rsidRDefault="008F2AE9" w:rsidP="004C47FA">
      <w:pPr>
        <w:pStyle w:val="Palavras-chave"/>
        <w:rPr>
          <w:lang w:val="en-US"/>
        </w:rPr>
      </w:pPr>
      <w:r w:rsidRPr="003D3DC4">
        <w:rPr>
          <w:lang w:val="en-US"/>
        </w:rPr>
        <w:t>Key</w:t>
      </w:r>
      <w:r w:rsidR="000D220F" w:rsidRPr="003D3DC4">
        <w:rPr>
          <w:lang w:val="en-US"/>
        </w:rPr>
        <w:t xml:space="preserve"> </w:t>
      </w:r>
      <w:r w:rsidRPr="003D3DC4">
        <w:rPr>
          <w:lang w:val="en-US"/>
        </w:rPr>
        <w:t xml:space="preserve">words: </w:t>
      </w:r>
      <w:r w:rsidR="0098793F" w:rsidRPr="0003397F">
        <w:rPr>
          <w:lang w:val="en-US"/>
        </w:rPr>
        <w:t>Natural Language Processing, Text Classification. Music. Sentiment Analysis. Streaming. Portuguese language.</w:t>
      </w:r>
    </w:p>
    <w:p w14:paraId="4C8E7396" w14:textId="77777777" w:rsidR="008F2AE9" w:rsidRDefault="00F37B93" w:rsidP="004C47FA">
      <w:pPr>
        <w:pStyle w:val="Palavras-chave"/>
      </w:pPr>
      <w:r w:rsidRPr="003B398E">
        <w:rPr>
          <w:lang w:val="en-US"/>
        </w:rPr>
        <w:br w:type="page"/>
      </w:r>
      <w:r w:rsidRPr="00F37B93">
        <w:rPr>
          <w:b/>
        </w:rPr>
        <w:lastRenderedPageBreak/>
        <w:t>LISTA DE FIGURAS</w:t>
      </w:r>
    </w:p>
    <w:p w14:paraId="0FF52706" w14:textId="77777777" w:rsidR="00F37B93" w:rsidRPr="00F37B93" w:rsidRDefault="00F37B93" w:rsidP="004C47FA">
      <w:pPr>
        <w:jc w:val="both"/>
      </w:pPr>
    </w:p>
    <w:p w14:paraId="4AE6C960" w14:textId="77777777" w:rsidR="008F2AE9" w:rsidRDefault="008F2AE9" w:rsidP="004C47FA">
      <w:pPr>
        <w:jc w:val="both"/>
      </w:pPr>
    </w:p>
    <w:p w14:paraId="12C84A8F" w14:textId="7FA42CDD" w:rsidR="00104B67" w:rsidRPr="00CD6507" w:rsidRDefault="00F37B93" w:rsidP="004C47FA">
      <w:pPr>
        <w:pStyle w:val="TableofFigures"/>
        <w:tabs>
          <w:tab w:val="right" w:leader="dot" w:pos="9062"/>
        </w:tabs>
        <w:jc w:val="both"/>
        <w:rPr>
          <w:rFonts w:ascii="Calibri" w:hAnsi="Calibri"/>
          <w:color w:val="auto"/>
          <w:sz w:val="22"/>
          <w:szCs w:val="22"/>
        </w:rPr>
      </w:pPr>
      <w:r>
        <w:fldChar w:fldCharType="begin"/>
      </w:r>
      <w:r>
        <w:instrText xml:space="preserve"> TOC \h \z \c "Figura" </w:instrText>
      </w:r>
      <w:r>
        <w:fldChar w:fldCharType="separate"/>
      </w:r>
      <w:hyperlink w:anchor="_Toc501348982" w:history="1">
        <w:r w:rsidR="00104B67" w:rsidRPr="00FF64FA">
          <w:rPr>
            <w:rStyle w:val="Hyperlink"/>
          </w:rPr>
          <w:t xml:space="preserve">Figura 1 </w:t>
        </w:r>
        <w:r w:rsidR="003B398E">
          <w:rPr>
            <w:rStyle w:val="Hyperlink"/>
          </w:rPr>
          <w:t>–</w:t>
        </w:r>
        <w:r w:rsidR="00104B67" w:rsidRPr="00FF64FA">
          <w:rPr>
            <w:rStyle w:val="Hyperlink"/>
          </w:rPr>
          <w:t xml:space="preserve"> </w:t>
        </w:r>
        <w:r w:rsidR="00222590">
          <w:rPr>
            <w:rStyle w:val="Hyperlink"/>
          </w:rPr>
          <w:t>Modelo de Russel com 28 palavras</w:t>
        </w:r>
        <w:r w:rsidR="00104B67">
          <w:rPr>
            <w:webHidden/>
          </w:rPr>
          <w:tab/>
        </w:r>
        <w:r w:rsidR="00104B67">
          <w:rPr>
            <w:webHidden/>
          </w:rPr>
          <w:fldChar w:fldCharType="begin"/>
        </w:r>
        <w:r w:rsidR="00104B67">
          <w:rPr>
            <w:webHidden/>
          </w:rPr>
          <w:instrText xml:space="preserve"> PAGEREF _Toc501348982 \h </w:instrText>
        </w:r>
        <w:r w:rsidR="00104B67">
          <w:rPr>
            <w:webHidden/>
          </w:rPr>
        </w:r>
        <w:r w:rsidR="00104B67">
          <w:rPr>
            <w:webHidden/>
          </w:rPr>
          <w:fldChar w:fldCharType="separate"/>
        </w:r>
        <w:r w:rsidR="00104B67">
          <w:rPr>
            <w:webHidden/>
          </w:rPr>
          <w:t>1</w:t>
        </w:r>
        <w:r w:rsidR="00222590">
          <w:rPr>
            <w:webHidden/>
          </w:rPr>
          <w:t>3</w:t>
        </w:r>
        <w:r w:rsidR="00104B67">
          <w:rPr>
            <w:webHidden/>
          </w:rPr>
          <w:fldChar w:fldCharType="end"/>
        </w:r>
      </w:hyperlink>
    </w:p>
    <w:p w14:paraId="28E10BE5" w14:textId="30E6DA50" w:rsidR="00104B67" w:rsidRPr="00CD6507" w:rsidRDefault="007528BB" w:rsidP="004C47FA">
      <w:pPr>
        <w:pStyle w:val="TableofFigures"/>
        <w:tabs>
          <w:tab w:val="right" w:leader="dot" w:pos="9062"/>
        </w:tabs>
        <w:jc w:val="both"/>
        <w:rPr>
          <w:rFonts w:ascii="Calibri" w:hAnsi="Calibri"/>
          <w:color w:val="auto"/>
          <w:sz w:val="22"/>
          <w:szCs w:val="22"/>
        </w:rPr>
      </w:pPr>
      <w:hyperlink w:anchor="_Toc501348983" w:history="1">
        <w:r w:rsidR="00104B67" w:rsidRPr="00FF64FA">
          <w:rPr>
            <w:rStyle w:val="Hyperlink"/>
          </w:rPr>
          <w:t xml:space="preserve">Figura 2 </w:t>
        </w:r>
        <w:r w:rsidR="00222590">
          <w:rPr>
            <w:rStyle w:val="Hyperlink"/>
          </w:rPr>
          <w:t>–</w:t>
        </w:r>
        <w:r w:rsidR="00104B67" w:rsidRPr="00FF64FA">
          <w:rPr>
            <w:rStyle w:val="Hyperlink"/>
          </w:rPr>
          <w:t xml:space="preserve"> </w:t>
        </w:r>
        <w:r w:rsidR="00222590">
          <w:rPr>
            <w:rStyle w:val="Hyperlink"/>
          </w:rPr>
          <w:t>Fórmula do idf</w:t>
        </w:r>
        <w:r w:rsidR="00104B67">
          <w:rPr>
            <w:webHidden/>
          </w:rPr>
          <w:tab/>
        </w:r>
        <w:r w:rsidR="00222590">
          <w:rPr>
            <w:webHidden/>
          </w:rPr>
          <w:t>21</w:t>
        </w:r>
      </w:hyperlink>
    </w:p>
    <w:p w14:paraId="5C920FA7" w14:textId="55B974BC" w:rsidR="00104B67" w:rsidRPr="00CD6507" w:rsidRDefault="007528BB" w:rsidP="004C47FA">
      <w:pPr>
        <w:pStyle w:val="TableofFigures"/>
        <w:tabs>
          <w:tab w:val="right" w:leader="dot" w:pos="9062"/>
        </w:tabs>
        <w:jc w:val="both"/>
        <w:rPr>
          <w:rFonts w:ascii="Calibri" w:hAnsi="Calibri"/>
          <w:color w:val="auto"/>
          <w:sz w:val="22"/>
          <w:szCs w:val="22"/>
        </w:rPr>
      </w:pPr>
      <w:hyperlink w:anchor="_Toc501348984" w:history="1">
        <w:r w:rsidR="00104B67" w:rsidRPr="00FF64FA">
          <w:rPr>
            <w:rStyle w:val="Hyperlink"/>
          </w:rPr>
          <w:t xml:space="preserve">Figura 3 </w:t>
        </w:r>
        <w:r w:rsidR="00222590">
          <w:rPr>
            <w:rStyle w:val="Hyperlink"/>
          </w:rPr>
          <w:t>–</w:t>
        </w:r>
        <w:r w:rsidR="00104B67" w:rsidRPr="00FF64FA">
          <w:rPr>
            <w:rStyle w:val="Hyperlink"/>
          </w:rPr>
          <w:t xml:space="preserve"> </w:t>
        </w:r>
        <w:r w:rsidR="00222590">
          <w:rPr>
            <w:rStyle w:val="Hyperlink"/>
          </w:rPr>
          <w:t>Fórmula do TF-IDF</w:t>
        </w:r>
        <w:r w:rsidR="00104B67">
          <w:rPr>
            <w:webHidden/>
          </w:rPr>
          <w:tab/>
        </w:r>
        <w:r w:rsidR="00222590">
          <w:rPr>
            <w:webHidden/>
          </w:rPr>
          <w:t>21</w:t>
        </w:r>
      </w:hyperlink>
    </w:p>
    <w:p w14:paraId="6A6F7419" w14:textId="7A7ABDE2" w:rsidR="00104B67" w:rsidRDefault="007528BB" w:rsidP="004C47FA">
      <w:pPr>
        <w:pStyle w:val="TableofFigures"/>
        <w:tabs>
          <w:tab w:val="right" w:leader="dot" w:pos="9062"/>
        </w:tabs>
        <w:jc w:val="both"/>
      </w:pPr>
      <w:hyperlink w:anchor="_Toc501348985" w:history="1">
        <w:r w:rsidR="00104B67" w:rsidRPr="00FF64FA">
          <w:rPr>
            <w:rStyle w:val="Hyperlink"/>
          </w:rPr>
          <w:t xml:space="preserve">Figura 4 </w:t>
        </w:r>
        <w:r w:rsidR="00222590">
          <w:rPr>
            <w:rStyle w:val="Hyperlink"/>
          </w:rPr>
          <w:t>–</w:t>
        </w:r>
        <w:r w:rsidR="00104B67" w:rsidRPr="00FF64FA">
          <w:rPr>
            <w:rStyle w:val="Hyperlink"/>
          </w:rPr>
          <w:t xml:space="preserve"> </w:t>
        </w:r>
        <w:r w:rsidR="00222590">
          <w:rPr>
            <w:rStyle w:val="Hyperlink"/>
          </w:rPr>
          <w:t>Algoritmo de Oregon</w:t>
        </w:r>
        <w:r w:rsidR="00104B67">
          <w:rPr>
            <w:webHidden/>
          </w:rPr>
          <w:tab/>
        </w:r>
        <w:r w:rsidR="00104B67">
          <w:rPr>
            <w:webHidden/>
          </w:rPr>
          <w:fldChar w:fldCharType="begin"/>
        </w:r>
        <w:r w:rsidR="00104B67">
          <w:rPr>
            <w:webHidden/>
          </w:rPr>
          <w:instrText xml:space="preserve"> PAGEREF _Toc501348985 \h </w:instrText>
        </w:r>
        <w:r w:rsidR="00104B67">
          <w:rPr>
            <w:webHidden/>
          </w:rPr>
        </w:r>
        <w:r w:rsidR="00104B67">
          <w:rPr>
            <w:webHidden/>
          </w:rPr>
          <w:fldChar w:fldCharType="separate"/>
        </w:r>
        <w:r w:rsidR="00104B67">
          <w:rPr>
            <w:webHidden/>
          </w:rPr>
          <w:t>22</w:t>
        </w:r>
        <w:r w:rsidR="00104B67">
          <w:rPr>
            <w:webHidden/>
          </w:rPr>
          <w:fldChar w:fldCharType="end"/>
        </w:r>
      </w:hyperlink>
    </w:p>
    <w:p w14:paraId="37A1F39F" w14:textId="44863A5F" w:rsidR="00222590" w:rsidRPr="00CD6507" w:rsidRDefault="007528BB" w:rsidP="00222590">
      <w:pPr>
        <w:pStyle w:val="TableofFigures"/>
        <w:tabs>
          <w:tab w:val="right" w:leader="dot" w:pos="9062"/>
        </w:tabs>
        <w:jc w:val="both"/>
        <w:rPr>
          <w:rFonts w:ascii="Calibri" w:hAnsi="Calibri"/>
          <w:color w:val="auto"/>
          <w:sz w:val="22"/>
          <w:szCs w:val="22"/>
        </w:rPr>
      </w:pPr>
      <w:hyperlink w:anchor="_Toc501348985" w:history="1">
        <w:r w:rsidR="00222590" w:rsidRPr="00FF64FA">
          <w:rPr>
            <w:rStyle w:val="Hyperlink"/>
          </w:rPr>
          <w:t xml:space="preserve">Figura </w:t>
        </w:r>
        <w:r w:rsidR="00222590">
          <w:rPr>
            <w:rStyle w:val="Hyperlink"/>
          </w:rPr>
          <w:t>5</w:t>
        </w:r>
        <w:r w:rsidR="00222590" w:rsidRPr="00FF64FA">
          <w:rPr>
            <w:rStyle w:val="Hyperlink"/>
          </w:rPr>
          <w:t xml:space="preserve"> </w:t>
        </w:r>
        <w:r w:rsidR="00222590">
          <w:rPr>
            <w:rStyle w:val="Hyperlink"/>
          </w:rPr>
          <w:t>–</w:t>
        </w:r>
        <w:r w:rsidR="00222590" w:rsidRPr="00FF64FA">
          <w:rPr>
            <w:rStyle w:val="Hyperlink"/>
          </w:rPr>
          <w:t xml:space="preserve"> </w:t>
        </w:r>
        <w:r w:rsidR="00222590">
          <w:rPr>
            <w:rStyle w:val="Hyperlink"/>
          </w:rPr>
          <w:t>Processo do estudo</w:t>
        </w:r>
        <w:r w:rsidR="00222590">
          <w:rPr>
            <w:webHidden/>
          </w:rPr>
          <w:tab/>
          <w:t>25</w:t>
        </w:r>
      </w:hyperlink>
    </w:p>
    <w:p w14:paraId="5B0BFB91" w14:textId="30E300AC" w:rsidR="00222590" w:rsidRPr="00CD6507" w:rsidRDefault="007528BB" w:rsidP="00222590">
      <w:pPr>
        <w:pStyle w:val="TableofFigures"/>
        <w:tabs>
          <w:tab w:val="right" w:leader="dot" w:pos="9062"/>
        </w:tabs>
        <w:jc w:val="both"/>
        <w:rPr>
          <w:rFonts w:ascii="Calibri" w:hAnsi="Calibri"/>
          <w:color w:val="auto"/>
          <w:sz w:val="22"/>
          <w:szCs w:val="22"/>
        </w:rPr>
      </w:pPr>
      <w:hyperlink w:anchor="_Toc501348985" w:history="1">
        <w:r w:rsidR="00222590" w:rsidRPr="00FF64FA">
          <w:rPr>
            <w:rStyle w:val="Hyperlink"/>
          </w:rPr>
          <w:t xml:space="preserve">Figura </w:t>
        </w:r>
        <w:r w:rsidR="00222590">
          <w:rPr>
            <w:rStyle w:val="Hyperlink"/>
          </w:rPr>
          <w:t>6</w:t>
        </w:r>
        <w:r w:rsidR="00222590" w:rsidRPr="00FF64FA">
          <w:rPr>
            <w:rStyle w:val="Hyperlink"/>
          </w:rPr>
          <w:t xml:space="preserve"> </w:t>
        </w:r>
        <w:r w:rsidR="00222590">
          <w:rPr>
            <w:rStyle w:val="Hyperlink"/>
          </w:rPr>
          <w:t>–</w:t>
        </w:r>
        <w:r w:rsidR="00222590" w:rsidRPr="00FF64FA">
          <w:rPr>
            <w:rStyle w:val="Hyperlink"/>
          </w:rPr>
          <w:t xml:space="preserve"> </w:t>
        </w:r>
        <w:r w:rsidR="00222590">
          <w:rPr>
            <w:rStyle w:val="Hyperlink"/>
          </w:rPr>
          <w:t>Filtro utilizando três bases de dados</w:t>
        </w:r>
        <w:r w:rsidR="00222590">
          <w:rPr>
            <w:webHidden/>
          </w:rPr>
          <w:tab/>
          <w:t>28</w:t>
        </w:r>
      </w:hyperlink>
    </w:p>
    <w:p w14:paraId="75BEDD96" w14:textId="5C5E0DDD" w:rsidR="00222590" w:rsidRDefault="007528BB" w:rsidP="00222590">
      <w:pPr>
        <w:pStyle w:val="TableofFigures"/>
        <w:tabs>
          <w:tab w:val="right" w:leader="dot" w:pos="9062"/>
        </w:tabs>
        <w:jc w:val="both"/>
      </w:pPr>
      <w:hyperlink w:anchor="_Toc501348985" w:history="1">
        <w:r w:rsidR="00222590" w:rsidRPr="00FF64FA">
          <w:rPr>
            <w:rStyle w:val="Hyperlink"/>
          </w:rPr>
          <w:t xml:space="preserve">Figura </w:t>
        </w:r>
        <w:r w:rsidR="00222590">
          <w:rPr>
            <w:rStyle w:val="Hyperlink"/>
          </w:rPr>
          <w:t>7</w:t>
        </w:r>
        <w:r w:rsidR="00222590" w:rsidRPr="00FF64FA">
          <w:rPr>
            <w:rStyle w:val="Hyperlink"/>
          </w:rPr>
          <w:t xml:space="preserve"> </w:t>
        </w:r>
        <w:r w:rsidR="00222590">
          <w:rPr>
            <w:rStyle w:val="Hyperlink"/>
          </w:rPr>
          <w:t>–</w:t>
        </w:r>
        <w:r w:rsidR="00222590" w:rsidRPr="00FF64FA">
          <w:rPr>
            <w:rStyle w:val="Hyperlink"/>
          </w:rPr>
          <w:t xml:space="preserve"> </w:t>
        </w:r>
        <w:r w:rsidR="0002006E">
          <w:rPr>
            <w:rStyle w:val="Hyperlink"/>
          </w:rPr>
          <w:t>Chamanda para API do Vagalume</w:t>
        </w:r>
        <w:r w:rsidR="00222590">
          <w:rPr>
            <w:webHidden/>
          </w:rPr>
          <w:tab/>
        </w:r>
        <w:r w:rsidR="0002006E">
          <w:rPr>
            <w:webHidden/>
          </w:rPr>
          <w:t>29</w:t>
        </w:r>
      </w:hyperlink>
    </w:p>
    <w:p w14:paraId="1F46BDE7" w14:textId="67AA8FA6" w:rsidR="008644D8" w:rsidRPr="008644D8" w:rsidRDefault="007528BB" w:rsidP="008644D8">
      <w:pPr>
        <w:pStyle w:val="TableofFigures"/>
        <w:tabs>
          <w:tab w:val="right" w:leader="dot" w:pos="9062"/>
        </w:tabs>
        <w:jc w:val="both"/>
        <w:rPr>
          <w:rFonts w:ascii="Calibri" w:hAnsi="Calibri"/>
          <w:color w:val="auto"/>
          <w:sz w:val="22"/>
          <w:szCs w:val="22"/>
        </w:rPr>
      </w:pPr>
      <w:hyperlink w:anchor="_Toc501348985" w:history="1">
        <w:r w:rsidR="008644D8" w:rsidRPr="00FF64FA">
          <w:rPr>
            <w:rStyle w:val="Hyperlink"/>
          </w:rPr>
          <w:t xml:space="preserve">Figura </w:t>
        </w:r>
        <w:r w:rsidR="008644D8">
          <w:rPr>
            <w:rStyle w:val="Hyperlink"/>
          </w:rPr>
          <w:t>8</w:t>
        </w:r>
        <w:r w:rsidR="008644D8" w:rsidRPr="00FF64FA">
          <w:rPr>
            <w:rStyle w:val="Hyperlink"/>
          </w:rPr>
          <w:t xml:space="preserve"> </w:t>
        </w:r>
        <w:r w:rsidR="008644D8">
          <w:rPr>
            <w:rStyle w:val="Hyperlink"/>
          </w:rPr>
          <w:t>–</w:t>
        </w:r>
        <w:r w:rsidR="008644D8" w:rsidRPr="00FF64FA">
          <w:rPr>
            <w:rStyle w:val="Hyperlink"/>
          </w:rPr>
          <w:t xml:space="preserve"> </w:t>
        </w:r>
        <w:r w:rsidR="008644D8">
          <w:rPr>
            <w:rStyle w:val="Hyperlink"/>
          </w:rPr>
          <w:t>Exemplo de resposta da API do Vagalume</w:t>
        </w:r>
        <w:r w:rsidR="008644D8">
          <w:rPr>
            <w:webHidden/>
          </w:rPr>
          <w:tab/>
          <w:t>29</w:t>
        </w:r>
      </w:hyperlink>
    </w:p>
    <w:p w14:paraId="3647C39F" w14:textId="139B0DB6" w:rsidR="00222590" w:rsidRDefault="007528BB" w:rsidP="00222590">
      <w:pPr>
        <w:pStyle w:val="TableofFigures"/>
        <w:tabs>
          <w:tab w:val="right" w:leader="dot" w:pos="9062"/>
        </w:tabs>
        <w:jc w:val="both"/>
      </w:pPr>
      <w:hyperlink w:anchor="_Toc501348985" w:history="1">
        <w:r w:rsidR="00222590" w:rsidRPr="00FF64FA">
          <w:rPr>
            <w:rStyle w:val="Hyperlink"/>
          </w:rPr>
          <w:t xml:space="preserve">Figura </w:t>
        </w:r>
        <w:r w:rsidR="008644D8">
          <w:rPr>
            <w:rStyle w:val="Hyperlink"/>
          </w:rPr>
          <w:t>9</w:t>
        </w:r>
        <w:r w:rsidR="00222590" w:rsidRPr="00FF64FA">
          <w:rPr>
            <w:rStyle w:val="Hyperlink"/>
          </w:rPr>
          <w:t xml:space="preserve"> </w:t>
        </w:r>
        <w:r w:rsidR="00222590">
          <w:rPr>
            <w:rStyle w:val="Hyperlink"/>
          </w:rPr>
          <w:t>–</w:t>
        </w:r>
        <w:r w:rsidR="00222590" w:rsidRPr="00FF64FA">
          <w:rPr>
            <w:rStyle w:val="Hyperlink"/>
          </w:rPr>
          <w:t xml:space="preserve"> </w:t>
        </w:r>
        <w:r w:rsidR="008644D8">
          <w:rPr>
            <w:rStyle w:val="Hyperlink"/>
          </w:rPr>
          <w:t>Músicas classificadas</w:t>
        </w:r>
        <w:r w:rsidR="00222590">
          <w:rPr>
            <w:webHidden/>
          </w:rPr>
          <w:tab/>
        </w:r>
        <w:r w:rsidR="008644D8">
          <w:rPr>
            <w:webHidden/>
          </w:rPr>
          <w:t>31</w:t>
        </w:r>
      </w:hyperlink>
    </w:p>
    <w:p w14:paraId="51D370F9" w14:textId="61E73BE3" w:rsidR="00222590" w:rsidRDefault="007528BB" w:rsidP="008644D8">
      <w:pPr>
        <w:pStyle w:val="TableofFigures"/>
        <w:tabs>
          <w:tab w:val="right" w:leader="dot" w:pos="9062"/>
        </w:tabs>
        <w:jc w:val="both"/>
      </w:pPr>
      <w:hyperlink w:anchor="_Toc501348985" w:history="1">
        <w:r w:rsidR="008644D8" w:rsidRPr="00FF64FA">
          <w:rPr>
            <w:rStyle w:val="Hyperlink"/>
          </w:rPr>
          <w:t xml:space="preserve">Figura </w:t>
        </w:r>
        <w:r w:rsidR="008644D8">
          <w:rPr>
            <w:rStyle w:val="Hyperlink"/>
          </w:rPr>
          <w:t>10</w:t>
        </w:r>
        <w:r w:rsidR="008644D8" w:rsidRPr="00FF64FA">
          <w:rPr>
            <w:rStyle w:val="Hyperlink"/>
          </w:rPr>
          <w:t xml:space="preserve"> </w:t>
        </w:r>
        <w:r w:rsidR="008644D8">
          <w:rPr>
            <w:rStyle w:val="Hyperlink"/>
          </w:rPr>
          <w:t>–</w:t>
        </w:r>
        <w:r w:rsidR="008644D8" w:rsidRPr="00FF64FA">
          <w:rPr>
            <w:rStyle w:val="Hyperlink"/>
          </w:rPr>
          <w:t xml:space="preserve"> </w:t>
        </w:r>
        <w:r w:rsidR="008644D8">
          <w:rPr>
            <w:rStyle w:val="Hyperlink"/>
          </w:rPr>
          <w:t>Porcentagem de músicas por classe</w:t>
        </w:r>
        <w:r w:rsidR="008644D8">
          <w:rPr>
            <w:webHidden/>
          </w:rPr>
          <w:tab/>
          <w:t>32</w:t>
        </w:r>
      </w:hyperlink>
    </w:p>
    <w:p w14:paraId="1D19F896" w14:textId="64311926" w:rsidR="008644D8" w:rsidRPr="008644D8" w:rsidRDefault="007528BB" w:rsidP="008644D8">
      <w:pPr>
        <w:pStyle w:val="TableofFigures"/>
        <w:tabs>
          <w:tab w:val="right" w:leader="dot" w:pos="9062"/>
        </w:tabs>
        <w:jc w:val="both"/>
        <w:rPr>
          <w:rFonts w:ascii="Calibri" w:hAnsi="Calibri"/>
          <w:color w:val="auto"/>
          <w:sz w:val="22"/>
          <w:szCs w:val="22"/>
        </w:rPr>
      </w:pPr>
      <w:hyperlink w:anchor="_Toc501348985" w:history="1">
        <w:r w:rsidR="008644D8" w:rsidRPr="00FF64FA">
          <w:rPr>
            <w:rStyle w:val="Hyperlink"/>
          </w:rPr>
          <w:t xml:space="preserve">Figura </w:t>
        </w:r>
        <w:r w:rsidR="008644D8">
          <w:rPr>
            <w:rStyle w:val="Hyperlink"/>
          </w:rPr>
          <w:t>11</w:t>
        </w:r>
        <w:r w:rsidR="008644D8" w:rsidRPr="00FF64FA">
          <w:rPr>
            <w:rStyle w:val="Hyperlink"/>
          </w:rPr>
          <w:t xml:space="preserve"> </w:t>
        </w:r>
        <w:r w:rsidR="008644D8">
          <w:rPr>
            <w:rStyle w:val="Hyperlink"/>
          </w:rPr>
          <w:t>–</w:t>
        </w:r>
        <w:r w:rsidR="008644D8" w:rsidRPr="00FF64FA">
          <w:rPr>
            <w:rStyle w:val="Hyperlink"/>
          </w:rPr>
          <w:t xml:space="preserve"> </w:t>
        </w:r>
        <w:r w:rsidR="008644D8">
          <w:rPr>
            <w:rStyle w:val="Hyperlink"/>
          </w:rPr>
          <w:t>Porcentagem de letras positivas e negativas</w:t>
        </w:r>
        <w:r w:rsidR="008644D8">
          <w:rPr>
            <w:webHidden/>
          </w:rPr>
          <w:tab/>
          <w:t>33</w:t>
        </w:r>
      </w:hyperlink>
    </w:p>
    <w:p w14:paraId="50C5DBA4" w14:textId="19839C29" w:rsidR="006A2322" w:rsidRPr="0096103C" w:rsidRDefault="00F37B93" w:rsidP="004C47FA">
      <w:pPr>
        <w:pStyle w:val="Ttulo0"/>
        <w:jc w:val="both"/>
        <w:rPr>
          <w:caps w:val="0"/>
          <w:noProof/>
        </w:rPr>
      </w:pPr>
      <w:r>
        <w:lastRenderedPageBreak/>
        <w:fldChar w:fldCharType="end"/>
      </w:r>
      <w:r w:rsidR="00EB6019" w:rsidRPr="00EB6019">
        <w:t xml:space="preserve"> LISTA DE </w:t>
      </w:r>
      <w:r w:rsidR="00750C52">
        <w:t>quadros</w:t>
      </w:r>
      <w:r w:rsidR="00EB6019" w:rsidRPr="00EB6019">
        <w:t xml:space="preserve"> </w:t>
      </w:r>
      <w:r w:rsidR="00EB6019">
        <w:fldChar w:fldCharType="begin"/>
      </w:r>
      <w:r w:rsidR="00EB6019" w:rsidRPr="0096103C">
        <w:instrText xml:space="preserve"> TOC \h \z \c "Quadro" </w:instrText>
      </w:r>
      <w:r w:rsidR="00EB6019">
        <w:fldChar w:fldCharType="separate"/>
      </w:r>
    </w:p>
    <w:p w14:paraId="51880662" w14:textId="4101D848" w:rsidR="006A2322" w:rsidRPr="0096103C" w:rsidRDefault="007528BB" w:rsidP="004C47FA">
      <w:pPr>
        <w:pStyle w:val="TableofFigures"/>
        <w:tabs>
          <w:tab w:val="right" w:leader="dot" w:pos="9062"/>
        </w:tabs>
        <w:jc w:val="both"/>
        <w:rPr>
          <w:rFonts w:ascii="Calibri" w:hAnsi="Calibri"/>
          <w:color w:val="auto"/>
          <w:sz w:val="22"/>
          <w:szCs w:val="22"/>
        </w:rPr>
      </w:pPr>
      <w:hyperlink w:anchor="_Toc500242172" w:history="1">
        <w:r w:rsidR="00750C52">
          <w:rPr>
            <w:rStyle w:val="Hyperlink"/>
          </w:rPr>
          <w:t>Quadro</w:t>
        </w:r>
        <w:r w:rsidR="006A2322" w:rsidRPr="0096103C">
          <w:rPr>
            <w:rStyle w:val="Hyperlink"/>
          </w:rPr>
          <w:t xml:space="preserve"> 1 </w:t>
        </w:r>
        <w:r w:rsidR="007B6B53">
          <w:rPr>
            <w:rStyle w:val="Hyperlink"/>
          </w:rPr>
          <w:t>–</w:t>
        </w:r>
        <w:r w:rsidR="006A2322" w:rsidRPr="0096103C">
          <w:rPr>
            <w:rStyle w:val="Hyperlink"/>
          </w:rPr>
          <w:t xml:space="preserve"> </w:t>
        </w:r>
        <w:r w:rsidR="007B6B53">
          <w:rPr>
            <w:rStyle w:val="Hyperlink"/>
          </w:rPr>
          <w:t>Classes Propostas</w:t>
        </w:r>
        <w:r w:rsidR="006A2322" w:rsidRPr="0096103C">
          <w:rPr>
            <w:webHidden/>
          </w:rPr>
          <w:tab/>
        </w:r>
        <w:r w:rsidR="006A2322" w:rsidRPr="0096103C">
          <w:rPr>
            <w:webHidden/>
          </w:rPr>
          <w:fldChar w:fldCharType="begin"/>
        </w:r>
        <w:r w:rsidR="006A2322" w:rsidRPr="0096103C">
          <w:rPr>
            <w:webHidden/>
          </w:rPr>
          <w:instrText xml:space="preserve"> PAGEREF _Toc500242172 \h </w:instrText>
        </w:r>
        <w:r w:rsidR="006A2322" w:rsidRPr="0096103C">
          <w:rPr>
            <w:webHidden/>
          </w:rPr>
        </w:r>
        <w:r w:rsidR="006A2322" w:rsidRPr="0096103C">
          <w:rPr>
            <w:webHidden/>
          </w:rPr>
          <w:fldChar w:fldCharType="separate"/>
        </w:r>
        <w:r w:rsidR="006A2322" w:rsidRPr="0096103C">
          <w:rPr>
            <w:webHidden/>
          </w:rPr>
          <w:t>1</w:t>
        </w:r>
        <w:r w:rsidR="009B4E42">
          <w:rPr>
            <w:webHidden/>
          </w:rPr>
          <w:t>3</w:t>
        </w:r>
        <w:r w:rsidR="006A2322" w:rsidRPr="0096103C">
          <w:rPr>
            <w:webHidden/>
          </w:rPr>
          <w:fldChar w:fldCharType="end"/>
        </w:r>
      </w:hyperlink>
    </w:p>
    <w:p w14:paraId="6A69B557" w14:textId="04BA8DBE" w:rsidR="006A2322" w:rsidRPr="0096103C" w:rsidRDefault="007528BB" w:rsidP="004C47FA">
      <w:pPr>
        <w:pStyle w:val="TableofFigures"/>
        <w:tabs>
          <w:tab w:val="right" w:leader="dot" w:pos="9062"/>
        </w:tabs>
        <w:jc w:val="both"/>
        <w:rPr>
          <w:rFonts w:ascii="Calibri" w:hAnsi="Calibri"/>
          <w:color w:val="auto"/>
          <w:sz w:val="22"/>
          <w:szCs w:val="22"/>
        </w:rPr>
      </w:pPr>
      <w:hyperlink w:anchor="_Toc500242173" w:history="1">
        <w:r w:rsidR="00750C52">
          <w:rPr>
            <w:rStyle w:val="Hyperlink"/>
          </w:rPr>
          <w:t>Quadro</w:t>
        </w:r>
        <w:r w:rsidR="006A2322" w:rsidRPr="0096103C">
          <w:rPr>
            <w:rStyle w:val="Hyperlink"/>
          </w:rPr>
          <w:t xml:space="preserve"> 2 - </w:t>
        </w:r>
        <w:r w:rsidR="007B6B53" w:rsidRPr="00AE417A">
          <w:t>Classes encontradas usando HWA, HSL e HSW</w:t>
        </w:r>
        <w:r w:rsidR="006A2322" w:rsidRPr="0096103C">
          <w:rPr>
            <w:webHidden/>
          </w:rPr>
          <w:tab/>
        </w:r>
        <w:r w:rsidR="009B4E42">
          <w:rPr>
            <w:webHidden/>
          </w:rPr>
          <w:t>14</w:t>
        </w:r>
      </w:hyperlink>
    </w:p>
    <w:p w14:paraId="745EBF57" w14:textId="39682E96" w:rsidR="006A2322" w:rsidRPr="0096103C" w:rsidRDefault="007528BB" w:rsidP="004C47FA">
      <w:pPr>
        <w:pStyle w:val="TableofFigures"/>
        <w:tabs>
          <w:tab w:val="right" w:leader="dot" w:pos="9062"/>
        </w:tabs>
        <w:jc w:val="both"/>
        <w:rPr>
          <w:rFonts w:ascii="Calibri" w:hAnsi="Calibri"/>
          <w:color w:val="auto"/>
          <w:sz w:val="22"/>
          <w:szCs w:val="22"/>
        </w:rPr>
      </w:pPr>
      <w:hyperlink w:anchor="_Toc500242174" w:history="1">
        <w:r w:rsidR="00750C52">
          <w:rPr>
            <w:rStyle w:val="Hyperlink"/>
          </w:rPr>
          <w:t>Quadro</w:t>
        </w:r>
        <w:r w:rsidR="006A2322" w:rsidRPr="0096103C">
          <w:rPr>
            <w:rStyle w:val="Hyperlink"/>
          </w:rPr>
          <w:t xml:space="preserve"> 3 </w:t>
        </w:r>
        <w:r w:rsidR="0096103C">
          <w:rPr>
            <w:rStyle w:val="Hyperlink"/>
          </w:rPr>
          <w:t>–</w:t>
        </w:r>
        <w:r w:rsidR="006A2322" w:rsidRPr="0096103C">
          <w:rPr>
            <w:rStyle w:val="Hyperlink"/>
          </w:rPr>
          <w:t xml:space="preserve"> </w:t>
        </w:r>
        <w:r w:rsidR="005B4C98" w:rsidRPr="005B4C98">
          <w:rPr>
            <w:rStyle w:val="Hyperlink"/>
          </w:rPr>
          <w:t>Performance dos Sistemas</w:t>
        </w:r>
        <w:r w:rsidR="006A2322" w:rsidRPr="0096103C">
          <w:rPr>
            <w:webHidden/>
          </w:rPr>
          <w:tab/>
        </w:r>
        <w:r w:rsidR="009B4E42">
          <w:rPr>
            <w:webHidden/>
          </w:rPr>
          <w:t>15</w:t>
        </w:r>
      </w:hyperlink>
    </w:p>
    <w:p w14:paraId="71DF6CA8" w14:textId="033D7B29" w:rsidR="005B4C98" w:rsidRDefault="007528BB" w:rsidP="004C47FA">
      <w:pPr>
        <w:pStyle w:val="TableofFigures"/>
        <w:tabs>
          <w:tab w:val="right" w:leader="dot" w:pos="9062"/>
        </w:tabs>
        <w:jc w:val="both"/>
      </w:pPr>
      <w:hyperlink w:anchor="_Toc500242175" w:history="1">
        <w:r w:rsidR="00750C52">
          <w:rPr>
            <w:rStyle w:val="Hyperlink"/>
          </w:rPr>
          <w:t>Quadro</w:t>
        </w:r>
        <w:r w:rsidR="006A2322" w:rsidRPr="0096103C">
          <w:rPr>
            <w:rStyle w:val="Hyperlink"/>
          </w:rPr>
          <w:t xml:space="preserve"> 4 - </w:t>
        </w:r>
        <w:r w:rsidR="005B4C98" w:rsidRPr="005B4C98">
          <w:rPr>
            <w:rStyle w:val="Hyperlink"/>
          </w:rPr>
          <w:t>Precisão de Classificação</w:t>
        </w:r>
        <w:r w:rsidR="006A2322" w:rsidRPr="0096103C">
          <w:rPr>
            <w:webHidden/>
          </w:rPr>
          <w:tab/>
        </w:r>
        <w:r w:rsidR="009B4E42">
          <w:rPr>
            <w:webHidden/>
          </w:rPr>
          <w:t>16</w:t>
        </w:r>
      </w:hyperlink>
    </w:p>
    <w:p w14:paraId="23585335" w14:textId="63BE3F18" w:rsidR="001902F1" w:rsidRDefault="00750C52" w:rsidP="004C47FA">
      <w:pPr>
        <w:pStyle w:val="TableofFigures"/>
        <w:tabs>
          <w:tab w:val="right" w:leader="dot" w:pos="9062"/>
        </w:tabs>
        <w:jc w:val="both"/>
      </w:pPr>
      <w:r>
        <w:t>Quadro</w:t>
      </w:r>
      <w:r w:rsidR="005B4C98">
        <w:t xml:space="preserve"> 5 - </w:t>
      </w:r>
      <w:r w:rsidR="005B4C98" w:rsidRPr="005B4C98">
        <w:t>Precisão de Classificação por Emoções (</w:t>
      </w:r>
      <w:r w:rsidR="00382617">
        <w:t>K</w:t>
      </w:r>
      <w:r w:rsidR="005B4C98" w:rsidRPr="005B4C98">
        <w:t>-means)</w:t>
      </w:r>
      <w:r w:rsidR="005B4C98">
        <w:t>..................................................</w:t>
      </w:r>
      <w:r w:rsidR="009B4E42">
        <w:t>16</w:t>
      </w:r>
      <w:r w:rsidR="005B4C98">
        <w:tab/>
      </w:r>
      <w:r>
        <w:t>Quadro</w:t>
      </w:r>
      <w:r w:rsidR="005B4C98">
        <w:t xml:space="preserve"> 6 - </w:t>
      </w:r>
      <w:r w:rsidR="009B4E42">
        <w:t>Taxa de acerto com</w:t>
      </w:r>
      <w:r w:rsidR="005B4C98" w:rsidRPr="005B4C98">
        <w:t xml:space="preserve"> LibSVM</w:t>
      </w:r>
      <w:r w:rsidR="005B4C98">
        <w:t>...................................................................................</w:t>
      </w:r>
      <w:r w:rsidR="009B4E42">
        <w:t>17</w:t>
      </w:r>
      <w:r w:rsidR="005B4C98">
        <w:tab/>
      </w:r>
      <w:r>
        <w:t>Quadro</w:t>
      </w:r>
      <w:r w:rsidR="005B4C98">
        <w:t xml:space="preserve"> 7 - </w:t>
      </w:r>
      <w:r w:rsidR="005B4C98" w:rsidRPr="005B4C98">
        <w:t xml:space="preserve">Resultados </w:t>
      </w:r>
      <w:r w:rsidR="009B4E42">
        <w:t>de taxa de acerto</w:t>
      </w:r>
      <w:r w:rsidR="005B4C98" w:rsidRPr="005B4C98">
        <w:t xml:space="preserve"> </w:t>
      </w:r>
      <w:r w:rsidR="009B4E42">
        <w:t>com os</w:t>
      </w:r>
      <w:r w:rsidR="005B4C98" w:rsidRPr="005B4C98">
        <w:t xml:space="preserve"> diferentes classificadores</w:t>
      </w:r>
      <w:r w:rsidR="005B4C98">
        <w:t>................................</w:t>
      </w:r>
      <w:r w:rsidR="009B4E42">
        <w:t>18</w:t>
      </w:r>
      <w:r w:rsidR="005B4C98">
        <w:tab/>
      </w:r>
      <w:r>
        <w:t>Quadro</w:t>
      </w:r>
      <w:r w:rsidR="005B4C98">
        <w:t xml:space="preserve"> 8 - </w:t>
      </w:r>
      <w:r w:rsidR="005B4C98" w:rsidRPr="005B4C98">
        <w:t>Impacto do idioma na classificação</w:t>
      </w:r>
      <w:r w:rsidR="005B4C98">
        <w:t>..........................................................................</w:t>
      </w:r>
      <w:r w:rsidR="009B4E42">
        <w:t>18</w:t>
      </w:r>
      <w:r w:rsidR="005B4C98">
        <w:tab/>
      </w:r>
      <w:r>
        <w:t>Quadro</w:t>
      </w:r>
      <w:r w:rsidR="005B4C98">
        <w:t xml:space="preserve"> 9 - </w:t>
      </w:r>
      <w:r w:rsidR="005B4C98" w:rsidRPr="005B4C98">
        <w:t>Palavras negativas e positivas</w:t>
      </w:r>
      <w:r w:rsidR="005B4C98">
        <w:t>..................................................................................</w:t>
      </w:r>
      <w:r w:rsidR="009B4E42">
        <w:t>27</w:t>
      </w:r>
      <w:r w:rsidR="005B4C98">
        <w:tab/>
      </w:r>
      <w:r>
        <w:t>Quadro</w:t>
      </w:r>
      <w:r w:rsidR="005B4C98">
        <w:t xml:space="preserve"> 10 - </w:t>
      </w:r>
      <w:r w:rsidR="005B4C98" w:rsidRPr="005B4C98">
        <w:t xml:space="preserve">Exemplos de valores de </w:t>
      </w:r>
      <w:r w:rsidR="009B4E42" w:rsidRPr="005B4C98">
        <w:t>TF-IDF</w:t>
      </w:r>
      <w:r w:rsidR="005B4C98">
        <w:t>.............................................................................</w:t>
      </w:r>
      <w:r w:rsidR="009B4E42">
        <w:t>34</w:t>
      </w:r>
      <w:r w:rsidR="005B4C98">
        <w:tab/>
      </w:r>
      <w:r>
        <w:t>Quadro</w:t>
      </w:r>
      <w:r w:rsidR="005B4C98">
        <w:t xml:space="preserve"> 11 - </w:t>
      </w:r>
      <w:r w:rsidR="005B4C98" w:rsidRPr="005B4C98">
        <w:t xml:space="preserve">Palavras com </w:t>
      </w:r>
      <w:r w:rsidR="005B4C98" w:rsidRPr="009B4E42">
        <w:rPr>
          <w:i/>
        </w:rPr>
        <w:t>stemização</w:t>
      </w:r>
      <w:r w:rsidR="005B4C98">
        <w:t>.......................................................................................</w:t>
      </w:r>
      <w:r w:rsidR="009B4E42">
        <w:t>35</w:t>
      </w:r>
      <w:r w:rsidR="005B4C98">
        <w:tab/>
      </w:r>
      <w:r>
        <w:t>Quadro</w:t>
      </w:r>
      <w:r w:rsidR="005B4C98">
        <w:t xml:space="preserve"> 12 - </w:t>
      </w:r>
      <w:r w:rsidR="009B4E42" w:rsidRPr="005B4C98">
        <w:t>TF-IDF</w:t>
      </w:r>
      <w:r w:rsidR="005B4C98" w:rsidRPr="005B4C98">
        <w:t xml:space="preserve"> após </w:t>
      </w:r>
      <w:r w:rsidR="005B4C98" w:rsidRPr="009B4E42">
        <w:rPr>
          <w:i/>
        </w:rPr>
        <w:t>stemização</w:t>
      </w:r>
      <w:r w:rsidR="005B4C98">
        <w:t>........................................................................................</w:t>
      </w:r>
      <w:r w:rsidR="009B4E42">
        <w:t>35</w:t>
      </w:r>
      <w:r w:rsidR="005B4C98">
        <w:tab/>
      </w:r>
      <w:r>
        <w:t>Quadro</w:t>
      </w:r>
      <w:r w:rsidR="005B4C98">
        <w:t xml:space="preserve"> 13 - </w:t>
      </w:r>
      <w:r w:rsidR="005B4C98" w:rsidRPr="005B4C98">
        <w:t>Modelo final para aprendizado de máquina</w:t>
      </w:r>
      <w:r w:rsidR="005B4C98">
        <w:t>............................................................</w:t>
      </w:r>
      <w:r w:rsidR="009B4E42">
        <w:t>36</w:t>
      </w:r>
      <w:r w:rsidR="005B4C98">
        <w:tab/>
      </w:r>
      <w:r>
        <w:t>Quadro</w:t>
      </w:r>
      <w:r w:rsidR="005B4C98">
        <w:t xml:space="preserve"> 14 - </w:t>
      </w:r>
      <w:r w:rsidR="005B4C98" w:rsidRPr="005B4C98">
        <w:t xml:space="preserve">Matriz de confusão do </w:t>
      </w:r>
      <w:r w:rsidR="009B4E42">
        <w:t>L</w:t>
      </w:r>
      <w:r w:rsidR="005B4C98" w:rsidRPr="005B4C98">
        <w:t>ibSVM</w:t>
      </w:r>
      <w:r w:rsidR="005B4C98">
        <w:t>.............................................................................</w:t>
      </w:r>
      <w:r w:rsidR="009B4E42">
        <w:t>38</w:t>
      </w:r>
      <w:r w:rsidR="005B4C98">
        <w:tab/>
      </w:r>
      <w:r>
        <w:t>Quadro</w:t>
      </w:r>
      <w:r w:rsidR="005B4C98">
        <w:t xml:space="preserve"> 15 - </w:t>
      </w:r>
      <w:r w:rsidR="005B4C98" w:rsidRPr="009B4E42">
        <w:rPr>
          <w:i/>
        </w:rPr>
        <w:t>F-measure</w:t>
      </w:r>
      <w:r w:rsidR="005B4C98" w:rsidRPr="005B4C98">
        <w:t xml:space="preserve"> por classe</w:t>
      </w:r>
      <w:r w:rsidR="00697425">
        <w:t xml:space="preserve"> no LibSV</w:t>
      </w:r>
      <w:r w:rsidR="00205FF1">
        <w:t>M</w:t>
      </w:r>
      <w:r w:rsidR="005B4C98">
        <w:t>..........................................................................</w:t>
      </w:r>
      <w:r w:rsidR="009B4E42">
        <w:t>39</w:t>
      </w:r>
      <w:r w:rsidR="005B4C98">
        <w:tab/>
      </w:r>
      <w:r>
        <w:t>Quadro</w:t>
      </w:r>
      <w:r w:rsidR="005B4C98">
        <w:t xml:space="preserve"> 16 - </w:t>
      </w:r>
      <w:r w:rsidR="005B4C98" w:rsidRPr="005B4C98">
        <w:t>Matriz de confusão do SMO</w:t>
      </w:r>
      <w:r w:rsidR="005B4C98">
        <w:t>...................................................................................</w:t>
      </w:r>
      <w:r w:rsidR="009B4E42">
        <w:t>39</w:t>
      </w:r>
    </w:p>
    <w:p w14:paraId="0E7CDA92" w14:textId="14875CE7" w:rsidR="001902F1" w:rsidRDefault="00750C52" w:rsidP="004C47FA">
      <w:pPr>
        <w:pStyle w:val="TableofFigures"/>
        <w:tabs>
          <w:tab w:val="right" w:leader="dot" w:pos="9062"/>
        </w:tabs>
        <w:jc w:val="both"/>
      </w:pPr>
      <w:r>
        <w:t>Quadro</w:t>
      </w:r>
      <w:r w:rsidR="001902F1">
        <w:t xml:space="preserve"> 17</w:t>
      </w:r>
      <w:r w:rsidR="003F4134">
        <w:t>-</w:t>
      </w:r>
      <w:r w:rsidR="001902F1">
        <w:t xml:space="preserve"> </w:t>
      </w:r>
      <w:r w:rsidR="001902F1" w:rsidRPr="009B4E42">
        <w:rPr>
          <w:i/>
        </w:rPr>
        <w:t>F-measure</w:t>
      </w:r>
      <w:r w:rsidR="001902F1">
        <w:t xml:space="preserve"> por classe no SMO................................................................................</w:t>
      </w:r>
      <w:r w:rsidR="00E70A96">
        <w:t>40</w:t>
      </w:r>
    </w:p>
    <w:p w14:paraId="66D9BCFF" w14:textId="2803D3F3" w:rsidR="00A63335" w:rsidRDefault="00750C52" w:rsidP="004C47FA">
      <w:pPr>
        <w:pStyle w:val="TableofFigures"/>
        <w:tabs>
          <w:tab w:val="right" w:leader="dot" w:pos="9062"/>
        </w:tabs>
        <w:jc w:val="both"/>
      </w:pPr>
      <w:r>
        <w:t>Quadro</w:t>
      </w:r>
      <w:r w:rsidR="005B4C98">
        <w:t xml:space="preserve"> 1</w:t>
      </w:r>
      <w:r w:rsidR="007F2049">
        <w:t>8</w:t>
      </w:r>
      <w:r w:rsidR="005B4C98">
        <w:t xml:space="preserve"> - </w:t>
      </w:r>
      <w:r w:rsidR="005B4C98" w:rsidRPr="005B4C98">
        <w:t>Matriz de confusão do Naive Bayes</w:t>
      </w:r>
      <w:r w:rsidR="005B4C98">
        <w:t>.......................................................................</w:t>
      </w:r>
      <w:r w:rsidR="00E70A96">
        <w:t>40</w:t>
      </w:r>
    </w:p>
    <w:p w14:paraId="4A34780D" w14:textId="1F990B95" w:rsidR="00A63335" w:rsidRDefault="00750C52" w:rsidP="004C47FA">
      <w:pPr>
        <w:pStyle w:val="TableofFigures"/>
        <w:tabs>
          <w:tab w:val="right" w:leader="dot" w:pos="9062"/>
        </w:tabs>
        <w:jc w:val="both"/>
      </w:pPr>
      <w:r>
        <w:t>Quadro</w:t>
      </w:r>
      <w:r w:rsidR="00A63335">
        <w:t xml:space="preserve"> 19 - </w:t>
      </w:r>
      <w:r w:rsidR="00A63335" w:rsidRPr="009B4E42">
        <w:rPr>
          <w:i/>
        </w:rPr>
        <w:t>F-measure</w:t>
      </w:r>
      <w:r w:rsidR="00A63335">
        <w:t xml:space="preserve"> no Naive Bayes....................................................................................</w:t>
      </w:r>
      <w:r w:rsidR="00E70A96">
        <w:t>40</w:t>
      </w:r>
    </w:p>
    <w:p w14:paraId="59EE5666" w14:textId="2CF6658C" w:rsidR="005B4F73" w:rsidRDefault="00750C52" w:rsidP="004C47FA">
      <w:pPr>
        <w:pStyle w:val="TableofFigures"/>
        <w:tabs>
          <w:tab w:val="right" w:leader="dot" w:pos="9062"/>
        </w:tabs>
        <w:jc w:val="both"/>
      </w:pPr>
      <w:r>
        <w:t>Quadro</w:t>
      </w:r>
      <w:r w:rsidR="005B4C98">
        <w:t xml:space="preserve"> </w:t>
      </w:r>
      <w:r w:rsidR="00942253">
        <w:t>20</w:t>
      </w:r>
      <w:r w:rsidR="005B4C98">
        <w:t xml:space="preserve"> - </w:t>
      </w:r>
      <w:r w:rsidR="005B4C98" w:rsidRPr="005B4C98">
        <w:t>Matriz de confusão do KNN</w:t>
      </w:r>
      <w:r w:rsidR="005B4C98">
        <w:t>...................................................................................</w:t>
      </w:r>
      <w:r w:rsidR="00E70A96">
        <w:t>41</w:t>
      </w:r>
    </w:p>
    <w:p w14:paraId="2775726E" w14:textId="35E6D670" w:rsidR="005B4F73" w:rsidRDefault="00750C52" w:rsidP="004C47FA">
      <w:pPr>
        <w:pStyle w:val="TableofFigures"/>
        <w:tabs>
          <w:tab w:val="right" w:leader="dot" w:pos="9062"/>
        </w:tabs>
        <w:jc w:val="both"/>
      </w:pPr>
      <w:r>
        <w:t>Quadro</w:t>
      </w:r>
      <w:r w:rsidR="005B4F73">
        <w:t xml:space="preserve"> 21 - Resultados de </w:t>
      </w:r>
      <w:r w:rsidR="005B4F73" w:rsidRPr="00E70A96">
        <w:rPr>
          <w:i/>
        </w:rPr>
        <w:t>f-measure</w:t>
      </w:r>
      <w:r w:rsidR="005B4F73">
        <w:t xml:space="preserve"> com KNN.......................................................................</w:t>
      </w:r>
      <w:r w:rsidR="00E70A96">
        <w:t>41</w:t>
      </w:r>
    </w:p>
    <w:p w14:paraId="010CAD18" w14:textId="11B931B9" w:rsidR="00E70A96" w:rsidRDefault="00750C52" w:rsidP="004C47FA">
      <w:pPr>
        <w:pStyle w:val="TableofFigures"/>
        <w:tabs>
          <w:tab w:val="right" w:leader="dot" w:pos="9062"/>
        </w:tabs>
        <w:jc w:val="both"/>
      </w:pPr>
      <w:r>
        <w:t>Quadro</w:t>
      </w:r>
      <w:r w:rsidR="005B4C98">
        <w:t xml:space="preserve"> </w:t>
      </w:r>
      <w:r w:rsidR="00C90A88">
        <w:t>22</w:t>
      </w:r>
      <w:r w:rsidR="005B4C98">
        <w:t xml:space="preserve"> - </w:t>
      </w:r>
      <w:r w:rsidR="005B4C98" w:rsidRPr="005B4C98">
        <w:t>Matriz de confusão do J48</w:t>
      </w:r>
      <w:r w:rsidR="005B4C98">
        <w:t>......................................................................................</w:t>
      </w:r>
      <w:r w:rsidR="00E70A96">
        <w:t>42</w:t>
      </w:r>
    </w:p>
    <w:p w14:paraId="0F2DBDFF" w14:textId="2537EF7E" w:rsidR="00465A08" w:rsidRPr="00465A08" w:rsidRDefault="005B4C98" w:rsidP="00AA3BF9">
      <w:pPr>
        <w:pStyle w:val="TableofFigures"/>
        <w:tabs>
          <w:tab w:val="right" w:leader="dot" w:pos="9062"/>
        </w:tabs>
        <w:jc w:val="both"/>
      </w:pPr>
      <w:r>
        <w:tab/>
      </w:r>
      <w:r w:rsidR="00750C52">
        <w:t>Quadro</w:t>
      </w:r>
      <w:r>
        <w:t xml:space="preserve"> 2</w:t>
      </w:r>
      <w:r w:rsidR="00C90A88">
        <w:t>3</w:t>
      </w:r>
      <w:r>
        <w:t xml:space="preserve"> -</w:t>
      </w:r>
      <w:r w:rsidR="00E70A96">
        <w:t xml:space="preserve">Resultados de </w:t>
      </w:r>
      <w:r w:rsidR="00E70A96" w:rsidRPr="00E70A96">
        <w:rPr>
          <w:i/>
        </w:rPr>
        <w:t>F-measure</w:t>
      </w:r>
      <w:r w:rsidR="00E70A96">
        <w:t xml:space="preserve"> com J48</w:t>
      </w:r>
      <w:r>
        <w:t>..........................................................................</w:t>
      </w:r>
      <w:r w:rsidR="00E70A96">
        <w:t>42</w:t>
      </w:r>
      <w:r>
        <w:tab/>
      </w:r>
      <w:r w:rsidR="00750C52">
        <w:t>Quadro</w:t>
      </w:r>
      <w:r>
        <w:t xml:space="preserve"> 2</w:t>
      </w:r>
      <w:r w:rsidR="00C90A88">
        <w:t>4</w:t>
      </w:r>
      <w:r>
        <w:t xml:space="preserve"> - </w:t>
      </w:r>
      <w:r w:rsidR="00E70A96">
        <w:t xml:space="preserve">Matriz de confusão com </w:t>
      </w:r>
      <w:r w:rsidR="004A2C90">
        <w:t>K</w:t>
      </w:r>
      <w:r w:rsidR="00E70A96">
        <w:t>-means</w:t>
      </w:r>
      <w:r>
        <w:t>..........................................................................</w:t>
      </w:r>
      <w:r w:rsidR="00E70A96">
        <w:t>42</w:t>
      </w:r>
      <w:r w:rsidR="00E70A96">
        <w:tab/>
      </w:r>
      <w:r w:rsidR="00750C52">
        <w:t>Quadro</w:t>
      </w:r>
      <w:r w:rsidR="00E70A96">
        <w:t xml:space="preserve"> 25 - Comparação entre resultados.................................................................................43</w:t>
      </w:r>
      <w:r w:rsidR="00465A08">
        <w:tab/>
      </w:r>
      <w:r w:rsidR="00750C52">
        <w:t>Quadro</w:t>
      </w:r>
      <w:r w:rsidR="00465A08">
        <w:t xml:space="preserve"> </w:t>
      </w:r>
      <w:r w:rsidR="00AA3BF9">
        <w:t>26 - Palavras mais comuns em casos de erro.................................................................4</w:t>
      </w:r>
      <w:r w:rsidR="009A6C4B">
        <w:t>5</w:t>
      </w:r>
      <w:r w:rsidR="00AA3BF9">
        <w:tab/>
      </w:r>
      <w:r w:rsidR="00750C52">
        <w:t>Quadro</w:t>
      </w:r>
      <w:r w:rsidR="00AA3BF9">
        <w:t xml:space="preserve"> 27 - Palavras mais comuns em casos de acerto..............................................................4</w:t>
      </w:r>
      <w:r w:rsidR="009A6C4B">
        <w:t>5</w:t>
      </w:r>
    </w:p>
    <w:p w14:paraId="09BE7C18" w14:textId="77777777" w:rsidR="005B4C98" w:rsidRPr="005B4C98" w:rsidRDefault="005B4C98" w:rsidP="005B4C98">
      <w:pPr>
        <w:pStyle w:val="FontedasFiguras"/>
      </w:pPr>
    </w:p>
    <w:p w14:paraId="6BAB5785" w14:textId="77777777" w:rsidR="008F2AE9" w:rsidRDefault="00EB6019" w:rsidP="004C47FA">
      <w:pPr>
        <w:pStyle w:val="Ttulo0"/>
        <w:jc w:val="both"/>
      </w:pPr>
      <w:r>
        <w:lastRenderedPageBreak/>
        <w:fldChar w:fldCharType="end"/>
      </w:r>
      <w:r w:rsidR="008F2AE9">
        <w:t>Lista de Abreviaturas e Siglas</w:t>
      </w:r>
    </w:p>
    <w:tbl>
      <w:tblPr>
        <w:tblW w:w="0" w:type="auto"/>
        <w:tblLook w:val="01E0" w:firstRow="1" w:lastRow="1" w:firstColumn="1" w:lastColumn="1" w:noHBand="0" w:noVBand="0"/>
      </w:tblPr>
      <w:tblGrid>
        <w:gridCol w:w="1282"/>
        <w:gridCol w:w="7790"/>
      </w:tblGrid>
      <w:tr w:rsidR="00A65C7C" w14:paraId="38F712A0" w14:textId="77777777" w:rsidTr="00872CC1">
        <w:tc>
          <w:tcPr>
            <w:tcW w:w="1282" w:type="dxa"/>
          </w:tcPr>
          <w:p w14:paraId="27496900" w14:textId="77777777" w:rsidR="00A65C7C" w:rsidRPr="0075114B" w:rsidRDefault="00A65C7C" w:rsidP="004B76B6">
            <w:pPr>
              <w:pStyle w:val="Index1"/>
            </w:pPr>
            <w:r>
              <w:t>MRI</w:t>
            </w:r>
          </w:p>
        </w:tc>
        <w:tc>
          <w:tcPr>
            <w:tcW w:w="7790" w:type="dxa"/>
          </w:tcPr>
          <w:p w14:paraId="464DFD31" w14:textId="77777777" w:rsidR="00A65C7C" w:rsidRPr="004B76B6" w:rsidRDefault="00A65C7C" w:rsidP="004B76B6">
            <w:pPr>
              <w:pStyle w:val="Index1"/>
              <w:rPr>
                <w:b/>
                <w:i/>
                <w:lang w:val="en-US"/>
              </w:rPr>
            </w:pPr>
            <w:r w:rsidRPr="004B76B6">
              <w:rPr>
                <w:i/>
              </w:rPr>
              <w:t>Music Information Retrieval</w:t>
            </w:r>
          </w:p>
        </w:tc>
      </w:tr>
      <w:tr w:rsidR="00A65C7C" w:rsidRPr="00854549" w14:paraId="44175B42" w14:textId="77777777" w:rsidTr="00872CC1">
        <w:tc>
          <w:tcPr>
            <w:tcW w:w="1282" w:type="dxa"/>
          </w:tcPr>
          <w:p w14:paraId="79924516" w14:textId="77777777" w:rsidR="00A65C7C" w:rsidRPr="0075114B" w:rsidRDefault="00A65C7C" w:rsidP="004B76B6">
            <w:pPr>
              <w:pStyle w:val="Index1"/>
            </w:pPr>
            <w:r w:rsidRPr="0075114B">
              <w:t>TF-iDF</w:t>
            </w:r>
          </w:p>
        </w:tc>
        <w:tc>
          <w:tcPr>
            <w:tcW w:w="7790" w:type="dxa"/>
          </w:tcPr>
          <w:p w14:paraId="7B714956" w14:textId="77777777" w:rsidR="00A65C7C" w:rsidRPr="004B76B6" w:rsidRDefault="00A65C7C" w:rsidP="004B76B6">
            <w:pPr>
              <w:pStyle w:val="Index1"/>
              <w:rPr>
                <w:b/>
                <w:i/>
                <w:lang w:val="en-US"/>
              </w:rPr>
            </w:pPr>
            <w:r w:rsidRPr="004B76B6">
              <w:rPr>
                <w:i/>
                <w:shd w:val="clear" w:color="auto" w:fill="FFFFFF"/>
                <w:lang w:val="en-US"/>
              </w:rPr>
              <w:t>Term Frequency–inverse Document Frequency</w:t>
            </w:r>
          </w:p>
        </w:tc>
      </w:tr>
      <w:tr w:rsidR="00A65C7C" w:rsidRPr="004C2F1A" w14:paraId="0C009C09" w14:textId="77777777" w:rsidTr="00872CC1">
        <w:tc>
          <w:tcPr>
            <w:tcW w:w="1282" w:type="dxa"/>
          </w:tcPr>
          <w:p w14:paraId="4F14C5EC" w14:textId="77777777" w:rsidR="00A65C7C" w:rsidRPr="00A65C7C" w:rsidRDefault="00A65C7C" w:rsidP="004B76B6">
            <w:pPr>
              <w:pStyle w:val="Index1"/>
              <w:rPr>
                <w:b/>
              </w:rPr>
            </w:pPr>
            <w:r w:rsidRPr="00A65C7C">
              <w:rPr>
                <w:rStyle w:val="Strong"/>
                <w:b w:val="0"/>
              </w:rPr>
              <w:t>ABPD</w:t>
            </w:r>
          </w:p>
        </w:tc>
        <w:tc>
          <w:tcPr>
            <w:tcW w:w="7790" w:type="dxa"/>
          </w:tcPr>
          <w:p w14:paraId="6AF9CB7E" w14:textId="77777777" w:rsidR="00A65C7C" w:rsidRPr="00A65C7C" w:rsidRDefault="00A65C7C" w:rsidP="004B76B6">
            <w:pPr>
              <w:pStyle w:val="Index1"/>
              <w:rPr>
                <w:b/>
              </w:rPr>
            </w:pPr>
            <w:r w:rsidRPr="00A65C7C">
              <w:rPr>
                <w:rStyle w:val="Strong"/>
                <w:b w:val="0"/>
              </w:rPr>
              <w:t>Associação Brasileira dos Produtores de Discos</w:t>
            </w:r>
          </w:p>
        </w:tc>
      </w:tr>
      <w:tr w:rsidR="00A65C7C" w14:paraId="419C995F" w14:textId="77777777" w:rsidTr="00872CC1">
        <w:tc>
          <w:tcPr>
            <w:tcW w:w="1282" w:type="dxa"/>
          </w:tcPr>
          <w:p w14:paraId="07B11AA7" w14:textId="77777777" w:rsidR="00A65C7C" w:rsidRPr="0075114B" w:rsidRDefault="00A65C7C" w:rsidP="004B76B6">
            <w:pPr>
              <w:pStyle w:val="Index1"/>
              <w:rPr>
                <w:lang w:val="en-US"/>
              </w:rPr>
            </w:pPr>
            <w:r w:rsidRPr="0075114B">
              <w:t>RID</w:t>
            </w:r>
          </w:p>
        </w:tc>
        <w:tc>
          <w:tcPr>
            <w:tcW w:w="7790" w:type="dxa"/>
          </w:tcPr>
          <w:p w14:paraId="30582BFF" w14:textId="77777777" w:rsidR="00A65C7C" w:rsidRPr="004B76B6" w:rsidRDefault="00A65C7C" w:rsidP="004B76B6">
            <w:pPr>
              <w:pStyle w:val="Index1"/>
              <w:rPr>
                <w:b/>
                <w:i/>
                <w:lang w:val="en-US"/>
              </w:rPr>
            </w:pPr>
            <w:r w:rsidRPr="004B76B6">
              <w:rPr>
                <w:i/>
              </w:rPr>
              <w:t>Regressive Imagery Dictionary</w:t>
            </w:r>
          </w:p>
        </w:tc>
      </w:tr>
      <w:tr w:rsidR="00A65C7C" w14:paraId="13F18D2B" w14:textId="77777777" w:rsidTr="00872CC1">
        <w:tc>
          <w:tcPr>
            <w:tcW w:w="1282" w:type="dxa"/>
          </w:tcPr>
          <w:p w14:paraId="2FB4B325" w14:textId="77777777" w:rsidR="00A65C7C" w:rsidRPr="0075114B" w:rsidRDefault="00A65C7C" w:rsidP="004B76B6">
            <w:pPr>
              <w:pStyle w:val="Index1"/>
            </w:pPr>
            <w:r w:rsidRPr="0075114B">
              <w:t>HSL</w:t>
            </w:r>
          </w:p>
        </w:tc>
        <w:tc>
          <w:tcPr>
            <w:tcW w:w="7790" w:type="dxa"/>
          </w:tcPr>
          <w:p w14:paraId="42495FEB" w14:textId="77777777" w:rsidR="00A65C7C" w:rsidRPr="004B76B6" w:rsidRDefault="00A65C7C" w:rsidP="004B76B6">
            <w:pPr>
              <w:pStyle w:val="Index1"/>
              <w:rPr>
                <w:b/>
                <w:i/>
              </w:rPr>
            </w:pPr>
            <w:r w:rsidRPr="004B76B6">
              <w:rPr>
                <w:i/>
              </w:rPr>
              <w:t>Hindi Subjective</w:t>
            </w:r>
          </w:p>
        </w:tc>
      </w:tr>
      <w:tr w:rsidR="00A65C7C" w14:paraId="702BDD98" w14:textId="77777777" w:rsidTr="00872CC1">
        <w:tc>
          <w:tcPr>
            <w:tcW w:w="1282" w:type="dxa"/>
          </w:tcPr>
          <w:p w14:paraId="34C17972" w14:textId="77777777" w:rsidR="00A65C7C" w:rsidRPr="0075114B" w:rsidRDefault="00A65C7C" w:rsidP="004B76B6">
            <w:pPr>
              <w:pStyle w:val="Index1"/>
              <w:rPr>
                <w:lang w:val="en-US"/>
              </w:rPr>
            </w:pPr>
            <w:r w:rsidRPr="0075114B">
              <w:t>HSW</w:t>
            </w:r>
          </w:p>
        </w:tc>
        <w:tc>
          <w:tcPr>
            <w:tcW w:w="7790" w:type="dxa"/>
          </w:tcPr>
          <w:p w14:paraId="7D5CE78C" w14:textId="77777777" w:rsidR="00A65C7C" w:rsidRPr="004B76B6" w:rsidRDefault="00A65C7C" w:rsidP="004B76B6">
            <w:pPr>
              <w:pStyle w:val="Index1"/>
              <w:rPr>
                <w:b/>
                <w:i/>
                <w:lang w:val="en-US"/>
              </w:rPr>
            </w:pPr>
            <w:r w:rsidRPr="004B76B6">
              <w:rPr>
                <w:i/>
              </w:rPr>
              <w:t>Hindi SentiWordnet</w:t>
            </w:r>
          </w:p>
        </w:tc>
      </w:tr>
      <w:tr w:rsidR="00A65C7C" w:rsidRPr="00854549" w14:paraId="7D3E2854" w14:textId="77777777" w:rsidTr="00872CC1">
        <w:tc>
          <w:tcPr>
            <w:tcW w:w="1282" w:type="dxa"/>
          </w:tcPr>
          <w:p w14:paraId="5DE0F43F" w14:textId="77777777" w:rsidR="00020840" w:rsidRDefault="00020840" w:rsidP="004B76B6">
            <w:pPr>
              <w:pStyle w:val="Index1"/>
            </w:pPr>
            <w:r w:rsidRPr="0075114B">
              <w:t>HWA</w:t>
            </w:r>
          </w:p>
          <w:p w14:paraId="1A07019C" w14:textId="77777777" w:rsidR="00A65C7C" w:rsidRPr="0075114B" w:rsidRDefault="00020840" w:rsidP="004B76B6">
            <w:pPr>
              <w:pStyle w:val="Index1"/>
              <w:rPr>
                <w:lang w:val="en-US"/>
              </w:rPr>
            </w:pPr>
            <w:r>
              <w:t>API</w:t>
            </w:r>
          </w:p>
        </w:tc>
        <w:tc>
          <w:tcPr>
            <w:tcW w:w="7790" w:type="dxa"/>
          </w:tcPr>
          <w:p w14:paraId="19D586A8" w14:textId="77777777" w:rsidR="00020840" w:rsidRPr="0047633D" w:rsidRDefault="00A65C7C" w:rsidP="004B76B6">
            <w:pPr>
              <w:pStyle w:val="Index1"/>
              <w:rPr>
                <w:i/>
                <w:lang w:val="en-US"/>
              </w:rPr>
            </w:pPr>
            <w:r w:rsidRPr="0047633D">
              <w:rPr>
                <w:i/>
                <w:lang w:val="en-US"/>
              </w:rPr>
              <w:t>Hindi Wordnet Affect</w:t>
            </w:r>
          </w:p>
          <w:p w14:paraId="2F9B8B5D" w14:textId="77777777" w:rsidR="00020840" w:rsidRPr="004B76B6" w:rsidRDefault="00020840" w:rsidP="004C47FA">
            <w:pPr>
              <w:jc w:val="both"/>
              <w:rPr>
                <w:i/>
              </w:rPr>
            </w:pPr>
            <w:r w:rsidRPr="004B76B6">
              <w:rPr>
                <w:i/>
              </w:rPr>
              <w:t>Application Programming Interface</w:t>
            </w:r>
          </w:p>
        </w:tc>
      </w:tr>
      <w:tr w:rsidR="001544EE" w:rsidRPr="00854549" w14:paraId="2E132F94" w14:textId="77777777" w:rsidTr="00872CC1">
        <w:tc>
          <w:tcPr>
            <w:tcW w:w="1282" w:type="dxa"/>
          </w:tcPr>
          <w:p w14:paraId="576FE7E8" w14:textId="0CBF76A1" w:rsidR="001544EE" w:rsidRPr="0075114B" w:rsidRDefault="001544EE" w:rsidP="004B76B6">
            <w:pPr>
              <w:pStyle w:val="Index1"/>
            </w:pPr>
            <w:r>
              <w:t>RI</w:t>
            </w:r>
          </w:p>
        </w:tc>
        <w:tc>
          <w:tcPr>
            <w:tcW w:w="7790" w:type="dxa"/>
          </w:tcPr>
          <w:p w14:paraId="7B20A2D1" w14:textId="38A2EFFD" w:rsidR="001544EE" w:rsidRPr="001544EE" w:rsidRDefault="001544EE" w:rsidP="004B76B6">
            <w:pPr>
              <w:pStyle w:val="Index1"/>
              <w:rPr>
                <w:lang w:val="en-US"/>
              </w:rPr>
            </w:pPr>
            <w:r w:rsidRPr="001544EE">
              <w:rPr>
                <w:lang w:val="en-US"/>
              </w:rPr>
              <w:t>Recuperação de Informação</w:t>
            </w:r>
          </w:p>
        </w:tc>
      </w:tr>
      <w:tr w:rsidR="00020840" w14:paraId="3F897F34" w14:textId="77777777" w:rsidTr="00872CC1">
        <w:tc>
          <w:tcPr>
            <w:tcW w:w="1282" w:type="dxa"/>
          </w:tcPr>
          <w:p w14:paraId="549E0B89" w14:textId="77777777" w:rsidR="00020840" w:rsidRPr="0075114B" w:rsidRDefault="004A793A" w:rsidP="004B76B6">
            <w:pPr>
              <w:pStyle w:val="Index1"/>
            </w:pPr>
            <w:r>
              <w:t>IP</w:t>
            </w:r>
          </w:p>
        </w:tc>
        <w:tc>
          <w:tcPr>
            <w:tcW w:w="7790" w:type="dxa"/>
          </w:tcPr>
          <w:p w14:paraId="4E2D6BB3" w14:textId="77777777" w:rsidR="00020840" w:rsidRPr="004B76B6" w:rsidRDefault="004A793A" w:rsidP="004B76B6">
            <w:pPr>
              <w:pStyle w:val="Index1"/>
              <w:rPr>
                <w:i/>
              </w:rPr>
            </w:pPr>
            <w:r w:rsidRPr="004B76B6">
              <w:rPr>
                <w:i/>
              </w:rPr>
              <w:t>Internet Protocol</w:t>
            </w:r>
          </w:p>
        </w:tc>
      </w:tr>
      <w:tr w:rsidR="007F1ED6" w14:paraId="11461833" w14:textId="77777777" w:rsidTr="00872CC1">
        <w:tc>
          <w:tcPr>
            <w:tcW w:w="1282" w:type="dxa"/>
          </w:tcPr>
          <w:p w14:paraId="010A0951" w14:textId="5F4E2763" w:rsidR="007F1ED6" w:rsidRDefault="007F1ED6" w:rsidP="004B76B6">
            <w:pPr>
              <w:pStyle w:val="Index1"/>
            </w:pPr>
            <w:r>
              <w:t>NLP</w:t>
            </w:r>
          </w:p>
        </w:tc>
        <w:tc>
          <w:tcPr>
            <w:tcW w:w="7790" w:type="dxa"/>
          </w:tcPr>
          <w:p w14:paraId="79140D10" w14:textId="3FA13379" w:rsidR="007F1ED6" w:rsidRPr="004B76B6" w:rsidRDefault="007F1ED6" w:rsidP="004B76B6">
            <w:pPr>
              <w:pStyle w:val="Index1"/>
              <w:rPr>
                <w:i/>
              </w:rPr>
            </w:pPr>
            <w:r w:rsidRPr="004B76B6">
              <w:rPr>
                <w:i/>
              </w:rPr>
              <w:t>Natural Language Processing</w:t>
            </w:r>
          </w:p>
        </w:tc>
      </w:tr>
      <w:tr w:rsidR="00262617" w14:paraId="0F11E9E3" w14:textId="77777777" w:rsidTr="00872CC1">
        <w:tc>
          <w:tcPr>
            <w:tcW w:w="1282" w:type="dxa"/>
          </w:tcPr>
          <w:p w14:paraId="579D2B0E" w14:textId="4ED00214" w:rsidR="00262617" w:rsidRDefault="00262617" w:rsidP="004B76B6">
            <w:pPr>
              <w:pStyle w:val="Index1"/>
            </w:pPr>
            <w:r>
              <w:t>NB</w:t>
            </w:r>
          </w:p>
        </w:tc>
        <w:tc>
          <w:tcPr>
            <w:tcW w:w="7790" w:type="dxa"/>
          </w:tcPr>
          <w:p w14:paraId="43898DCE" w14:textId="78A495E8" w:rsidR="00262617" w:rsidRPr="00262617" w:rsidRDefault="00262617" w:rsidP="004B76B6">
            <w:pPr>
              <w:pStyle w:val="Index1"/>
            </w:pPr>
            <w:r w:rsidRPr="00262617">
              <w:t>Naive Bayes</w:t>
            </w:r>
          </w:p>
        </w:tc>
      </w:tr>
      <w:tr w:rsidR="00872CC1" w14:paraId="410BE6C1" w14:textId="77777777" w:rsidTr="00872CC1">
        <w:tc>
          <w:tcPr>
            <w:tcW w:w="1282" w:type="dxa"/>
          </w:tcPr>
          <w:p w14:paraId="3C09820C" w14:textId="74C3F614" w:rsidR="009C6B58" w:rsidRPr="009C6B58" w:rsidRDefault="00872CC1" w:rsidP="009C6B58">
            <w:pPr>
              <w:pStyle w:val="Index1"/>
            </w:pPr>
            <w:r>
              <w:t>SMO</w:t>
            </w:r>
          </w:p>
        </w:tc>
        <w:tc>
          <w:tcPr>
            <w:tcW w:w="7790" w:type="dxa"/>
          </w:tcPr>
          <w:p w14:paraId="53CED69B" w14:textId="0BCB7E98" w:rsidR="009C6B58" w:rsidRPr="009C6B58" w:rsidRDefault="00872CC1" w:rsidP="009C6B58">
            <w:pPr>
              <w:pStyle w:val="Index1"/>
              <w:rPr>
                <w:i/>
              </w:rPr>
            </w:pPr>
            <w:r w:rsidRPr="004B76B6">
              <w:rPr>
                <w:i/>
              </w:rPr>
              <w:t>Sequential minimal optimization</w:t>
            </w:r>
          </w:p>
        </w:tc>
      </w:tr>
      <w:tr w:rsidR="009C6B58" w14:paraId="161D02B9" w14:textId="77777777" w:rsidTr="00872CC1">
        <w:tc>
          <w:tcPr>
            <w:tcW w:w="1282" w:type="dxa"/>
          </w:tcPr>
          <w:p w14:paraId="4EDFE2AE" w14:textId="0095AB70" w:rsidR="009C6B58" w:rsidRDefault="009C6B58" w:rsidP="009C6B58">
            <w:pPr>
              <w:pStyle w:val="Index1"/>
            </w:pPr>
            <w:r>
              <w:t>SVM</w:t>
            </w:r>
          </w:p>
        </w:tc>
        <w:tc>
          <w:tcPr>
            <w:tcW w:w="7790" w:type="dxa"/>
          </w:tcPr>
          <w:p w14:paraId="7E080E64" w14:textId="0652F5FA" w:rsidR="009C6B58" w:rsidRPr="004B76B6" w:rsidRDefault="009C6B58" w:rsidP="009C6B58">
            <w:pPr>
              <w:pStyle w:val="Index1"/>
              <w:rPr>
                <w:i/>
              </w:rPr>
            </w:pPr>
            <w:r>
              <w:rPr>
                <w:i/>
              </w:rPr>
              <w:t>Support Vector Machine</w:t>
            </w:r>
          </w:p>
        </w:tc>
      </w:tr>
      <w:tr w:rsidR="009C6B58" w14:paraId="35406024" w14:textId="77777777" w:rsidTr="00872CC1">
        <w:tc>
          <w:tcPr>
            <w:tcW w:w="1282" w:type="dxa"/>
          </w:tcPr>
          <w:p w14:paraId="3FCC0A77" w14:textId="39631FB0" w:rsidR="009C6B58" w:rsidRDefault="009C6B58" w:rsidP="009C6B58">
            <w:pPr>
              <w:pStyle w:val="Index1"/>
            </w:pPr>
            <w:r>
              <w:t>KNN</w:t>
            </w:r>
          </w:p>
        </w:tc>
        <w:tc>
          <w:tcPr>
            <w:tcW w:w="7790" w:type="dxa"/>
          </w:tcPr>
          <w:p w14:paraId="11BA5AF7" w14:textId="2CB21C2D" w:rsidR="009C6B58" w:rsidRDefault="009C6B58" w:rsidP="009C6B58">
            <w:pPr>
              <w:pStyle w:val="Index1"/>
              <w:rPr>
                <w:i/>
              </w:rPr>
            </w:pPr>
            <w:r>
              <w:rPr>
                <w:i/>
              </w:rPr>
              <w:t>K-neareast neighbor</w:t>
            </w:r>
          </w:p>
        </w:tc>
      </w:tr>
    </w:tbl>
    <w:p w14:paraId="18E1CB2E" w14:textId="77777777" w:rsidR="008F2AE9" w:rsidRDefault="008F2AE9" w:rsidP="004C47FA">
      <w:pPr>
        <w:jc w:val="both"/>
      </w:pPr>
    </w:p>
    <w:p w14:paraId="293C5CA8" w14:textId="77777777" w:rsidR="008F2AE9" w:rsidRDefault="008F2AE9" w:rsidP="004C47FA">
      <w:pPr>
        <w:pStyle w:val="Ttulo0"/>
        <w:jc w:val="both"/>
      </w:pPr>
      <w:r>
        <w:lastRenderedPageBreak/>
        <w:t>Sumário</w:t>
      </w:r>
    </w:p>
    <w:p w14:paraId="0BBB74AC" w14:textId="201EC985" w:rsidR="00BD49B3" w:rsidRPr="00FB2BC7" w:rsidRDefault="000C396C" w:rsidP="004C47FA">
      <w:pPr>
        <w:pStyle w:val="TOC1"/>
        <w:rPr>
          <w:rFonts w:ascii="Calibri" w:hAnsi="Calibri"/>
          <w:b w:val="0"/>
          <w:iCs w:val="0"/>
          <w:caps w:val="0"/>
          <w:noProof/>
          <w:color w:val="auto"/>
          <w:sz w:val="22"/>
          <w:szCs w:val="22"/>
        </w:rPr>
      </w:pPr>
      <w:r>
        <w:fldChar w:fldCharType="begin"/>
      </w:r>
      <w:r w:rsidR="008F2AE9" w:rsidRPr="001442BB">
        <w:rPr>
          <w:caps w:val="0"/>
        </w:rPr>
        <w:instrText xml:space="preserve"> TOC \o "2-3" \h \z \t "Título 1;1;Título 1 - sem numeração;1" </w:instrText>
      </w:r>
      <w:r>
        <w:fldChar w:fldCharType="separate"/>
      </w:r>
      <w:hyperlink w:anchor="_Toc500240122" w:history="1">
        <w:r w:rsidR="00BD49B3" w:rsidRPr="001C2D5C">
          <w:rPr>
            <w:rStyle w:val="Hyperlink"/>
            <w:noProof/>
          </w:rPr>
          <w:t>Introdução</w:t>
        </w:r>
        <w:r w:rsidR="00BD49B3">
          <w:rPr>
            <w:noProof/>
            <w:webHidden/>
          </w:rPr>
          <w:tab/>
        </w:r>
        <w:r w:rsidR="00BD49B3">
          <w:rPr>
            <w:noProof/>
            <w:webHidden/>
          </w:rPr>
          <w:fldChar w:fldCharType="begin"/>
        </w:r>
        <w:r w:rsidR="00BD49B3">
          <w:rPr>
            <w:noProof/>
            <w:webHidden/>
          </w:rPr>
          <w:instrText xml:space="preserve"> PAGEREF _Toc500240122 \h </w:instrText>
        </w:r>
        <w:r w:rsidR="00BD49B3">
          <w:rPr>
            <w:noProof/>
            <w:webHidden/>
          </w:rPr>
        </w:r>
        <w:r w:rsidR="00BD49B3">
          <w:rPr>
            <w:noProof/>
            <w:webHidden/>
          </w:rPr>
          <w:fldChar w:fldCharType="separate"/>
        </w:r>
        <w:r w:rsidR="001442BB">
          <w:rPr>
            <w:noProof/>
            <w:webHidden/>
          </w:rPr>
          <w:t>09</w:t>
        </w:r>
        <w:r w:rsidR="00BD49B3">
          <w:rPr>
            <w:noProof/>
            <w:webHidden/>
          </w:rPr>
          <w:fldChar w:fldCharType="end"/>
        </w:r>
      </w:hyperlink>
    </w:p>
    <w:p w14:paraId="3177A395" w14:textId="3118B93A" w:rsidR="00BD49B3" w:rsidRPr="00FB2BC7" w:rsidRDefault="007528BB" w:rsidP="004C47FA">
      <w:pPr>
        <w:pStyle w:val="TOC1"/>
        <w:rPr>
          <w:rFonts w:ascii="Calibri" w:hAnsi="Calibri"/>
          <w:b w:val="0"/>
          <w:iCs w:val="0"/>
          <w:caps w:val="0"/>
          <w:noProof/>
          <w:color w:val="auto"/>
          <w:sz w:val="22"/>
          <w:szCs w:val="22"/>
        </w:rPr>
      </w:pPr>
      <w:hyperlink w:anchor="_Toc500240123" w:history="1">
        <w:r w:rsidR="00BD49B3" w:rsidRPr="001C2D5C">
          <w:rPr>
            <w:rStyle w:val="Hyperlink"/>
            <w:noProof/>
          </w:rPr>
          <w:t>1</w:t>
        </w:r>
        <w:r w:rsidR="00BD49B3" w:rsidRPr="00FB2BC7">
          <w:rPr>
            <w:rFonts w:ascii="Calibri" w:hAnsi="Calibri"/>
            <w:b w:val="0"/>
            <w:iCs w:val="0"/>
            <w:caps w:val="0"/>
            <w:noProof/>
            <w:color w:val="auto"/>
            <w:sz w:val="22"/>
            <w:szCs w:val="22"/>
          </w:rPr>
          <w:tab/>
        </w:r>
        <w:r w:rsidR="001442BB">
          <w:rPr>
            <w:rStyle w:val="Hyperlink"/>
            <w:noProof/>
          </w:rPr>
          <w:t>CLASSIFICAÇÃO DE LETRAS MUSICAIS</w:t>
        </w:r>
        <w:r w:rsidR="00BD49B3">
          <w:rPr>
            <w:noProof/>
            <w:webHidden/>
          </w:rPr>
          <w:tab/>
        </w:r>
        <w:r w:rsidR="001442BB">
          <w:rPr>
            <w:noProof/>
            <w:webHidden/>
          </w:rPr>
          <w:t>12</w:t>
        </w:r>
      </w:hyperlink>
    </w:p>
    <w:p w14:paraId="55CB4E57" w14:textId="388E28DD" w:rsidR="00BD49B3" w:rsidRPr="00FB2BC7" w:rsidRDefault="007528BB" w:rsidP="004C47FA">
      <w:pPr>
        <w:pStyle w:val="TOC2"/>
        <w:tabs>
          <w:tab w:val="left" w:pos="1248"/>
          <w:tab w:val="right" w:leader="underscore" w:pos="9062"/>
        </w:tabs>
        <w:rPr>
          <w:rFonts w:ascii="Calibri" w:hAnsi="Calibri"/>
          <w:iCs w:val="0"/>
          <w:color w:val="auto"/>
          <w:sz w:val="22"/>
          <w:szCs w:val="22"/>
        </w:rPr>
      </w:pPr>
      <w:hyperlink w:anchor="_Toc500240124" w:history="1">
        <w:r w:rsidR="00FE03CB" w:rsidRPr="001C2D5C">
          <w:rPr>
            <w:rStyle w:val="Hyperlink"/>
          </w:rPr>
          <w:t>1.1</w:t>
        </w:r>
        <w:r w:rsidR="00FE03CB" w:rsidRPr="00FB2BC7">
          <w:rPr>
            <w:rFonts w:ascii="Calibri" w:hAnsi="Calibri"/>
            <w:iCs w:val="0"/>
            <w:color w:val="auto"/>
            <w:sz w:val="22"/>
            <w:szCs w:val="22"/>
          </w:rPr>
          <w:tab/>
        </w:r>
        <w:r w:rsidR="00FE03CB" w:rsidRPr="00FE03CB">
          <w:rPr>
            <w:rStyle w:val="Hyperlink"/>
          </w:rPr>
          <w:t>Mood Classification of Hindi Songs on Lyrics</w:t>
        </w:r>
        <w:r w:rsidR="00FE03CB">
          <w:rPr>
            <w:webHidden/>
          </w:rPr>
          <w:tab/>
          <w:t>12</w:t>
        </w:r>
      </w:hyperlink>
    </w:p>
    <w:p w14:paraId="738936D2" w14:textId="4CBA2E75" w:rsidR="00DA394D" w:rsidRDefault="007528BB" w:rsidP="004C47FA">
      <w:pPr>
        <w:pStyle w:val="TOC2"/>
        <w:tabs>
          <w:tab w:val="left" w:pos="1248"/>
          <w:tab w:val="right" w:leader="underscore" w:pos="9062"/>
        </w:tabs>
        <w:rPr>
          <w:rStyle w:val="Hyperlink"/>
        </w:rPr>
      </w:pPr>
      <w:hyperlink w:anchor="_Toc500240125" w:history="1">
        <w:r w:rsidR="00BD49B3" w:rsidRPr="001C2D5C">
          <w:rPr>
            <w:rStyle w:val="Hyperlink"/>
          </w:rPr>
          <w:t>1.2</w:t>
        </w:r>
        <w:r w:rsidR="00BD49B3" w:rsidRPr="00FB2BC7">
          <w:rPr>
            <w:rFonts w:ascii="Calibri" w:hAnsi="Calibri"/>
            <w:iCs w:val="0"/>
            <w:color w:val="auto"/>
            <w:sz w:val="22"/>
            <w:szCs w:val="22"/>
          </w:rPr>
          <w:tab/>
        </w:r>
        <w:r w:rsidR="00FE03CB">
          <w:rPr>
            <w:rStyle w:val="Hyperlink"/>
          </w:rPr>
          <w:t>Music Classification Method based on Lyrics for Music Therapy</w:t>
        </w:r>
        <w:r w:rsidR="00BD49B3">
          <w:rPr>
            <w:webHidden/>
          </w:rPr>
          <w:tab/>
        </w:r>
        <w:r w:rsidR="00FE03CB">
          <w:rPr>
            <w:webHidden/>
          </w:rPr>
          <w:t>15</w:t>
        </w:r>
      </w:hyperlink>
    </w:p>
    <w:p w14:paraId="7209009C" w14:textId="3FB728EC" w:rsidR="00DA394D" w:rsidRDefault="007528BB" w:rsidP="004C47FA">
      <w:pPr>
        <w:pStyle w:val="TOC2"/>
        <w:tabs>
          <w:tab w:val="left" w:pos="1248"/>
          <w:tab w:val="right" w:leader="underscore" w:pos="9062"/>
        </w:tabs>
      </w:pPr>
      <w:hyperlink w:anchor="_Toc500240125" w:history="1">
        <w:r w:rsidR="00DA394D">
          <w:rPr>
            <w:rStyle w:val="Hyperlink"/>
          </w:rPr>
          <w:t>1.3</w:t>
        </w:r>
        <w:r w:rsidR="00DA394D" w:rsidRPr="00FB2BC7">
          <w:rPr>
            <w:rFonts w:ascii="Calibri" w:hAnsi="Calibri"/>
            <w:iCs w:val="0"/>
            <w:color w:val="auto"/>
            <w:sz w:val="22"/>
            <w:szCs w:val="22"/>
          </w:rPr>
          <w:tab/>
        </w:r>
        <w:r w:rsidR="00FE03CB">
          <w:rPr>
            <w:rStyle w:val="Hyperlink"/>
          </w:rPr>
          <w:t>A Study on Music Modd Detection in Online Digital Music Database</w:t>
        </w:r>
        <w:r w:rsidR="00DA394D">
          <w:rPr>
            <w:webHidden/>
          </w:rPr>
          <w:tab/>
        </w:r>
        <w:r w:rsidR="00FE03CB">
          <w:rPr>
            <w:webHidden/>
          </w:rPr>
          <w:t>1</w:t>
        </w:r>
        <w:r w:rsidR="00FA7C50">
          <w:rPr>
            <w:webHidden/>
          </w:rPr>
          <w:t>6</w:t>
        </w:r>
      </w:hyperlink>
    </w:p>
    <w:p w14:paraId="16A4A59D" w14:textId="6D145E7E" w:rsidR="00FE03CB" w:rsidRPr="0055731A" w:rsidRDefault="007528BB" w:rsidP="00D26C64">
      <w:pPr>
        <w:pStyle w:val="TOC2"/>
        <w:tabs>
          <w:tab w:val="left" w:pos="1248"/>
          <w:tab w:val="right" w:leader="underscore" w:pos="9062"/>
        </w:tabs>
        <w:rPr>
          <w:lang w:val="en-US"/>
        </w:rPr>
      </w:pPr>
      <w:hyperlink w:anchor="_Toc500240125" w:history="1">
        <w:r w:rsidR="00FE03CB">
          <w:rPr>
            <w:rStyle w:val="Hyperlink"/>
          </w:rPr>
          <w:t>1.</w:t>
        </w:r>
        <w:r w:rsidR="0055731A">
          <w:rPr>
            <w:rStyle w:val="Hyperlink"/>
          </w:rPr>
          <w:t>4</w:t>
        </w:r>
        <w:r w:rsidR="00FE03CB" w:rsidRPr="00FB2BC7">
          <w:rPr>
            <w:rFonts w:ascii="Calibri" w:hAnsi="Calibri"/>
            <w:iCs w:val="0"/>
            <w:color w:val="auto"/>
            <w:sz w:val="22"/>
            <w:szCs w:val="22"/>
          </w:rPr>
          <w:tab/>
        </w:r>
        <w:r w:rsidR="0055731A">
          <w:rPr>
            <w:rStyle w:val="Hyperlink"/>
          </w:rPr>
          <w:t>Automatic Lyrics-based Music Genre Classification in a Multilingual Setting</w:t>
        </w:r>
        <w:r w:rsidR="00FE03CB">
          <w:rPr>
            <w:webHidden/>
          </w:rPr>
          <w:tab/>
          <w:t>17</w:t>
        </w:r>
      </w:hyperlink>
    </w:p>
    <w:p w14:paraId="5E695748" w14:textId="7AC66943" w:rsidR="00BD49B3" w:rsidRPr="00FB2BC7" w:rsidRDefault="007528BB" w:rsidP="004C47FA">
      <w:pPr>
        <w:pStyle w:val="TOC1"/>
        <w:rPr>
          <w:rFonts w:ascii="Calibri" w:hAnsi="Calibri"/>
          <w:b w:val="0"/>
          <w:iCs w:val="0"/>
          <w:caps w:val="0"/>
          <w:noProof/>
          <w:color w:val="auto"/>
          <w:sz w:val="22"/>
          <w:szCs w:val="22"/>
        </w:rPr>
      </w:pPr>
      <w:hyperlink w:anchor="_Toc500240129" w:history="1">
        <w:r w:rsidR="005573A7" w:rsidRPr="00122FC5">
          <w:rPr>
            <w:rStyle w:val="Hyperlink"/>
            <w:noProof/>
            <w:u w:val="none"/>
          </w:rPr>
          <w:t>2</w:t>
        </w:r>
        <w:r w:rsidR="00BD49B3" w:rsidRPr="00185332">
          <w:rPr>
            <w:rFonts w:ascii="Calibri" w:hAnsi="Calibri"/>
            <w:b w:val="0"/>
            <w:iCs w:val="0"/>
            <w:noProof/>
            <w:color w:val="auto"/>
            <w:sz w:val="22"/>
            <w:szCs w:val="22"/>
          </w:rPr>
          <w:tab/>
        </w:r>
        <w:r w:rsidR="00185332">
          <w:rPr>
            <w:rStyle w:val="Hyperlink"/>
            <w:noProof/>
            <w:u w:val="none"/>
          </w:rPr>
          <w:t>CONCEITOS DE PROCESSAMENTO DE LINGUAGEM NATURAL</w:t>
        </w:r>
        <w:r w:rsidR="00BD49B3" w:rsidRPr="005573A7">
          <w:rPr>
            <w:noProof/>
            <w:webHidden/>
          </w:rPr>
          <w:tab/>
        </w:r>
        <w:r w:rsidR="00122FC5">
          <w:rPr>
            <w:noProof/>
            <w:webHidden/>
          </w:rPr>
          <w:t>20</w:t>
        </w:r>
      </w:hyperlink>
    </w:p>
    <w:p w14:paraId="0A4653AE" w14:textId="6979AA24" w:rsidR="00BD49B3" w:rsidRPr="00FB2BC7" w:rsidRDefault="007528BB" w:rsidP="004C47FA">
      <w:pPr>
        <w:pStyle w:val="TOC2"/>
        <w:tabs>
          <w:tab w:val="left" w:pos="1248"/>
          <w:tab w:val="right" w:leader="underscore" w:pos="9062"/>
        </w:tabs>
        <w:rPr>
          <w:rFonts w:ascii="Calibri" w:hAnsi="Calibri"/>
          <w:iCs w:val="0"/>
          <w:color w:val="auto"/>
          <w:sz w:val="22"/>
          <w:szCs w:val="22"/>
        </w:rPr>
      </w:pPr>
      <w:hyperlink w:anchor="_Toc500240130" w:history="1">
        <w:r w:rsidR="005573A7">
          <w:rPr>
            <w:rStyle w:val="Hyperlink"/>
          </w:rPr>
          <w:t>2</w:t>
        </w:r>
        <w:r w:rsidR="00BD49B3" w:rsidRPr="001C2D5C">
          <w:rPr>
            <w:rStyle w:val="Hyperlink"/>
          </w:rPr>
          <w:t>.1</w:t>
        </w:r>
        <w:r w:rsidR="00BD49B3" w:rsidRPr="00FB2BC7">
          <w:rPr>
            <w:rFonts w:ascii="Calibri" w:hAnsi="Calibri"/>
            <w:iCs w:val="0"/>
            <w:color w:val="auto"/>
            <w:sz w:val="22"/>
            <w:szCs w:val="22"/>
          </w:rPr>
          <w:tab/>
        </w:r>
        <w:r w:rsidR="00122FC5">
          <w:rPr>
            <w:rStyle w:val="Hyperlink"/>
          </w:rPr>
          <w:t>Tratamento de texto</w:t>
        </w:r>
        <w:r w:rsidR="00BD49B3">
          <w:rPr>
            <w:webHidden/>
          </w:rPr>
          <w:tab/>
        </w:r>
        <w:r w:rsidR="00122FC5">
          <w:rPr>
            <w:webHidden/>
          </w:rPr>
          <w:t>20</w:t>
        </w:r>
      </w:hyperlink>
    </w:p>
    <w:p w14:paraId="7D7E2049" w14:textId="410BB2F9" w:rsidR="00122FC5" w:rsidRDefault="007528BB" w:rsidP="00122FC5">
      <w:pPr>
        <w:pStyle w:val="TOC2"/>
        <w:tabs>
          <w:tab w:val="left" w:pos="1248"/>
          <w:tab w:val="right" w:leader="underscore" w:pos="9062"/>
        </w:tabs>
      </w:pPr>
      <w:hyperlink w:anchor="_Toc500240131" w:history="1">
        <w:r w:rsidR="00122FC5">
          <w:rPr>
            <w:rStyle w:val="Hyperlink"/>
          </w:rPr>
          <w:t>2</w:t>
        </w:r>
        <w:r w:rsidR="00122FC5" w:rsidRPr="001C2D5C">
          <w:rPr>
            <w:rStyle w:val="Hyperlink"/>
          </w:rPr>
          <w:t>.</w:t>
        </w:r>
        <w:r w:rsidR="00517AAE">
          <w:rPr>
            <w:rStyle w:val="Hyperlink"/>
          </w:rPr>
          <w:t>1.1</w:t>
        </w:r>
        <w:r w:rsidR="00122FC5" w:rsidRPr="00FB2BC7">
          <w:rPr>
            <w:rFonts w:ascii="Calibri" w:hAnsi="Calibri"/>
            <w:iCs w:val="0"/>
            <w:color w:val="auto"/>
            <w:sz w:val="22"/>
            <w:szCs w:val="22"/>
          </w:rPr>
          <w:tab/>
        </w:r>
        <w:r w:rsidR="00122FC5" w:rsidRPr="00122FC5">
          <w:rPr>
            <w:rStyle w:val="Hyperlink"/>
            <w:i/>
          </w:rPr>
          <w:t>Stop Words</w:t>
        </w:r>
        <w:r w:rsidR="00122FC5">
          <w:rPr>
            <w:webHidden/>
          </w:rPr>
          <w:tab/>
          <w:t>20</w:t>
        </w:r>
      </w:hyperlink>
    </w:p>
    <w:p w14:paraId="31465A94" w14:textId="646EC985" w:rsidR="00122FC5" w:rsidRDefault="007528BB" w:rsidP="00122FC5">
      <w:pPr>
        <w:pStyle w:val="TOC2"/>
        <w:tabs>
          <w:tab w:val="left" w:pos="1248"/>
          <w:tab w:val="right" w:leader="underscore" w:pos="9062"/>
        </w:tabs>
      </w:pPr>
      <w:hyperlink w:anchor="_Toc500240131" w:history="1">
        <w:r w:rsidR="00122FC5">
          <w:rPr>
            <w:rStyle w:val="Hyperlink"/>
          </w:rPr>
          <w:t>2</w:t>
        </w:r>
        <w:r w:rsidR="00122FC5" w:rsidRPr="001C2D5C">
          <w:rPr>
            <w:rStyle w:val="Hyperlink"/>
          </w:rPr>
          <w:t>.</w:t>
        </w:r>
        <w:r w:rsidR="00517AAE">
          <w:rPr>
            <w:rStyle w:val="Hyperlink"/>
          </w:rPr>
          <w:t>1.2</w:t>
        </w:r>
        <w:r w:rsidR="00122FC5" w:rsidRPr="00FB2BC7">
          <w:rPr>
            <w:rFonts w:ascii="Calibri" w:hAnsi="Calibri"/>
            <w:iCs w:val="0"/>
            <w:color w:val="auto"/>
            <w:sz w:val="22"/>
            <w:szCs w:val="22"/>
          </w:rPr>
          <w:tab/>
        </w:r>
        <w:r w:rsidR="00122FC5">
          <w:rPr>
            <w:rStyle w:val="Hyperlink"/>
            <w:i/>
          </w:rPr>
          <w:t>TF-IDF</w:t>
        </w:r>
        <w:r w:rsidR="00122FC5">
          <w:rPr>
            <w:webHidden/>
          </w:rPr>
          <w:tab/>
          <w:t>21</w:t>
        </w:r>
      </w:hyperlink>
    </w:p>
    <w:p w14:paraId="725C6E8F" w14:textId="4DE84349" w:rsidR="00CD62FF" w:rsidRPr="00FB2BC7" w:rsidRDefault="007528BB" w:rsidP="00CD62FF">
      <w:pPr>
        <w:pStyle w:val="TOC2"/>
        <w:tabs>
          <w:tab w:val="left" w:pos="1248"/>
          <w:tab w:val="right" w:leader="underscore" w:pos="9062"/>
        </w:tabs>
        <w:rPr>
          <w:rFonts w:ascii="Calibri" w:hAnsi="Calibri"/>
          <w:iCs w:val="0"/>
          <w:color w:val="auto"/>
          <w:sz w:val="22"/>
          <w:szCs w:val="22"/>
        </w:rPr>
      </w:pPr>
      <w:hyperlink w:anchor="_Toc500240130" w:history="1">
        <w:r w:rsidR="00CD62FF">
          <w:rPr>
            <w:rStyle w:val="Hyperlink"/>
          </w:rPr>
          <w:t>2</w:t>
        </w:r>
        <w:r w:rsidR="00CD62FF" w:rsidRPr="001C2D5C">
          <w:rPr>
            <w:rStyle w:val="Hyperlink"/>
          </w:rPr>
          <w:t>.1</w:t>
        </w:r>
        <w:r w:rsidR="00CD62FF">
          <w:rPr>
            <w:rStyle w:val="Hyperlink"/>
          </w:rPr>
          <w:t>.3</w:t>
        </w:r>
        <w:r w:rsidR="00CD62FF" w:rsidRPr="00FB2BC7">
          <w:rPr>
            <w:rFonts w:ascii="Calibri" w:hAnsi="Calibri"/>
            <w:iCs w:val="0"/>
            <w:color w:val="auto"/>
            <w:sz w:val="22"/>
            <w:szCs w:val="22"/>
          </w:rPr>
          <w:tab/>
        </w:r>
        <w:r w:rsidR="00CD62FF" w:rsidRPr="00CD62FF">
          <w:rPr>
            <w:rStyle w:val="Hyperlink"/>
            <w:i/>
          </w:rPr>
          <w:t>Stemização</w:t>
        </w:r>
        <w:r w:rsidR="00CD62FF">
          <w:rPr>
            <w:webHidden/>
          </w:rPr>
          <w:tab/>
          <w:t>22</w:t>
        </w:r>
      </w:hyperlink>
    </w:p>
    <w:p w14:paraId="5F0A5EC1" w14:textId="78225F13" w:rsidR="00CD62FF" w:rsidRPr="00FB2BC7" w:rsidRDefault="007528BB" w:rsidP="00CD62FF">
      <w:pPr>
        <w:pStyle w:val="TOC2"/>
        <w:tabs>
          <w:tab w:val="left" w:pos="1248"/>
          <w:tab w:val="right" w:leader="underscore" w:pos="9062"/>
        </w:tabs>
        <w:rPr>
          <w:rFonts w:ascii="Calibri" w:hAnsi="Calibri"/>
          <w:iCs w:val="0"/>
          <w:color w:val="auto"/>
          <w:sz w:val="22"/>
          <w:szCs w:val="22"/>
        </w:rPr>
      </w:pPr>
      <w:hyperlink w:anchor="_Toc500240130" w:history="1">
        <w:r w:rsidR="00CD62FF">
          <w:rPr>
            <w:rStyle w:val="Hyperlink"/>
          </w:rPr>
          <w:t>2</w:t>
        </w:r>
        <w:r w:rsidR="00CD62FF" w:rsidRPr="001C2D5C">
          <w:rPr>
            <w:rStyle w:val="Hyperlink"/>
          </w:rPr>
          <w:t>.</w:t>
        </w:r>
        <w:r w:rsidR="00724B4E">
          <w:rPr>
            <w:rStyle w:val="Hyperlink"/>
          </w:rPr>
          <w:t>2</w:t>
        </w:r>
        <w:r w:rsidR="00CD62FF" w:rsidRPr="00FB2BC7">
          <w:rPr>
            <w:rFonts w:ascii="Calibri" w:hAnsi="Calibri"/>
            <w:iCs w:val="0"/>
            <w:color w:val="auto"/>
            <w:sz w:val="22"/>
            <w:szCs w:val="22"/>
          </w:rPr>
          <w:tab/>
        </w:r>
        <w:r w:rsidR="00CD62FF">
          <w:rPr>
            <w:rStyle w:val="Hyperlink"/>
          </w:rPr>
          <w:t>Algoritmos de classificação</w:t>
        </w:r>
        <w:r w:rsidR="00CD62FF">
          <w:rPr>
            <w:webHidden/>
          </w:rPr>
          <w:tab/>
          <w:t>23</w:t>
        </w:r>
      </w:hyperlink>
    </w:p>
    <w:p w14:paraId="238BA506" w14:textId="7BC8FAD6" w:rsidR="00AD7A77" w:rsidRDefault="00AD7A77" w:rsidP="00AD7A77">
      <w:pPr>
        <w:pStyle w:val="TOC1"/>
        <w:rPr>
          <w:noProof/>
          <w:webHidden/>
        </w:rPr>
      </w:pPr>
      <w:r w:rsidRPr="00AD7A77">
        <w:rPr>
          <w:rStyle w:val="Hyperlink"/>
          <w:noProof/>
          <w:color w:val="000000" w:themeColor="text1"/>
          <w:u w:val="none"/>
        </w:rPr>
        <w:t>3</w:t>
      </w:r>
      <w:r w:rsidRPr="00AD7A77">
        <w:rPr>
          <w:rFonts w:ascii="Calibri" w:hAnsi="Calibri"/>
          <w:b w:val="0"/>
          <w:iCs w:val="0"/>
          <w:noProof/>
          <w:color w:val="000000" w:themeColor="text1"/>
          <w:sz w:val="22"/>
          <w:szCs w:val="22"/>
        </w:rPr>
        <w:tab/>
      </w:r>
      <w:r w:rsidRPr="00AD7A77">
        <w:rPr>
          <w:rStyle w:val="Hyperlink"/>
          <w:noProof/>
          <w:color w:val="000000" w:themeColor="text1"/>
          <w:u w:val="none"/>
        </w:rPr>
        <w:t>desenvolvimento da solução</w:t>
      </w:r>
      <w:r w:rsidRPr="005573A7">
        <w:rPr>
          <w:noProof/>
          <w:webHidden/>
        </w:rPr>
        <w:tab/>
      </w:r>
      <w:r>
        <w:rPr>
          <w:noProof/>
          <w:webHidden/>
        </w:rPr>
        <w:t>25</w:t>
      </w:r>
    </w:p>
    <w:p w14:paraId="415239CC" w14:textId="48ABCD09" w:rsidR="00F66F84" w:rsidRPr="00FB2BC7" w:rsidRDefault="007528BB" w:rsidP="00F66F84">
      <w:pPr>
        <w:pStyle w:val="TOC2"/>
        <w:tabs>
          <w:tab w:val="left" w:pos="1248"/>
          <w:tab w:val="right" w:leader="underscore" w:pos="9062"/>
        </w:tabs>
        <w:rPr>
          <w:rFonts w:ascii="Calibri" w:hAnsi="Calibri"/>
          <w:iCs w:val="0"/>
          <w:color w:val="auto"/>
          <w:sz w:val="22"/>
          <w:szCs w:val="22"/>
        </w:rPr>
      </w:pPr>
      <w:hyperlink w:anchor="_Toc500240130" w:history="1">
        <w:r w:rsidR="00F66F84">
          <w:rPr>
            <w:rStyle w:val="Hyperlink"/>
          </w:rPr>
          <w:t>3</w:t>
        </w:r>
        <w:r w:rsidR="00F66F84" w:rsidRPr="001C2D5C">
          <w:rPr>
            <w:rStyle w:val="Hyperlink"/>
          </w:rPr>
          <w:t>.1</w:t>
        </w:r>
        <w:r w:rsidR="00F66F84" w:rsidRPr="00FB2BC7">
          <w:rPr>
            <w:rFonts w:ascii="Calibri" w:hAnsi="Calibri"/>
            <w:iCs w:val="0"/>
            <w:color w:val="auto"/>
            <w:sz w:val="22"/>
            <w:szCs w:val="22"/>
          </w:rPr>
          <w:tab/>
        </w:r>
        <w:r w:rsidR="00F66F84">
          <w:rPr>
            <w:rStyle w:val="Hyperlink"/>
          </w:rPr>
          <w:t>Proposta de Solução</w:t>
        </w:r>
        <w:r w:rsidR="00F66F84">
          <w:rPr>
            <w:webHidden/>
          </w:rPr>
          <w:tab/>
          <w:t>25</w:t>
        </w:r>
      </w:hyperlink>
    </w:p>
    <w:p w14:paraId="0A8028AB" w14:textId="5C5D51B9" w:rsidR="00F66F84" w:rsidRDefault="007528BB" w:rsidP="00F66F84">
      <w:pPr>
        <w:pStyle w:val="TOC2"/>
        <w:tabs>
          <w:tab w:val="left" w:pos="1248"/>
          <w:tab w:val="right" w:leader="underscore" w:pos="9062"/>
        </w:tabs>
      </w:pPr>
      <w:hyperlink w:anchor="_Toc500240131" w:history="1">
        <w:r w:rsidR="00F66F84">
          <w:rPr>
            <w:rStyle w:val="Hyperlink"/>
          </w:rPr>
          <w:t>3</w:t>
        </w:r>
        <w:r w:rsidR="00F66F84" w:rsidRPr="001C2D5C">
          <w:rPr>
            <w:rStyle w:val="Hyperlink"/>
          </w:rPr>
          <w:t>.</w:t>
        </w:r>
        <w:r w:rsidR="00F66F84">
          <w:rPr>
            <w:rStyle w:val="Hyperlink"/>
          </w:rPr>
          <w:t>2</w:t>
        </w:r>
        <w:r w:rsidR="00F66F84" w:rsidRPr="00FB2BC7">
          <w:rPr>
            <w:rFonts w:ascii="Calibri" w:hAnsi="Calibri"/>
            <w:iCs w:val="0"/>
            <w:color w:val="auto"/>
            <w:sz w:val="22"/>
            <w:szCs w:val="22"/>
          </w:rPr>
          <w:tab/>
        </w:r>
        <w:r w:rsidR="00F66F84" w:rsidRPr="00F66F84">
          <w:rPr>
            <w:rStyle w:val="Hyperlink"/>
          </w:rPr>
          <w:t>De</w:t>
        </w:r>
        <w:r w:rsidR="00F66F84">
          <w:rPr>
            <w:rStyle w:val="Hyperlink"/>
          </w:rPr>
          <w:t xml:space="preserve">senvolvimento do </w:t>
        </w:r>
        <w:r w:rsidR="00F66F84" w:rsidRPr="00F66F84">
          <w:rPr>
            <w:rStyle w:val="Hyperlink"/>
            <w:i/>
          </w:rPr>
          <w:t>Dataset</w:t>
        </w:r>
        <w:r w:rsidR="00F66F84">
          <w:rPr>
            <w:webHidden/>
          </w:rPr>
          <w:tab/>
          <w:t>26</w:t>
        </w:r>
      </w:hyperlink>
    </w:p>
    <w:p w14:paraId="71A4EEA0" w14:textId="69180DC8" w:rsidR="00F66F84" w:rsidRDefault="007528BB" w:rsidP="00F66F84">
      <w:pPr>
        <w:pStyle w:val="TOC2"/>
        <w:tabs>
          <w:tab w:val="left" w:pos="1248"/>
          <w:tab w:val="right" w:leader="underscore" w:pos="9062"/>
        </w:tabs>
      </w:pPr>
      <w:hyperlink w:anchor="_Toc500240131" w:history="1">
        <w:r w:rsidR="00F66F84">
          <w:rPr>
            <w:rStyle w:val="Hyperlink"/>
          </w:rPr>
          <w:t>3</w:t>
        </w:r>
        <w:r w:rsidR="00F66F84" w:rsidRPr="001C2D5C">
          <w:rPr>
            <w:rStyle w:val="Hyperlink"/>
          </w:rPr>
          <w:t>.</w:t>
        </w:r>
        <w:r w:rsidR="00F66F84">
          <w:rPr>
            <w:rStyle w:val="Hyperlink"/>
          </w:rPr>
          <w:t>2.1</w:t>
        </w:r>
        <w:r w:rsidR="00F66F84" w:rsidRPr="00FB2BC7">
          <w:rPr>
            <w:rFonts w:ascii="Calibri" w:hAnsi="Calibri"/>
            <w:iCs w:val="0"/>
            <w:color w:val="auto"/>
            <w:sz w:val="22"/>
            <w:szCs w:val="22"/>
          </w:rPr>
          <w:tab/>
        </w:r>
        <w:r w:rsidR="00F66F84" w:rsidRPr="00F66F84">
          <w:rPr>
            <w:rStyle w:val="Hyperlink"/>
          </w:rPr>
          <w:t>Colet</w:t>
        </w:r>
        <w:r w:rsidR="00F66F84">
          <w:rPr>
            <w:rStyle w:val="Hyperlink"/>
          </w:rPr>
          <w:t xml:space="preserve">a de informações para a criação do </w:t>
        </w:r>
        <w:r w:rsidR="00F66F84" w:rsidRPr="00F66F84">
          <w:rPr>
            <w:rStyle w:val="Hyperlink"/>
            <w:i/>
          </w:rPr>
          <w:t>dataset</w:t>
        </w:r>
        <w:r w:rsidR="00F66F84">
          <w:rPr>
            <w:webHidden/>
          </w:rPr>
          <w:tab/>
          <w:t>26</w:t>
        </w:r>
      </w:hyperlink>
    </w:p>
    <w:p w14:paraId="684BDC60" w14:textId="51419677" w:rsidR="00F66F84" w:rsidRDefault="007528BB" w:rsidP="00F66F84">
      <w:pPr>
        <w:pStyle w:val="TOC2"/>
        <w:tabs>
          <w:tab w:val="left" w:pos="1248"/>
          <w:tab w:val="right" w:leader="underscore" w:pos="9062"/>
        </w:tabs>
      </w:pPr>
      <w:hyperlink w:anchor="_Toc500240130" w:history="1">
        <w:r w:rsidR="00AA5AFB">
          <w:rPr>
            <w:rStyle w:val="Hyperlink"/>
          </w:rPr>
          <w:t>3.2.2</w:t>
        </w:r>
        <w:r w:rsidR="00F66F84" w:rsidRPr="00FB2BC7">
          <w:rPr>
            <w:rFonts w:ascii="Calibri" w:hAnsi="Calibri"/>
            <w:iCs w:val="0"/>
            <w:color w:val="auto"/>
            <w:sz w:val="22"/>
            <w:szCs w:val="22"/>
          </w:rPr>
          <w:tab/>
        </w:r>
        <w:r w:rsidR="00F66F84">
          <w:rPr>
            <w:rStyle w:val="Hyperlink"/>
          </w:rPr>
          <w:t>Coleta de letras musicais em português</w:t>
        </w:r>
        <w:r w:rsidR="00F66F84">
          <w:rPr>
            <w:webHidden/>
          </w:rPr>
          <w:tab/>
          <w:t>28</w:t>
        </w:r>
      </w:hyperlink>
    </w:p>
    <w:p w14:paraId="5F2E49C8" w14:textId="6A608B2C" w:rsidR="00AA5AFB" w:rsidRPr="00FB2BC7" w:rsidRDefault="007528BB" w:rsidP="00AA5AFB">
      <w:pPr>
        <w:pStyle w:val="TOC2"/>
        <w:tabs>
          <w:tab w:val="left" w:pos="1248"/>
          <w:tab w:val="right" w:leader="underscore" w:pos="9062"/>
        </w:tabs>
        <w:rPr>
          <w:rFonts w:ascii="Calibri" w:hAnsi="Calibri"/>
          <w:iCs w:val="0"/>
          <w:color w:val="auto"/>
          <w:sz w:val="22"/>
          <w:szCs w:val="22"/>
        </w:rPr>
      </w:pPr>
      <w:hyperlink w:anchor="_Toc500240130" w:history="1">
        <w:r w:rsidR="00AA5AFB">
          <w:rPr>
            <w:rStyle w:val="Hyperlink"/>
          </w:rPr>
          <w:t>3.2.3</w:t>
        </w:r>
        <w:r w:rsidR="00AA5AFB" w:rsidRPr="00FB2BC7">
          <w:rPr>
            <w:rFonts w:ascii="Calibri" w:hAnsi="Calibri"/>
            <w:iCs w:val="0"/>
            <w:color w:val="auto"/>
            <w:sz w:val="22"/>
            <w:szCs w:val="22"/>
          </w:rPr>
          <w:tab/>
        </w:r>
        <w:r w:rsidR="00AA5AFB">
          <w:rPr>
            <w:rStyle w:val="Hyperlink"/>
          </w:rPr>
          <w:t>Classificação das músicas</w:t>
        </w:r>
        <w:r w:rsidR="00AA5AFB">
          <w:rPr>
            <w:webHidden/>
          </w:rPr>
          <w:tab/>
          <w:t>30</w:t>
        </w:r>
      </w:hyperlink>
    </w:p>
    <w:p w14:paraId="0DD173E5" w14:textId="47668628" w:rsidR="00AA5AFB" w:rsidRDefault="007528BB" w:rsidP="00AA5AFB">
      <w:pPr>
        <w:pStyle w:val="TOC2"/>
        <w:tabs>
          <w:tab w:val="left" w:pos="1248"/>
          <w:tab w:val="right" w:leader="underscore" w:pos="9062"/>
        </w:tabs>
      </w:pPr>
      <w:hyperlink w:anchor="_Toc500240131" w:history="1">
        <w:r w:rsidR="00AA5AFB">
          <w:rPr>
            <w:rStyle w:val="Hyperlink"/>
          </w:rPr>
          <w:t>3</w:t>
        </w:r>
        <w:r w:rsidR="00AA5AFB" w:rsidRPr="001C2D5C">
          <w:rPr>
            <w:rStyle w:val="Hyperlink"/>
          </w:rPr>
          <w:t>.</w:t>
        </w:r>
        <w:r w:rsidR="00AA5AFB">
          <w:rPr>
            <w:rStyle w:val="Hyperlink"/>
          </w:rPr>
          <w:t>2.4</w:t>
        </w:r>
        <w:r w:rsidR="00AA5AFB" w:rsidRPr="00FB2BC7">
          <w:rPr>
            <w:rFonts w:ascii="Calibri" w:hAnsi="Calibri"/>
            <w:iCs w:val="0"/>
            <w:color w:val="auto"/>
            <w:sz w:val="22"/>
            <w:szCs w:val="22"/>
          </w:rPr>
          <w:tab/>
        </w:r>
        <w:r w:rsidR="00AA5AFB">
          <w:rPr>
            <w:rStyle w:val="Hyperlink"/>
          </w:rPr>
          <w:t>Remoção de letras duplicadas</w:t>
        </w:r>
        <w:r w:rsidR="00AA5AFB">
          <w:rPr>
            <w:webHidden/>
          </w:rPr>
          <w:tab/>
          <w:t>31</w:t>
        </w:r>
      </w:hyperlink>
    </w:p>
    <w:p w14:paraId="3757E3CB" w14:textId="715BDAB8" w:rsidR="00AA5AFB" w:rsidRDefault="007528BB" w:rsidP="00AA5AFB">
      <w:pPr>
        <w:pStyle w:val="TOC2"/>
        <w:tabs>
          <w:tab w:val="left" w:pos="1248"/>
          <w:tab w:val="right" w:leader="underscore" w:pos="9062"/>
        </w:tabs>
      </w:pPr>
      <w:hyperlink w:anchor="_Toc500240131" w:history="1">
        <w:r w:rsidR="00AA5AFB">
          <w:rPr>
            <w:rStyle w:val="Hyperlink"/>
          </w:rPr>
          <w:t>3</w:t>
        </w:r>
        <w:r w:rsidR="00AA5AFB" w:rsidRPr="001C2D5C">
          <w:rPr>
            <w:rStyle w:val="Hyperlink"/>
          </w:rPr>
          <w:t>.</w:t>
        </w:r>
        <w:r w:rsidR="00AA5AFB">
          <w:rPr>
            <w:rStyle w:val="Hyperlink"/>
          </w:rPr>
          <w:t>2.5</w:t>
        </w:r>
        <w:r w:rsidR="00AA5AFB" w:rsidRPr="00FB2BC7">
          <w:rPr>
            <w:rFonts w:ascii="Calibri" w:hAnsi="Calibri"/>
            <w:iCs w:val="0"/>
            <w:color w:val="auto"/>
            <w:sz w:val="22"/>
            <w:szCs w:val="22"/>
          </w:rPr>
          <w:tab/>
        </w:r>
        <w:r w:rsidR="00AD71EE">
          <w:rPr>
            <w:rFonts w:ascii="Calibri" w:hAnsi="Calibri"/>
            <w:iCs w:val="0"/>
            <w:color w:val="auto"/>
            <w:sz w:val="22"/>
            <w:szCs w:val="22"/>
          </w:rPr>
          <w:t>Remoção do número excessivo de letras positivas e letras neutras</w:t>
        </w:r>
        <w:r w:rsidR="00AA5AFB">
          <w:rPr>
            <w:webHidden/>
          </w:rPr>
          <w:tab/>
        </w:r>
        <w:r w:rsidR="00AD71EE">
          <w:rPr>
            <w:webHidden/>
          </w:rPr>
          <w:t>32</w:t>
        </w:r>
      </w:hyperlink>
    </w:p>
    <w:p w14:paraId="41CAC726" w14:textId="19345B44" w:rsidR="00AA5AFB" w:rsidRDefault="007528BB" w:rsidP="00AA5AFB">
      <w:pPr>
        <w:pStyle w:val="TOC2"/>
        <w:tabs>
          <w:tab w:val="left" w:pos="1248"/>
          <w:tab w:val="right" w:leader="underscore" w:pos="9062"/>
        </w:tabs>
      </w:pPr>
      <w:hyperlink w:anchor="_Toc500240130" w:history="1">
        <w:r w:rsidR="00AA5AFB">
          <w:rPr>
            <w:rStyle w:val="Hyperlink"/>
          </w:rPr>
          <w:t>2</w:t>
        </w:r>
        <w:r w:rsidR="00AA5AFB" w:rsidRPr="001C2D5C">
          <w:rPr>
            <w:rStyle w:val="Hyperlink"/>
          </w:rPr>
          <w:t>.</w:t>
        </w:r>
        <w:r w:rsidR="002A0EAD">
          <w:rPr>
            <w:rStyle w:val="Hyperlink"/>
          </w:rPr>
          <w:t>2</w:t>
        </w:r>
        <w:r w:rsidR="00AA5AFB">
          <w:rPr>
            <w:rStyle w:val="Hyperlink"/>
          </w:rPr>
          <w:t>.</w:t>
        </w:r>
        <w:r w:rsidR="002A0EAD">
          <w:rPr>
            <w:rStyle w:val="Hyperlink"/>
          </w:rPr>
          <w:t>6</w:t>
        </w:r>
        <w:r w:rsidR="00AA5AFB" w:rsidRPr="00FB2BC7">
          <w:rPr>
            <w:rFonts w:ascii="Calibri" w:hAnsi="Calibri"/>
            <w:iCs w:val="0"/>
            <w:color w:val="auto"/>
            <w:sz w:val="22"/>
            <w:szCs w:val="22"/>
          </w:rPr>
          <w:tab/>
        </w:r>
        <w:r w:rsidR="00AD71EE">
          <w:rPr>
            <w:rFonts w:ascii="Calibri" w:hAnsi="Calibri"/>
            <w:iCs w:val="0"/>
            <w:color w:val="auto"/>
            <w:sz w:val="22"/>
            <w:szCs w:val="22"/>
          </w:rPr>
          <w:t>Desenvolvimento de um Modelo para Aprendizado de Máquina</w:t>
        </w:r>
        <w:r w:rsidR="00AA5AFB">
          <w:rPr>
            <w:webHidden/>
          </w:rPr>
          <w:tab/>
        </w:r>
        <w:r w:rsidR="00AD71EE">
          <w:rPr>
            <w:webHidden/>
          </w:rPr>
          <w:t>33</w:t>
        </w:r>
      </w:hyperlink>
    </w:p>
    <w:p w14:paraId="190BEFA8" w14:textId="046EFE7E" w:rsidR="00AD71EE" w:rsidRDefault="007528BB" w:rsidP="00AD71EE">
      <w:pPr>
        <w:pStyle w:val="TOC2"/>
        <w:tabs>
          <w:tab w:val="left" w:pos="1248"/>
          <w:tab w:val="right" w:leader="underscore" w:pos="9062"/>
        </w:tabs>
      </w:pPr>
      <w:hyperlink w:anchor="_Toc500240131" w:history="1">
        <w:r w:rsidR="00AD71EE">
          <w:rPr>
            <w:rStyle w:val="Hyperlink"/>
          </w:rPr>
          <w:t>3</w:t>
        </w:r>
        <w:r w:rsidR="00AD71EE" w:rsidRPr="001C2D5C">
          <w:rPr>
            <w:rStyle w:val="Hyperlink"/>
          </w:rPr>
          <w:t>.</w:t>
        </w:r>
        <w:r w:rsidR="00AD71EE">
          <w:rPr>
            <w:rStyle w:val="Hyperlink"/>
          </w:rPr>
          <w:t>2.</w:t>
        </w:r>
        <w:r w:rsidR="002A0EAD">
          <w:rPr>
            <w:rStyle w:val="Hyperlink"/>
          </w:rPr>
          <w:t>7</w:t>
        </w:r>
        <w:r w:rsidR="00AD71EE" w:rsidRPr="00FB2BC7">
          <w:rPr>
            <w:rFonts w:ascii="Calibri" w:hAnsi="Calibri"/>
            <w:iCs w:val="0"/>
            <w:color w:val="auto"/>
            <w:sz w:val="22"/>
            <w:szCs w:val="22"/>
          </w:rPr>
          <w:tab/>
        </w:r>
        <w:r w:rsidR="00AD71EE">
          <w:rPr>
            <w:rFonts w:ascii="Calibri" w:hAnsi="Calibri"/>
            <w:iCs w:val="0"/>
            <w:color w:val="auto"/>
            <w:sz w:val="22"/>
            <w:szCs w:val="22"/>
          </w:rPr>
          <w:t xml:space="preserve">Remoção de </w:t>
        </w:r>
        <w:r w:rsidR="00AD71EE" w:rsidRPr="007F24B3">
          <w:rPr>
            <w:rFonts w:ascii="Calibri" w:hAnsi="Calibri"/>
            <w:i/>
            <w:iCs w:val="0"/>
            <w:color w:val="auto"/>
            <w:sz w:val="22"/>
            <w:szCs w:val="22"/>
          </w:rPr>
          <w:t>Stop Words</w:t>
        </w:r>
        <w:r w:rsidR="00AD71EE">
          <w:rPr>
            <w:webHidden/>
          </w:rPr>
          <w:tab/>
          <w:t>33</w:t>
        </w:r>
      </w:hyperlink>
    </w:p>
    <w:p w14:paraId="79F5CDE1" w14:textId="089E0C82" w:rsidR="00AD71EE" w:rsidRDefault="007528BB" w:rsidP="00AD71EE">
      <w:pPr>
        <w:pStyle w:val="TOC2"/>
        <w:tabs>
          <w:tab w:val="left" w:pos="1248"/>
          <w:tab w:val="right" w:leader="underscore" w:pos="9062"/>
        </w:tabs>
      </w:pPr>
      <w:hyperlink w:anchor="_Toc500240130" w:history="1">
        <w:r w:rsidR="00AD71EE">
          <w:rPr>
            <w:rStyle w:val="Hyperlink"/>
          </w:rPr>
          <w:t>3.2.</w:t>
        </w:r>
        <w:r w:rsidR="002A0EAD">
          <w:rPr>
            <w:rStyle w:val="Hyperlink"/>
          </w:rPr>
          <w:t>8</w:t>
        </w:r>
        <w:r w:rsidR="00AD71EE" w:rsidRPr="00FB2BC7">
          <w:rPr>
            <w:rFonts w:ascii="Calibri" w:hAnsi="Calibri"/>
            <w:iCs w:val="0"/>
            <w:color w:val="auto"/>
            <w:sz w:val="22"/>
            <w:szCs w:val="22"/>
          </w:rPr>
          <w:tab/>
        </w:r>
        <w:r w:rsidR="00AD71EE">
          <w:rPr>
            <w:rFonts w:ascii="Calibri" w:hAnsi="Calibri"/>
            <w:iCs w:val="0"/>
            <w:color w:val="auto"/>
            <w:sz w:val="22"/>
            <w:szCs w:val="22"/>
          </w:rPr>
          <w:t>Aplicação de TF-IDF</w:t>
        </w:r>
        <w:r w:rsidR="00AD71EE">
          <w:rPr>
            <w:webHidden/>
          </w:rPr>
          <w:tab/>
          <w:t>34</w:t>
        </w:r>
      </w:hyperlink>
    </w:p>
    <w:p w14:paraId="65E82660" w14:textId="32529D2C" w:rsidR="00AD71EE" w:rsidRPr="00FB2BC7" w:rsidRDefault="007528BB" w:rsidP="00AD71EE">
      <w:pPr>
        <w:pStyle w:val="TOC2"/>
        <w:tabs>
          <w:tab w:val="left" w:pos="1248"/>
          <w:tab w:val="right" w:leader="underscore" w:pos="9062"/>
        </w:tabs>
        <w:rPr>
          <w:rFonts w:ascii="Calibri" w:hAnsi="Calibri"/>
          <w:iCs w:val="0"/>
          <w:color w:val="auto"/>
          <w:sz w:val="22"/>
          <w:szCs w:val="22"/>
        </w:rPr>
      </w:pPr>
      <w:hyperlink w:anchor="_Toc500240130" w:history="1">
        <w:r w:rsidR="00AD71EE">
          <w:rPr>
            <w:rStyle w:val="Hyperlink"/>
          </w:rPr>
          <w:t>3.2.</w:t>
        </w:r>
        <w:r w:rsidR="002A0EAD">
          <w:rPr>
            <w:rStyle w:val="Hyperlink"/>
          </w:rPr>
          <w:t>9</w:t>
        </w:r>
        <w:r w:rsidR="00AD71EE" w:rsidRPr="00FB2BC7">
          <w:rPr>
            <w:rFonts w:ascii="Calibri" w:hAnsi="Calibri"/>
            <w:iCs w:val="0"/>
            <w:color w:val="auto"/>
            <w:sz w:val="22"/>
            <w:szCs w:val="22"/>
          </w:rPr>
          <w:tab/>
        </w:r>
        <w:r w:rsidR="00AD71EE">
          <w:rPr>
            <w:rFonts w:ascii="Calibri" w:hAnsi="Calibri"/>
            <w:iCs w:val="0"/>
            <w:color w:val="auto"/>
            <w:sz w:val="22"/>
            <w:szCs w:val="22"/>
          </w:rPr>
          <w:t xml:space="preserve">Aplicação de </w:t>
        </w:r>
        <w:r w:rsidR="00AD71EE" w:rsidRPr="007F24B3">
          <w:rPr>
            <w:rFonts w:ascii="Calibri" w:hAnsi="Calibri"/>
            <w:i/>
            <w:iCs w:val="0"/>
            <w:color w:val="auto"/>
            <w:sz w:val="22"/>
            <w:szCs w:val="22"/>
          </w:rPr>
          <w:t>Stemização</w:t>
        </w:r>
        <w:r w:rsidR="00AD71EE">
          <w:rPr>
            <w:webHidden/>
          </w:rPr>
          <w:tab/>
          <w:t>35</w:t>
        </w:r>
      </w:hyperlink>
    </w:p>
    <w:p w14:paraId="1615119C" w14:textId="396BBEEF" w:rsidR="00AD71EE" w:rsidRDefault="007528BB" w:rsidP="00AD71EE">
      <w:pPr>
        <w:pStyle w:val="TOC2"/>
        <w:tabs>
          <w:tab w:val="left" w:pos="1248"/>
          <w:tab w:val="right" w:leader="underscore" w:pos="9062"/>
        </w:tabs>
      </w:pPr>
      <w:hyperlink w:anchor="_Toc500240131" w:history="1">
        <w:r w:rsidR="00AD71EE">
          <w:rPr>
            <w:rStyle w:val="Hyperlink"/>
          </w:rPr>
          <w:t>3</w:t>
        </w:r>
        <w:r w:rsidR="00AD71EE" w:rsidRPr="001C2D5C">
          <w:rPr>
            <w:rStyle w:val="Hyperlink"/>
          </w:rPr>
          <w:t>.</w:t>
        </w:r>
        <w:r w:rsidR="00AD71EE">
          <w:rPr>
            <w:rStyle w:val="Hyperlink"/>
          </w:rPr>
          <w:t>2.</w:t>
        </w:r>
        <w:r w:rsidR="002A0EAD">
          <w:rPr>
            <w:rStyle w:val="Hyperlink"/>
          </w:rPr>
          <w:t>10</w:t>
        </w:r>
        <w:r w:rsidR="00AD71EE" w:rsidRPr="00FB2BC7">
          <w:rPr>
            <w:rFonts w:ascii="Calibri" w:hAnsi="Calibri"/>
            <w:iCs w:val="0"/>
            <w:color w:val="auto"/>
            <w:sz w:val="22"/>
            <w:szCs w:val="22"/>
          </w:rPr>
          <w:tab/>
        </w:r>
        <w:r w:rsidR="00AD71EE">
          <w:rPr>
            <w:rFonts w:ascii="Calibri" w:hAnsi="Calibri"/>
            <w:iCs w:val="0"/>
            <w:color w:val="auto"/>
            <w:sz w:val="22"/>
            <w:szCs w:val="22"/>
          </w:rPr>
          <w:t>Remoção de valores com contador único</w:t>
        </w:r>
        <w:r w:rsidR="00AD71EE">
          <w:rPr>
            <w:webHidden/>
          </w:rPr>
          <w:tab/>
          <w:t>3</w:t>
        </w:r>
        <w:r w:rsidR="007D1AE9">
          <w:rPr>
            <w:webHidden/>
          </w:rPr>
          <w:t>6</w:t>
        </w:r>
      </w:hyperlink>
    </w:p>
    <w:p w14:paraId="24B7357C" w14:textId="0DE18D7D" w:rsidR="00AD7A77" w:rsidRPr="00AD7A77" w:rsidRDefault="007528BB" w:rsidP="007F24B3">
      <w:pPr>
        <w:pStyle w:val="TOC2"/>
        <w:tabs>
          <w:tab w:val="left" w:pos="1248"/>
          <w:tab w:val="right" w:leader="underscore" w:pos="9062"/>
        </w:tabs>
      </w:pPr>
      <w:hyperlink w:anchor="_Toc500240131" w:history="1">
        <w:r w:rsidR="00AD71EE">
          <w:rPr>
            <w:rStyle w:val="Hyperlink"/>
          </w:rPr>
          <w:t>3</w:t>
        </w:r>
        <w:r w:rsidR="00AD71EE" w:rsidRPr="001C2D5C">
          <w:rPr>
            <w:rStyle w:val="Hyperlink"/>
          </w:rPr>
          <w:t>.</w:t>
        </w:r>
        <w:r w:rsidR="009D3482">
          <w:rPr>
            <w:rStyle w:val="Hyperlink"/>
          </w:rPr>
          <w:t>3</w:t>
        </w:r>
        <w:r w:rsidR="00AD71EE" w:rsidRPr="00FB2BC7">
          <w:rPr>
            <w:rFonts w:ascii="Calibri" w:hAnsi="Calibri"/>
            <w:iCs w:val="0"/>
            <w:color w:val="auto"/>
            <w:sz w:val="22"/>
            <w:szCs w:val="22"/>
          </w:rPr>
          <w:tab/>
        </w:r>
        <w:r w:rsidR="00AD71EE">
          <w:rPr>
            <w:rFonts w:ascii="Calibri" w:hAnsi="Calibri"/>
            <w:iCs w:val="0"/>
            <w:color w:val="auto"/>
            <w:sz w:val="22"/>
            <w:szCs w:val="22"/>
          </w:rPr>
          <w:t>Modelo final para aprendizado de máquina</w:t>
        </w:r>
        <w:r w:rsidR="00AD71EE">
          <w:rPr>
            <w:webHidden/>
          </w:rPr>
          <w:tab/>
          <w:t>36</w:t>
        </w:r>
      </w:hyperlink>
    </w:p>
    <w:p w14:paraId="60B889C7" w14:textId="1D64D2A1" w:rsidR="00BD49B3" w:rsidRDefault="00E53FFB" w:rsidP="004C47FA">
      <w:pPr>
        <w:pStyle w:val="TOC1"/>
        <w:rPr>
          <w:noProof/>
        </w:rPr>
      </w:pPr>
      <w:r w:rsidRPr="00E53FFB">
        <w:rPr>
          <w:rStyle w:val="Hyperlink"/>
          <w:noProof/>
          <w:color w:val="000000" w:themeColor="text1"/>
          <w:u w:val="none"/>
        </w:rPr>
        <w:t xml:space="preserve">4 </w:t>
      </w:r>
      <w:hyperlink w:anchor="_Toc500240155" w:history="1">
        <w:r w:rsidR="00462837">
          <w:rPr>
            <w:rStyle w:val="Hyperlink"/>
            <w:noProof/>
          </w:rPr>
          <w:t>RESULTADOS E DISCUSSÕES</w:t>
        </w:r>
        <w:r w:rsidR="00462837" w:rsidRPr="006B238E">
          <w:rPr>
            <w:noProof/>
            <w:webHidden/>
          </w:rPr>
          <w:tab/>
        </w:r>
        <w:r w:rsidR="00462837">
          <w:rPr>
            <w:noProof/>
            <w:webHidden/>
          </w:rPr>
          <w:t>38</w:t>
        </w:r>
      </w:hyperlink>
    </w:p>
    <w:p w14:paraId="50B913D3" w14:textId="2E2E7565" w:rsidR="00A0448D" w:rsidRDefault="007528BB" w:rsidP="00A0448D">
      <w:pPr>
        <w:pStyle w:val="TOC2"/>
        <w:tabs>
          <w:tab w:val="left" w:pos="1248"/>
          <w:tab w:val="right" w:leader="underscore" w:pos="9062"/>
        </w:tabs>
      </w:pPr>
      <w:hyperlink w:anchor="_Toc500240131" w:history="1">
        <w:r w:rsidR="00E53FFB">
          <w:rPr>
            <w:rStyle w:val="Hyperlink"/>
          </w:rPr>
          <w:t>4</w:t>
        </w:r>
        <w:r w:rsidR="00A0448D" w:rsidRPr="001C2D5C">
          <w:rPr>
            <w:rStyle w:val="Hyperlink"/>
          </w:rPr>
          <w:t>.</w:t>
        </w:r>
        <w:r w:rsidR="00E53FFB">
          <w:rPr>
            <w:rStyle w:val="Hyperlink"/>
          </w:rPr>
          <w:t>1</w:t>
        </w:r>
        <w:r w:rsidR="00A0448D" w:rsidRPr="00FB2BC7">
          <w:rPr>
            <w:rFonts w:ascii="Calibri" w:hAnsi="Calibri"/>
            <w:iCs w:val="0"/>
            <w:color w:val="auto"/>
            <w:sz w:val="22"/>
            <w:szCs w:val="22"/>
          </w:rPr>
          <w:tab/>
        </w:r>
        <w:r w:rsidR="00E53FFB">
          <w:rPr>
            <w:rFonts w:ascii="Calibri" w:hAnsi="Calibri"/>
            <w:iCs w:val="0"/>
            <w:color w:val="auto"/>
            <w:sz w:val="22"/>
            <w:szCs w:val="22"/>
          </w:rPr>
          <w:t>Rresultados com LibSVM</w:t>
        </w:r>
        <w:r w:rsidR="00A0448D">
          <w:rPr>
            <w:webHidden/>
          </w:rPr>
          <w:tab/>
        </w:r>
        <w:r w:rsidR="00E53FFB">
          <w:rPr>
            <w:webHidden/>
          </w:rPr>
          <w:t>38</w:t>
        </w:r>
      </w:hyperlink>
    </w:p>
    <w:p w14:paraId="1CAA2FBD" w14:textId="56C20231" w:rsidR="00A0448D" w:rsidRPr="00AD7A77" w:rsidRDefault="007528BB" w:rsidP="00A0448D">
      <w:pPr>
        <w:pStyle w:val="TOC2"/>
        <w:tabs>
          <w:tab w:val="left" w:pos="1248"/>
          <w:tab w:val="right" w:leader="underscore" w:pos="9062"/>
        </w:tabs>
      </w:pPr>
      <w:hyperlink w:anchor="_Toc500240131" w:history="1">
        <w:r w:rsidR="00E53FFB">
          <w:rPr>
            <w:rStyle w:val="Hyperlink"/>
          </w:rPr>
          <w:t>4</w:t>
        </w:r>
        <w:r w:rsidR="00A0448D" w:rsidRPr="001C2D5C">
          <w:rPr>
            <w:rStyle w:val="Hyperlink"/>
          </w:rPr>
          <w:t>.</w:t>
        </w:r>
        <w:r w:rsidR="00E53FFB">
          <w:rPr>
            <w:rStyle w:val="Hyperlink"/>
          </w:rPr>
          <w:t>2</w:t>
        </w:r>
        <w:r w:rsidR="00A0448D" w:rsidRPr="00FB2BC7">
          <w:rPr>
            <w:rFonts w:ascii="Calibri" w:hAnsi="Calibri"/>
            <w:iCs w:val="0"/>
            <w:color w:val="auto"/>
            <w:sz w:val="22"/>
            <w:szCs w:val="22"/>
          </w:rPr>
          <w:tab/>
        </w:r>
        <w:r w:rsidR="00E53FFB">
          <w:rPr>
            <w:rFonts w:ascii="Calibri" w:hAnsi="Calibri"/>
            <w:iCs w:val="0"/>
            <w:color w:val="auto"/>
            <w:sz w:val="22"/>
            <w:szCs w:val="22"/>
          </w:rPr>
          <w:t>Resultados com SMO</w:t>
        </w:r>
        <w:r w:rsidR="00A0448D">
          <w:rPr>
            <w:webHidden/>
          </w:rPr>
          <w:tab/>
        </w:r>
        <w:r w:rsidR="00E53FFB">
          <w:rPr>
            <w:webHidden/>
          </w:rPr>
          <w:t>39</w:t>
        </w:r>
      </w:hyperlink>
    </w:p>
    <w:p w14:paraId="7012586E" w14:textId="446DBABD" w:rsidR="00A0448D" w:rsidRPr="00AD7A77" w:rsidRDefault="007528BB" w:rsidP="00A0448D">
      <w:pPr>
        <w:pStyle w:val="TOC2"/>
        <w:tabs>
          <w:tab w:val="left" w:pos="1248"/>
          <w:tab w:val="right" w:leader="underscore" w:pos="9062"/>
        </w:tabs>
      </w:pPr>
      <w:hyperlink w:anchor="_Toc500240131" w:history="1">
        <w:r w:rsidR="00E53FFB">
          <w:rPr>
            <w:rStyle w:val="Hyperlink"/>
          </w:rPr>
          <w:t>4</w:t>
        </w:r>
        <w:r w:rsidR="00A0448D" w:rsidRPr="001C2D5C">
          <w:rPr>
            <w:rStyle w:val="Hyperlink"/>
          </w:rPr>
          <w:t>.</w:t>
        </w:r>
        <w:r w:rsidR="00E53FFB">
          <w:rPr>
            <w:rStyle w:val="Hyperlink"/>
          </w:rPr>
          <w:t>3</w:t>
        </w:r>
        <w:r w:rsidR="00A0448D" w:rsidRPr="00FB2BC7">
          <w:rPr>
            <w:rFonts w:ascii="Calibri" w:hAnsi="Calibri"/>
            <w:iCs w:val="0"/>
            <w:color w:val="auto"/>
            <w:sz w:val="22"/>
            <w:szCs w:val="22"/>
          </w:rPr>
          <w:tab/>
        </w:r>
        <w:r w:rsidR="00E53FFB">
          <w:rPr>
            <w:rFonts w:ascii="Calibri" w:hAnsi="Calibri"/>
            <w:iCs w:val="0"/>
            <w:color w:val="auto"/>
            <w:sz w:val="22"/>
            <w:szCs w:val="22"/>
          </w:rPr>
          <w:t>Resultados com Naive Bayes</w:t>
        </w:r>
        <w:r w:rsidR="00A0448D">
          <w:rPr>
            <w:webHidden/>
          </w:rPr>
          <w:tab/>
        </w:r>
        <w:r w:rsidR="00E53FFB">
          <w:rPr>
            <w:webHidden/>
          </w:rPr>
          <w:t>40</w:t>
        </w:r>
      </w:hyperlink>
    </w:p>
    <w:p w14:paraId="3F2694FF" w14:textId="48B00313" w:rsidR="00A0448D" w:rsidRPr="00AD7A77" w:rsidRDefault="007528BB" w:rsidP="00A0448D">
      <w:pPr>
        <w:pStyle w:val="TOC2"/>
        <w:tabs>
          <w:tab w:val="left" w:pos="1248"/>
          <w:tab w:val="right" w:leader="underscore" w:pos="9062"/>
        </w:tabs>
      </w:pPr>
      <w:hyperlink w:anchor="_Toc500240131" w:history="1">
        <w:r w:rsidR="00E53FFB">
          <w:rPr>
            <w:rStyle w:val="Hyperlink"/>
          </w:rPr>
          <w:t>4</w:t>
        </w:r>
        <w:r w:rsidR="00A0448D" w:rsidRPr="001C2D5C">
          <w:rPr>
            <w:rStyle w:val="Hyperlink"/>
          </w:rPr>
          <w:t>.</w:t>
        </w:r>
        <w:r w:rsidR="00E53FFB">
          <w:rPr>
            <w:rStyle w:val="Hyperlink"/>
          </w:rPr>
          <w:t>4</w:t>
        </w:r>
        <w:r w:rsidR="00A0448D" w:rsidRPr="00FB2BC7">
          <w:rPr>
            <w:rFonts w:ascii="Calibri" w:hAnsi="Calibri"/>
            <w:iCs w:val="0"/>
            <w:color w:val="auto"/>
            <w:sz w:val="22"/>
            <w:szCs w:val="22"/>
          </w:rPr>
          <w:tab/>
        </w:r>
        <w:r w:rsidR="00E53FFB">
          <w:rPr>
            <w:rFonts w:ascii="Calibri" w:hAnsi="Calibri"/>
            <w:iCs w:val="0"/>
            <w:color w:val="auto"/>
            <w:sz w:val="22"/>
            <w:szCs w:val="22"/>
          </w:rPr>
          <w:t>Resultados com KNN</w:t>
        </w:r>
        <w:r w:rsidR="00A0448D">
          <w:rPr>
            <w:webHidden/>
          </w:rPr>
          <w:tab/>
        </w:r>
        <w:r w:rsidR="00E53FFB">
          <w:rPr>
            <w:webHidden/>
          </w:rPr>
          <w:t>41</w:t>
        </w:r>
      </w:hyperlink>
    </w:p>
    <w:p w14:paraId="462EC0EB" w14:textId="1638BD7E" w:rsidR="00A0448D" w:rsidRDefault="007528BB" w:rsidP="00A0448D">
      <w:pPr>
        <w:pStyle w:val="TOC2"/>
        <w:tabs>
          <w:tab w:val="left" w:pos="1248"/>
          <w:tab w:val="right" w:leader="underscore" w:pos="9062"/>
        </w:tabs>
      </w:pPr>
      <w:hyperlink w:anchor="_Toc500240131" w:history="1">
        <w:r w:rsidR="00E53FFB">
          <w:rPr>
            <w:rStyle w:val="Hyperlink"/>
          </w:rPr>
          <w:t>4</w:t>
        </w:r>
        <w:r w:rsidR="00A0448D" w:rsidRPr="001C2D5C">
          <w:rPr>
            <w:rStyle w:val="Hyperlink"/>
          </w:rPr>
          <w:t>.</w:t>
        </w:r>
        <w:r w:rsidR="00E53FFB">
          <w:rPr>
            <w:rStyle w:val="Hyperlink"/>
          </w:rPr>
          <w:t>5</w:t>
        </w:r>
        <w:r w:rsidR="00A0448D" w:rsidRPr="00FB2BC7">
          <w:rPr>
            <w:rFonts w:ascii="Calibri" w:hAnsi="Calibri"/>
            <w:iCs w:val="0"/>
            <w:color w:val="auto"/>
            <w:sz w:val="22"/>
            <w:szCs w:val="22"/>
          </w:rPr>
          <w:tab/>
        </w:r>
        <w:r w:rsidR="00E53FFB">
          <w:rPr>
            <w:rFonts w:ascii="Calibri" w:hAnsi="Calibri"/>
            <w:iCs w:val="0"/>
            <w:color w:val="auto"/>
            <w:sz w:val="22"/>
            <w:szCs w:val="22"/>
          </w:rPr>
          <w:t>Resultados com J48</w:t>
        </w:r>
        <w:r w:rsidR="00A0448D">
          <w:rPr>
            <w:webHidden/>
          </w:rPr>
          <w:tab/>
        </w:r>
        <w:r w:rsidR="00E53FFB">
          <w:rPr>
            <w:webHidden/>
          </w:rPr>
          <w:t>41</w:t>
        </w:r>
      </w:hyperlink>
    </w:p>
    <w:p w14:paraId="7E94F0FD" w14:textId="4B132FC8" w:rsidR="00E53FFB" w:rsidRDefault="007528BB" w:rsidP="00E53FFB">
      <w:pPr>
        <w:pStyle w:val="TOC2"/>
        <w:tabs>
          <w:tab w:val="left" w:pos="1248"/>
          <w:tab w:val="right" w:leader="underscore" w:pos="9062"/>
        </w:tabs>
      </w:pPr>
      <w:hyperlink w:anchor="_Toc500240131" w:history="1">
        <w:r w:rsidR="00E53FFB">
          <w:rPr>
            <w:rStyle w:val="Hyperlink"/>
          </w:rPr>
          <w:t>4</w:t>
        </w:r>
        <w:r w:rsidR="00E53FFB" w:rsidRPr="001C2D5C">
          <w:rPr>
            <w:rStyle w:val="Hyperlink"/>
          </w:rPr>
          <w:t>.</w:t>
        </w:r>
        <w:r w:rsidR="00E53FFB">
          <w:rPr>
            <w:rStyle w:val="Hyperlink"/>
          </w:rPr>
          <w:t>6</w:t>
        </w:r>
        <w:r w:rsidR="00E53FFB" w:rsidRPr="00FB2BC7">
          <w:rPr>
            <w:rFonts w:ascii="Calibri" w:hAnsi="Calibri"/>
            <w:iCs w:val="0"/>
            <w:color w:val="auto"/>
            <w:sz w:val="22"/>
            <w:szCs w:val="22"/>
          </w:rPr>
          <w:tab/>
        </w:r>
        <w:r w:rsidR="00E53FFB">
          <w:rPr>
            <w:rFonts w:ascii="Calibri" w:hAnsi="Calibri"/>
            <w:iCs w:val="0"/>
            <w:color w:val="auto"/>
            <w:sz w:val="22"/>
            <w:szCs w:val="22"/>
          </w:rPr>
          <w:t>Resultados com K-means</w:t>
        </w:r>
        <w:r w:rsidR="00E53FFB">
          <w:rPr>
            <w:webHidden/>
          </w:rPr>
          <w:tab/>
          <w:t>42</w:t>
        </w:r>
      </w:hyperlink>
    </w:p>
    <w:p w14:paraId="72D78292" w14:textId="234A96E9" w:rsidR="00A0448D" w:rsidRDefault="007528BB" w:rsidP="00713A25">
      <w:pPr>
        <w:pStyle w:val="TOC2"/>
        <w:tabs>
          <w:tab w:val="left" w:pos="1248"/>
          <w:tab w:val="right" w:leader="underscore" w:pos="9062"/>
        </w:tabs>
      </w:pPr>
      <w:hyperlink w:anchor="_Toc500240131" w:history="1">
        <w:r w:rsidR="00E53FFB">
          <w:rPr>
            <w:rStyle w:val="Hyperlink"/>
          </w:rPr>
          <w:t>4</w:t>
        </w:r>
        <w:r w:rsidR="00E53FFB" w:rsidRPr="001C2D5C">
          <w:rPr>
            <w:rStyle w:val="Hyperlink"/>
          </w:rPr>
          <w:t>.</w:t>
        </w:r>
        <w:r w:rsidR="00E53FFB">
          <w:rPr>
            <w:rStyle w:val="Hyperlink"/>
          </w:rPr>
          <w:t>7</w:t>
        </w:r>
        <w:r w:rsidR="00E53FFB" w:rsidRPr="00FB2BC7">
          <w:rPr>
            <w:rFonts w:ascii="Calibri" w:hAnsi="Calibri"/>
            <w:iCs w:val="0"/>
            <w:color w:val="auto"/>
            <w:sz w:val="22"/>
            <w:szCs w:val="22"/>
          </w:rPr>
          <w:tab/>
        </w:r>
        <w:r w:rsidR="00E53FFB">
          <w:rPr>
            <w:rFonts w:ascii="Calibri" w:hAnsi="Calibri"/>
            <w:iCs w:val="0"/>
            <w:color w:val="auto"/>
            <w:sz w:val="22"/>
            <w:szCs w:val="22"/>
          </w:rPr>
          <w:t>Comparação e análise dos resultados</w:t>
        </w:r>
        <w:r w:rsidR="00E53FFB">
          <w:rPr>
            <w:webHidden/>
          </w:rPr>
          <w:tab/>
          <w:t>43</w:t>
        </w:r>
      </w:hyperlink>
    </w:p>
    <w:p w14:paraId="7F8C31D9" w14:textId="39E25FCD" w:rsidR="00F25E0B" w:rsidRPr="00F25E0B" w:rsidRDefault="007528BB" w:rsidP="00F25E0B">
      <w:pPr>
        <w:pStyle w:val="TOC2"/>
        <w:tabs>
          <w:tab w:val="left" w:pos="1248"/>
          <w:tab w:val="right" w:leader="underscore" w:pos="9062"/>
        </w:tabs>
      </w:pPr>
      <w:hyperlink w:anchor="_Toc500240131" w:history="1">
        <w:r w:rsidR="00F25E0B">
          <w:rPr>
            <w:rStyle w:val="Hyperlink"/>
          </w:rPr>
          <w:t>4</w:t>
        </w:r>
        <w:r w:rsidR="00F25E0B" w:rsidRPr="001C2D5C">
          <w:rPr>
            <w:rStyle w:val="Hyperlink"/>
          </w:rPr>
          <w:t>.</w:t>
        </w:r>
        <w:r w:rsidR="00F25E0B">
          <w:rPr>
            <w:rStyle w:val="Hyperlink"/>
          </w:rPr>
          <w:t>8</w:t>
        </w:r>
        <w:r w:rsidR="00F25E0B" w:rsidRPr="00FB2BC7">
          <w:rPr>
            <w:rFonts w:ascii="Calibri" w:hAnsi="Calibri"/>
            <w:iCs w:val="0"/>
            <w:color w:val="auto"/>
            <w:sz w:val="22"/>
            <w:szCs w:val="22"/>
          </w:rPr>
          <w:tab/>
        </w:r>
        <w:r w:rsidR="00F25E0B">
          <w:rPr>
            <w:rFonts w:ascii="Calibri" w:hAnsi="Calibri"/>
            <w:iCs w:val="0"/>
            <w:color w:val="auto"/>
            <w:sz w:val="22"/>
            <w:szCs w:val="22"/>
          </w:rPr>
          <w:t>Análise de erros e acertos</w:t>
        </w:r>
        <w:r w:rsidR="00F25E0B">
          <w:rPr>
            <w:webHidden/>
          </w:rPr>
          <w:tab/>
          <w:t>4</w:t>
        </w:r>
        <w:r w:rsidR="007C46E2">
          <w:rPr>
            <w:webHidden/>
          </w:rPr>
          <w:t>4</w:t>
        </w:r>
      </w:hyperlink>
    </w:p>
    <w:p w14:paraId="79ED3612" w14:textId="166A2CE4" w:rsidR="00462837" w:rsidRPr="00462837" w:rsidRDefault="007528BB" w:rsidP="00462837">
      <w:pPr>
        <w:pStyle w:val="TOC1"/>
        <w:rPr>
          <w:rFonts w:ascii="Calibri" w:hAnsi="Calibri"/>
          <w:b w:val="0"/>
          <w:iCs w:val="0"/>
          <w:caps w:val="0"/>
          <w:noProof/>
          <w:color w:val="auto"/>
          <w:sz w:val="22"/>
          <w:szCs w:val="22"/>
        </w:rPr>
      </w:pPr>
      <w:hyperlink w:anchor="_Toc500240155" w:history="1">
        <w:r w:rsidR="00713A25" w:rsidRPr="006B238E">
          <w:rPr>
            <w:rStyle w:val="Hyperlink"/>
            <w:noProof/>
          </w:rPr>
          <w:t>CONCLUSÃO</w:t>
        </w:r>
        <w:r w:rsidR="00713A25" w:rsidRPr="006B238E">
          <w:rPr>
            <w:noProof/>
            <w:webHidden/>
          </w:rPr>
          <w:tab/>
        </w:r>
        <w:r w:rsidR="00713A25">
          <w:rPr>
            <w:noProof/>
            <w:webHidden/>
          </w:rPr>
          <w:t>4</w:t>
        </w:r>
        <w:r w:rsidR="007D1AE9">
          <w:rPr>
            <w:noProof/>
            <w:webHidden/>
          </w:rPr>
          <w:t>7</w:t>
        </w:r>
      </w:hyperlink>
    </w:p>
    <w:p w14:paraId="228A781A" w14:textId="5DB5C690" w:rsidR="00BD49B3" w:rsidRPr="00FB2BC7" w:rsidRDefault="007528BB" w:rsidP="004C47FA">
      <w:pPr>
        <w:pStyle w:val="TOC1"/>
        <w:rPr>
          <w:rFonts w:ascii="Calibri" w:hAnsi="Calibri"/>
          <w:b w:val="0"/>
          <w:iCs w:val="0"/>
          <w:caps w:val="0"/>
          <w:noProof/>
          <w:color w:val="auto"/>
          <w:sz w:val="22"/>
          <w:szCs w:val="22"/>
        </w:rPr>
      </w:pPr>
      <w:hyperlink w:anchor="_Toc500240156" w:history="1">
        <w:r w:rsidR="00713A25" w:rsidRPr="007D1AE9">
          <w:rPr>
            <w:rStyle w:val="Hyperlink"/>
            <w:noProof/>
          </w:rPr>
          <w:t>Referências Bibliográficas</w:t>
        </w:r>
        <w:r w:rsidR="00713A25" w:rsidRPr="007D1AE9">
          <w:rPr>
            <w:noProof/>
            <w:webHidden/>
          </w:rPr>
          <w:tab/>
        </w:r>
        <w:r w:rsidR="007D1AE9" w:rsidRPr="007D1AE9">
          <w:rPr>
            <w:noProof/>
            <w:webHidden/>
          </w:rPr>
          <w:t>4</w:t>
        </w:r>
        <w:r w:rsidR="007D1AE9">
          <w:rPr>
            <w:noProof/>
            <w:webHidden/>
          </w:rPr>
          <w:t>9</w:t>
        </w:r>
      </w:hyperlink>
    </w:p>
    <w:p w14:paraId="352E4AFF" w14:textId="77777777" w:rsidR="008F2AE9" w:rsidRDefault="000C396C" w:rsidP="004C47FA">
      <w:pPr>
        <w:jc w:val="both"/>
        <w:sectPr w:rsidR="008F2AE9" w:rsidSect="005D107D">
          <w:headerReference w:type="even" r:id="rId8"/>
          <w:headerReference w:type="default" r:id="rId9"/>
          <w:type w:val="continuous"/>
          <w:pgSz w:w="11907" w:h="16840" w:code="9"/>
          <w:pgMar w:top="1701" w:right="1134" w:bottom="1134" w:left="1701" w:header="1134" w:footer="720" w:gutter="0"/>
          <w:pgNumType w:start="0"/>
          <w:cols w:space="720"/>
        </w:sectPr>
      </w:pPr>
      <w:r>
        <w:fldChar w:fldCharType="end"/>
      </w:r>
    </w:p>
    <w:p w14:paraId="4BFFF267" w14:textId="34ECE878" w:rsidR="008F2AE9" w:rsidRPr="000964B3" w:rsidRDefault="008F2AE9" w:rsidP="004C47FA">
      <w:pPr>
        <w:pStyle w:val="Ttulo1-semnumerao"/>
        <w:jc w:val="both"/>
      </w:pPr>
      <w:bookmarkStart w:id="0" w:name="_Toc53928594"/>
      <w:bookmarkStart w:id="1" w:name="_Toc500240122"/>
      <w:r w:rsidRPr="000964B3">
        <w:lastRenderedPageBreak/>
        <w:t>Introdução</w:t>
      </w:r>
      <w:bookmarkEnd w:id="0"/>
      <w:bookmarkEnd w:id="1"/>
    </w:p>
    <w:p w14:paraId="3503241F" w14:textId="06F9A12B" w:rsidR="0013341D" w:rsidRPr="00B62E4C" w:rsidRDefault="0013341D" w:rsidP="0065332F">
      <w:pPr>
        <w:spacing w:line="360" w:lineRule="auto"/>
        <w:ind w:firstLine="708"/>
        <w:jc w:val="both"/>
        <w:rPr>
          <w:lang w:val="pt-BR"/>
        </w:rPr>
      </w:pPr>
      <w:r w:rsidRPr="00B62E4C">
        <w:rPr>
          <w:lang w:val="pt-BR"/>
        </w:rPr>
        <w:t>Desde os tempos mais remotos, a música está presente nas manifestações pessoais e sociais dos seres humanos (SCHEFER; DOMINGUES, 2012). As pessoas são atraídas por músicas porque elas expressam e induzem emoções (JUSLIN; LAUKKA, 2004)</w:t>
      </w:r>
      <w:r w:rsidR="00D57DDA">
        <w:rPr>
          <w:lang w:val="pt-BR"/>
        </w:rPr>
        <w:t>.</w:t>
      </w:r>
      <w:r w:rsidRPr="00B62E4C">
        <w:rPr>
          <w:lang w:val="pt-BR"/>
        </w:rPr>
        <w:t xml:space="preserve"> Além disso, músicas podem ser utilizadas para melhorar a concentração, reduzir o estresse e para treinar a mente</w:t>
      </w:r>
      <w:r w:rsidR="009621BD" w:rsidRPr="00B62E4C">
        <w:rPr>
          <w:lang w:val="pt-BR"/>
        </w:rPr>
        <w:t xml:space="preserve"> (FURUYA; HUANG; KAWAGOE, 2015)</w:t>
      </w:r>
      <w:r w:rsidRPr="00B62E4C">
        <w:rPr>
          <w:lang w:val="pt-BR"/>
        </w:rPr>
        <w:t>.</w:t>
      </w:r>
    </w:p>
    <w:p w14:paraId="548D96C5" w14:textId="3EE61589" w:rsidR="005A23CE" w:rsidRPr="00B62E4C" w:rsidRDefault="005A23CE" w:rsidP="0065332F">
      <w:pPr>
        <w:spacing w:line="360" w:lineRule="auto"/>
        <w:ind w:firstLine="708"/>
        <w:jc w:val="both"/>
        <w:rPr>
          <w:lang w:val="pt-BR"/>
        </w:rPr>
      </w:pPr>
      <w:r w:rsidRPr="00B62E4C">
        <w:rPr>
          <w:lang w:val="pt-BR"/>
        </w:rPr>
        <w:t>Duncan e Fox (2005) mostram que as pessoas são interessadas em criar coleções musicais baseadas em seu estado de espírito. Para suprir essa necessidade, os sistemas computacionais devem ser capazes de lembrar os gostos dos usuários baseado em músicas ouvidas anteriormente. Além disso, os autores enfatizam que as ferramentas devem ser capazes de indicar músicas adequadas para diferentes estados de espírito, atividades ou diferentes horários do dia.</w:t>
      </w:r>
    </w:p>
    <w:p w14:paraId="56DDF7C7" w14:textId="1EDEC41A" w:rsidR="005A23CE" w:rsidRPr="00B62E4C" w:rsidRDefault="005A23CE" w:rsidP="0065332F">
      <w:pPr>
        <w:spacing w:line="360" w:lineRule="auto"/>
        <w:ind w:firstLine="708"/>
        <w:jc w:val="both"/>
        <w:rPr>
          <w:lang w:val="pt-BR"/>
        </w:rPr>
      </w:pPr>
      <w:r w:rsidRPr="00B62E4C">
        <w:rPr>
          <w:lang w:val="pt-BR"/>
        </w:rPr>
        <w:t xml:space="preserve">A pesquisa de músicas com base em emoções tem se mostrado um critério importante para os ouvintes (VIGNOLI, 2004). </w:t>
      </w:r>
      <w:proofErr w:type="spellStart"/>
      <w:r w:rsidRPr="00B62E4C">
        <w:rPr>
          <w:lang w:val="pt-BR"/>
        </w:rPr>
        <w:t>Bischoff</w:t>
      </w:r>
      <w:proofErr w:type="spellEnd"/>
      <w:r w:rsidRPr="00B62E4C">
        <w:rPr>
          <w:lang w:val="pt-BR"/>
        </w:rPr>
        <w:t xml:space="preserve"> et al. (2009) </w:t>
      </w:r>
      <w:r w:rsidR="009856FC">
        <w:rPr>
          <w:lang w:val="pt-BR"/>
        </w:rPr>
        <w:t>suportam</w:t>
      </w:r>
      <w:r w:rsidR="009856FC" w:rsidRPr="00B62E4C">
        <w:rPr>
          <w:lang w:val="pt-BR"/>
        </w:rPr>
        <w:t xml:space="preserve"> </w:t>
      </w:r>
      <w:r w:rsidRPr="00B62E4C">
        <w:rPr>
          <w:lang w:val="pt-BR"/>
        </w:rPr>
        <w:t>essa tese indicando que os padrões de pesquisa de usuários refletem a importância existente na associação entre músicas e emoções e que a forma que falamos e pensamos sobre música é fortemente influenciada por sentimentos e contexto.</w:t>
      </w:r>
    </w:p>
    <w:p w14:paraId="1C7782EF" w14:textId="7987D379" w:rsidR="005A23CE" w:rsidRPr="00B62E4C" w:rsidRDefault="005A23CE" w:rsidP="0065332F">
      <w:pPr>
        <w:spacing w:line="360" w:lineRule="auto"/>
        <w:ind w:firstLine="708"/>
        <w:jc w:val="both"/>
        <w:rPr>
          <w:lang w:val="pt-BR"/>
        </w:rPr>
      </w:pPr>
      <w:r w:rsidRPr="00B62E4C">
        <w:rPr>
          <w:lang w:val="pt-BR"/>
        </w:rPr>
        <w:t>Com a crescente presença de músicas disponíveis na internet, ferramentas intelig</w:t>
      </w:r>
      <w:r w:rsidR="00E94D9B">
        <w:rPr>
          <w:lang w:val="pt-BR"/>
        </w:rPr>
        <w:t>e</w:t>
      </w:r>
      <w:r w:rsidRPr="00B62E4C">
        <w:rPr>
          <w:lang w:val="pt-BR"/>
        </w:rPr>
        <w:t>ntes de busca se fazem necessárias para consumir os bancos de dados musicais. Através de uma análise automática de músicas, como por exemplo, classificação de gênero, conteúdo, artista ou similaridade entre músicas, sistemas de recomendação podem auxiliar usuários a encontrar aquelas que são mais relevantes para eles (FELL; SPORLEDER, 2014)</w:t>
      </w:r>
      <w:r w:rsidR="00074DD9" w:rsidRPr="00B62E4C">
        <w:rPr>
          <w:lang w:val="pt-BR"/>
        </w:rPr>
        <w:t>.</w:t>
      </w:r>
    </w:p>
    <w:p w14:paraId="2FE6C50B" w14:textId="6D7C5467" w:rsidR="005A23CE" w:rsidRPr="00B62E4C" w:rsidRDefault="005A23CE" w:rsidP="0065332F">
      <w:pPr>
        <w:spacing w:line="360" w:lineRule="auto"/>
        <w:ind w:firstLine="708"/>
        <w:jc w:val="both"/>
        <w:rPr>
          <w:lang w:val="pt-BR"/>
        </w:rPr>
      </w:pPr>
      <w:r w:rsidRPr="00B62E4C">
        <w:rPr>
          <w:lang w:val="pt-BR"/>
        </w:rPr>
        <w:t xml:space="preserve">Sistemas de </w:t>
      </w:r>
      <w:r w:rsidRPr="00B62E4C">
        <w:rPr>
          <w:i/>
          <w:lang w:val="pt-BR"/>
        </w:rPr>
        <w:t xml:space="preserve">Music </w:t>
      </w:r>
      <w:proofErr w:type="spellStart"/>
      <w:r w:rsidRPr="00B62E4C">
        <w:rPr>
          <w:i/>
          <w:lang w:val="pt-BR"/>
        </w:rPr>
        <w:t>Information</w:t>
      </w:r>
      <w:proofErr w:type="spellEnd"/>
      <w:r w:rsidRPr="00B62E4C">
        <w:rPr>
          <w:i/>
          <w:lang w:val="pt-BR"/>
        </w:rPr>
        <w:t xml:space="preserve"> </w:t>
      </w:r>
      <w:proofErr w:type="spellStart"/>
      <w:r w:rsidRPr="00B62E4C">
        <w:rPr>
          <w:i/>
          <w:lang w:val="pt-BR"/>
        </w:rPr>
        <w:t>Retrieval</w:t>
      </w:r>
      <w:proofErr w:type="spellEnd"/>
      <w:r w:rsidRPr="00B62E4C">
        <w:rPr>
          <w:lang w:val="pt-BR"/>
        </w:rPr>
        <w:t xml:space="preserve"> (MIR) tem grande relevância na gerência de dados de músicas disponíveis </w:t>
      </w:r>
      <w:r w:rsidRPr="0036222A">
        <w:rPr>
          <w:i/>
          <w:lang w:val="pt-BR"/>
        </w:rPr>
        <w:t>online</w:t>
      </w:r>
      <w:r w:rsidRPr="00B62E4C">
        <w:rPr>
          <w:lang w:val="pt-BR"/>
        </w:rPr>
        <w:t>. Tais sistemas são amplamente baseados na extração de características sonoras de áudios gravados digitalmente (YING et al, 2015). Porém</w:t>
      </w:r>
      <w:r w:rsidR="00874160">
        <w:rPr>
          <w:lang w:val="pt-BR"/>
        </w:rPr>
        <w:t>,</w:t>
      </w:r>
      <w:r w:rsidRPr="00B62E4C">
        <w:rPr>
          <w:lang w:val="pt-BR"/>
        </w:rPr>
        <w:t xml:space="preserve"> Mayer e </w:t>
      </w:r>
      <w:proofErr w:type="spellStart"/>
      <w:r w:rsidRPr="00B62E4C">
        <w:rPr>
          <w:lang w:val="pt-BR"/>
        </w:rPr>
        <w:t>Rauber</w:t>
      </w:r>
      <w:proofErr w:type="spellEnd"/>
      <w:r w:rsidRPr="00B62E4C">
        <w:rPr>
          <w:lang w:val="pt-BR"/>
        </w:rPr>
        <w:t xml:space="preserve"> (2011) nos mostram que existem diversas características semânticas em letras de músicas que não podem ser detectadas utilizando apenas técnicas de extração de áudio e que, portanto, o conteúdo textual de uma letra pode auxiliar em sua classificação.</w:t>
      </w:r>
    </w:p>
    <w:p w14:paraId="43221601" w14:textId="5317D76B" w:rsidR="005A23CE" w:rsidRPr="00B62E4C" w:rsidRDefault="005A23CE" w:rsidP="0065332F">
      <w:pPr>
        <w:spacing w:line="360" w:lineRule="auto"/>
        <w:ind w:firstLine="708"/>
        <w:jc w:val="both"/>
        <w:rPr>
          <w:lang w:val="pt-BR"/>
        </w:rPr>
      </w:pPr>
      <w:r w:rsidRPr="00B62E4C">
        <w:rPr>
          <w:lang w:val="pt-BR"/>
        </w:rPr>
        <w:t>De acordo com Kim et al.</w:t>
      </w:r>
      <w:r w:rsidR="00B02EBC" w:rsidRPr="00B62E4C">
        <w:rPr>
          <w:lang w:val="pt-BR"/>
        </w:rPr>
        <w:t xml:space="preserve"> (2010)</w:t>
      </w:r>
      <w:r w:rsidRPr="00B62E4C">
        <w:rPr>
          <w:lang w:val="pt-BR"/>
        </w:rPr>
        <w:t xml:space="preserve">, todos os anos, sistemas de classificação de categorias musicais baseados em áudio tem uma evolução em sua performance, porém, quando se fala nas emoções contidas em uma música, apenas a utilização de áudio não é o suficiente. Nesses casos, se faz necessária a utilização de </w:t>
      </w:r>
      <w:proofErr w:type="spellStart"/>
      <w:r w:rsidRPr="00B62E4C">
        <w:rPr>
          <w:lang w:val="pt-BR"/>
        </w:rPr>
        <w:t>metadados</w:t>
      </w:r>
      <w:proofErr w:type="spellEnd"/>
      <w:r w:rsidRPr="00B62E4C">
        <w:rPr>
          <w:lang w:val="pt-BR"/>
        </w:rPr>
        <w:t xml:space="preserve"> como </w:t>
      </w:r>
      <w:proofErr w:type="spellStart"/>
      <w:r w:rsidRPr="004B3029">
        <w:rPr>
          <w:i/>
          <w:lang w:val="pt-BR"/>
        </w:rPr>
        <w:t>tags</w:t>
      </w:r>
      <w:proofErr w:type="spellEnd"/>
      <w:r w:rsidRPr="00B62E4C">
        <w:rPr>
          <w:lang w:val="pt-BR"/>
        </w:rPr>
        <w:t xml:space="preserve"> criadas por usuários ou letras de músicas.</w:t>
      </w:r>
    </w:p>
    <w:p w14:paraId="0DB30A7E" w14:textId="358208D0" w:rsidR="005A23CE" w:rsidRPr="00A335BE" w:rsidRDefault="005A23CE" w:rsidP="0065332F">
      <w:pPr>
        <w:spacing w:line="360" w:lineRule="auto"/>
        <w:ind w:firstLine="708"/>
        <w:jc w:val="both"/>
        <w:rPr>
          <w:lang w:val="pt-BR"/>
        </w:rPr>
      </w:pPr>
      <w:r w:rsidRPr="00A335BE">
        <w:rPr>
          <w:lang w:val="pt-BR"/>
        </w:rPr>
        <w:t xml:space="preserve">Apesar de proporcionar uma rica quantidade de informação semântica e de ter um forte impacto na percepção humana quanto </w:t>
      </w:r>
      <w:r w:rsidR="0036222A">
        <w:rPr>
          <w:lang w:val="pt-BR"/>
        </w:rPr>
        <w:t>a</w:t>
      </w:r>
      <w:r w:rsidRPr="00A335BE">
        <w:rPr>
          <w:lang w:val="pt-BR"/>
        </w:rPr>
        <w:t xml:space="preserve"> emoções, poucos estudos foram realizados com foco </w:t>
      </w:r>
      <w:r w:rsidRPr="00A335BE">
        <w:rPr>
          <w:lang w:val="pt-BR"/>
        </w:rPr>
        <w:lastRenderedPageBreak/>
        <w:t>na extração de características de letras para a classificação musical</w:t>
      </w:r>
      <w:r w:rsidR="006E51B2" w:rsidRPr="00A335BE">
        <w:rPr>
          <w:lang w:val="pt-BR"/>
        </w:rPr>
        <w:t xml:space="preserve"> </w:t>
      </w:r>
      <w:r w:rsidRPr="00A335BE">
        <w:rPr>
          <w:lang w:val="pt-BR"/>
        </w:rPr>
        <w:t>(XIONG et al., 2017)</w:t>
      </w:r>
      <w:r w:rsidR="006E51B2" w:rsidRPr="00A335BE">
        <w:rPr>
          <w:lang w:val="pt-BR"/>
        </w:rPr>
        <w:t>.</w:t>
      </w:r>
      <w:r w:rsidRPr="00A335BE">
        <w:rPr>
          <w:lang w:val="pt-BR"/>
        </w:rPr>
        <w:t xml:space="preserve"> De acordo com </w:t>
      </w:r>
      <w:proofErr w:type="spellStart"/>
      <w:r w:rsidRPr="00A335BE">
        <w:rPr>
          <w:lang w:val="pt-BR"/>
        </w:rPr>
        <w:t>Fell</w:t>
      </w:r>
      <w:proofErr w:type="spellEnd"/>
      <w:r w:rsidRPr="00A335BE">
        <w:rPr>
          <w:lang w:val="pt-BR"/>
        </w:rPr>
        <w:t xml:space="preserve"> e </w:t>
      </w:r>
      <w:proofErr w:type="spellStart"/>
      <w:r w:rsidRPr="00A335BE">
        <w:rPr>
          <w:lang w:val="pt-BR"/>
        </w:rPr>
        <w:t>Sporleader</w:t>
      </w:r>
      <w:proofErr w:type="spellEnd"/>
      <w:r w:rsidRPr="00A335BE">
        <w:rPr>
          <w:lang w:val="pt-BR"/>
        </w:rPr>
        <w:t xml:space="preserve"> (2014), estudos de classificação baseados em letras estão ainda em seus primeiros dias e há, de fato, evidência empírica da necessidade de estudos mais aprofundados para verificar a relevância de letras na classificação musical.</w:t>
      </w:r>
    </w:p>
    <w:p w14:paraId="28A64D5B" w14:textId="498CAC75" w:rsidR="005A23CE" w:rsidRPr="00A335BE" w:rsidRDefault="005A23CE" w:rsidP="0065332F">
      <w:pPr>
        <w:spacing w:line="360" w:lineRule="auto"/>
        <w:ind w:firstLine="708"/>
        <w:jc w:val="both"/>
        <w:rPr>
          <w:lang w:val="pt-BR"/>
        </w:rPr>
      </w:pPr>
      <w:proofErr w:type="spellStart"/>
      <w:r w:rsidRPr="00A335BE">
        <w:rPr>
          <w:lang w:val="pt-BR"/>
        </w:rPr>
        <w:t>Ying</w:t>
      </w:r>
      <w:proofErr w:type="spellEnd"/>
      <w:r w:rsidRPr="00A335BE">
        <w:rPr>
          <w:lang w:val="pt-BR"/>
        </w:rPr>
        <w:t xml:space="preserve"> et al. (2015), aplicaram técnicas de TF-</w:t>
      </w:r>
      <w:proofErr w:type="spellStart"/>
      <w:r w:rsidRPr="00A335BE">
        <w:rPr>
          <w:lang w:val="pt-BR"/>
        </w:rPr>
        <w:t>iDF</w:t>
      </w:r>
      <w:proofErr w:type="spellEnd"/>
      <w:r w:rsidRPr="00A335BE">
        <w:rPr>
          <w:lang w:val="pt-BR"/>
        </w:rPr>
        <w:t xml:space="preserve"> (em inglês, </w:t>
      </w:r>
      <w:proofErr w:type="spellStart"/>
      <w:r w:rsidRPr="00A335BE">
        <w:rPr>
          <w:i/>
          <w:lang w:val="pt-BR"/>
        </w:rPr>
        <w:t>Term</w:t>
      </w:r>
      <w:proofErr w:type="spellEnd"/>
      <w:r w:rsidRPr="00A335BE">
        <w:rPr>
          <w:i/>
          <w:lang w:val="pt-BR"/>
        </w:rPr>
        <w:t xml:space="preserve"> </w:t>
      </w:r>
      <w:proofErr w:type="spellStart"/>
      <w:r w:rsidRPr="00A335BE">
        <w:rPr>
          <w:i/>
          <w:lang w:val="pt-BR"/>
        </w:rPr>
        <w:t>Frequency</w:t>
      </w:r>
      <w:proofErr w:type="spellEnd"/>
      <w:r w:rsidRPr="00A335BE">
        <w:rPr>
          <w:i/>
          <w:lang w:val="pt-BR"/>
        </w:rPr>
        <w:t>–</w:t>
      </w:r>
      <w:proofErr w:type="spellStart"/>
      <w:r w:rsidRPr="00A335BE">
        <w:rPr>
          <w:i/>
          <w:lang w:val="pt-BR"/>
        </w:rPr>
        <w:t>inverse</w:t>
      </w:r>
      <w:proofErr w:type="spellEnd"/>
      <w:r w:rsidRPr="00A335BE">
        <w:rPr>
          <w:i/>
          <w:lang w:val="pt-BR"/>
        </w:rPr>
        <w:t xml:space="preserve"> </w:t>
      </w:r>
      <w:proofErr w:type="spellStart"/>
      <w:r w:rsidRPr="00A335BE">
        <w:rPr>
          <w:i/>
          <w:lang w:val="pt-BR"/>
        </w:rPr>
        <w:t>Document</w:t>
      </w:r>
      <w:proofErr w:type="spellEnd"/>
      <w:r w:rsidRPr="00A335BE">
        <w:rPr>
          <w:i/>
          <w:lang w:val="pt-BR"/>
        </w:rPr>
        <w:t xml:space="preserve"> </w:t>
      </w:r>
      <w:proofErr w:type="spellStart"/>
      <w:r w:rsidRPr="00A335BE">
        <w:rPr>
          <w:i/>
          <w:lang w:val="pt-BR"/>
        </w:rPr>
        <w:t>Frequency</w:t>
      </w:r>
      <w:proofErr w:type="spellEnd"/>
      <w:r w:rsidRPr="00A335BE">
        <w:rPr>
          <w:lang w:val="pt-BR"/>
        </w:rPr>
        <w:t>, em português, frequência do termo–inverso da frequência nos documentos) em uma base de dados de 1.000 músicas de língua inglesa para verificar a existência de relação entre estilos musicais e palavras que expressam algum tipo de emoção. Os resultados mostram que alguns estilos musicais tendem a utilizar determinadas palavras com maior frequência, mostrando assim uma relação clara entre categorias musicais e categorias de palavras.</w:t>
      </w:r>
      <w:r w:rsidR="006E51B2" w:rsidRPr="00A335BE">
        <w:rPr>
          <w:lang w:val="pt-BR"/>
        </w:rPr>
        <w:t xml:space="preserve"> </w:t>
      </w:r>
      <w:r w:rsidRPr="00A335BE">
        <w:rPr>
          <w:lang w:val="pt-BR"/>
        </w:rPr>
        <w:t xml:space="preserve">Também há indícios de que técnicas baseadas em letras podem ser utilizadas para outros tipos de classificação, por exemplo, </w:t>
      </w:r>
      <w:proofErr w:type="spellStart"/>
      <w:r w:rsidRPr="00A335BE">
        <w:rPr>
          <w:lang w:val="pt-BR"/>
        </w:rPr>
        <w:t>Fell</w:t>
      </w:r>
      <w:proofErr w:type="spellEnd"/>
      <w:r w:rsidRPr="00A335BE">
        <w:rPr>
          <w:lang w:val="pt-BR"/>
        </w:rPr>
        <w:t xml:space="preserve"> e </w:t>
      </w:r>
      <w:proofErr w:type="spellStart"/>
      <w:r w:rsidRPr="00A335BE">
        <w:rPr>
          <w:lang w:val="pt-BR"/>
        </w:rPr>
        <w:t>Sporleder</w:t>
      </w:r>
      <w:proofErr w:type="spellEnd"/>
      <w:r w:rsidRPr="00A335BE">
        <w:rPr>
          <w:lang w:val="pt-BR"/>
        </w:rPr>
        <w:t xml:space="preserve"> (2014) utilizaram 400.000 músicas </w:t>
      </w:r>
      <w:r w:rsidR="00285B15" w:rsidRPr="00A335BE">
        <w:rPr>
          <w:lang w:val="pt-BR"/>
        </w:rPr>
        <w:t>na</w:t>
      </w:r>
      <w:r w:rsidRPr="00A335BE">
        <w:rPr>
          <w:lang w:val="pt-BR"/>
        </w:rPr>
        <w:t xml:space="preserve"> língua inglesa para, além de efetuar uma classificação de categorias, também indicar quais músicas podem ser consideradas ‘melhores</w:t>
      </w:r>
      <w:r w:rsidR="001C6A21">
        <w:rPr>
          <w:lang w:val="pt-BR"/>
        </w:rPr>
        <w:t>’</w:t>
      </w:r>
      <w:r w:rsidRPr="00A335BE">
        <w:rPr>
          <w:lang w:val="pt-BR"/>
        </w:rPr>
        <w:t xml:space="preserve"> e quais podem ser consideradas ‘piores’</w:t>
      </w:r>
      <w:r w:rsidR="001C6A21">
        <w:rPr>
          <w:lang w:val="pt-BR"/>
        </w:rPr>
        <w:t xml:space="preserve"> em termos de opiniões de usuários em relação as mesmas</w:t>
      </w:r>
      <w:r w:rsidRPr="00A335BE">
        <w:rPr>
          <w:lang w:val="pt-BR"/>
        </w:rPr>
        <w:t>, além de indicar aproximadamente em que época as músicas foram lançadas.</w:t>
      </w:r>
    </w:p>
    <w:p w14:paraId="0EF25DC6" w14:textId="2A092BA3" w:rsidR="005A23CE" w:rsidRPr="00A335BE" w:rsidRDefault="005A23CE" w:rsidP="0065332F">
      <w:pPr>
        <w:spacing w:line="360" w:lineRule="auto"/>
        <w:ind w:firstLine="708"/>
        <w:jc w:val="both"/>
        <w:rPr>
          <w:lang w:val="pt-BR"/>
        </w:rPr>
      </w:pPr>
      <w:r w:rsidRPr="00A335BE">
        <w:rPr>
          <w:lang w:val="pt-BR"/>
        </w:rPr>
        <w:t>Yang et al. (2017) aplicaram técnicas de mineração textual em 4</w:t>
      </w:r>
      <w:r w:rsidR="004D79BD">
        <w:rPr>
          <w:lang w:val="pt-BR"/>
        </w:rPr>
        <w:t>.</w:t>
      </w:r>
      <w:r w:rsidRPr="00A335BE">
        <w:rPr>
          <w:lang w:val="pt-BR"/>
        </w:rPr>
        <w:t xml:space="preserve">651 músicas da língua inglesa para descobrir qual seria sua classificação </w:t>
      </w:r>
      <w:r w:rsidR="00BB0474">
        <w:rPr>
          <w:lang w:val="pt-BR"/>
        </w:rPr>
        <w:t xml:space="preserve">em classes de </w:t>
      </w:r>
      <w:r w:rsidRPr="00A335BE">
        <w:rPr>
          <w:lang w:val="pt-BR"/>
        </w:rPr>
        <w:t xml:space="preserve">emoções. As classificações obtidas foram comparadas com </w:t>
      </w:r>
      <w:proofErr w:type="spellStart"/>
      <w:r w:rsidRPr="00F564D2">
        <w:rPr>
          <w:i/>
          <w:lang w:val="pt-BR"/>
        </w:rPr>
        <w:t>tags</w:t>
      </w:r>
      <w:proofErr w:type="spellEnd"/>
      <w:r w:rsidRPr="00A335BE">
        <w:rPr>
          <w:lang w:val="pt-BR"/>
        </w:rPr>
        <w:t xml:space="preserve"> que representam a concepção de seres humanos sobre as músicas, os resultados obtidos indicam que alguns sentimentos são mais fáceis de se identificar em letras musicais do que outros.</w:t>
      </w:r>
      <w:r w:rsidR="00F84331" w:rsidRPr="00A335BE">
        <w:rPr>
          <w:lang w:val="pt-BR"/>
        </w:rPr>
        <w:t xml:space="preserve"> </w:t>
      </w:r>
      <w:proofErr w:type="spellStart"/>
      <w:r w:rsidRPr="00A335BE">
        <w:rPr>
          <w:lang w:val="pt-BR"/>
        </w:rPr>
        <w:t>Patra</w:t>
      </w:r>
      <w:proofErr w:type="spellEnd"/>
      <w:r w:rsidRPr="00A335BE">
        <w:rPr>
          <w:lang w:val="pt-BR"/>
        </w:rPr>
        <w:t xml:space="preserve"> et al. (2015), introduzem um estudo para verificar a classificação de emoções em músicas na língua hindi, além disso, os autores utilizaram as letras de músicas para tentar descobrir a </w:t>
      </w:r>
      <w:r w:rsidR="00BF3CEC" w:rsidRPr="00A335BE">
        <w:rPr>
          <w:lang w:val="pt-BR"/>
        </w:rPr>
        <w:t>polaridade</w:t>
      </w:r>
      <w:r w:rsidRPr="00A335BE">
        <w:rPr>
          <w:lang w:val="pt-BR"/>
        </w:rPr>
        <w:t xml:space="preserve"> das mesmas. Similarmente, </w:t>
      </w:r>
      <w:proofErr w:type="spellStart"/>
      <w:r w:rsidRPr="00A335BE">
        <w:rPr>
          <w:lang w:val="pt-BR"/>
        </w:rPr>
        <w:t>Foruya</w:t>
      </w:r>
      <w:proofErr w:type="spellEnd"/>
      <w:r w:rsidRPr="00A335BE">
        <w:rPr>
          <w:lang w:val="pt-BR"/>
        </w:rPr>
        <w:t xml:space="preserve"> (2015) </w:t>
      </w:r>
      <w:r w:rsidR="0002112D">
        <w:rPr>
          <w:lang w:val="pt-BR"/>
        </w:rPr>
        <w:t>utiliza</w:t>
      </w:r>
      <w:r w:rsidRPr="00A335BE">
        <w:rPr>
          <w:lang w:val="pt-BR"/>
        </w:rPr>
        <w:t xml:space="preserve"> músicas da língua inglesa para dar prosseguimento em estudo anteriormente realizado pelos mesmos autores utilizando músicas em japonês. Os resultados apresentados indicam que o método proposto pelos autores é capaz de classificar músicas em inglês nas categorias de ‘raiva’ e ‘medo’, porém em outras categorias os resultados não foram satisfatórios, o que indica que a realização de novos estudos pode melhorar os resultados obtidos.</w:t>
      </w:r>
    </w:p>
    <w:p w14:paraId="030433E0" w14:textId="684CD955" w:rsidR="005024DE" w:rsidRDefault="005A23CE" w:rsidP="0065332F">
      <w:pPr>
        <w:spacing w:line="360" w:lineRule="auto"/>
        <w:ind w:firstLine="708"/>
        <w:jc w:val="both"/>
        <w:rPr>
          <w:lang w:val="pt-BR"/>
        </w:rPr>
      </w:pPr>
      <w:r w:rsidRPr="00A335BE">
        <w:rPr>
          <w:lang w:val="pt-BR"/>
        </w:rPr>
        <w:t xml:space="preserve">Este trabalho propõem a pesquisa e utilização de diferentes algoritmos de classificação para categorizar músicas </w:t>
      </w:r>
      <w:r w:rsidR="0019062B" w:rsidRPr="00A335BE">
        <w:rPr>
          <w:lang w:val="pt-BR"/>
        </w:rPr>
        <w:t>em classes de</w:t>
      </w:r>
      <w:r w:rsidRPr="00A335BE">
        <w:rPr>
          <w:lang w:val="pt-BR"/>
        </w:rPr>
        <w:t xml:space="preserve"> </w:t>
      </w:r>
      <w:r w:rsidR="0019062B" w:rsidRPr="00A335BE">
        <w:rPr>
          <w:lang w:val="pt-BR"/>
        </w:rPr>
        <w:t>polaridade</w:t>
      </w:r>
      <w:r w:rsidRPr="00A335BE">
        <w:rPr>
          <w:lang w:val="pt-BR"/>
        </w:rPr>
        <w:t xml:space="preserve">, além de efetuar uma análise comparativa </w:t>
      </w:r>
      <w:r w:rsidR="00BB0474">
        <w:rPr>
          <w:lang w:val="pt-BR"/>
        </w:rPr>
        <w:t>sobre</w:t>
      </w:r>
      <w:r w:rsidRPr="00A335BE">
        <w:rPr>
          <w:lang w:val="pt-BR"/>
        </w:rPr>
        <w:t xml:space="preserve"> a eficácia das técnicas aplicadas, porém, utilizando letras de músicas em português. Um estudo de classificação para músicas em língua portuguesa se mostra relevante tendo em vista que</w:t>
      </w:r>
      <w:r w:rsidR="00C80BB6" w:rsidRPr="00A335BE">
        <w:rPr>
          <w:lang w:val="pt-BR"/>
        </w:rPr>
        <w:t xml:space="preserve"> </w:t>
      </w:r>
      <w:r w:rsidRPr="00A335BE">
        <w:rPr>
          <w:lang w:val="pt-BR"/>
        </w:rPr>
        <w:t>o relatório da Associação Brasileira dos Produtores de Discos (ABPD) divulgado em maio de 2017</w:t>
      </w:r>
      <w:r w:rsidR="002E7DFA" w:rsidRPr="00A335BE">
        <w:rPr>
          <w:lang w:val="pt-BR"/>
        </w:rPr>
        <w:t xml:space="preserve"> (PRÓ-MÚSICA BRASIL, 2017)</w:t>
      </w:r>
      <w:r w:rsidRPr="00A335BE">
        <w:rPr>
          <w:lang w:val="pt-BR"/>
        </w:rPr>
        <w:t xml:space="preserve">, mostra que no Brasil o segmento de </w:t>
      </w:r>
      <w:r w:rsidRPr="00A335BE">
        <w:rPr>
          <w:i/>
          <w:lang w:val="pt-BR"/>
        </w:rPr>
        <w:t>streaming</w:t>
      </w:r>
      <w:r w:rsidRPr="00A335BE">
        <w:rPr>
          <w:lang w:val="pt-BR"/>
        </w:rPr>
        <w:t xml:space="preserve"> </w:t>
      </w:r>
      <w:r w:rsidRPr="00A335BE">
        <w:rPr>
          <w:lang w:val="pt-BR"/>
        </w:rPr>
        <w:lastRenderedPageBreak/>
        <w:t xml:space="preserve">musical cresceu 52,4% em 2016 comparado com 2015, e que, 21 das 40 músicas mais ouvidas no segmento de </w:t>
      </w:r>
      <w:r w:rsidRPr="00A335BE">
        <w:rPr>
          <w:i/>
          <w:lang w:val="pt-BR"/>
        </w:rPr>
        <w:t>streaming</w:t>
      </w:r>
      <w:r w:rsidRPr="00A335BE">
        <w:rPr>
          <w:lang w:val="pt-BR"/>
        </w:rPr>
        <w:t xml:space="preserve"> no Brasil foram músicas em português.</w:t>
      </w:r>
    </w:p>
    <w:p w14:paraId="673A7F32" w14:textId="40A28AEA" w:rsidR="009F3A0B" w:rsidRPr="00A335BE" w:rsidRDefault="009F3A0B" w:rsidP="009F3A0B">
      <w:pPr>
        <w:spacing w:after="120" w:line="360" w:lineRule="auto"/>
        <w:ind w:firstLine="709"/>
        <w:jc w:val="both"/>
        <w:rPr>
          <w:lang w:val="pt-BR"/>
        </w:rPr>
      </w:pPr>
      <w:r w:rsidRPr="008D0180">
        <w:rPr>
          <w:lang w:val="pt-BR"/>
        </w:rPr>
        <w:t>O projeto aqui descrito é de natureza aplicada, tendo como objetivo a resolução de um problema. Foi utilizada uma abordagem qualitativa, validando assim se o problema é resolvido com a solução proposta. Os objetivos deste trabalho enquadram-no como uma pesquisa exploratória, sendo proposta uma solução que amplie conhecimentos na área de classificação musical. Quanto ao procedimento técnico, foi feito um estudo bibliográfico e experimental, sendo necessário o conhecimento do estado da arte para efetuar experimentos para avaliação dos resultados obtidos.</w:t>
      </w:r>
    </w:p>
    <w:p w14:paraId="5372CE78" w14:textId="31A8AD30" w:rsidR="009F3A0B" w:rsidRDefault="005A23CE" w:rsidP="009F3A0B">
      <w:pPr>
        <w:spacing w:line="360" w:lineRule="auto"/>
        <w:ind w:firstLine="709"/>
        <w:jc w:val="both"/>
        <w:rPr>
          <w:lang w:val="pt-BR"/>
        </w:rPr>
      </w:pPr>
      <w:r w:rsidRPr="00A335BE">
        <w:rPr>
          <w:lang w:val="pt-BR"/>
        </w:rPr>
        <w:t>O principal objetivo deste trabalho é contribuir para a evolução dos sistemas de classificação e r</w:t>
      </w:r>
      <w:r w:rsidR="005024DE" w:rsidRPr="00A335BE">
        <w:rPr>
          <w:lang w:val="pt-BR"/>
        </w:rPr>
        <w:t>ecomendação musical aplicando as técnicas estudadas de trabalhos existentes</w:t>
      </w:r>
      <w:r w:rsidR="00FD6CF1" w:rsidRPr="00A335BE">
        <w:rPr>
          <w:lang w:val="pt-BR"/>
        </w:rPr>
        <w:t>.</w:t>
      </w:r>
      <w:r w:rsidR="005024DE" w:rsidRPr="00A335BE">
        <w:rPr>
          <w:lang w:val="pt-BR"/>
        </w:rPr>
        <w:t xml:space="preserve"> </w:t>
      </w:r>
      <w:r w:rsidR="0014626B">
        <w:rPr>
          <w:lang w:val="pt-BR"/>
        </w:rPr>
        <w:t>Este</w:t>
      </w:r>
      <w:r w:rsidR="00CC5CF8" w:rsidRPr="00A335BE">
        <w:rPr>
          <w:lang w:val="pt-BR"/>
        </w:rPr>
        <w:t xml:space="preserve"> estudo </w:t>
      </w:r>
      <w:r w:rsidR="0014626B">
        <w:rPr>
          <w:lang w:val="pt-BR"/>
        </w:rPr>
        <w:t>utiliza</w:t>
      </w:r>
      <w:r w:rsidR="0014626B" w:rsidRPr="00A335BE">
        <w:rPr>
          <w:lang w:val="pt-BR"/>
        </w:rPr>
        <w:t xml:space="preserve"> </w:t>
      </w:r>
      <w:r w:rsidR="00F727B3" w:rsidRPr="00A335BE">
        <w:rPr>
          <w:lang w:val="pt-BR"/>
        </w:rPr>
        <w:t>letras de</w:t>
      </w:r>
      <w:r w:rsidR="00FD6CF1" w:rsidRPr="00A335BE">
        <w:rPr>
          <w:lang w:val="pt-BR"/>
        </w:rPr>
        <w:t xml:space="preserve"> </w:t>
      </w:r>
      <w:r w:rsidRPr="00A335BE">
        <w:rPr>
          <w:lang w:val="pt-BR"/>
        </w:rPr>
        <w:t xml:space="preserve">músicas na língua portuguesa, classificando-as </w:t>
      </w:r>
      <w:r w:rsidR="00287450" w:rsidRPr="00A335BE">
        <w:rPr>
          <w:lang w:val="pt-BR"/>
        </w:rPr>
        <w:t>como “positivas” ou “negativas”</w:t>
      </w:r>
      <w:r w:rsidRPr="00A335BE">
        <w:rPr>
          <w:lang w:val="pt-BR"/>
        </w:rPr>
        <w:t>.</w:t>
      </w:r>
      <w:r w:rsidR="00DC63E8">
        <w:rPr>
          <w:lang w:val="pt-BR"/>
        </w:rPr>
        <w:t xml:space="preserve"> Nossos resultados demonstram que o algoritmo </w:t>
      </w:r>
      <w:proofErr w:type="spellStart"/>
      <w:r w:rsidR="00042B9E">
        <w:rPr>
          <w:lang w:val="pt-BR"/>
        </w:rPr>
        <w:t>LibSVM</w:t>
      </w:r>
      <w:proofErr w:type="spellEnd"/>
      <w:r w:rsidR="00DC63E8">
        <w:rPr>
          <w:lang w:val="pt-BR"/>
        </w:rPr>
        <w:t xml:space="preserve"> foi o que teve maiores resultados de acerto de classificação. Além disso, mostramos que a classe “negativa” se mostra mais fácil de se classificar do que a classe “positiva”.</w:t>
      </w:r>
    </w:p>
    <w:p w14:paraId="2F08D79D" w14:textId="6DEE3CB1" w:rsidR="00D57DDA" w:rsidRPr="00A335BE" w:rsidRDefault="00D57DDA" w:rsidP="009F3A0B">
      <w:pPr>
        <w:spacing w:line="360" w:lineRule="auto"/>
        <w:ind w:firstLine="709"/>
        <w:jc w:val="both"/>
        <w:rPr>
          <w:lang w:val="pt-BR"/>
        </w:rPr>
      </w:pPr>
      <w:r w:rsidRPr="008D0180">
        <w:rPr>
          <w:lang w:val="pt-BR"/>
        </w:rPr>
        <w:t>No capítulo 1 são apresentados trabalhos relacionados ao estudo aqui proposto, indicando os algoritmos e técnicas utilizadas pelos autores. No capítulo 2 são apresentados os principais conceitos e técnicas de processamento de linguagem natural</w:t>
      </w:r>
      <w:r w:rsidR="00544129" w:rsidRPr="008D0180">
        <w:rPr>
          <w:lang w:val="pt-BR"/>
        </w:rPr>
        <w:t xml:space="preserve"> utilizados neste estudo.</w:t>
      </w:r>
      <w:r w:rsidR="00C53B85" w:rsidRPr="008D0180">
        <w:rPr>
          <w:lang w:val="pt-BR"/>
        </w:rPr>
        <w:t xml:space="preserve"> No capítulo 3 é detalhado o desenvolvimento da solução proposta, contendo todos os passos para a </w:t>
      </w:r>
      <w:r w:rsidR="00517EB2" w:rsidRPr="008D0180">
        <w:rPr>
          <w:lang w:val="pt-BR"/>
        </w:rPr>
        <w:t>criação</w:t>
      </w:r>
      <w:r w:rsidR="00C53B85" w:rsidRPr="008D0180">
        <w:rPr>
          <w:lang w:val="pt-BR"/>
        </w:rPr>
        <w:t xml:space="preserve"> da base de dados e modelo de aprendizado de máquina. No capítulo 4 são apresentados os resultados e discussões.</w:t>
      </w:r>
      <w:r w:rsidR="00A256CC" w:rsidRPr="008D0180">
        <w:rPr>
          <w:lang w:val="pt-BR"/>
        </w:rPr>
        <w:t xml:space="preserve"> Por fim, é apresentada a conclusão do estudo e são discutidas as possibilidades de trabalhos futuros.</w:t>
      </w:r>
    </w:p>
    <w:p w14:paraId="4B274BA8" w14:textId="44FCCEF2" w:rsidR="000D220F" w:rsidRDefault="00B5434B" w:rsidP="004C47FA">
      <w:pPr>
        <w:pStyle w:val="Heading1"/>
        <w:jc w:val="both"/>
      </w:pPr>
      <w:r>
        <w:lastRenderedPageBreak/>
        <w:t>CLASSIFICAÇÃO DE LETRAS MUSICAIS</w:t>
      </w:r>
    </w:p>
    <w:p w14:paraId="3D8E535C" w14:textId="44A79BE4" w:rsidR="000372DB" w:rsidRDefault="00975C75" w:rsidP="0065332F">
      <w:pPr>
        <w:pStyle w:val="TextodoTrabalho"/>
        <w:spacing w:before="0" w:after="0"/>
      </w:pPr>
      <w:r>
        <w:t xml:space="preserve">Para propor uma solução ao problema de classificação de letras de músicas na língua portuguesa em relação a sua polaridade, é necessário analisar o estado da arte em estudos de classificação textual. </w:t>
      </w:r>
      <w:r w:rsidR="00AA4C49">
        <w:t>Neste capítulo</w:t>
      </w:r>
      <w:r w:rsidR="00ED5B85">
        <w:t xml:space="preserve"> </w:t>
      </w:r>
      <w:r w:rsidR="00AA4C49">
        <w:t xml:space="preserve">são </w:t>
      </w:r>
      <w:r w:rsidR="00C42B23">
        <w:t xml:space="preserve">apresentados </w:t>
      </w:r>
      <w:r w:rsidR="00030D89">
        <w:t>trabalhos relacionados ao estudo aqui proposto</w:t>
      </w:r>
      <w:r w:rsidR="00ED5B85">
        <w:t>.</w:t>
      </w:r>
      <w:r w:rsidR="000372DB" w:rsidRPr="000372DB">
        <w:t xml:space="preserve"> </w:t>
      </w:r>
      <w:r w:rsidR="00AA4C49">
        <w:t xml:space="preserve">São </w:t>
      </w:r>
      <w:r w:rsidR="000372DB">
        <w:t>apresentadas as técnicas para criação de modelos de aprendizagem de máquina utilizadas pelos autores, bem como os algoritmos de classificação utilizados pelos mesmo</w:t>
      </w:r>
      <w:r w:rsidR="00EF2F15">
        <w:t>s</w:t>
      </w:r>
      <w:r w:rsidR="000372DB">
        <w:t>.</w:t>
      </w:r>
    </w:p>
    <w:p w14:paraId="1820B668" w14:textId="7507F47F" w:rsidR="001C54B1" w:rsidRDefault="00C42B23" w:rsidP="0065332F">
      <w:pPr>
        <w:pStyle w:val="TextodoTrabalho"/>
        <w:spacing w:before="0" w:after="0"/>
      </w:pPr>
      <w:r>
        <w:t>Primeiramente</w:t>
      </w:r>
      <w:r w:rsidR="00184970">
        <w:t>,</w:t>
      </w:r>
      <w:r>
        <w:t xml:space="preserve"> </w:t>
      </w:r>
      <w:r w:rsidR="00AA4C49">
        <w:t>o</w:t>
      </w:r>
      <w:r>
        <w:t xml:space="preserve"> estudo </w:t>
      </w:r>
      <w:r w:rsidR="00AA4C49">
        <w:t xml:space="preserve">de </w:t>
      </w:r>
      <w:proofErr w:type="spellStart"/>
      <w:r w:rsidR="001D545D">
        <w:rPr>
          <w:lang w:eastAsia="en-US"/>
        </w:rPr>
        <w:t>Patra</w:t>
      </w:r>
      <w:proofErr w:type="spellEnd"/>
      <w:r w:rsidR="001D545D">
        <w:rPr>
          <w:lang w:eastAsia="en-US"/>
        </w:rPr>
        <w:t xml:space="preserve"> et al. (2015)</w:t>
      </w:r>
      <w:r w:rsidR="00AA4C49">
        <w:rPr>
          <w:lang w:eastAsia="en-US"/>
        </w:rPr>
        <w:t xml:space="preserve"> é abordado</w:t>
      </w:r>
      <w:r w:rsidR="001D545D">
        <w:rPr>
          <w:lang w:eastAsia="en-US"/>
        </w:rPr>
        <w:t xml:space="preserve">, que tem como objetivo classificar músicas na língua </w:t>
      </w:r>
      <w:r w:rsidR="005D0066">
        <w:rPr>
          <w:lang w:eastAsia="en-US"/>
        </w:rPr>
        <w:t>h</w:t>
      </w:r>
      <w:r w:rsidR="001D545D">
        <w:rPr>
          <w:lang w:eastAsia="en-US"/>
        </w:rPr>
        <w:t xml:space="preserve">indi em classes que representem emoções e classifica-las em relação </w:t>
      </w:r>
      <w:r w:rsidR="000122E0">
        <w:rPr>
          <w:lang w:eastAsia="en-US"/>
        </w:rPr>
        <w:t>à</w:t>
      </w:r>
      <w:r w:rsidR="001D545D">
        <w:rPr>
          <w:lang w:eastAsia="en-US"/>
        </w:rPr>
        <w:t xml:space="preserve"> polaridade. Em seguida, o estudo realizado por </w:t>
      </w:r>
      <w:proofErr w:type="spellStart"/>
      <w:r w:rsidR="001D545D" w:rsidRPr="00384660">
        <w:t>Furuya</w:t>
      </w:r>
      <w:proofErr w:type="spellEnd"/>
      <w:r w:rsidR="001D545D" w:rsidRPr="00384660">
        <w:t xml:space="preserve"> et</w:t>
      </w:r>
      <w:r w:rsidR="001D545D">
        <w:t xml:space="preserve"> al. (2014)</w:t>
      </w:r>
      <w:r w:rsidR="00AA4C49">
        <w:t xml:space="preserve"> é analisado.</w:t>
      </w:r>
      <w:r w:rsidR="00486AB5">
        <w:t xml:space="preserve"> </w:t>
      </w:r>
      <w:r w:rsidR="00AA4C49">
        <w:t>O</w:t>
      </w:r>
      <w:r>
        <w:t>s autores apresentam uma proposta de classificação de</w:t>
      </w:r>
      <w:r w:rsidR="001B4FF0">
        <w:t xml:space="preserve"> letras de</w:t>
      </w:r>
      <w:r>
        <w:t xml:space="preserve"> músicas</w:t>
      </w:r>
      <w:r w:rsidR="001B4FF0">
        <w:t xml:space="preserve"> na língua </w:t>
      </w:r>
      <w:r w:rsidR="002D157B">
        <w:t>japonesa</w:t>
      </w:r>
      <w:r>
        <w:t xml:space="preserve"> em classes que representam sentimentos. </w:t>
      </w:r>
      <w:r w:rsidR="005D0066">
        <w:t>Logo após</w:t>
      </w:r>
      <w:r>
        <w:t xml:space="preserve">, </w:t>
      </w:r>
      <w:r w:rsidR="00AA4C49">
        <w:t xml:space="preserve">é </w:t>
      </w:r>
      <w:r w:rsidR="001B4FF0">
        <w:t>relatado</w:t>
      </w:r>
      <w:r>
        <w:t xml:space="preserve"> </w:t>
      </w:r>
      <w:r w:rsidR="00D13024">
        <w:t xml:space="preserve">o </w:t>
      </w:r>
      <w:r>
        <w:t xml:space="preserve">estudo efetuado por </w:t>
      </w:r>
      <w:r w:rsidR="00583E46" w:rsidRPr="009C425B">
        <w:t>Yang e</w:t>
      </w:r>
      <w:r w:rsidR="00F4669C">
        <w:t>t</w:t>
      </w:r>
      <w:r w:rsidR="00583E46" w:rsidRPr="009C425B">
        <w:t xml:space="preserve"> al.</w:t>
      </w:r>
      <w:r w:rsidR="00583E46">
        <w:t xml:space="preserve"> (2017) sobre a classificação automática de letras de músicas em inglês em classes que representem emoções. </w:t>
      </w:r>
      <w:r w:rsidR="00601C53">
        <w:t>Por fim</w:t>
      </w:r>
      <w:r w:rsidR="00583E46">
        <w:t xml:space="preserve">, </w:t>
      </w:r>
      <w:r w:rsidR="00AA4C49">
        <w:t xml:space="preserve">é </w:t>
      </w:r>
      <w:r w:rsidR="00583E46">
        <w:t xml:space="preserve">apresentado estudo realizado por </w:t>
      </w:r>
      <w:r w:rsidR="00583E46" w:rsidRPr="00765B19">
        <w:rPr>
          <w:iCs w:val="0"/>
        </w:rPr>
        <w:t>Howard e</w:t>
      </w:r>
      <w:r w:rsidR="00F4669C">
        <w:rPr>
          <w:iCs w:val="0"/>
        </w:rPr>
        <w:t>t</w:t>
      </w:r>
      <w:r w:rsidR="00583E46" w:rsidRPr="00765B19">
        <w:rPr>
          <w:iCs w:val="0"/>
        </w:rPr>
        <w:t xml:space="preserve"> al.</w:t>
      </w:r>
      <w:r w:rsidR="00583E46">
        <w:rPr>
          <w:iCs w:val="0"/>
        </w:rPr>
        <w:t xml:space="preserve"> (2011)</w:t>
      </w:r>
      <w:r w:rsidR="00AA4C49">
        <w:rPr>
          <w:iCs w:val="0"/>
        </w:rPr>
        <w:t>,</w:t>
      </w:r>
      <w:r w:rsidR="00583E46">
        <w:rPr>
          <w:iCs w:val="0"/>
        </w:rPr>
        <w:t xml:space="preserve"> que tem como objetivo classificar músicas em português e espanhol em gêneros musicais.</w:t>
      </w:r>
    </w:p>
    <w:p w14:paraId="3A028049" w14:textId="2B11FD44" w:rsidR="00B02A5C" w:rsidRDefault="00ED35DE" w:rsidP="0065332F">
      <w:pPr>
        <w:pStyle w:val="TextodoTrabalho"/>
        <w:spacing w:before="0" w:after="0"/>
        <w:rPr>
          <w:lang w:eastAsia="en-US"/>
        </w:rPr>
      </w:pPr>
      <w:r>
        <w:rPr>
          <w:lang w:eastAsia="en-US"/>
        </w:rPr>
        <w:t>Os trabalhos relatados nesta seç</w:t>
      </w:r>
      <w:r w:rsidR="00A33C81">
        <w:rPr>
          <w:lang w:eastAsia="en-US"/>
        </w:rPr>
        <w:t>ão tê</w:t>
      </w:r>
      <w:r>
        <w:rPr>
          <w:lang w:eastAsia="en-US"/>
        </w:rPr>
        <w:t>m relação com o estudo aqui apresentado</w:t>
      </w:r>
      <w:r w:rsidR="00631F21">
        <w:rPr>
          <w:lang w:eastAsia="en-US"/>
        </w:rPr>
        <w:t xml:space="preserve"> pois tratam-se de estudos de classificação utilizando letras musicais</w:t>
      </w:r>
      <w:r w:rsidR="00AA75AF">
        <w:rPr>
          <w:lang w:eastAsia="en-US"/>
        </w:rPr>
        <w:t xml:space="preserve"> em diversos idiomas</w:t>
      </w:r>
      <w:r w:rsidR="00631F21">
        <w:rPr>
          <w:lang w:eastAsia="en-US"/>
        </w:rPr>
        <w:t>, além disso, algum</w:t>
      </w:r>
      <w:r w:rsidR="00CA5E3B">
        <w:rPr>
          <w:lang w:eastAsia="en-US"/>
        </w:rPr>
        <w:t>as</w:t>
      </w:r>
      <w:r w:rsidR="00631F21">
        <w:rPr>
          <w:lang w:eastAsia="en-US"/>
        </w:rPr>
        <w:t xml:space="preserve"> das técnicas apresentadas pelos autores aqui citados também </w:t>
      </w:r>
      <w:r w:rsidR="00601C53">
        <w:rPr>
          <w:lang w:eastAsia="en-US"/>
        </w:rPr>
        <w:t xml:space="preserve">são </w:t>
      </w:r>
      <w:r w:rsidR="00631F21">
        <w:rPr>
          <w:lang w:eastAsia="en-US"/>
        </w:rPr>
        <w:t>aplicadas no presente estudo</w:t>
      </w:r>
      <w:r w:rsidR="002C68AB">
        <w:rPr>
          <w:lang w:eastAsia="en-US"/>
        </w:rPr>
        <w:t>.</w:t>
      </w:r>
    </w:p>
    <w:p w14:paraId="0D003575" w14:textId="77777777" w:rsidR="00B02A5C" w:rsidRPr="0096103C" w:rsidRDefault="00B02A5C" w:rsidP="004C47FA">
      <w:pPr>
        <w:pStyle w:val="Heading2"/>
        <w:numPr>
          <w:ilvl w:val="0"/>
          <w:numId w:val="0"/>
        </w:numPr>
        <w:rPr>
          <w:lang w:val="en-US"/>
        </w:rPr>
      </w:pPr>
      <w:r w:rsidRPr="0096103C">
        <w:rPr>
          <w:lang w:val="en-US"/>
        </w:rPr>
        <w:t>1.</w:t>
      </w:r>
      <w:r w:rsidR="009341CE">
        <w:rPr>
          <w:lang w:val="en-US"/>
        </w:rPr>
        <w:t>1</w:t>
      </w:r>
      <w:r w:rsidRPr="0096103C">
        <w:rPr>
          <w:lang w:val="en-US"/>
        </w:rPr>
        <w:t xml:space="preserve">   Mood Classification of Hindi Songs on Lyrics</w:t>
      </w:r>
    </w:p>
    <w:p w14:paraId="143E6C9C" w14:textId="43261213" w:rsidR="007C2112" w:rsidRDefault="00B02A5C" w:rsidP="0065332F">
      <w:pPr>
        <w:spacing w:line="360" w:lineRule="auto"/>
        <w:ind w:firstLine="709"/>
        <w:jc w:val="both"/>
        <w:rPr>
          <w:lang w:val="pt-BR"/>
        </w:rPr>
      </w:pPr>
      <w:r w:rsidRPr="00B751EC">
        <w:rPr>
          <w:lang w:val="pt-BR"/>
        </w:rPr>
        <w:t xml:space="preserve">Em estudo realizado em 2015, </w:t>
      </w:r>
      <w:proofErr w:type="spellStart"/>
      <w:r w:rsidRPr="00B751EC">
        <w:rPr>
          <w:lang w:val="pt-BR"/>
        </w:rPr>
        <w:t>Patra</w:t>
      </w:r>
      <w:proofErr w:type="spellEnd"/>
      <w:r w:rsidRPr="00B751EC">
        <w:rPr>
          <w:lang w:val="pt-BR"/>
        </w:rPr>
        <w:t xml:space="preserve"> et al. propõem um método para classificação de músicas na língua hindi em categorias que representam </w:t>
      </w:r>
      <w:r w:rsidR="00A31577" w:rsidRPr="00B751EC">
        <w:rPr>
          <w:lang w:val="pt-BR"/>
        </w:rPr>
        <w:t xml:space="preserve">emoções </w:t>
      </w:r>
      <w:r w:rsidR="00B751EC" w:rsidRPr="00B751EC">
        <w:rPr>
          <w:lang w:val="pt-BR"/>
        </w:rPr>
        <w:t>al</w:t>
      </w:r>
      <w:r w:rsidR="00B751EC">
        <w:rPr>
          <w:lang w:val="pt-BR"/>
        </w:rPr>
        <w:t>ém de classifica-las em um</w:t>
      </w:r>
      <w:r w:rsidR="00557A49">
        <w:rPr>
          <w:lang w:val="pt-BR"/>
        </w:rPr>
        <w:t>a</w:t>
      </w:r>
      <w:r w:rsidR="00B751EC">
        <w:rPr>
          <w:lang w:val="pt-BR"/>
        </w:rPr>
        <w:t xml:space="preserve"> das seguintes classes: </w:t>
      </w:r>
      <w:proofErr w:type="spellStart"/>
      <w:r w:rsidR="00B751EC">
        <w:rPr>
          <w:lang w:val="pt-BR"/>
        </w:rPr>
        <w:t>postiva</w:t>
      </w:r>
      <w:proofErr w:type="spellEnd"/>
      <w:r w:rsidR="00557A49">
        <w:rPr>
          <w:lang w:val="pt-BR"/>
        </w:rPr>
        <w:t xml:space="preserve"> ou</w:t>
      </w:r>
      <w:r w:rsidR="00B751EC">
        <w:rPr>
          <w:lang w:val="pt-BR"/>
        </w:rPr>
        <w:t xml:space="preserve"> </w:t>
      </w:r>
      <w:proofErr w:type="spellStart"/>
      <w:r w:rsidR="00B751EC">
        <w:rPr>
          <w:lang w:val="pt-BR"/>
        </w:rPr>
        <w:t>pegativa</w:t>
      </w:r>
      <w:proofErr w:type="spellEnd"/>
      <w:r w:rsidR="00B751EC">
        <w:rPr>
          <w:lang w:val="pt-BR"/>
        </w:rPr>
        <w:t xml:space="preserve">. </w:t>
      </w:r>
      <w:r w:rsidRPr="00B751EC">
        <w:rPr>
          <w:lang w:val="pt-BR"/>
        </w:rPr>
        <w:t xml:space="preserve">Os autores </w:t>
      </w:r>
      <w:r w:rsidR="00A31577" w:rsidRPr="00B751EC">
        <w:rPr>
          <w:lang w:val="pt-BR"/>
        </w:rPr>
        <w:t>utilizaram</w:t>
      </w:r>
      <w:r w:rsidRPr="00B751EC">
        <w:rPr>
          <w:lang w:val="pt-BR"/>
        </w:rPr>
        <w:t xml:space="preserve"> o modelo de Russel (RUSSEL, 1980) </w:t>
      </w:r>
      <w:r w:rsidR="00557A49">
        <w:rPr>
          <w:lang w:val="pt-BR"/>
        </w:rPr>
        <w:t>para fazer o agrupamento de</w:t>
      </w:r>
      <w:r w:rsidRPr="00B751EC">
        <w:rPr>
          <w:lang w:val="pt-BR"/>
        </w:rPr>
        <w:t xml:space="preserve"> palavras com sentimentos similares para formar</w:t>
      </w:r>
      <w:r w:rsidR="00A31577" w:rsidRPr="00B751EC">
        <w:rPr>
          <w:lang w:val="pt-BR"/>
        </w:rPr>
        <w:t xml:space="preserve"> as </w:t>
      </w:r>
      <w:r w:rsidRPr="00B751EC">
        <w:rPr>
          <w:lang w:val="pt-BR"/>
        </w:rPr>
        <w:t>possíveis</w:t>
      </w:r>
      <w:r w:rsidR="00A31577" w:rsidRPr="00B751EC">
        <w:rPr>
          <w:lang w:val="pt-BR"/>
        </w:rPr>
        <w:t xml:space="preserve"> classes</w:t>
      </w:r>
      <w:r w:rsidRPr="00B751EC">
        <w:rPr>
          <w:lang w:val="pt-BR"/>
        </w:rPr>
        <w:t xml:space="preserve">. </w:t>
      </w:r>
      <w:r w:rsidRPr="00557A49">
        <w:rPr>
          <w:lang w:val="pt-BR"/>
        </w:rPr>
        <w:t xml:space="preserve">O resultado do agrupamento </w:t>
      </w:r>
      <w:r w:rsidR="00557A49" w:rsidRPr="00557A49">
        <w:rPr>
          <w:lang w:val="pt-BR"/>
        </w:rPr>
        <w:t xml:space="preserve">com o modelo de Russel </w:t>
      </w:r>
      <w:r w:rsidRPr="00557A49">
        <w:rPr>
          <w:lang w:val="pt-BR"/>
        </w:rPr>
        <w:t xml:space="preserve">pode ser visto na </w:t>
      </w:r>
      <w:r w:rsidR="00216992">
        <w:rPr>
          <w:lang w:val="pt-BR"/>
        </w:rPr>
        <w:t>F</w:t>
      </w:r>
      <w:r w:rsidRPr="00557A49">
        <w:rPr>
          <w:lang w:val="pt-BR"/>
        </w:rPr>
        <w:t xml:space="preserve">igura </w:t>
      </w:r>
      <w:r w:rsidR="005909FE" w:rsidRPr="00557A49">
        <w:rPr>
          <w:lang w:val="pt-BR"/>
        </w:rPr>
        <w:t>1</w:t>
      </w:r>
      <w:r w:rsidRPr="00557A49">
        <w:rPr>
          <w:lang w:val="pt-BR"/>
        </w:rPr>
        <w:t>, contendo cinco classes com três subclasses cada.</w:t>
      </w:r>
      <w:r w:rsidR="007C2112">
        <w:rPr>
          <w:lang w:val="pt-BR"/>
        </w:rPr>
        <w:t xml:space="preserve"> </w:t>
      </w:r>
      <w:r w:rsidR="007C2112" w:rsidRPr="00A335BE">
        <w:rPr>
          <w:lang w:val="pt-BR"/>
        </w:rPr>
        <w:t>O motivo desse agrupamento é coletar músicas similares e agrupa-las dentro de uma única classe.</w:t>
      </w:r>
      <w:r w:rsidR="007C2112" w:rsidRPr="007C2112">
        <w:rPr>
          <w:lang w:val="pt-BR"/>
        </w:rPr>
        <w:t xml:space="preserve"> </w:t>
      </w:r>
    </w:p>
    <w:p w14:paraId="5DA08B17" w14:textId="32C3ABC2" w:rsidR="007C2112" w:rsidRDefault="00E93928" w:rsidP="0065332F">
      <w:pPr>
        <w:spacing w:line="360" w:lineRule="auto"/>
        <w:ind w:firstLine="709"/>
        <w:jc w:val="both"/>
        <w:rPr>
          <w:lang w:val="pt-BR"/>
        </w:rPr>
      </w:pPr>
      <w:r>
        <w:rPr>
          <w:lang w:val="pt-BR"/>
        </w:rPr>
        <w:t>O</w:t>
      </w:r>
      <w:r w:rsidR="007C2112" w:rsidRPr="00A335BE">
        <w:rPr>
          <w:lang w:val="pt-BR"/>
        </w:rPr>
        <w:t xml:space="preserve"> </w:t>
      </w:r>
      <w:r w:rsidR="00750C52">
        <w:rPr>
          <w:lang w:val="pt-BR"/>
        </w:rPr>
        <w:t>Quadro</w:t>
      </w:r>
      <w:r w:rsidR="007C2112" w:rsidRPr="00A335BE">
        <w:rPr>
          <w:lang w:val="pt-BR"/>
        </w:rPr>
        <w:t xml:space="preserve"> 1 apresenta as cinco classes utilizadas no estudo. A classe “</w:t>
      </w:r>
      <w:proofErr w:type="spellStart"/>
      <w:r w:rsidR="007C2112" w:rsidRPr="00A335BE">
        <w:rPr>
          <w:i/>
          <w:lang w:val="pt-BR"/>
        </w:rPr>
        <w:t>Class_Ex</w:t>
      </w:r>
      <w:proofErr w:type="spellEnd"/>
      <w:r w:rsidR="007C2112" w:rsidRPr="00A335BE">
        <w:rPr>
          <w:lang w:val="pt-BR"/>
        </w:rPr>
        <w:t>” contém os sentimentos “Animado”, “Admirado” e “Excitado”, “</w:t>
      </w:r>
      <w:proofErr w:type="spellStart"/>
      <w:r w:rsidR="007C2112" w:rsidRPr="00A335BE">
        <w:rPr>
          <w:i/>
          <w:lang w:val="pt-BR"/>
        </w:rPr>
        <w:t>Class_Ha</w:t>
      </w:r>
      <w:proofErr w:type="spellEnd"/>
      <w:r w:rsidR="007C2112" w:rsidRPr="00A335BE">
        <w:rPr>
          <w:lang w:val="pt-BR"/>
        </w:rPr>
        <w:t xml:space="preserve">” contém os sentimentos “Satisfeito”, “Feliz” e “Contente”, </w:t>
      </w:r>
      <w:r w:rsidR="00AF3FD4">
        <w:rPr>
          <w:lang w:val="pt-BR"/>
        </w:rPr>
        <w:t xml:space="preserve"> a classe </w:t>
      </w:r>
      <w:r w:rsidR="007C2112" w:rsidRPr="00A335BE">
        <w:rPr>
          <w:lang w:val="pt-BR"/>
        </w:rPr>
        <w:t>“</w:t>
      </w:r>
      <w:proofErr w:type="spellStart"/>
      <w:r w:rsidR="007C2112" w:rsidRPr="00A335BE">
        <w:rPr>
          <w:i/>
          <w:lang w:val="pt-BR"/>
        </w:rPr>
        <w:t>Class_Ca</w:t>
      </w:r>
      <w:proofErr w:type="spellEnd"/>
      <w:r w:rsidR="007C2112" w:rsidRPr="00A335BE">
        <w:rPr>
          <w:lang w:val="pt-BR"/>
        </w:rPr>
        <w:t>”, por sua vez</w:t>
      </w:r>
      <w:r w:rsidR="00AF3FD4">
        <w:rPr>
          <w:lang w:val="pt-BR"/>
        </w:rPr>
        <w:t>,</w:t>
      </w:r>
      <w:r w:rsidR="007C2112" w:rsidRPr="00A335BE">
        <w:rPr>
          <w:lang w:val="pt-BR"/>
        </w:rPr>
        <w:t xml:space="preserve"> apresenta os sentimentos “Calmo”, “Descontraído” e “Satisfeito”, enquanto</w:t>
      </w:r>
      <w:r w:rsidR="007C2112">
        <w:rPr>
          <w:lang w:val="pt-BR"/>
        </w:rPr>
        <w:t xml:space="preserve"> isso</w:t>
      </w:r>
      <w:r w:rsidR="00385BDF">
        <w:rPr>
          <w:lang w:val="pt-BR"/>
        </w:rPr>
        <w:t>,</w:t>
      </w:r>
      <w:r w:rsidR="007C2112" w:rsidRPr="00A335BE">
        <w:rPr>
          <w:lang w:val="pt-BR"/>
        </w:rPr>
        <w:t xml:space="preserve"> a classe “</w:t>
      </w:r>
      <w:proofErr w:type="spellStart"/>
      <w:r w:rsidR="007C2112" w:rsidRPr="00A335BE">
        <w:rPr>
          <w:i/>
          <w:lang w:val="pt-BR"/>
        </w:rPr>
        <w:t>Class_Sa</w:t>
      </w:r>
      <w:proofErr w:type="spellEnd"/>
      <w:r w:rsidR="007C2112" w:rsidRPr="00A335BE">
        <w:rPr>
          <w:lang w:val="pt-BR"/>
        </w:rPr>
        <w:t>” apresenta</w:t>
      </w:r>
      <w:r w:rsidR="007C2112">
        <w:rPr>
          <w:lang w:val="pt-BR"/>
        </w:rPr>
        <w:t xml:space="preserve"> os sentimentos</w:t>
      </w:r>
      <w:r w:rsidR="007C2112" w:rsidRPr="00A335BE">
        <w:rPr>
          <w:lang w:val="pt-BR"/>
        </w:rPr>
        <w:t xml:space="preserve"> “Triste”, “Sombrio” e “Depressivo”, por fim, a classe “</w:t>
      </w:r>
      <w:proofErr w:type="spellStart"/>
      <w:r w:rsidR="007C2112" w:rsidRPr="00A335BE">
        <w:rPr>
          <w:i/>
          <w:lang w:val="pt-BR"/>
        </w:rPr>
        <w:t>Class_An</w:t>
      </w:r>
      <w:proofErr w:type="spellEnd"/>
      <w:r w:rsidR="007C2112" w:rsidRPr="00A335BE">
        <w:rPr>
          <w:lang w:val="pt-BR"/>
        </w:rPr>
        <w:t>” traz os sentimentos “Bravo”, “Alarmado” e “Tenso”.</w:t>
      </w:r>
    </w:p>
    <w:p w14:paraId="026CF561" w14:textId="77777777" w:rsidR="004D0266" w:rsidRPr="00A335BE" w:rsidRDefault="004D0266" w:rsidP="0065332F">
      <w:pPr>
        <w:spacing w:line="360" w:lineRule="auto"/>
        <w:ind w:firstLine="709"/>
        <w:jc w:val="both"/>
        <w:rPr>
          <w:lang w:val="pt-BR"/>
        </w:rPr>
      </w:pPr>
    </w:p>
    <w:p w14:paraId="3BB14FDC" w14:textId="077957A0" w:rsidR="00B02A5C" w:rsidRPr="00A4107D" w:rsidRDefault="00B02A5C" w:rsidP="00884239">
      <w:pPr>
        <w:spacing w:line="360" w:lineRule="auto"/>
        <w:jc w:val="center"/>
        <w:rPr>
          <w:b/>
          <w:lang w:val="pt-BR"/>
        </w:rPr>
      </w:pPr>
      <w:r w:rsidRPr="00A4107D">
        <w:rPr>
          <w:b/>
          <w:lang w:val="pt-BR"/>
        </w:rPr>
        <w:lastRenderedPageBreak/>
        <w:t xml:space="preserve">Figura </w:t>
      </w:r>
      <w:r w:rsidR="005909FE" w:rsidRPr="00A4107D">
        <w:rPr>
          <w:b/>
          <w:lang w:val="pt-BR"/>
        </w:rPr>
        <w:t>1</w:t>
      </w:r>
      <w:r w:rsidRPr="00A4107D">
        <w:rPr>
          <w:b/>
          <w:lang w:val="pt-BR"/>
        </w:rPr>
        <w:t xml:space="preserve"> - Modelo de Russel com 28 palavras</w:t>
      </w:r>
      <w:r w:rsidR="00304248" w:rsidRPr="00A4107D">
        <w:rPr>
          <w:b/>
          <w:lang w:val="pt-BR"/>
        </w:rPr>
        <w:t xml:space="preserve"> </w:t>
      </w:r>
      <w:r w:rsidR="006D54F3" w:rsidRPr="00A4107D">
        <w:rPr>
          <w:b/>
          <w:lang w:val="pt-BR"/>
        </w:rPr>
        <w:t>Adaptado de</w:t>
      </w:r>
      <w:r w:rsidR="00216992" w:rsidRPr="00A4107D">
        <w:rPr>
          <w:b/>
          <w:lang w:val="pt-BR"/>
        </w:rPr>
        <w:t xml:space="preserve"> </w:t>
      </w:r>
      <w:proofErr w:type="spellStart"/>
      <w:r w:rsidR="008C2661" w:rsidRPr="00A4107D">
        <w:rPr>
          <w:b/>
          <w:lang w:val="pt-BR"/>
        </w:rPr>
        <w:t>Patra</w:t>
      </w:r>
      <w:proofErr w:type="spellEnd"/>
      <w:r w:rsidR="00BB691A" w:rsidRPr="00A4107D">
        <w:rPr>
          <w:b/>
          <w:lang w:val="pt-BR"/>
        </w:rPr>
        <w:t xml:space="preserve"> et al</w:t>
      </w:r>
      <w:r w:rsidR="00A4107D" w:rsidRPr="00A4107D">
        <w:rPr>
          <w:b/>
          <w:lang w:val="pt-BR"/>
        </w:rPr>
        <w:t>.</w:t>
      </w:r>
      <w:r w:rsidR="00BB691A" w:rsidRPr="00A4107D">
        <w:rPr>
          <w:b/>
          <w:lang w:val="pt-BR"/>
        </w:rPr>
        <w:t xml:space="preserve"> (</w:t>
      </w:r>
      <w:r w:rsidR="00304248" w:rsidRPr="00A4107D">
        <w:rPr>
          <w:b/>
          <w:lang w:val="pt-BR"/>
        </w:rPr>
        <w:t>2015)</w:t>
      </w:r>
    </w:p>
    <w:p w14:paraId="1C517148" w14:textId="33FE4C80" w:rsidR="00B02A5C" w:rsidRDefault="00B02A5C" w:rsidP="0065332F">
      <w:pPr>
        <w:spacing w:line="360" w:lineRule="auto"/>
        <w:ind w:left="1981" w:firstLine="143"/>
      </w:pPr>
      <w:r w:rsidRPr="00DC0E3A">
        <w:rPr>
          <w:noProof/>
        </w:rPr>
        <w:drawing>
          <wp:inline distT="0" distB="0" distL="0" distR="0" wp14:anchorId="2FF47B92" wp14:editId="5AD12E10">
            <wp:extent cx="2563200" cy="1996799"/>
            <wp:effectExtent l="0" t="0" r="0" b="3810"/>
            <wp:docPr id="9"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0" cstate="print">
                      <a:extLst>
                        <a:ext uri="{28A0092B-C50C-407E-A947-70E740481C1C}">
                          <a14:useLocalDpi xmlns:a14="http://schemas.microsoft.com/office/drawing/2010/main" val="0"/>
                        </a:ext>
                      </a:extLst>
                    </a:blip>
                    <a:srcRect t="4478" b="13914"/>
                    <a:stretch>
                      <a:fillRect/>
                    </a:stretch>
                  </pic:blipFill>
                  <pic:spPr bwMode="auto">
                    <a:xfrm>
                      <a:off x="0" y="0"/>
                      <a:ext cx="2563200" cy="1996799"/>
                    </a:xfrm>
                    <a:prstGeom prst="rect">
                      <a:avLst/>
                    </a:prstGeom>
                    <a:noFill/>
                    <a:ln>
                      <a:noFill/>
                    </a:ln>
                  </pic:spPr>
                </pic:pic>
              </a:graphicData>
            </a:graphic>
          </wp:inline>
        </w:drawing>
      </w:r>
    </w:p>
    <w:p w14:paraId="0A3ED630" w14:textId="77777777" w:rsidR="00216992" w:rsidRDefault="00216992" w:rsidP="00216992">
      <w:pPr>
        <w:spacing w:line="360" w:lineRule="auto"/>
        <w:jc w:val="both"/>
        <w:rPr>
          <w:lang w:val="pt-BR"/>
        </w:rPr>
      </w:pPr>
    </w:p>
    <w:p w14:paraId="1DD33569" w14:textId="77777777" w:rsidR="00B02A5C" w:rsidRDefault="00B02A5C" w:rsidP="007C2112">
      <w:pPr>
        <w:spacing w:line="360" w:lineRule="auto"/>
        <w:rPr>
          <w:lang w:val="pt-BR"/>
        </w:rPr>
      </w:pPr>
    </w:p>
    <w:p w14:paraId="4AB4B6C4" w14:textId="3509DA74" w:rsidR="00AE417A" w:rsidRPr="00AE417A" w:rsidRDefault="00750C52" w:rsidP="00AE417A">
      <w:pPr>
        <w:pStyle w:val="Caption"/>
        <w:keepNext/>
        <w:rPr>
          <w:sz w:val="24"/>
          <w:szCs w:val="24"/>
        </w:rPr>
      </w:pPr>
      <w:r>
        <w:rPr>
          <w:sz w:val="24"/>
          <w:szCs w:val="24"/>
        </w:rPr>
        <w:t>Quadro</w:t>
      </w:r>
      <w:r w:rsidR="00AE417A" w:rsidRPr="00AE417A">
        <w:rPr>
          <w:sz w:val="24"/>
          <w:szCs w:val="24"/>
        </w:rPr>
        <w:t xml:space="preserve"> </w:t>
      </w:r>
      <w:r w:rsidR="00AE417A" w:rsidRPr="00AE417A">
        <w:rPr>
          <w:sz w:val="24"/>
          <w:szCs w:val="24"/>
        </w:rPr>
        <w:fldChar w:fldCharType="begin"/>
      </w:r>
      <w:r w:rsidR="00AE417A" w:rsidRPr="00AE417A">
        <w:rPr>
          <w:sz w:val="24"/>
          <w:szCs w:val="24"/>
        </w:rPr>
        <w:instrText xml:space="preserve"> SEQ Tabela \* ARABIC </w:instrText>
      </w:r>
      <w:r w:rsidR="00AE417A" w:rsidRPr="00AE417A">
        <w:rPr>
          <w:sz w:val="24"/>
          <w:szCs w:val="24"/>
        </w:rPr>
        <w:fldChar w:fldCharType="separate"/>
      </w:r>
      <w:r w:rsidR="004564F7">
        <w:rPr>
          <w:noProof/>
          <w:sz w:val="24"/>
          <w:szCs w:val="24"/>
        </w:rPr>
        <w:t>1</w:t>
      </w:r>
      <w:r w:rsidR="00AE417A" w:rsidRPr="00AE417A">
        <w:rPr>
          <w:sz w:val="24"/>
          <w:szCs w:val="24"/>
        </w:rPr>
        <w:fldChar w:fldCharType="end"/>
      </w:r>
      <w:r w:rsidR="00AE417A" w:rsidRPr="00AE417A">
        <w:rPr>
          <w:sz w:val="24"/>
          <w:szCs w:val="24"/>
        </w:rPr>
        <w:t xml:space="preserve"> - Classes Propostas</w:t>
      </w:r>
      <w:r w:rsidR="00A4107D">
        <w:rPr>
          <w:sz w:val="24"/>
          <w:szCs w:val="24"/>
        </w:rPr>
        <w:t xml:space="preserve"> Adaptado </w:t>
      </w:r>
      <w:r w:rsidR="00A4107D" w:rsidRPr="00A4107D">
        <w:rPr>
          <w:sz w:val="24"/>
          <w:szCs w:val="24"/>
        </w:rPr>
        <w:t xml:space="preserve">de </w:t>
      </w:r>
      <w:proofErr w:type="spellStart"/>
      <w:r w:rsidR="00A4107D" w:rsidRPr="00A4107D">
        <w:rPr>
          <w:sz w:val="24"/>
          <w:szCs w:val="24"/>
        </w:rPr>
        <w:t>Patra</w:t>
      </w:r>
      <w:proofErr w:type="spellEnd"/>
      <w:r w:rsidR="00A4107D" w:rsidRPr="00A4107D">
        <w:rPr>
          <w:sz w:val="24"/>
          <w:szCs w:val="24"/>
        </w:rPr>
        <w:t xml:space="preserve"> et al. (2015)</w:t>
      </w:r>
    </w:p>
    <w:tbl>
      <w:tblPr>
        <w:tblStyle w:val="TableGrid"/>
        <w:tblW w:w="0" w:type="auto"/>
        <w:tblLook w:val="04A0" w:firstRow="1" w:lastRow="0" w:firstColumn="1" w:lastColumn="0" w:noHBand="0" w:noVBand="1"/>
      </w:tblPr>
      <w:tblGrid>
        <w:gridCol w:w="1812"/>
        <w:gridCol w:w="1812"/>
        <w:gridCol w:w="1812"/>
        <w:gridCol w:w="1813"/>
        <w:gridCol w:w="1813"/>
      </w:tblGrid>
      <w:tr w:rsidR="00C03833" w14:paraId="2A3A0471" w14:textId="77777777" w:rsidTr="00C03833">
        <w:tc>
          <w:tcPr>
            <w:tcW w:w="1812" w:type="dxa"/>
          </w:tcPr>
          <w:p w14:paraId="11D44AD5" w14:textId="77777777" w:rsidR="00C03833" w:rsidRPr="00775CBB" w:rsidRDefault="00C03833" w:rsidP="000C0AB7">
            <w:pPr>
              <w:spacing w:line="360" w:lineRule="auto"/>
              <w:jc w:val="center"/>
              <w:rPr>
                <w:lang w:val="pt-BR"/>
              </w:rPr>
            </w:pPr>
            <w:proofErr w:type="spellStart"/>
            <w:r w:rsidRPr="00775CBB">
              <w:rPr>
                <w:lang w:val="pt-BR"/>
              </w:rPr>
              <w:t>Class_Ex</w:t>
            </w:r>
            <w:proofErr w:type="spellEnd"/>
          </w:p>
        </w:tc>
        <w:tc>
          <w:tcPr>
            <w:tcW w:w="1812" w:type="dxa"/>
          </w:tcPr>
          <w:p w14:paraId="184787C0" w14:textId="77777777" w:rsidR="00C03833" w:rsidRPr="00775CBB" w:rsidRDefault="00C03833" w:rsidP="000C0AB7">
            <w:pPr>
              <w:spacing w:line="360" w:lineRule="auto"/>
              <w:jc w:val="center"/>
              <w:rPr>
                <w:lang w:val="pt-BR"/>
              </w:rPr>
            </w:pPr>
            <w:proofErr w:type="spellStart"/>
            <w:r w:rsidRPr="00775CBB">
              <w:rPr>
                <w:lang w:val="pt-BR"/>
              </w:rPr>
              <w:t>Class_Ha</w:t>
            </w:r>
            <w:proofErr w:type="spellEnd"/>
          </w:p>
        </w:tc>
        <w:tc>
          <w:tcPr>
            <w:tcW w:w="1812" w:type="dxa"/>
          </w:tcPr>
          <w:p w14:paraId="0B2F9756" w14:textId="77777777" w:rsidR="00C03833" w:rsidRPr="00775CBB" w:rsidRDefault="00C03833" w:rsidP="000C0AB7">
            <w:pPr>
              <w:spacing w:line="360" w:lineRule="auto"/>
              <w:jc w:val="center"/>
              <w:rPr>
                <w:lang w:val="pt-BR"/>
              </w:rPr>
            </w:pPr>
            <w:proofErr w:type="spellStart"/>
            <w:r w:rsidRPr="00775CBB">
              <w:rPr>
                <w:lang w:val="pt-BR"/>
              </w:rPr>
              <w:t>Class_Ca</w:t>
            </w:r>
            <w:proofErr w:type="spellEnd"/>
          </w:p>
        </w:tc>
        <w:tc>
          <w:tcPr>
            <w:tcW w:w="1813" w:type="dxa"/>
          </w:tcPr>
          <w:p w14:paraId="3BCD75C4" w14:textId="77777777" w:rsidR="00C03833" w:rsidRPr="00775CBB" w:rsidRDefault="00C03833" w:rsidP="000C0AB7">
            <w:pPr>
              <w:spacing w:line="360" w:lineRule="auto"/>
              <w:jc w:val="center"/>
              <w:rPr>
                <w:lang w:val="pt-BR"/>
              </w:rPr>
            </w:pPr>
            <w:proofErr w:type="spellStart"/>
            <w:r w:rsidRPr="00775CBB">
              <w:rPr>
                <w:lang w:val="pt-BR"/>
              </w:rPr>
              <w:t>Class_Sa</w:t>
            </w:r>
            <w:proofErr w:type="spellEnd"/>
          </w:p>
        </w:tc>
        <w:tc>
          <w:tcPr>
            <w:tcW w:w="1813" w:type="dxa"/>
          </w:tcPr>
          <w:p w14:paraId="542BAA88" w14:textId="77777777" w:rsidR="00C03833" w:rsidRPr="00775CBB" w:rsidRDefault="00C03833" w:rsidP="000C0AB7">
            <w:pPr>
              <w:spacing w:line="360" w:lineRule="auto"/>
              <w:jc w:val="center"/>
              <w:rPr>
                <w:lang w:val="pt-BR"/>
              </w:rPr>
            </w:pPr>
            <w:proofErr w:type="spellStart"/>
            <w:r w:rsidRPr="00775CBB">
              <w:rPr>
                <w:lang w:val="pt-BR"/>
              </w:rPr>
              <w:t>Class_An</w:t>
            </w:r>
            <w:proofErr w:type="spellEnd"/>
          </w:p>
        </w:tc>
      </w:tr>
      <w:tr w:rsidR="00C03833" w14:paraId="56C3023A" w14:textId="77777777" w:rsidTr="00C03833">
        <w:tc>
          <w:tcPr>
            <w:tcW w:w="1812" w:type="dxa"/>
          </w:tcPr>
          <w:p w14:paraId="0EC91F26" w14:textId="77777777" w:rsidR="00C03833" w:rsidRDefault="00C03833" w:rsidP="000C0AB7">
            <w:pPr>
              <w:spacing w:line="360" w:lineRule="auto"/>
              <w:jc w:val="center"/>
              <w:rPr>
                <w:lang w:val="pt-BR"/>
              </w:rPr>
            </w:pPr>
            <w:r>
              <w:rPr>
                <w:lang w:val="pt-BR"/>
              </w:rPr>
              <w:t>Animado</w:t>
            </w:r>
          </w:p>
        </w:tc>
        <w:tc>
          <w:tcPr>
            <w:tcW w:w="1812" w:type="dxa"/>
          </w:tcPr>
          <w:p w14:paraId="54BC9BD7" w14:textId="77777777" w:rsidR="00C03833" w:rsidRDefault="00C03833" w:rsidP="000C0AB7">
            <w:pPr>
              <w:spacing w:line="360" w:lineRule="auto"/>
              <w:jc w:val="center"/>
              <w:rPr>
                <w:lang w:val="pt-BR"/>
              </w:rPr>
            </w:pPr>
            <w:r>
              <w:rPr>
                <w:lang w:val="pt-BR"/>
              </w:rPr>
              <w:t>Satisfeito</w:t>
            </w:r>
          </w:p>
        </w:tc>
        <w:tc>
          <w:tcPr>
            <w:tcW w:w="1812" w:type="dxa"/>
          </w:tcPr>
          <w:p w14:paraId="62B3794B" w14:textId="77777777" w:rsidR="00C03833" w:rsidRDefault="00C03833" w:rsidP="000C0AB7">
            <w:pPr>
              <w:spacing w:line="360" w:lineRule="auto"/>
              <w:jc w:val="center"/>
              <w:rPr>
                <w:lang w:val="pt-BR"/>
              </w:rPr>
            </w:pPr>
            <w:r w:rsidRPr="00A335BE">
              <w:rPr>
                <w:lang w:val="pt-BR"/>
              </w:rPr>
              <w:t>Calmo</w:t>
            </w:r>
          </w:p>
        </w:tc>
        <w:tc>
          <w:tcPr>
            <w:tcW w:w="1813" w:type="dxa"/>
          </w:tcPr>
          <w:p w14:paraId="1A412B8F" w14:textId="77777777" w:rsidR="00C03833" w:rsidRDefault="00C03833" w:rsidP="000C0AB7">
            <w:pPr>
              <w:spacing w:line="360" w:lineRule="auto"/>
              <w:jc w:val="center"/>
              <w:rPr>
                <w:lang w:val="pt-BR"/>
              </w:rPr>
            </w:pPr>
            <w:r w:rsidRPr="00A335BE">
              <w:rPr>
                <w:lang w:val="pt-BR"/>
              </w:rPr>
              <w:t>Triste</w:t>
            </w:r>
          </w:p>
        </w:tc>
        <w:tc>
          <w:tcPr>
            <w:tcW w:w="1813" w:type="dxa"/>
          </w:tcPr>
          <w:p w14:paraId="5130C359" w14:textId="77777777" w:rsidR="00C03833" w:rsidRDefault="00C03833" w:rsidP="000C0AB7">
            <w:pPr>
              <w:spacing w:line="360" w:lineRule="auto"/>
              <w:jc w:val="center"/>
              <w:rPr>
                <w:lang w:val="pt-BR"/>
              </w:rPr>
            </w:pPr>
            <w:r w:rsidRPr="00A335BE">
              <w:rPr>
                <w:lang w:val="pt-BR"/>
              </w:rPr>
              <w:t>Bravo</w:t>
            </w:r>
          </w:p>
        </w:tc>
      </w:tr>
      <w:tr w:rsidR="00C03833" w14:paraId="2934F15A" w14:textId="77777777" w:rsidTr="00C03833">
        <w:tc>
          <w:tcPr>
            <w:tcW w:w="1812" w:type="dxa"/>
          </w:tcPr>
          <w:p w14:paraId="12393D32" w14:textId="77777777" w:rsidR="00C03833" w:rsidRDefault="00C03833" w:rsidP="000C0AB7">
            <w:pPr>
              <w:spacing w:line="360" w:lineRule="auto"/>
              <w:jc w:val="center"/>
              <w:rPr>
                <w:lang w:val="pt-BR"/>
              </w:rPr>
            </w:pPr>
            <w:r>
              <w:rPr>
                <w:lang w:val="pt-BR"/>
              </w:rPr>
              <w:t>Admirado</w:t>
            </w:r>
          </w:p>
        </w:tc>
        <w:tc>
          <w:tcPr>
            <w:tcW w:w="1812" w:type="dxa"/>
          </w:tcPr>
          <w:p w14:paraId="38ED5DA3" w14:textId="77777777" w:rsidR="00C03833" w:rsidRDefault="00C03833" w:rsidP="000C0AB7">
            <w:pPr>
              <w:spacing w:line="360" w:lineRule="auto"/>
              <w:jc w:val="center"/>
              <w:rPr>
                <w:lang w:val="pt-BR"/>
              </w:rPr>
            </w:pPr>
            <w:r w:rsidRPr="00A335BE">
              <w:rPr>
                <w:lang w:val="pt-BR"/>
              </w:rPr>
              <w:t>Feliz</w:t>
            </w:r>
          </w:p>
        </w:tc>
        <w:tc>
          <w:tcPr>
            <w:tcW w:w="1812" w:type="dxa"/>
          </w:tcPr>
          <w:p w14:paraId="052E1215" w14:textId="77777777" w:rsidR="00C03833" w:rsidRDefault="00C03833" w:rsidP="000C0AB7">
            <w:pPr>
              <w:spacing w:line="360" w:lineRule="auto"/>
              <w:jc w:val="center"/>
              <w:rPr>
                <w:lang w:val="pt-BR"/>
              </w:rPr>
            </w:pPr>
            <w:r w:rsidRPr="00A335BE">
              <w:rPr>
                <w:lang w:val="pt-BR"/>
              </w:rPr>
              <w:t>Descontraído</w:t>
            </w:r>
          </w:p>
        </w:tc>
        <w:tc>
          <w:tcPr>
            <w:tcW w:w="1813" w:type="dxa"/>
          </w:tcPr>
          <w:p w14:paraId="53785744" w14:textId="77777777" w:rsidR="00C03833" w:rsidRDefault="00C03833" w:rsidP="000C0AB7">
            <w:pPr>
              <w:spacing w:line="360" w:lineRule="auto"/>
              <w:jc w:val="center"/>
              <w:rPr>
                <w:lang w:val="pt-BR"/>
              </w:rPr>
            </w:pPr>
            <w:r w:rsidRPr="00A335BE">
              <w:rPr>
                <w:lang w:val="pt-BR"/>
              </w:rPr>
              <w:t>Sombrio</w:t>
            </w:r>
          </w:p>
        </w:tc>
        <w:tc>
          <w:tcPr>
            <w:tcW w:w="1813" w:type="dxa"/>
          </w:tcPr>
          <w:p w14:paraId="4AB8A8EA" w14:textId="77777777" w:rsidR="00C03833" w:rsidRDefault="00C03833" w:rsidP="000C0AB7">
            <w:pPr>
              <w:spacing w:line="360" w:lineRule="auto"/>
              <w:jc w:val="center"/>
              <w:rPr>
                <w:lang w:val="pt-BR"/>
              </w:rPr>
            </w:pPr>
            <w:r w:rsidRPr="00A335BE">
              <w:rPr>
                <w:lang w:val="pt-BR"/>
              </w:rPr>
              <w:t>Alarmado</w:t>
            </w:r>
          </w:p>
        </w:tc>
      </w:tr>
      <w:tr w:rsidR="00C03833" w14:paraId="33B95C8D" w14:textId="77777777" w:rsidTr="00C03833">
        <w:tc>
          <w:tcPr>
            <w:tcW w:w="1812" w:type="dxa"/>
          </w:tcPr>
          <w:p w14:paraId="6F1BC316" w14:textId="77777777" w:rsidR="00C03833" w:rsidRDefault="00C03833" w:rsidP="000C0AB7">
            <w:pPr>
              <w:spacing w:line="360" w:lineRule="auto"/>
              <w:jc w:val="center"/>
              <w:rPr>
                <w:lang w:val="pt-BR"/>
              </w:rPr>
            </w:pPr>
            <w:r>
              <w:rPr>
                <w:lang w:val="pt-BR"/>
              </w:rPr>
              <w:t>Excitado</w:t>
            </w:r>
          </w:p>
        </w:tc>
        <w:tc>
          <w:tcPr>
            <w:tcW w:w="1812" w:type="dxa"/>
          </w:tcPr>
          <w:p w14:paraId="17182871" w14:textId="77777777" w:rsidR="00C03833" w:rsidRDefault="00C03833" w:rsidP="000C0AB7">
            <w:pPr>
              <w:spacing w:line="360" w:lineRule="auto"/>
              <w:jc w:val="center"/>
              <w:rPr>
                <w:lang w:val="pt-BR"/>
              </w:rPr>
            </w:pPr>
            <w:r w:rsidRPr="00A335BE">
              <w:rPr>
                <w:lang w:val="pt-BR"/>
              </w:rPr>
              <w:t>Contente</w:t>
            </w:r>
          </w:p>
        </w:tc>
        <w:tc>
          <w:tcPr>
            <w:tcW w:w="1812" w:type="dxa"/>
          </w:tcPr>
          <w:p w14:paraId="14D43DDC" w14:textId="77777777" w:rsidR="00C03833" w:rsidRDefault="00C03833" w:rsidP="000C0AB7">
            <w:pPr>
              <w:spacing w:line="360" w:lineRule="auto"/>
              <w:jc w:val="center"/>
              <w:rPr>
                <w:lang w:val="pt-BR"/>
              </w:rPr>
            </w:pPr>
            <w:r w:rsidRPr="00A335BE">
              <w:rPr>
                <w:lang w:val="pt-BR"/>
              </w:rPr>
              <w:t>Satisfeito</w:t>
            </w:r>
          </w:p>
        </w:tc>
        <w:tc>
          <w:tcPr>
            <w:tcW w:w="1813" w:type="dxa"/>
          </w:tcPr>
          <w:p w14:paraId="2D55ED5A" w14:textId="77777777" w:rsidR="00C03833" w:rsidRDefault="00C03833" w:rsidP="000C0AB7">
            <w:pPr>
              <w:spacing w:line="360" w:lineRule="auto"/>
              <w:jc w:val="center"/>
              <w:rPr>
                <w:lang w:val="pt-BR"/>
              </w:rPr>
            </w:pPr>
            <w:r w:rsidRPr="00A335BE">
              <w:rPr>
                <w:lang w:val="pt-BR"/>
              </w:rPr>
              <w:t>Depressivo</w:t>
            </w:r>
          </w:p>
        </w:tc>
        <w:tc>
          <w:tcPr>
            <w:tcW w:w="1813" w:type="dxa"/>
          </w:tcPr>
          <w:p w14:paraId="547F53A9" w14:textId="77777777" w:rsidR="00C03833" w:rsidRDefault="00C03833" w:rsidP="000C0AB7">
            <w:pPr>
              <w:spacing w:line="360" w:lineRule="auto"/>
              <w:jc w:val="center"/>
              <w:rPr>
                <w:lang w:val="pt-BR"/>
              </w:rPr>
            </w:pPr>
            <w:r w:rsidRPr="00A335BE">
              <w:rPr>
                <w:lang w:val="pt-BR"/>
              </w:rPr>
              <w:t>Tenso</w:t>
            </w:r>
          </w:p>
        </w:tc>
      </w:tr>
    </w:tbl>
    <w:p w14:paraId="4EFD641B" w14:textId="77777777" w:rsidR="005F2B98" w:rsidRDefault="005F2B98" w:rsidP="005F2B98">
      <w:pPr>
        <w:spacing w:line="360" w:lineRule="auto"/>
        <w:jc w:val="both"/>
        <w:rPr>
          <w:lang w:val="pt-BR"/>
        </w:rPr>
      </w:pPr>
    </w:p>
    <w:p w14:paraId="1AD3E5D9" w14:textId="4FB77B9E" w:rsidR="00C26358" w:rsidRPr="00A335BE" w:rsidRDefault="00B02A5C" w:rsidP="00ED7725">
      <w:pPr>
        <w:spacing w:line="360" w:lineRule="auto"/>
        <w:ind w:firstLine="708"/>
        <w:jc w:val="both"/>
        <w:rPr>
          <w:lang w:val="pt-BR"/>
        </w:rPr>
      </w:pPr>
      <w:r w:rsidRPr="00A335BE">
        <w:rPr>
          <w:lang w:val="pt-BR"/>
        </w:rPr>
        <w:t xml:space="preserve">O </w:t>
      </w:r>
      <w:proofErr w:type="spellStart"/>
      <w:r w:rsidRPr="004B3354">
        <w:rPr>
          <w:i/>
          <w:lang w:val="pt-BR"/>
        </w:rPr>
        <w:t>dataset</w:t>
      </w:r>
      <w:proofErr w:type="spellEnd"/>
      <w:r w:rsidRPr="00A335BE">
        <w:rPr>
          <w:lang w:val="pt-BR"/>
        </w:rPr>
        <w:t xml:space="preserve"> utilizado para este estudo é uma replicação textual correspondente ao </w:t>
      </w:r>
      <w:r w:rsidR="00C26358" w:rsidRPr="00A335BE">
        <w:rPr>
          <w:lang w:val="pt-BR"/>
        </w:rPr>
        <w:t>corpus</w:t>
      </w:r>
      <w:r w:rsidRPr="00A335BE">
        <w:rPr>
          <w:lang w:val="pt-BR"/>
        </w:rPr>
        <w:t xml:space="preserve"> de áudio criado por </w:t>
      </w:r>
      <w:proofErr w:type="spellStart"/>
      <w:r w:rsidRPr="00A335BE">
        <w:rPr>
          <w:lang w:val="pt-BR"/>
        </w:rPr>
        <w:t>Patra</w:t>
      </w:r>
      <w:proofErr w:type="spellEnd"/>
      <w:r w:rsidRPr="00A335BE">
        <w:rPr>
          <w:lang w:val="pt-BR"/>
        </w:rPr>
        <w:t xml:space="preserve"> </w:t>
      </w:r>
      <w:proofErr w:type="spellStart"/>
      <w:r w:rsidRPr="00A335BE">
        <w:rPr>
          <w:lang w:val="pt-BR"/>
        </w:rPr>
        <w:t>at</w:t>
      </w:r>
      <w:proofErr w:type="spellEnd"/>
      <w:r w:rsidRPr="00A335BE">
        <w:rPr>
          <w:lang w:val="pt-BR"/>
        </w:rPr>
        <w:t xml:space="preserve"> al. (2013</w:t>
      </w:r>
      <w:r w:rsidR="00AF3FD4">
        <w:rPr>
          <w:lang w:val="pt-BR"/>
        </w:rPr>
        <w:t xml:space="preserve"> apud </w:t>
      </w:r>
      <w:r w:rsidR="00AF3FD4" w:rsidRPr="003E19DB">
        <w:rPr>
          <w:lang w:val="pt-BR"/>
        </w:rPr>
        <w:t>PATRA; DAS; BANDYOPADHYAY, 2015</w:t>
      </w:r>
      <w:r w:rsidRPr="00A335BE">
        <w:rPr>
          <w:lang w:val="pt-BR"/>
        </w:rPr>
        <w:t xml:space="preserve">), </w:t>
      </w:r>
      <w:r w:rsidR="00C26358" w:rsidRPr="00A335BE">
        <w:rPr>
          <w:lang w:val="pt-BR"/>
        </w:rPr>
        <w:t xml:space="preserve">a base de dados </w:t>
      </w:r>
      <w:r w:rsidRPr="00A335BE">
        <w:rPr>
          <w:lang w:val="pt-BR"/>
        </w:rPr>
        <w:t>final contém as letras de 461 músicas. Além disso, alunos de graduação com idades entre 18 e 24 anos efetuaram a classificação das letras nas classes apresentadas n</w:t>
      </w:r>
      <w:r w:rsidR="005E43CF">
        <w:rPr>
          <w:lang w:val="pt-BR"/>
        </w:rPr>
        <w:t>o</w:t>
      </w:r>
      <w:r w:rsidRPr="00A335BE">
        <w:rPr>
          <w:lang w:val="pt-BR"/>
        </w:rPr>
        <w:t xml:space="preserve"> </w:t>
      </w:r>
      <w:r w:rsidR="00750C52">
        <w:rPr>
          <w:lang w:val="pt-BR"/>
        </w:rPr>
        <w:t>Quadro</w:t>
      </w:r>
      <w:r w:rsidRPr="00A335BE">
        <w:rPr>
          <w:lang w:val="pt-BR"/>
        </w:rPr>
        <w:t xml:space="preserve"> 1. Cada música do </w:t>
      </w:r>
      <w:proofErr w:type="spellStart"/>
      <w:r w:rsidRPr="00884239">
        <w:rPr>
          <w:i/>
          <w:lang w:val="pt-BR"/>
        </w:rPr>
        <w:t>dataset</w:t>
      </w:r>
      <w:proofErr w:type="spellEnd"/>
      <w:r w:rsidRPr="00A335BE">
        <w:rPr>
          <w:lang w:val="pt-BR"/>
        </w:rPr>
        <w:t xml:space="preserve"> foi anotada por cinco estudantes</w:t>
      </w:r>
      <w:r w:rsidR="00C26358" w:rsidRPr="00A335BE">
        <w:rPr>
          <w:lang w:val="pt-BR"/>
        </w:rPr>
        <w:t xml:space="preserve">. </w:t>
      </w:r>
    </w:p>
    <w:p w14:paraId="4E258747" w14:textId="24C1539D" w:rsidR="00B02A5C" w:rsidRPr="00A335BE" w:rsidRDefault="00B02A5C" w:rsidP="00ED7725">
      <w:pPr>
        <w:spacing w:line="360" w:lineRule="auto"/>
        <w:ind w:firstLine="708"/>
        <w:jc w:val="both"/>
        <w:rPr>
          <w:lang w:val="pt-BR"/>
        </w:rPr>
      </w:pPr>
      <w:r w:rsidRPr="00A335BE">
        <w:rPr>
          <w:lang w:val="pt-BR"/>
        </w:rPr>
        <w:t>Durante o processo de anotação</w:t>
      </w:r>
      <w:r w:rsidR="00AF3FD4">
        <w:rPr>
          <w:lang w:val="pt-BR"/>
        </w:rPr>
        <w:t xml:space="preserve"> (</w:t>
      </w:r>
      <w:r w:rsidRPr="00A335BE">
        <w:rPr>
          <w:lang w:val="pt-BR"/>
        </w:rPr>
        <w:t>classificação</w:t>
      </w:r>
      <w:r w:rsidR="00AF3FD4">
        <w:rPr>
          <w:lang w:val="pt-BR"/>
        </w:rPr>
        <w:t>)</w:t>
      </w:r>
      <w:r w:rsidRPr="00A335BE">
        <w:rPr>
          <w:lang w:val="pt-BR"/>
        </w:rPr>
        <w:t xml:space="preserve"> das letras, </w:t>
      </w:r>
      <w:r w:rsidR="005F2B98">
        <w:rPr>
          <w:lang w:val="pt-BR"/>
        </w:rPr>
        <w:t>os autores</w:t>
      </w:r>
      <w:r w:rsidRPr="00A335BE">
        <w:rPr>
          <w:lang w:val="pt-BR"/>
        </w:rPr>
        <w:t xml:space="preserve"> verificar</w:t>
      </w:r>
      <w:r w:rsidR="005F2B98">
        <w:rPr>
          <w:lang w:val="pt-BR"/>
        </w:rPr>
        <w:t>am</w:t>
      </w:r>
      <w:r w:rsidRPr="00A335BE">
        <w:rPr>
          <w:lang w:val="pt-BR"/>
        </w:rPr>
        <w:t xml:space="preserve"> que existem algumas confusões entre as classes </w:t>
      </w:r>
      <w:proofErr w:type="spellStart"/>
      <w:r w:rsidRPr="00A335BE">
        <w:rPr>
          <w:lang w:val="pt-BR"/>
        </w:rPr>
        <w:t>Class_An</w:t>
      </w:r>
      <w:proofErr w:type="spellEnd"/>
      <w:r w:rsidRPr="00A335BE">
        <w:rPr>
          <w:lang w:val="pt-BR"/>
        </w:rPr>
        <w:t xml:space="preserve"> e </w:t>
      </w:r>
      <w:proofErr w:type="spellStart"/>
      <w:r w:rsidRPr="00A335BE">
        <w:rPr>
          <w:lang w:val="pt-BR"/>
        </w:rPr>
        <w:t>Class_Ex</w:t>
      </w:r>
      <w:proofErr w:type="spellEnd"/>
      <w:r w:rsidRPr="00A335BE">
        <w:rPr>
          <w:lang w:val="pt-BR"/>
        </w:rPr>
        <w:t>”, “</w:t>
      </w:r>
      <w:proofErr w:type="spellStart"/>
      <w:r w:rsidRPr="00A335BE">
        <w:rPr>
          <w:lang w:val="pt-BR"/>
        </w:rPr>
        <w:t>Class_Ha</w:t>
      </w:r>
      <w:proofErr w:type="spellEnd"/>
      <w:r w:rsidRPr="00A335BE">
        <w:rPr>
          <w:lang w:val="pt-BR"/>
        </w:rPr>
        <w:t xml:space="preserve"> e </w:t>
      </w:r>
      <w:proofErr w:type="spellStart"/>
      <w:r w:rsidRPr="00A335BE">
        <w:rPr>
          <w:lang w:val="pt-BR"/>
        </w:rPr>
        <w:t>Class_Ex</w:t>
      </w:r>
      <w:proofErr w:type="spellEnd"/>
      <w:r w:rsidRPr="00A335BE">
        <w:rPr>
          <w:lang w:val="pt-BR"/>
        </w:rPr>
        <w:t>” e “</w:t>
      </w:r>
      <w:proofErr w:type="spellStart"/>
      <w:r w:rsidRPr="00A335BE">
        <w:rPr>
          <w:lang w:val="pt-BR"/>
        </w:rPr>
        <w:t>Class_Sa</w:t>
      </w:r>
      <w:proofErr w:type="spellEnd"/>
      <w:r w:rsidRPr="00A335BE">
        <w:rPr>
          <w:lang w:val="pt-BR"/>
        </w:rPr>
        <w:t xml:space="preserve"> e </w:t>
      </w:r>
      <w:proofErr w:type="spellStart"/>
      <w:r w:rsidRPr="00A335BE">
        <w:rPr>
          <w:lang w:val="pt-BR"/>
        </w:rPr>
        <w:t>Class_Ca</w:t>
      </w:r>
      <w:proofErr w:type="spellEnd"/>
      <w:r w:rsidRPr="00A335BE">
        <w:rPr>
          <w:lang w:val="pt-BR"/>
        </w:rPr>
        <w:t>”</w:t>
      </w:r>
      <w:r w:rsidR="00385BDF">
        <w:rPr>
          <w:lang w:val="pt-BR"/>
        </w:rPr>
        <w:t>.</w:t>
      </w:r>
      <w:r w:rsidRPr="00A335BE">
        <w:rPr>
          <w:lang w:val="pt-BR"/>
        </w:rPr>
        <w:t xml:space="preserve"> </w:t>
      </w:r>
      <w:r w:rsidR="00385BDF">
        <w:rPr>
          <w:lang w:val="pt-BR"/>
        </w:rPr>
        <w:t>I</w:t>
      </w:r>
      <w:r w:rsidRPr="00A335BE">
        <w:rPr>
          <w:lang w:val="pt-BR"/>
        </w:rPr>
        <w:t xml:space="preserve">sso ocorre porque as mesmas têm características parecidas. Além disso, foi verificado que em alguns casos os anotadores tinham sentimentos diferentes quando ouviam a música </w:t>
      </w:r>
      <w:r w:rsidR="00C26358" w:rsidRPr="00A335BE">
        <w:rPr>
          <w:lang w:val="pt-BR"/>
        </w:rPr>
        <w:t>e</w:t>
      </w:r>
      <w:r w:rsidRPr="00A335BE">
        <w:rPr>
          <w:lang w:val="pt-BR"/>
        </w:rPr>
        <w:t xml:space="preserve"> quando apenas liam as letras. Para evitar confusões, cada uma das músicas foi anotada com uma </w:t>
      </w:r>
      <w:r w:rsidR="00C26358" w:rsidRPr="00A335BE">
        <w:rPr>
          <w:lang w:val="pt-BR"/>
        </w:rPr>
        <w:t>polaridade</w:t>
      </w:r>
      <w:r w:rsidRPr="00A335BE">
        <w:rPr>
          <w:lang w:val="pt-BR"/>
        </w:rPr>
        <w:t>: positiv</w:t>
      </w:r>
      <w:r w:rsidR="00C26358" w:rsidRPr="00A335BE">
        <w:rPr>
          <w:lang w:val="pt-BR"/>
        </w:rPr>
        <w:t>a</w:t>
      </w:r>
      <w:r w:rsidRPr="00A335BE">
        <w:rPr>
          <w:lang w:val="pt-BR"/>
        </w:rPr>
        <w:t xml:space="preserve"> ou negativ</w:t>
      </w:r>
      <w:r w:rsidR="00C26358" w:rsidRPr="00A335BE">
        <w:rPr>
          <w:lang w:val="pt-BR"/>
        </w:rPr>
        <w:t>a</w:t>
      </w:r>
      <w:r w:rsidRPr="00A335BE">
        <w:rPr>
          <w:lang w:val="pt-BR"/>
        </w:rPr>
        <w:t xml:space="preserve">. A utilização da </w:t>
      </w:r>
      <w:r w:rsidR="00775CBB">
        <w:rPr>
          <w:lang w:val="pt-BR"/>
        </w:rPr>
        <w:t>polaridade</w:t>
      </w:r>
      <w:r w:rsidRPr="00A335BE">
        <w:rPr>
          <w:lang w:val="pt-BR"/>
        </w:rPr>
        <w:t xml:space="preserve"> aumentou os resultados de concordância entre anotadores</w:t>
      </w:r>
      <w:r w:rsidR="00C26358" w:rsidRPr="00A335BE">
        <w:rPr>
          <w:lang w:val="pt-BR"/>
        </w:rPr>
        <w:t xml:space="preserve"> de 88%</w:t>
      </w:r>
      <w:r w:rsidRPr="00A335BE">
        <w:rPr>
          <w:lang w:val="pt-BR"/>
        </w:rPr>
        <w:t xml:space="preserve"> para 95%. </w:t>
      </w:r>
    </w:p>
    <w:p w14:paraId="2540D458" w14:textId="2DE5A25B" w:rsidR="00445829" w:rsidRPr="00445829" w:rsidRDefault="00B02A5C" w:rsidP="00ED7725">
      <w:pPr>
        <w:spacing w:line="360" w:lineRule="auto"/>
        <w:ind w:firstLine="708"/>
        <w:jc w:val="both"/>
        <w:rPr>
          <w:lang w:val="pt-BR"/>
        </w:rPr>
      </w:pPr>
      <w:r w:rsidRPr="00445829">
        <w:rPr>
          <w:lang w:val="pt-BR"/>
        </w:rPr>
        <w:t xml:space="preserve">Para a criação de um </w:t>
      </w:r>
      <w:r w:rsidRPr="00445829">
        <w:rPr>
          <w:i/>
          <w:lang w:val="pt-BR"/>
        </w:rPr>
        <w:t>framework</w:t>
      </w:r>
      <w:r w:rsidRPr="00445829">
        <w:rPr>
          <w:lang w:val="pt-BR"/>
        </w:rPr>
        <w:t xml:space="preserve"> </w:t>
      </w:r>
      <w:r w:rsidR="00F10B67" w:rsidRPr="00445829">
        <w:rPr>
          <w:lang w:val="pt-BR"/>
        </w:rPr>
        <w:t>de</w:t>
      </w:r>
      <w:r w:rsidRPr="00445829">
        <w:rPr>
          <w:lang w:val="pt-BR"/>
        </w:rPr>
        <w:t xml:space="preserve"> classificação musical, primeiramente os autores utilizaram três analisadores léxicos</w:t>
      </w:r>
      <w:r w:rsidR="00445829" w:rsidRPr="00445829">
        <w:rPr>
          <w:lang w:val="pt-BR"/>
        </w:rPr>
        <w:t xml:space="preserve"> de sentimentos</w:t>
      </w:r>
      <w:r w:rsidRPr="00445829">
        <w:rPr>
          <w:lang w:val="pt-BR"/>
        </w:rPr>
        <w:t xml:space="preserve"> para classificar</w:t>
      </w:r>
      <w:r w:rsidR="00445829" w:rsidRPr="00445829">
        <w:rPr>
          <w:lang w:val="pt-BR"/>
        </w:rPr>
        <w:t xml:space="preserve"> os</w:t>
      </w:r>
      <w:r w:rsidRPr="00445829">
        <w:rPr>
          <w:lang w:val="pt-BR"/>
        </w:rPr>
        <w:t xml:space="preserve"> sentimentos das palavras presentes nas letras musicais.</w:t>
      </w:r>
      <w:r w:rsidR="00AE417A" w:rsidRPr="00445829">
        <w:rPr>
          <w:lang w:val="pt-BR"/>
        </w:rPr>
        <w:t xml:space="preserve"> </w:t>
      </w:r>
      <w:r w:rsidRPr="00445829">
        <w:rPr>
          <w:lang w:val="pt-BR"/>
        </w:rPr>
        <w:t xml:space="preserve">Os analisadores léxicos são: </w:t>
      </w:r>
      <w:r w:rsidRPr="00897948">
        <w:rPr>
          <w:i/>
          <w:lang w:val="pt-BR"/>
        </w:rPr>
        <w:t xml:space="preserve">Hindi </w:t>
      </w:r>
      <w:proofErr w:type="spellStart"/>
      <w:r w:rsidRPr="00897948">
        <w:rPr>
          <w:i/>
          <w:lang w:val="pt-BR"/>
        </w:rPr>
        <w:t>Subjective</w:t>
      </w:r>
      <w:proofErr w:type="spellEnd"/>
      <w:r w:rsidRPr="00897948">
        <w:rPr>
          <w:i/>
          <w:lang w:val="pt-BR"/>
        </w:rPr>
        <w:t xml:space="preserve"> </w:t>
      </w:r>
      <w:proofErr w:type="spellStart"/>
      <w:r w:rsidRPr="00897948">
        <w:rPr>
          <w:i/>
          <w:lang w:val="pt-BR"/>
        </w:rPr>
        <w:t>Lexicon</w:t>
      </w:r>
      <w:proofErr w:type="spellEnd"/>
      <w:r w:rsidR="00445829" w:rsidRPr="00445829">
        <w:rPr>
          <w:lang w:val="pt-BR"/>
        </w:rPr>
        <w:t xml:space="preserve"> (HSL)</w:t>
      </w:r>
      <w:r w:rsidRPr="00445829">
        <w:rPr>
          <w:lang w:val="pt-BR"/>
        </w:rPr>
        <w:t xml:space="preserve"> </w:t>
      </w:r>
      <w:r w:rsidR="00B30209" w:rsidRPr="00445829">
        <w:rPr>
          <w:lang w:val="pt-BR"/>
        </w:rPr>
        <w:t>(</w:t>
      </w:r>
      <w:r w:rsidR="00B30209" w:rsidRPr="003E19DB">
        <w:rPr>
          <w:lang w:val="pt-BR"/>
        </w:rPr>
        <w:t>BAKLIWAL; ARORA; VARMA, 2012</w:t>
      </w:r>
      <w:r w:rsidR="004E388F">
        <w:rPr>
          <w:lang w:val="pt-BR"/>
        </w:rPr>
        <w:t xml:space="preserve"> apud </w:t>
      </w:r>
      <w:r w:rsidR="004E388F" w:rsidRPr="00445829">
        <w:rPr>
          <w:lang w:val="pt-BR"/>
        </w:rPr>
        <w:t>PATRA; DAS; BANDYOPADHYAY,</w:t>
      </w:r>
      <w:r w:rsidR="004E388F" w:rsidRPr="003E19DB">
        <w:rPr>
          <w:lang w:val="pt-BR"/>
        </w:rPr>
        <w:t xml:space="preserve"> 2015</w:t>
      </w:r>
      <w:r w:rsidR="00B30209" w:rsidRPr="003E19DB">
        <w:rPr>
          <w:lang w:val="pt-BR"/>
        </w:rPr>
        <w:t>)</w:t>
      </w:r>
      <w:r w:rsidRPr="003E19DB">
        <w:rPr>
          <w:lang w:val="pt-BR"/>
        </w:rPr>
        <w:t xml:space="preserve">, </w:t>
      </w:r>
      <w:r w:rsidRPr="00897948">
        <w:rPr>
          <w:i/>
          <w:lang w:val="pt-BR"/>
        </w:rPr>
        <w:t xml:space="preserve">Hindi </w:t>
      </w:r>
      <w:proofErr w:type="spellStart"/>
      <w:r w:rsidRPr="00897948">
        <w:rPr>
          <w:i/>
          <w:lang w:val="pt-BR"/>
        </w:rPr>
        <w:t>SentiWordnet</w:t>
      </w:r>
      <w:proofErr w:type="spellEnd"/>
      <w:r w:rsidR="00445829" w:rsidRPr="003E19DB">
        <w:rPr>
          <w:lang w:val="pt-BR"/>
        </w:rPr>
        <w:t xml:space="preserve"> (HSW)</w:t>
      </w:r>
      <w:r w:rsidR="00F10B67" w:rsidRPr="003E19DB">
        <w:rPr>
          <w:lang w:val="pt-BR"/>
        </w:rPr>
        <w:t xml:space="preserve"> </w:t>
      </w:r>
      <w:r w:rsidR="008B692B" w:rsidRPr="003E19DB">
        <w:rPr>
          <w:lang w:val="pt-BR"/>
        </w:rPr>
        <w:t>(JOSHI; R; BHATTACHARYYA, 2010</w:t>
      </w:r>
      <w:r w:rsidR="004E388F">
        <w:rPr>
          <w:lang w:val="pt-BR"/>
        </w:rPr>
        <w:t xml:space="preserve"> apud </w:t>
      </w:r>
      <w:r w:rsidR="004E388F" w:rsidRPr="00445829">
        <w:rPr>
          <w:lang w:val="pt-BR"/>
        </w:rPr>
        <w:t>PATRA; DAS; BANDYOPADHYAY,</w:t>
      </w:r>
      <w:r w:rsidR="004E388F" w:rsidRPr="003E19DB">
        <w:rPr>
          <w:lang w:val="pt-BR"/>
        </w:rPr>
        <w:t xml:space="preserve"> 2015</w:t>
      </w:r>
      <w:r w:rsidR="008B692B" w:rsidRPr="003E19DB">
        <w:rPr>
          <w:lang w:val="pt-BR"/>
        </w:rPr>
        <w:t>)</w:t>
      </w:r>
      <w:r w:rsidR="006657D3" w:rsidRPr="003E19DB">
        <w:rPr>
          <w:lang w:val="pt-BR"/>
        </w:rPr>
        <w:t xml:space="preserve"> </w:t>
      </w:r>
      <w:r w:rsidRPr="003E19DB">
        <w:rPr>
          <w:lang w:val="pt-BR"/>
        </w:rPr>
        <w:t xml:space="preserve">e </w:t>
      </w:r>
      <w:r w:rsidRPr="00897948">
        <w:rPr>
          <w:i/>
          <w:lang w:val="pt-BR"/>
        </w:rPr>
        <w:t xml:space="preserve">Hindi </w:t>
      </w:r>
      <w:proofErr w:type="spellStart"/>
      <w:r w:rsidRPr="00897948">
        <w:rPr>
          <w:i/>
          <w:lang w:val="pt-BR"/>
        </w:rPr>
        <w:t>Wordnet</w:t>
      </w:r>
      <w:proofErr w:type="spellEnd"/>
      <w:r w:rsidRPr="00897948">
        <w:rPr>
          <w:i/>
          <w:lang w:val="pt-BR"/>
        </w:rPr>
        <w:t xml:space="preserve"> </w:t>
      </w:r>
      <w:proofErr w:type="spellStart"/>
      <w:r w:rsidRPr="00897948">
        <w:rPr>
          <w:i/>
          <w:lang w:val="pt-BR"/>
        </w:rPr>
        <w:t>Affect</w:t>
      </w:r>
      <w:proofErr w:type="spellEnd"/>
      <w:r w:rsidR="00445829" w:rsidRPr="003E19DB">
        <w:rPr>
          <w:lang w:val="pt-BR"/>
        </w:rPr>
        <w:t xml:space="preserve"> (HWA)</w:t>
      </w:r>
      <w:r w:rsidRPr="003E19DB">
        <w:rPr>
          <w:lang w:val="pt-BR"/>
        </w:rPr>
        <w:t xml:space="preserve"> (</w:t>
      </w:r>
      <w:r w:rsidR="00625DD3" w:rsidRPr="003E19DB">
        <w:rPr>
          <w:lang w:val="pt-BR"/>
        </w:rPr>
        <w:t xml:space="preserve">DAS; PORIA; </w:t>
      </w:r>
      <w:r w:rsidR="00625DD3" w:rsidRPr="003E19DB">
        <w:rPr>
          <w:lang w:val="pt-BR"/>
        </w:rPr>
        <w:lastRenderedPageBreak/>
        <w:t>BANDYOPADHYAY, 2012</w:t>
      </w:r>
      <w:r w:rsidR="004E388F">
        <w:rPr>
          <w:lang w:val="pt-BR"/>
        </w:rPr>
        <w:t xml:space="preserve"> apud </w:t>
      </w:r>
      <w:r w:rsidR="004E388F" w:rsidRPr="00445829">
        <w:rPr>
          <w:lang w:val="pt-BR"/>
        </w:rPr>
        <w:t>PATRA; DAS; BANDYOPADHYAY,</w:t>
      </w:r>
      <w:r w:rsidR="004E388F" w:rsidRPr="003E19DB">
        <w:rPr>
          <w:lang w:val="pt-BR"/>
        </w:rPr>
        <w:t xml:space="preserve"> 2015</w:t>
      </w:r>
      <w:r w:rsidR="00625DD3" w:rsidRPr="003E19DB">
        <w:rPr>
          <w:lang w:val="pt-BR"/>
        </w:rPr>
        <w:t>)</w:t>
      </w:r>
      <w:r w:rsidR="00082B1B" w:rsidRPr="003E19DB">
        <w:rPr>
          <w:lang w:val="pt-BR"/>
        </w:rPr>
        <w:t>.</w:t>
      </w:r>
      <w:r w:rsidR="00445829" w:rsidRPr="003E19DB">
        <w:rPr>
          <w:lang w:val="pt-BR"/>
        </w:rPr>
        <w:t xml:space="preserve"> O HSL</w:t>
      </w:r>
      <w:r w:rsidR="00F12C39">
        <w:rPr>
          <w:lang w:val="pt-BR"/>
        </w:rPr>
        <w:t xml:space="preserve"> </w:t>
      </w:r>
      <w:r w:rsidR="00445829" w:rsidRPr="003E19DB">
        <w:rPr>
          <w:lang w:val="pt-BR"/>
        </w:rPr>
        <w:t>cont</w:t>
      </w:r>
      <w:r w:rsidR="00C77716">
        <w:rPr>
          <w:lang w:val="pt-BR"/>
        </w:rPr>
        <w:t>é</w:t>
      </w:r>
      <w:r w:rsidR="00445829" w:rsidRPr="003E19DB">
        <w:rPr>
          <w:lang w:val="pt-BR"/>
        </w:rPr>
        <w:t>m</w:t>
      </w:r>
      <w:r w:rsidR="007119FC" w:rsidRPr="003E19DB">
        <w:rPr>
          <w:lang w:val="pt-BR"/>
        </w:rPr>
        <w:t xml:space="preserve"> </w:t>
      </w:r>
      <w:r w:rsidR="00445829" w:rsidRPr="003E19DB">
        <w:rPr>
          <w:lang w:val="pt-BR"/>
        </w:rPr>
        <w:t xml:space="preserve">duas listas, uma </w:t>
      </w:r>
      <w:r w:rsidR="00445829" w:rsidRPr="00445829">
        <w:rPr>
          <w:lang w:val="pt-BR"/>
        </w:rPr>
        <w:t>de adjetivos (3</w:t>
      </w:r>
      <w:r w:rsidR="00884239">
        <w:rPr>
          <w:lang w:val="pt-BR"/>
        </w:rPr>
        <w:t>.</w:t>
      </w:r>
      <w:r w:rsidR="00445829" w:rsidRPr="00445829">
        <w:rPr>
          <w:lang w:val="pt-BR"/>
        </w:rPr>
        <w:t>909 positivos, 2</w:t>
      </w:r>
      <w:r w:rsidR="00884239">
        <w:rPr>
          <w:lang w:val="pt-BR"/>
        </w:rPr>
        <w:t>.</w:t>
      </w:r>
      <w:r w:rsidR="00445829" w:rsidRPr="00445829">
        <w:rPr>
          <w:lang w:val="pt-BR"/>
        </w:rPr>
        <w:t>974 negativos e 1</w:t>
      </w:r>
      <w:r w:rsidR="00884239">
        <w:rPr>
          <w:lang w:val="pt-BR"/>
        </w:rPr>
        <w:t>.</w:t>
      </w:r>
      <w:r w:rsidR="00445829" w:rsidRPr="00445829">
        <w:rPr>
          <w:lang w:val="pt-BR"/>
        </w:rPr>
        <w:t>225 neutros) e outra de advérbios (193 positivos, 178 negativos e 518 neutros.) O HSW consiste de 2</w:t>
      </w:r>
      <w:r w:rsidR="00884239">
        <w:rPr>
          <w:lang w:val="pt-BR"/>
        </w:rPr>
        <w:t>.</w:t>
      </w:r>
      <w:r w:rsidR="00445829" w:rsidRPr="00445829">
        <w:rPr>
          <w:lang w:val="pt-BR"/>
        </w:rPr>
        <w:t>168 palavras positivas, 1</w:t>
      </w:r>
      <w:r w:rsidR="00884239">
        <w:rPr>
          <w:lang w:val="pt-BR"/>
        </w:rPr>
        <w:t>.</w:t>
      </w:r>
      <w:r w:rsidR="00445829" w:rsidRPr="00445829">
        <w:rPr>
          <w:lang w:val="pt-BR"/>
        </w:rPr>
        <w:t>391 palavras negativas e 6</w:t>
      </w:r>
      <w:r w:rsidR="00884239">
        <w:rPr>
          <w:lang w:val="pt-BR"/>
        </w:rPr>
        <w:t>.</w:t>
      </w:r>
      <w:r w:rsidR="00445829" w:rsidRPr="00445829">
        <w:rPr>
          <w:lang w:val="pt-BR"/>
        </w:rPr>
        <w:t>426 palavras neutras. O HWA, por sua vez, consiste de 2</w:t>
      </w:r>
      <w:r w:rsidR="00884239">
        <w:rPr>
          <w:lang w:val="pt-BR"/>
        </w:rPr>
        <w:t>.</w:t>
      </w:r>
      <w:r w:rsidR="00445829" w:rsidRPr="00445829">
        <w:rPr>
          <w:lang w:val="pt-BR"/>
        </w:rPr>
        <w:t>986, 357, 500, 3</w:t>
      </w:r>
      <w:r w:rsidR="00884239">
        <w:rPr>
          <w:lang w:val="pt-BR"/>
        </w:rPr>
        <w:t>.</w:t>
      </w:r>
      <w:r w:rsidR="00445829" w:rsidRPr="00445829">
        <w:rPr>
          <w:lang w:val="pt-BR"/>
        </w:rPr>
        <w:t>185, 801 e 431 palavras pertencentes das classes raiva, desgosto, medo, triste, feliz e surpresa, respectivamente</w:t>
      </w:r>
      <w:r w:rsidR="00445829">
        <w:rPr>
          <w:lang w:val="pt-BR"/>
        </w:rPr>
        <w:t xml:space="preserve"> </w:t>
      </w:r>
      <w:r w:rsidR="00445829" w:rsidRPr="000372DB">
        <w:rPr>
          <w:lang w:val="pt-BR"/>
        </w:rPr>
        <w:t>(PATRA; DAS; BANDYOPADHYAY, 2015)</w:t>
      </w:r>
      <w:r w:rsidR="00445829" w:rsidRPr="00445829">
        <w:rPr>
          <w:lang w:val="pt-BR"/>
        </w:rPr>
        <w:t>.</w:t>
      </w:r>
      <w:r w:rsidR="00445829" w:rsidRPr="00445829" w:rsidDel="00445829">
        <w:rPr>
          <w:lang w:val="pt-BR"/>
        </w:rPr>
        <w:t xml:space="preserve"> </w:t>
      </w:r>
    </w:p>
    <w:p w14:paraId="10C399A5" w14:textId="3696C493" w:rsidR="00B02A5C" w:rsidRPr="00A335BE" w:rsidRDefault="00B02A5C" w:rsidP="00ED7725">
      <w:pPr>
        <w:spacing w:line="360" w:lineRule="auto"/>
        <w:ind w:firstLine="708"/>
        <w:jc w:val="both"/>
        <w:rPr>
          <w:lang w:val="pt-BR"/>
        </w:rPr>
      </w:pPr>
      <w:r w:rsidRPr="00A335BE">
        <w:rPr>
          <w:lang w:val="pt-BR"/>
        </w:rPr>
        <w:t>Os resultados das classes encontradas pelos três analisadores léxicos podem ser verificados n</w:t>
      </w:r>
      <w:r w:rsidR="005E43CF">
        <w:rPr>
          <w:lang w:val="pt-BR"/>
        </w:rPr>
        <w:t>o</w:t>
      </w:r>
      <w:r w:rsidRPr="00A335BE">
        <w:rPr>
          <w:lang w:val="pt-BR"/>
        </w:rPr>
        <w:t xml:space="preserve"> </w:t>
      </w:r>
      <w:r w:rsidR="00750C52">
        <w:rPr>
          <w:lang w:val="pt-BR"/>
        </w:rPr>
        <w:t>Quadro</w:t>
      </w:r>
      <w:r w:rsidRPr="00A335BE">
        <w:rPr>
          <w:lang w:val="pt-BR"/>
        </w:rPr>
        <w:t xml:space="preserve"> </w:t>
      </w:r>
      <w:r w:rsidR="00CE6571" w:rsidRPr="00A335BE">
        <w:rPr>
          <w:lang w:val="pt-BR"/>
        </w:rPr>
        <w:t>2</w:t>
      </w:r>
      <w:r w:rsidRPr="00A335BE">
        <w:rPr>
          <w:lang w:val="pt-BR"/>
        </w:rPr>
        <w:t>.</w:t>
      </w:r>
    </w:p>
    <w:p w14:paraId="3AEA032B" w14:textId="77777777" w:rsidR="00B02A5C" w:rsidRDefault="00B02A5C" w:rsidP="00AE417A">
      <w:pPr>
        <w:spacing w:line="360" w:lineRule="auto"/>
        <w:jc w:val="both"/>
        <w:rPr>
          <w:lang w:val="pt-BR"/>
        </w:rPr>
      </w:pPr>
    </w:p>
    <w:p w14:paraId="3E885340" w14:textId="65EBADC5" w:rsidR="00AE417A" w:rsidRPr="00A4107D" w:rsidRDefault="00750C52" w:rsidP="00AE417A">
      <w:pPr>
        <w:pStyle w:val="Caption"/>
        <w:keepNext/>
        <w:rPr>
          <w:sz w:val="24"/>
          <w:szCs w:val="24"/>
        </w:rPr>
      </w:pPr>
      <w:r>
        <w:rPr>
          <w:sz w:val="24"/>
          <w:szCs w:val="24"/>
        </w:rPr>
        <w:t>Quadro</w:t>
      </w:r>
      <w:r w:rsidR="00AE417A" w:rsidRPr="00A4107D">
        <w:rPr>
          <w:sz w:val="24"/>
          <w:szCs w:val="24"/>
        </w:rPr>
        <w:t xml:space="preserve"> </w:t>
      </w:r>
      <w:r w:rsidR="00AE417A" w:rsidRPr="00A4107D">
        <w:rPr>
          <w:sz w:val="24"/>
          <w:szCs w:val="24"/>
        </w:rPr>
        <w:fldChar w:fldCharType="begin"/>
      </w:r>
      <w:r w:rsidR="00AE417A" w:rsidRPr="00A4107D">
        <w:rPr>
          <w:sz w:val="24"/>
          <w:szCs w:val="24"/>
        </w:rPr>
        <w:instrText xml:space="preserve"> SEQ Tabela \* ARABIC </w:instrText>
      </w:r>
      <w:r w:rsidR="00AE417A" w:rsidRPr="00A4107D">
        <w:rPr>
          <w:sz w:val="24"/>
          <w:szCs w:val="24"/>
        </w:rPr>
        <w:fldChar w:fldCharType="separate"/>
      </w:r>
      <w:r w:rsidR="004564F7">
        <w:rPr>
          <w:noProof/>
          <w:sz w:val="24"/>
          <w:szCs w:val="24"/>
        </w:rPr>
        <w:t>2</w:t>
      </w:r>
      <w:r w:rsidR="00AE417A" w:rsidRPr="00A4107D">
        <w:rPr>
          <w:sz w:val="24"/>
          <w:szCs w:val="24"/>
        </w:rPr>
        <w:fldChar w:fldCharType="end"/>
      </w:r>
      <w:r w:rsidR="00AE417A" w:rsidRPr="00A4107D">
        <w:rPr>
          <w:sz w:val="24"/>
          <w:szCs w:val="24"/>
        </w:rPr>
        <w:t xml:space="preserve"> - Classes encontradas usando HWA, HSL e HSW </w:t>
      </w:r>
      <w:r w:rsidR="00A4107D" w:rsidRPr="00A4107D">
        <w:rPr>
          <w:sz w:val="24"/>
          <w:szCs w:val="24"/>
        </w:rPr>
        <w:t xml:space="preserve">Adaptado de </w:t>
      </w:r>
      <w:proofErr w:type="spellStart"/>
      <w:r w:rsidR="00A4107D" w:rsidRPr="00A4107D">
        <w:rPr>
          <w:sz w:val="24"/>
          <w:szCs w:val="24"/>
        </w:rPr>
        <w:t>Patra</w:t>
      </w:r>
      <w:proofErr w:type="spellEnd"/>
      <w:r w:rsidR="00A4107D" w:rsidRPr="00A4107D">
        <w:rPr>
          <w:sz w:val="24"/>
          <w:szCs w:val="24"/>
        </w:rPr>
        <w:t xml:space="preserve"> et al. (2015)</w:t>
      </w:r>
    </w:p>
    <w:tbl>
      <w:tblPr>
        <w:tblStyle w:val="TableGrid"/>
        <w:tblW w:w="0" w:type="auto"/>
        <w:tblLook w:val="04A0" w:firstRow="1" w:lastRow="0" w:firstColumn="1" w:lastColumn="0" w:noHBand="0" w:noVBand="1"/>
      </w:tblPr>
      <w:tblGrid>
        <w:gridCol w:w="1812"/>
        <w:gridCol w:w="1812"/>
        <w:gridCol w:w="1812"/>
        <w:gridCol w:w="1813"/>
        <w:gridCol w:w="1813"/>
      </w:tblGrid>
      <w:tr w:rsidR="00AE417A" w14:paraId="1B44904F" w14:textId="77777777" w:rsidTr="00AE417A">
        <w:tc>
          <w:tcPr>
            <w:tcW w:w="1812" w:type="dxa"/>
          </w:tcPr>
          <w:p w14:paraId="0EEE94CC" w14:textId="77777777" w:rsidR="00AE417A" w:rsidRDefault="00AE417A" w:rsidP="00AE417A">
            <w:pPr>
              <w:spacing w:line="360" w:lineRule="auto"/>
              <w:jc w:val="center"/>
              <w:rPr>
                <w:lang w:val="pt-BR"/>
              </w:rPr>
            </w:pPr>
            <w:r>
              <w:rPr>
                <w:lang w:val="pt-BR"/>
              </w:rPr>
              <w:t>Classes</w:t>
            </w:r>
          </w:p>
        </w:tc>
        <w:tc>
          <w:tcPr>
            <w:tcW w:w="1812" w:type="dxa"/>
          </w:tcPr>
          <w:p w14:paraId="71CF01B7" w14:textId="77777777" w:rsidR="00AE417A" w:rsidRDefault="00AE417A" w:rsidP="00AE417A">
            <w:pPr>
              <w:spacing w:line="360" w:lineRule="auto"/>
              <w:jc w:val="center"/>
              <w:rPr>
                <w:lang w:val="pt-BR"/>
              </w:rPr>
            </w:pPr>
            <w:r>
              <w:rPr>
                <w:lang w:val="pt-BR"/>
              </w:rPr>
              <w:t>HWA</w:t>
            </w:r>
          </w:p>
        </w:tc>
        <w:tc>
          <w:tcPr>
            <w:tcW w:w="1812" w:type="dxa"/>
          </w:tcPr>
          <w:p w14:paraId="2D81BEBF" w14:textId="77777777" w:rsidR="00AE417A" w:rsidRDefault="00AE417A" w:rsidP="00AE417A">
            <w:pPr>
              <w:spacing w:line="360" w:lineRule="auto"/>
              <w:jc w:val="center"/>
              <w:rPr>
                <w:lang w:val="pt-BR"/>
              </w:rPr>
            </w:pPr>
            <w:r>
              <w:rPr>
                <w:lang w:val="pt-BR"/>
              </w:rPr>
              <w:t>Classes</w:t>
            </w:r>
          </w:p>
        </w:tc>
        <w:tc>
          <w:tcPr>
            <w:tcW w:w="1813" w:type="dxa"/>
          </w:tcPr>
          <w:p w14:paraId="657F6333" w14:textId="77777777" w:rsidR="00AE417A" w:rsidRDefault="00AE417A" w:rsidP="00AE417A">
            <w:pPr>
              <w:spacing w:line="360" w:lineRule="auto"/>
              <w:jc w:val="center"/>
              <w:rPr>
                <w:lang w:val="pt-BR"/>
              </w:rPr>
            </w:pPr>
            <w:r>
              <w:rPr>
                <w:lang w:val="pt-BR"/>
              </w:rPr>
              <w:t>HSL</w:t>
            </w:r>
          </w:p>
        </w:tc>
        <w:tc>
          <w:tcPr>
            <w:tcW w:w="1813" w:type="dxa"/>
          </w:tcPr>
          <w:p w14:paraId="630D961C" w14:textId="77777777" w:rsidR="00AE417A" w:rsidRDefault="00AE417A" w:rsidP="00AE417A">
            <w:pPr>
              <w:spacing w:line="360" w:lineRule="auto"/>
              <w:jc w:val="center"/>
              <w:rPr>
                <w:lang w:val="pt-BR"/>
              </w:rPr>
            </w:pPr>
            <w:r>
              <w:rPr>
                <w:lang w:val="pt-BR"/>
              </w:rPr>
              <w:t>HSW</w:t>
            </w:r>
          </w:p>
        </w:tc>
      </w:tr>
      <w:tr w:rsidR="00AE417A" w14:paraId="0004FF84" w14:textId="77777777" w:rsidTr="00AE417A">
        <w:tc>
          <w:tcPr>
            <w:tcW w:w="1812" w:type="dxa"/>
          </w:tcPr>
          <w:p w14:paraId="3060DBE6" w14:textId="77777777" w:rsidR="00AE417A" w:rsidRDefault="00AE417A" w:rsidP="00AE417A">
            <w:pPr>
              <w:spacing w:line="360" w:lineRule="auto"/>
              <w:jc w:val="center"/>
              <w:rPr>
                <w:lang w:val="pt-BR"/>
              </w:rPr>
            </w:pPr>
            <w:r>
              <w:rPr>
                <w:lang w:val="pt-BR"/>
              </w:rPr>
              <w:t>Bravo</w:t>
            </w:r>
          </w:p>
        </w:tc>
        <w:tc>
          <w:tcPr>
            <w:tcW w:w="1812" w:type="dxa"/>
          </w:tcPr>
          <w:p w14:paraId="0EE0DF0C" w14:textId="77777777" w:rsidR="00AE417A" w:rsidRDefault="00AE417A" w:rsidP="00AE417A">
            <w:pPr>
              <w:spacing w:line="360" w:lineRule="auto"/>
              <w:jc w:val="center"/>
              <w:rPr>
                <w:lang w:val="pt-BR"/>
              </w:rPr>
            </w:pPr>
            <w:r>
              <w:rPr>
                <w:lang w:val="pt-BR"/>
              </w:rPr>
              <w:t>241</w:t>
            </w:r>
          </w:p>
        </w:tc>
        <w:tc>
          <w:tcPr>
            <w:tcW w:w="1812" w:type="dxa"/>
            <w:vMerge w:val="restart"/>
          </w:tcPr>
          <w:p w14:paraId="63D996B0" w14:textId="77777777" w:rsidR="00AE417A" w:rsidRDefault="00AE417A" w:rsidP="00AE417A">
            <w:pPr>
              <w:spacing w:line="360" w:lineRule="auto"/>
              <w:jc w:val="center"/>
              <w:rPr>
                <w:lang w:val="pt-BR"/>
              </w:rPr>
            </w:pPr>
            <w:r>
              <w:rPr>
                <w:lang w:val="pt-BR"/>
              </w:rPr>
              <w:t>Positivo</w:t>
            </w:r>
          </w:p>
        </w:tc>
        <w:tc>
          <w:tcPr>
            <w:tcW w:w="1813" w:type="dxa"/>
            <w:vMerge w:val="restart"/>
          </w:tcPr>
          <w:p w14:paraId="2D76DB25" w14:textId="77777777" w:rsidR="00AE417A" w:rsidRDefault="00AE417A" w:rsidP="00AE417A">
            <w:pPr>
              <w:spacing w:line="360" w:lineRule="auto"/>
              <w:jc w:val="center"/>
              <w:rPr>
                <w:lang w:val="pt-BR"/>
              </w:rPr>
            </w:pPr>
            <w:r>
              <w:rPr>
                <w:lang w:val="pt-BR"/>
              </w:rPr>
              <w:t>1172</w:t>
            </w:r>
          </w:p>
        </w:tc>
        <w:tc>
          <w:tcPr>
            <w:tcW w:w="1813" w:type="dxa"/>
            <w:vMerge w:val="restart"/>
          </w:tcPr>
          <w:p w14:paraId="43C1E1EC" w14:textId="77777777" w:rsidR="00AE417A" w:rsidRDefault="00AE417A" w:rsidP="00AE417A">
            <w:pPr>
              <w:spacing w:line="360" w:lineRule="auto"/>
              <w:jc w:val="center"/>
              <w:rPr>
                <w:lang w:val="pt-BR"/>
              </w:rPr>
            </w:pPr>
            <w:r>
              <w:rPr>
                <w:lang w:val="pt-BR"/>
              </w:rPr>
              <w:t>857</w:t>
            </w:r>
          </w:p>
        </w:tc>
      </w:tr>
      <w:tr w:rsidR="00AE417A" w14:paraId="7B60E6A9" w14:textId="77777777" w:rsidTr="00AE417A">
        <w:tc>
          <w:tcPr>
            <w:tcW w:w="1812" w:type="dxa"/>
          </w:tcPr>
          <w:p w14:paraId="5ACB2A31" w14:textId="77777777" w:rsidR="00AE417A" w:rsidRDefault="00AE417A" w:rsidP="00AE417A">
            <w:pPr>
              <w:spacing w:line="360" w:lineRule="auto"/>
              <w:jc w:val="center"/>
              <w:rPr>
                <w:lang w:val="pt-BR"/>
              </w:rPr>
            </w:pPr>
            <w:r>
              <w:rPr>
                <w:lang w:val="pt-BR"/>
              </w:rPr>
              <w:t>Desgosto</w:t>
            </w:r>
          </w:p>
        </w:tc>
        <w:tc>
          <w:tcPr>
            <w:tcW w:w="1812" w:type="dxa"/>
          </w:tcPr>
          <w:p w14:paraId="3F1E7F55" w14:textId="77777777" w:rsidR="00AE417A" w:rsidRDefault="00AE417A" w:rsidP="00AE417A">
            <w:pPr>
              <w:spacing w:line="360" w:lineRule="auto"/>
              <w:jc w:val="center"/>
              <w:rPr>
                <w:lang w:val="pt-BR"/>
              </w:rPr>
            </w:pPr>
            <w:r>
              <w:rPr>
                <w:lang w:val="pt-BR"/>
              </w:rPr>
              <w:t>13</w:t>
            </w:r>
          </w:p>
        </w:tc>
        <w:tc>
          <w:tcPr>
            <w:tcW w:w="1812" w:type="dxa"/>
            <w:vMerge/>
          </w:tcPr>
          <w:p w14:paraId="1007A5F1" w14:textId="77777777" w:rsidR="00AE417A" w:rsidRDefault="00AE417A" w:rsidP="00AE417A">
            <w:pPr>
              <w:spacing w:line="360" w:lineRule="auto"/>
              <w:jc w:val="center"/>
              <w:rPr>
                <w:lang w:val="pt-BR"/>
              </w:rPr>
            </w:pPr>
          </w:p>
        </w:tc>
        <w:tc>
          <w:tcPr>
            <w:tcW w:w="1813" w:type="dxa"/>
            <w:vMerge/>
          </w:tcPr>
          <w:p w14:paraId="1075BBA9" w14:textId="77777777" w:rsidR="00AE417A" w:rsidRDefault="00AE417A" w:rsidP="00AE417A">
            <w:pPr>
              <w:spacing w:line="360" w:lineRule="auto"/>
              <w:jc w:val="center"/>
              <w:rPr>
                <w:lang w:val="pt-BR"/>
              </w:rPr>
            </w:pPr>
          </w:p>
        </w:tc>
        <w:tc>
          <w:tcPr>
            <w:tcW w:w="1813" w:type="dxa"/>
            <w:vMerge/>
          </w:tcPr>
          <w:p w14:paraId="0FAD0336" w14:textId="77777777" w:rsidR="00AE417A" w:rsidRDefault="00AE417A" w:rsidP="00AE417A">
            <w:pPr>
              <w:spacing w:line="360" w:lineRule="auto"/>
              <w:jc w:val="center"/>
              <w:rPr>
                <w:lang w:val="pt-BR"/>
              </w:rPr>
            </w:pPr>
          </w:p>
        </w:tc>
      </w:tr>
      <w:tr w:rsidR="00AE417A" w14:paraId="61073D61" w14:textId="77777777" w:rsidTr="00AE417A">
        <w:tc>
          <w:tcPr>
            <w:tcW w:w="1812" w:type="dxa"/>
          </w:tcPr>
          <w:p w14:paraId="4F7DDC80" w14:textId="77777777" w:rsidR="00AE417A" w:rsidRDefault="00AE417A" w:rsidP="00AE417A">
            <w:pPr>
              <w:spacing w:line="360" w:lineRule="auto"/>
              <w:jc w:val="center"/>
              <w:rPr>
                <w:lang w:val="pt-BR"/>
              </w:rPr>
            </w:pPr>
            <w:r>
              <w:rPr>
                <w:lang w:val="pt-BR"/>
              </w:rPr>
              <w:t>Medo</w:t>
            </w:r>
          </w:p>
        </w:tc>
        <w:tc>
          <w:tcPr>
            <w:tcW w:w="1812" w:type="dxa"/>
          </w:tcPr>
          <w:p w14:paraId="2A810520" w14:textId="77777777" w:rsidR="00AE417A" w:rsidRDefault="00AE417A" w:rsidP="00AE417A">
            <w:pPr>
              <w:spacing w:line="360" w:lineRule="auto"/>
              <w:jc w:val="center"/>
              <w:rPr>
                <w:lang w:val="pt-BR"/>
              </w:rPr>
            </w:pPr>
            <w:r>
              <w:rPr>
                <w:lang w:val="pt-BR"/>
              </w:rPr>
              <w:t>13</w:t>
            </w:r>
          </w:p>
        </w:tc>
        <w:tc>
          <w:tcPr>
            <w:tcW w:w="1812" w:type="dxa"/>
            <w:vMerge/>
          </w:tcPr>
          <w:p w14:paraId="32AE624F" w14:textId="77777777" w:rsidR="00AE417A" w:rsidRDefault="00AE417A" w:rsidP="00AE417A">
            <w:pPr>
              <w:spacing w:line="360" w:lineRule="auto"/>
              <w:jc w:val="center"/>
              <w:rPr>
                <w:lang w:val="pt-BR"/>
              </w:rPr>
            </w:pPr>
          </w:p>
        </w:tc>
        <w:tc>
          <w:tcPr>
            <w:tcW w:w="1813" w:type="dxa"/>
            <w:vMerge/>
          </w:tcPr>
          <w:p w14:paraId="66FE47B0" w14:textId="77777777" w:rsidR="00AE417A" w:rsidRDefault="00AE417A" w:rsidP="00AE417A">
            <w:pPr>
              <w:spacing w:line="360" w:lineRule="auto"/>
              <w:jc w:val="center"/>
              <w:rPr>
                <w:lang w:val="pt-BR"/>
              </w:rPr>
            </w:pPr>
          </w:p>
        </w:tc>
        <w:tc>
          <w:tcPr>
            <w:tcW w:w="1813" w:type="dxa"/>
            <w:vMerge/>
          </w:tcPr>
          <w:p w14:paraId="441126B8" w14:textId="77777777" w:rsidR="00AE417A" w:rsidRDefault="00AE417A" w:rsidP="00AE417A">
            <w:pPr>
              <w:spacing w:line="360" w:lineRule="auto"/>
              <w:jc w:val="center"/>
              <w:rPr>
                <w:lang w:val="pt-BR"/>
              </w:rPr>
            </w:pPr>
          </w:p>
        </w:tc>
      </w:tr>
      <w:tr w:rsidR="00AE417A" w14:paraId="48584919" w14:textId="77777777" w:rsidTr="00AE417A">
        <w:tc>
          <w:tcPr>
            <w:tcW w:w="1812" w:type="dxa"/>
          </w:tcPr>
          <w:p w14:paraId="6DCA9896" w14:textId="77777777" w:rsidR="00AE417A" w:rsidRDefault="00AE417A" w:rsidP="00AE417A">
            <w:pPr>
              <w:spacing w:line="360" w:lineRule="auto"/>
              <w:jc w:val="center"/>
              <w:rPr>
                <w:lang w:val="pt-BR"/>
              </w:rPr>
            </w:pPr>
            <w:r>
              <w:rPr>
                <w:lang w:val="pt-BR"/>
              </w:rPr>
              <w:t>Feliz</w:t>
            </w:r>
          </w:p>
        </w:tc>
        <w:tc>
          <w:tcPr>
            <w:tcW w:w="1812" w:type="dxa"/>
          </w:tcPr>
          <w:p w14:paraId="104CB758" w14:textId="77777777" w:rsidR="00AE417A" w:rsidRDefault="00AE417A" w:rsidP="00AE417A">
            <w:pPr>
              <w:spacing w:line="360" w:lineRule="auto"/>
              <w:jc w:val="center"/>
              <w:rPr>
                <w:lang w:val="pt-BR"/>
              </w:rPr>
            </w:pPr>
            <w:r>
              <w:rPr>
                <w:lang w:val="pt-BR"/>
              </w:rPr>
              <w:t>349</w:t>
            </w:r>
          </w:p>
        </w:tc>
        <w:tc>
          <w:tcPr>
            <w:tcW w:w="1812" w:type="dxa"/>
            <w:vMerge w:val="restart"/>
          </w:tcPr>
          <w:p w14:paraId="6A226064" w14:textId="77777777" w:rsidR="00AE417A" w:rsidRDefault="00AE417A" w:rsidP="00AE417A">
            <w:pPr>
              <w:spacing w:line="360" w:lineRule="auto"/>
              <w:jc w:val="center"/>
              <w:rPr>
                <w:lang w:val="pt-BR"/>
              </w:rPr>
            </w:pPr>
            <w:r>
              <w:rPr>
                <w:lang w:val="pt-BR"/>
              </w:rPr>
              <w:t>Negativo</w:t>
            </w:r>
          </w:p>
        </w:tc>
        <w:tc>
          <w:tcPr>
            <w:tcW w:w="1813" w:type="dxa"/>
            <w:vMerge w:val="restart"/>
          </w:tcPr>
          <w:p w14:paraId="43D8C9B9" w14:textId="77777777" w:rsidR="00AE417A" w:rsidRDefault="00AE417A" w:rsidP="00AE417A">
            <w:pPr>
              <w:spacing w:line="360" w:lineRule="auto"/>
              <w:jc w:val="center"/>
              <w:rPr>
                <w:lang w:val="pt-BR"/>
              </w:rPr>
            </w:pPr>
            <w:r>
              <w:rPr>
                <w:lang w:val="pt-BR"/>
              </w:rPr>
              <w:t>951</w:t>
            </w:r>
          </w:p>
        </w:tc>
        <w:tc>
          <w:tcPr>
            <w:tcW w:w="1813" w:type="dxa"/>
            <w:vMerge w:val="restart"/>
          </w:tcPr>
          <w:p w14:paraId="6EBF9F89" w14:textId="77777777" w:rsidR="00AE417A" w:rsidRDefault="00AE417A" w:rsidP="00AE417A">
            <w:pPr>
              <w:spacing w:line="360" w:lineRule="auto"/>
              <w:jc w:val="center"/>
              <w:rPr>
                <w:lang w:val="pt-BR"/>
              </w:rPr>
            </w:pPr>
            <w:r>
              <w:rPr>
                <w:lang w:val="pt-BR"/>
              </w:rPr>
              <w:t>628</w:t>
            </w:r>
          </w:p>
        </w:tc>
      </w:tr>
      <w:tr w:rsidR="00AE417A" w14:paraId="6B180CEB" w14:textId="77777777" w:rsidTr="00AE417A">
        <w:tc>
          <w:tcPr>
            <w:tcW w:w="1812" w:type="dxa"/>
          </w:tcPr>
          <w:p w14:paraId="7DF92782" w14:textId="77777777" w:rsidR="00AE417A" w:rsidRDefault="00AE417A" w:rsidP="00AE417A">
            <w:pPr>
              <w:spacing w:line="360" w:lineRule="auto"/>
              <w:jc w:val="center"/>
              <w:rPr>
                <w:lang w:val="pt-BR"/>
              </w:rPr>
            </w:pPr>
            <w:r>
              <w:rPr>
                <w:lang w:val="pt-BR"/>
              </w:rPr>
              <w:t>Triste</w:t>
            </w:r>
          </w:p>
        </w:tc>
        <w:tc>
          <w:tcPr>
            <w:tcW w:w="1812" w:type="dxa"/>
          </w:tcPr>
          <w:p w14:paraId="5A6DA7DA" w14:textId="77777777" w:rsidR="00AE417A" w:rsidRDefault="00AE417A" w:rsidP="00AE417A">
            <w:pPr>
              <w:spacing w:line="360" w:lineRule="auto"/>
              <w:jc w:val="center"/>
              <w:rPr>
                <w:lang w:val="pt-BR"/>
              </w:rPr>
            </w:pPr>
            <w:r>
              <w:rPr>
                <w:lang w:val="pt-BR"/>
              </w:rPr>
              <w:t>107</w:t>
            </w:r>
          </w:p>
        </w:tc>
        <w:tc>
          <w:tcPr>
            <w:tcW w:w="1812" w:type="dxa"/>
            <w:vMerge/>
          </w:tcPr>
          <w:p w14:paraId="3BCD3953" w14:textId="77777777" w:rsidR="00AE417A" w:rsidRDefault="00AE417A" w:rsidP="004C47FA">
            <w:pPr>
              <w:spacing w:line="360" w:lineRule="auto"/>
              <w:jc w:val="both"/>
              <w:rPr>
                <w:lang w:val="pt-BR"/>
              </w:rPr>
            </w:pPr>
          </w:p>
        </w:tc>
        <w:tc>
          <w:tcPr>
            <w:tcW w:w="1813" w:type="dxa"/>
            <w:vMerge/>
          </w:tcPr>
          <w:p w14:paraId="4B1D0AE8" w14:textId="77777777" w:rsidR="00AE417A" w:rsidRDefault="00AE417A" w:rsidP="004C47FA">
            <w:pPr>
              <w:spacing w:line="360" w:lineRule="auto"/>
              <w:jc w:val="both"/>
              <w:rPr>
                <w:lang w:val="pt-BR"/>
              </w:rPr>
            </w:pPr>
          </w:p>
        </w:tc>
        <w:tc>
          <w:tcPr>
            <w:tcW w:w="1813" w:type="dxa"/>
            <w:vMerge/>
          </w:tcPr>
          <w:p w14:paraId="34383362" w14:textId="77777777" w:rsidR="00AE417A" w:rsidRDefault="00AE417A" w:rsidP="004C47FA">
            <w:pPr>
              <w:spacing w:line="360" w:lineRule="auto"/>
              <w:jc w:val="both"/>
              <w:rPr>
                <w:lang w:val="pt-BR"/>
              </w:rPr>
            </w:pPr>
          </w:p>
        </w:tc>
      </w:tr>
      <w:tr w:rsidR="00AE417A" w14:paraId="3311E343" w14:textId="77777777" w:rsidTr="00AE417A">
        <w:tc>
          <w:tcPr>
            <w:tcW w:w="1812" w:type="dxa"/>
          </w:tcPr>
          <w:p w14:paraId="14B476CE" w14:textId="77777777" w:rsidR="00AE417A" w:rsidRDefault="00AE417A" w:rsidP="00AE417A">
            <w:pPr>
              <w:spacing w:line="360" w:lineRule="auto"/>
              <w:jc w:val="center"/>
              <w:rPr>
                <w:lang w:val="pt-BR"/>
              </w:rPr>
            </w:pPr>
            <w:r>
              <w:rPr>
                <w:lang w:val="pt-BR"/>
              </w:rPr>
              <w:t>Su</w:t>
            </w:r>
            <w:r w:rsidR="002A3C44">
              <w:rPr>
                <w:lang w:val="pt-BR"/>
              </w:rPr>
              <w:t>r</w:t>
            </w:r>
            <w:r>
              <w:rPr>
                <w:lang w:val="pt-BR"/>
              </w:rPr>
              <w:t>presa</w:t>
            </w:r>
          </w:p>
        </w:tc>
        <w:tc>
          <w:tcPr>
            <w:tcW w:w="1812" w:type="dxa"/>
          </w:tcPr>
          <w:p w14:paraId="6A3E71CF" w14:textId="77777777" w:rsidR="00AE417A" w:rsidRDefault="00AE417A" w:rsidP="00AE417A">
            <w:pPr>
              <w:spacing w:line="360" w:lineRule="auto"/>
              <w:jc w:val="center"/>
              <w:rPr>
                <w:lang w:val="pt-BR"/>
              </w:rPr>
            </w:pPr>
            <w:r>
              <w:rPr>
                <w:lang w:val="pt-BR"/>
              </w:rPr>
              <w:t>38</w:t>
            </w:r>
          </w:p>
        </w:tc>
        <w:tc>
          <w:tcPr>
            <w:tcW w:w="1812" w:type="dxa"/>
            <w:vMerge/>
          </w:tcPr>
          <w:p w14:paraId="78A0FC25" w14:textId="77777777" w:rsidR="00AE417A" w:rsidRDefault="00AE417A" w:rsidP="004C47FA">
            <w:pPr>
              <w:spacing w:line="360" w:lineRule="auto"/>
              <w:jc w:val="both"/>
              <w:rPr>
                <w:lang w:val="pt-BR"/>
              </w:rPr>
            </w:pPr>
          </w:p>
        </w:tc>
        <w:tc>
          <w:tcPr>
            <w:tcW w:w="1813" w:type="dxa"/>
            <w:vMerge/>
          </w:tcPr>
          <w:p w14:paraId="52F61180" w14:textId="77777777" w:rsidR="00AE417A" w:rsidRDefault="00AE417A" w:rsidP="004C47FA">
            <w:pPr>
              <w:spacing w:line="360" w:lineRule="auto"/>
              <w:jc w:val="both"/>
              <w:rPr>
                <w:lang w:val="pt-BR"/>
              </w:rPr>
            </w:pPr>
          </w:p>
        </w:tc>
        <w:tc>
          <w:tcPr>
            <w:tcW w:w="1813" w:type="dxa"/>
            <w:vMerge/>
          </w:tcPr>
          <w:p w14:paraId="450A314B" w14:textId="77777777" w:rsidR="00AE417A" w:rsidRDefault="00AE417A" w:rsidP="004C47FA">
            <w:pPr>
              <w:spacing w:line="360" w:lineRule="auto"/>
              <w:jc w:val="both"/>
              <w:rPr>
                <w:lang w:val="pt-BR"/>
              </w:rPr>
            </w:pPr>
          </w:p>
        </w:tc>
      </w:tr>
    </w:tbl>
    <w:p w14:paraId="174CB5E6" w14:textId="77777777" w:rsidR="005F2B98" w:rsidRDefault="005F2B98" w:rsidP="005F2B98">
      <w:pPr>
        <w:spacing w:line="360" w:lineRule="auto"/>
        <w:jc w:val="both"/>
        <w:rPr>
          <w:lang w:val="pt-BR"/>
        </w:rPr>
      </w:pPr>
    </w:p>
    <w:p w14:paraId="01A8535B" w14:textId="661F5A77" w:rsidR="00B02A5C" w:rsidRPr="00A335BE" w:rsidRDefault="00B02A5C" w:rsidP="00ED7725">
      <w:pPr>
        <w:spacing w:line="360" w:lineRule="auto"/>
        <w:ind w:firstLine="708"/>
        <w:jc w:val="both"/>
        <w:rPr>
          <w:lang w:val="pt-BR"/>
        </w:rPr>
      </w:pPr>
      <w:r w:rsidRPr="00A335BE">
        <w:rPr>
          <w:lang w:val="pt-BR"/>
        </w:rPr>
        <w:t>Além disso, foram consideradas características como, número de palavras únicas, número de palavras repetidas, número de linhas únicas e linhas terminadas com a mesma palavra. Os autores consideraram o TF- IDF (</w:t>
      </w:r>
      <w:proofErr w:type="spellStart"/>
      <w:r w:rsidRPr="0085154F">
        <w:rPr>
          <w:i/>
          <w:lang w:val="pt-BR"/>
        </w:rPr>
        <w:t>Term</w:t>
      </w:r>
      <w:proofErr w:type="spellEnd"/>
      <w:r w:rsidRPr="0085154F">
        <w:rPr>
          <w:i/>
          <w:lang w:val="pt-BR"/>
        </w:rPr>
        <w:t xml:space="preserve"> </w:t>
      </w:r>
      <w:proofErr w:type="spellStart"/>
      <w:r w:rsidRPr="0085154F">
        <w:rPr>
          <w:i/>
          <w:lang w:val="pt-BR"/>
        </w:rPr>
        <w:t>Frequency-Inverse</w:t>
      </w:r>
      <w:proofErr w:type="spellEnd"/>
      <w:r w:rsidRPr="0085154F">
        <w:rPr>
          <w:i/>
          <w:lang w:val="pt-BR"/>
        </w:rPr>
        <w:t xml:space="preserve"> </w:t>
      </w:r>
      <w:proofErr w:type="spellStart"/>
      <w:r w:rsidRPr="0085154F">
        <w:rPr>
          <w:i/>
          <w:lang w:val="pt-BR"/>
        </w:rPr>
        <w:t>Document</w:t>
      </w:r>
      <w:proofErr w:type="spellEnd"/>
      <w:r w:rsidRPr="0085154F">
        <w:rPr>
          <w:i/>
          <w:lang w:val="pt-BR"/>
        </w:rPr>
        <w:t xml:space="preserve"> </w:t>
      </w:r>
      <w:proofErr w:type="spellStart"/>
      <w:r w:rsidRPr="0085154F">
        <w:rPr>
          <w:i/>
          <w:lang w:val="pt-BR"/>
        </w:rPr>
        <w:t>Frequency</w:t>
      </w:r>
      <w:proofErr w:type="spellEnd"/>
      <w:r w:rsidR="00D2041B">
        <w:rPr>
          <w:lang w:val="pt-BR"/>
        </w:rPr>
        <w:t xml:space="preserve">, detalhes são </w:t>
      </w:r>
      <w:r w:rsidR="00441FF5">
        <w:rPr>
          <w:lang w:val="pt-BR"/>
        </w:rPr>
        <w:t xml:space="preserve">apresentados </w:t>
      </w:r>
      <w:r w:rsidR="00D2041B">
        <w:rPr>
          <w:lang w:val="pt-BR"/>
        </w:rPr>
        <w:t>no capítulo 2</w:t>
      </w:r>
      <w:r w:rsidRPr="00A335BE">
        <w:rPr>
          <w:lang w:val="pt-BR"/>
        </w:rPr>
        <w:t>)</w:t>
      </w:r>
      <w:r w:rsidR="00003F9C" w:rsidRPr="00A335BE">
        <w:rPr>
          <w:lang w:val="pt-BR"/>
        </w:rPr>
        <w:t xml:space="preserve"> (PATRA; DAS; BANDYOPADHYAY, 2015)</w:t>
      </w:r>
      <w:r w:rsidRPr="00A335BE">
        <w:rPr>
          <w:lang w:val="pt-BR"/>
        </w:rPr>
        <w:t xml:space="preserve"> para identificar o quão importante uma palavra é dentro de uma letra musical, </w:t>
      </w:r>
      <w:r w:rsidR="00D410AF" w:rsidRPr="00A335BE">
        <w:rPr>
          <w:lang w:val="pt-BR"/>
        </w:rPr>
        <w:t>além disso,</w:t>
      </w:r>
      <w:r w:rsidRPr="00A335BE">
        <w:rPr>
          <w:lang w:val="pt-BR"/>
        </w:rPr>
        <w:t xml:space="preserve"> </w:t>
      </w:r>
      <w:r w:rsidRPr="00A335BE">
        <w:rPr>
          <w:i/>
          <w:lang w:val="pt-BR"/>
        </w:rPr>
        <w:t>stop</w:t>
      </w:r>
      <w:r w:rsidR="00B77743" w:rsidRPr="00A335BE">
        <w:rPr>
          <w:i/>
          <w:lang w:val="pt-BR"/>
        </w:rPr>
        <w:t xml:space="preserve"> </w:t>
      </w:r>
      <w:proofErr w:type="spellStart"/>
      <w:r w:rsidRPr="00A335BE">
        <w:rPr>
          <w:i/>
          <w:lang w:val="pt-BR"/>
        </w:rPr>
        <w:t>words</w:t>
      </w:r>
      <w:proofErr w:type="spellEnd"/>
      <w:r w:rsidR="00D2041B" w:rsidRPr="00D2041B">
        <w:rPr>
          <w:lang w:val="pt-BR"/>
        </w:rPr>
        <w:t xml:space="preserve"> (</w:t>
      </w:r>
      <w:r w:rsidR="00D2041B">
        <w:rPr>
          <w:lang w:val="pt-BR"/>
        </w:rPr>
        <w:t xml:space="preserve">detalhes sobre </w:t>
      </w:r>
      <w:r w:rsidR="00D2041B" w:rsidRPr="00D2041B">
        <w:rPr>
          <w:i/>
          <w:lang w:val="pt-BR"/>
        </w:rPr>
        <w:t xml:space="preserve">stop </w:t>
      </w:r>
      <w:proofErr w:type="spellStart"/>
      <w:r w:rsidR="00D2041B" w:rsidRPr="00D2041B">
        <w:rPr>
          <w:i/>
          <w:lang w:val="pt-BR"/>
        </w:rPr>
        <w:t>words</w:t>
      </w:r>
      <w:proofErr w:type="spellEnd"/>
      <w:r w:rsidR="00D2041B">
        <w:rPr>
          <w:lang w:val="pt-BR"/>
        </w:rPr>
        <w:t xml:space="preserve"> são apresentados no capítulo 2</w:t>
      </w:r>
      <w:r w:rsidR="00D2041B" w:rsidRPr="00D2041B">
        <w:rPr>
          <w:lang w:val="pt-BR"/>
        </w:rPr>
        <w:t>)</w:t>
      </w:r>
      <w:r w:rsidRPr="00A335BE">
        <w:rPr>
          <w:lang w:val="pt-BR"/>
        </w:rPr>
        <w:t xml:space="preserve"> foram removidas. </w:t>
      </w:r>
    </w:p>
    <w:p w14:paraId="598B1D9A" w14:textId="5CF1CE70" w:rsidR="00B02A5C" w:rsidRPr="00A335BE" w:rsidRDefault="00B02A5C" w:rsidP="00ED7725">
      <w:pPr>
        <w:spacing w:line="360" w:lineRule="auto"/>
        <w:ind w:firstLine="708"/>
        <w:jc w:val="both"/>
        <w:rPr>
          <w:lang w:val="pt-BR"/>
        </w:rPr>
      </w:pPr>
      <w:r w:rsidRPr="00A335BE">
        <w:rPr>
          <w:lang w:val="pt-BR"/>
        </w:rPr>
        <w:t xml:space="preserve">Para desenvolver um Sistema automático para a classificação de letras, foram utilizados diversos algoritmos de </w:t>
      </w:r>
      <w:proofErr w:type="spellStart"/>
      <w:r w:rsidRPr="00A335BE">
        <w:rPr>
          <w:i/>
          <w:lang w:val="pt-BR"/>
        </w:rPr>
        <w:t>machine</w:t>
      </w:r>
      <w:proofErr w:type="spellEnd"/>
      <w:r w:rsidRPr="00A335BE">
        <w:rPr>
          <w:i/>
          <w:lang w:val="pt-BR"/>
        </w:rPr>
        <w:t xml:space="preserve"> </w:t>
      </w:r>
      <w:proofErr w:type="spellStart"/>
      <w:r w:rsidRPr="00A335BE">
        <w:rPr>
          <w:i/>
          <w:lang w:val="pt-BR"/>
        </w:rPr>
        <w:t>learning</w:t>
      </w:r>
      <w:proofErr w:type="spellEnd"/>
      <w:r w:rsidR="00FD1EF8" w:rsidRPr="004527A7">
        <w:rPr>
          <w:lang w:val="pt-BR"/>
        </w:rPr>
        <w:t xml:space="preserve"> (aprendizado de máquina, em português)</w:t>
      </w:r>
      <w:r w:rsidRPr="004527A7">
        <w:rPr>
          <w:lang w:val="pt-BR"/>
        </w:rPr>
        <w:t xml:space="preserve">, </w:t>
      </w:r>
      <w:r w:rsidRPr="00A335BE">
        <w:rPr>
          <w:lang w:val="pt-BR"/>
        </w:rPr>
        <w:t xml:space="preserve">porém o que teve maior sucesso foi o </w:t>
      </w:r>
      <w:proofErr w:type="spellStart"/>
      <w:r w:rsidRPr="00A335BE">
        <w:rPr>
          <w:lang w:val="pt-BR"/>
        </w:rPr>
        <w:t>LibSVM</w:t>
      </w:r>
      <w:proofErr w:type="spellEnd"/>
      <w:r w:rsidRPr="00A335BE">
        <w:rPr>
          <w:lang w:val="pt-BR"/>
        </w:rPr>
        <w:t xml:space="preserve"> implementado na ferramenta </w:t>
      </w:r>
      <w:proofErr w:type="spellStart"/>
      <w:r w:rsidR="00C53FC9">
        <w:rPr>
          <w:lang w:val="pt-BR"/>
        </w:rPr>
        <w:t>Weka</w:t>
      </w:r>
      <w:proofErr w:type="spellEnd"/>
      <w:r w:rsidRPr="00A335BE">
        <w:rPr>
          <w:lang w:val="pt-BR"/>
        </w:rPr>
        <w:t xml:space="preserve">. Foram desenvolvidos </w:t>
      </w:r>
      <w:r w:rsidR="00193BAA" w:rsidRPr="00A335BE">
        <w:rPr>
          <w:lang w:val="pt-BR"/>
        </w:rPr>
        <w:t>dois</w:t>
      </w:r>
      <w:r w:rsidRPr="00A335BE">
        <w:rPr>
          <w:lang w:val="pt-BR"/>
        </w:rPr>
        <w:t xml:space="preserve"> sistemas de anotações</w:t>
      </w:r>
      <w:r w:rsidR="009746C2">
        <w:rPr>
          <w:lang w:val="pt-BR"/>
        </w:rPr>
        <w:t xml:space="preserve"> (classificação de cada letra)</w:t>
      </w:r>
      <w:r w:rsidRPr="00A335BE">
        <w:rPr>
          <w:lang w:val="pt-BR"/>
        </w:rPr>
        <w:t>, o primeiro sistema apresenta a classificação das músicas em uma das classes apresentadas n</w:t>
      </w:r>
      <w:r w:rsidR="005E43CF">
        <w:rPr>
          <w:lang w:val="pt-BR"/>
        </w:rPr>
        <w:t>o</w:t>
      </w:r>
      <w:r w:rsidRPr="00A335BE">
        <w:rPr>
          <w:lang w:val="pt-BR"/>
        </w:rPr>
        <w:t xml:space="preserve"> </w:t>
      </w:r>
      <w:r w:rsidR="00750C52">
        <w:rPr>
          <w:lang w:val="pt-BR"/>
        </w:rPr>
        <w:t>Quadro</w:t>
      </w:r>
      <w:r w:rsidRPr="00A335BE">
        <w:rPr>
          <w:lang w:val="pt-BR"/>
        </w:rPr>
        <w:t xml:space="preserve"> 1. O segundo sistema classifica as letras em “positiva” ou “negativa”. Os resultados obtidos para ambos os sistemas podem ser verificados n</w:t>
      </w:r>
      <w:r w:rsidR="005E43CF">
        <w:rPr>
          <w:lang w:val="pt-BR"/>
        </w:rPr>
        <w:t>o</w:t>
      </w:r>
      <w:r w:rsidRPr="00A335BE">
        <w:rPr>
          <w:lang w:val="pt-BR"/>
        </w:rPr>
        <w:t xml:space="preserve"> </w:t>
      </w:r>
      <w:r w:rsidR="00750C52">
        <w:rPr>
          <w:lang w:val="pt-BR"/>
        </w:rPr>
        <w:t>Quadro</w:t>
      </w:r>
      <w:r w:rsidRPr="00A335BE">
        <w:rPr>
          <w:lang w:val="pt-BR"/>
        </w:rPr>
        <w:t xml:space="preserve"> </w:t>
      </w:r>
      <w:r w:rsidR="00EE75C3">
        <w:rPr>
          <w:lang w:val="pt-BR"/>
        </w:rPr>
        <w:t>3</w:t>
      </w:r>
      <w:r w:rsidRPr="00A335BE">
        <w:rPr>
          <w:lang w:val="pt-BR"/>
        </w:rPr>
        <w:t>.</w:t>
      </w:r>
    </w:p>
    <w:p w14:paraId="48FB70E7" w14:textId="0748AC27" w:rsidR="002A3C44" w:rsidRPr="002A3C44" w:rsidRDefault="00750C52" w:rsidP="002A3C44">
      <w:pPr>
        <w:pStyle w:val="Caption"/>
        <w:keepNext/>
        <w:rPr>
          <w:sz w:val="24"/>
          <w:szCs w:val="24"/>
        </w:rPr>
      </w:pPr>
      <w:r>
        <w:rPr>
          <w:sz w:val="24"/>
          <w:szCs w:val="24"/>
        </w:rPr>
        <w:lastRenderedPageBreak/>
        <w:t>Quadro</w:t>
      </w:r>
      <w:r w:rsidR="002A3C44" w:rsidRPr="002A3C44">
        <w:rPr>
          <w:sz w:val="24"/>
          <w:szCs w:val="24"/>
        </w:rPr>
        <w:t xml:space="preserve"> </w:t>
      </w:r>
      <w:r w:rsidR="002A3C44" w:rsidRPr="002A3C44">
        <w:rPr>
          <w:sz w:val="24"/>
          <w:szCs w:val="24"/>
        </w:rPr>
        <w:fldChar w:fldCharType="begin"/>
      </w:r>
      <w:r w:rsidR="002A3C44" w:rsidRPr="002A3C44">
        <w:rPr>
          <w:sz w:val="24"/>
          <w:szCs w:val="24"/>
        </w:rPr>
        <w:instrText xml:space="preserve"> SEQ Tabela \* ARABIC </w:instrText>
      </w:r>
      <w:r w:rsidR="002A3C44" w:rsidRPr="002A3C44">
        <w:rPr>
          <w:sz w:val="24"/>
          <w:szCs w:val="24"/>
        </w:rPr>
        <w:fldChar w:fldCharType="separate"/>
      </w:r>
      <w:r w:rsidR="004564F7">
        <w:rPr>
          <w:noProof/>
          <w:sz w:val="24"/>
          <w:szCs w:val="24"/>
        </w:rPr>
        <w:t>3</w:t>
      </w:r>
      <w:r w:rsidR="002A3C44" w:rsidRPr="002A3C44">
        <w:rPr>
          <w:sz w:val="24"/>
          <w:szCs w:val="24"/>
        </w:rPr>
        <w:fldChar w:fldCharType="end"/>
      </w:r>
      <w:r w:rsidR="002A3C44" w:rsidRPr="002A3C44">
        <w:rPr>
          <w:sz w:val="24"/>
          <w:szCs w:val="24"/>
        </w:rPr>
        <w:t xml:space="preserve"> - Performance dos Sistemas (PATRA; DAS; BANDYOPADHYAY, 2015)</w:t>
      </w:r>
    </w:p>
    <w:p w14:paraId="712728E1" w14:textId="77777777" w:rsidR="00B02A5C" w:rsidRPr="0075114B" w:rsidRDefault="00B02A5C" w:rsidP="002A3C44">
      <w:pPr>
        <w:spacing w:line="360" w:lineRule="auto"/>
        <w:jc w:val="center"/>
      </w:pPr>
      <w:r w:rsidRPr="00754788">
        <w:rPr>
          <w:noProof/>
        </w:rPr>
        <w:drawing>
          <wp:inline distT="0" distB="0" distL="0" distR="0" wp14:anchorId="05F87346" wp14:editId="276AE8B2">
            <wp:extent cx="5397500" cy="1778000"/>
            <wp:effectExtent l="0" t="0" r="0" b="0"/>
            <wp:docPr id="12"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1">
                      <a:extLst>
                        <a:ext uri="{28A0092B-C50C-407E-A947-70E740481C1C}">
                          <a14:useLocalDpi xmlns:a14="http://schemas.microsoft.com/office/drawing/2010/main" val="0"/>
                        </a:ext>
                      </a:extLst>
                    </a:blip>
                    <a:srcRect t="2888" b="18646"/>
                    <a:stretch>
                      <a:fillRect/>
                    </a:stretch>
                  </pic:blipFill>
                  <pic:spPr bwMode="auto">
                    <a:xfrm>
                      <a:off x="0" y="0"/>
                      <a:ext cx="5397500" cy="1778000"/>
                    </a:xfrm>
                    <a:prstGeom prst="rect">
                      <a:avLst/>
                    </a:prstGeom>
                    <a:noFill/>
                    <a:ln>
                      <a:noFill/>
                    </a:ln>
                  </pic:spPr>
                </pic:pic>
              </a:graphicData>
            </a:graphic>
          </wp:inline>
        </w:drawing>
      </w:r>
    </w:p>
    <w:p w14:paraId="06582D36" w14:textId="77777777" w:rsidR="00B02A5C" w:rsidRPr="0075114B" w:rsidRDefault="00B02A5C" w:rsidP="004C47FA">
      <w:pPr>
        <w:spacing w:line="360" w:lineRule="auto"/>
        <w:jc w:val="both"/>
      </w:pPr>
    </w:p>
    <w:p w14:paraId="7FCB32A0" w14:textId="78EDE888" w:rsidR="00B02A5C" w:rsidRPr="00A335BE" w:rsidRDefault="00B02A5C" w:rsidP="00ED7725">
      <w:pPr>
        <w:spacing w:after="120" w:line="360" w:lineRule="auto"/>
        <w:ind w:firstLine="708"/>
        <w:jc w:val="both"/>
        <w:rPr>
          <w:lang w:val="pt-BR"/>
        </w:rPr>
      </w:pPr>
      <w:r w:rsidRPr="00A335BE">
        <w:rPr>
          <w:lang w:val="pt-BR"/>
        </w:rPr>
        <w:t xml:space="preserve">Como pode ser verificado, os melhores resultados obtidos foram </w:t>
      </w:r>
      <w:r w:rsidR="00F62607" w:rsidRPr="00A335BE">
        <w:rPr>
          <w:lang w:val="pt-BR"/>
        </w:rPr>
        <w:t xml:space="preserve">de </w:t>
      </w:r>
      <w:r w:rsidR="00B77743" w:rsidRPr="00A335BE">
        <w:rPr>
          <w:i/>
          <w:lang w:val="pt-BR"/>
        </w:rPr>
        <w:t>F-</w:t>
      </w:r>
      <w:proofErr w:type="spellStart"/>
      <w:r w:rsidR="00B77743" w:rsidRPr="00A335BE">
        <w:rPr>
          <w:i/>
          <w:lang w:val="pt-BR"/>
        </w:rPr>
        <w:t>Measure</w:t>
      </w:r>
      <w:proofErr w:type="spellEnd"/>
      <w:r w:rsidR="00B77743" w:rsidRPr="00A335BE">
        <w:rPr>
          <w:lang w:val="pt-BR"/>
        </w:rPr>
        <w:t xml:space="preserve"> de</w:t>
      </w:r>
      <w:r w:rsidRPr="00A335BE">
        <w:rPr>
          <w:lang w:val="pt-BR"/>
        </w:rPr>
        <w:t xml:space="preserve"> 38.49 e 68.3 nas classificações de emoção e polaridade, respectivamente. </w:t>
      </w:r>
      <w:proofErr w:type="spellStart"/>
      <w:r w:rsidRPr="00A335BE">
        <w:rPr>
          <w:lang w:val="pt-BR"/>
        </w:rPr>
        <w:t>Patra</w:t>
      </w:r>
      <w:proofErr w:type="spellEnd"/>
      <w:r w:rsidRPr="00A335BE">
        <w:rPr>
          <w:lang w:val="pt-BR"/>
        </w:rPr>
        <w:t xml:space="preserve"> et al. (2015) indicam que a precisão de apenas de 38.49 se da ao fato de que músicas em Hindi podem ter </w:t>
      </w:r>
      <w:r w:rsidR="00C6238C">
        <w:rPr>
          <w:lang w:val="pt-BR"/>
        </w:rPr>
        <w:t>muitas</w:t>
      </w:r>
      <w:r w:rsidR="00D962D9" w:rsidRPr="00A335BE">
        <w:rPr>
          <w:lang w:val="pt-BR"/>
        </w:rPr>
        <w:t xml:space="preserve"> </w:t>
      </w:r>
      <w:r w:rsidRPr="00A335BE">
        <w:rPr>
          <w:lang w:val="pt-BR"/>
        </w:rPr>
        <w:t>variações de sentimentos em suas letras.</w:t>
      </w:r>
    </w:p>
    <w:p w14:paraId="3162254D" w14:textId="77777777" w:rsidR="003D7FC9" w:rsidRPr="00C42B23" w:rsidRDefault="00DA1F63" w:rsidP="004C47FA">
      <w:pPr>
        <w:pStyle w:val="Heading2"/>
        <w:numPr>
          <w:ilvl w:val="0"/>
          <w:numId w:val="0"/>
        </w:numPr>
        <w:rPr>
          <w:lang w:val="en-US"/>
        </w:rPr>
      </w:pPr>
      <w:r>
        <w:rPr>
          <w:lang w:val="en-US"/>
        </w:rPr>
        <w:t>1.</w:t>
      </w:r>
      <w:r w:rsidR="009341CE">
        <w:rPr>
          <w:lang w:val="en-US"/>
        </w:rPr>
        <w:t>2</w:t>
      </w:r>
      <w:r>
        <w:rPr>
          <w:lang w:val="en-US"/>
        </w:rPr>
        <w:t xml:space="preserve">    </w:t>
      </w:r>
      <w:r w:rsidRPr="00DA1F63">
        <w:rPr>
          <w:lang w:val="en-US"/>
        </w:rPr>
        <w:t>Music Classification Method based on Lyrics for Music Therapy</w:t>
      </w:r>
    </w:p>
    <w:p w14:paraId="1D3DDA82" w14:textId="13BB59B7" w:rsidR="00291B2C" w:rsidRPr="00962D84" w:rsidRDefault="00384660" w:rsidP="00ED7725">
      <w:pPr>
        <w:spacing w:line="360" w:lineRule="auto"/>
        <w:ind w:firstLine="709"/>
        <w:jc w:val="both"/>
        <w:rPr>
          <w:lang w:val="pt-BR"/>
        </w:rPr>
      </w:pPr>
      <w:r w:rsidRPr="00A335BE">
        <w:rPr>
          <w:lang w:val="pt-BR"/>
        </w:rPr>
        <w:t xml:space="preserve">Em </w:t>
      </w:r>
      <w:r w:rsidR="005D6D33" w:rsidRPr="00A335BE">
        <w:rPr>
          <w:lang w:val="pt-BR"/>
        </w:rPr>
        <w:t>2014</w:t>
      </w:r>
      <w:r w:rsidRPr="00A335BE">
        <w:rPr>
          <w:lang w:val="pt-BR"/>
        </w:rPr>
        <w:t xml:space="preserve">, </w:t>
      </w:r>
      <w:proofErr w:type="spellStart"/>
      <w:r w:rsidRPr="00A335BE">
        <w:rPr>
          <w:lang w:val="pt-BR"/>
        </w:rPr>
        <w:t>Furuya</w:t>
      </w:r>
      <w:proofErr w:type="spellEnd"/>
      <w:r w:rsidRPr="00A335BE">
        <w:rPr>
          <w:lang w:val="pt-BR"/>
        </w:rPr>
        <w:t xml:space="preserve"> et</w:t>
      </w:r>
      <w:r w:rsidR="00354125" w:rsidRPr="00A335BE">
        <w:rPr>
          <w:lang w:val="pt-BR"/>
        </w:rPr>
        <w:t xml:space="preserve"> al.</w:t>
      </w:r>
      <w:r w:rsidRPr="00A335BE">
        <w:rPr>
          <w:lang w:val="pt-BR"/>
        </w:rPr>
        <w:t xml:space="preserve"> </w:t>
      </w:r>
      <w:r w:rsidR="005D6D33" w:rsidRPr="00A335BE">
        <w:rPr>
          <w:lang w:val="pt-BR"/>
        </w:rPr>
        <w:t xml:space="preserve">apresentam um método para a classificação de músicas em japonês em categorias que representem emoções. </w:t>
      </w:r>
      <w:r w:rsidR="005D6D33" w:rsidRPr="00962D84">
        <w:rPr>
          <w:lang w:val="pt-BR"/>
        </w:rPr>
        <w:t xml:space="preserve">O método proposto pelos autores </w:t>
      </w:r>
      <w:r w:rsidR="00002F7C">
        <w:rPr>
          <w:lang w:val="pt-BR"/>
        </w:rPr>
        <w:t>possui</w:t>
      </w:r>
      <w:r w:rsidR="0031721D" w:rsidRPr="00962D84">
        <w:rPr>
          <w:lang w:val="pt-BR"/>
        </w:rPr>
        <w:t xml:space="preserve"> </w:t>
      </w:r>
      <w:r w:rsidR="007C06DE" w:rsidRPr="00962D84">
        <w:rPr>
          <w:lang w:val="pt-BR"/>
        </w:rPr>
        <w:t xml:space="preserve">os seguintes </w:t>
      </w:r>
      <w:r w:rsidR="0031721D">
        <w:rPr>
          <w:lang w:val="pt-BR"/>
        </w:rPr>
        <w:t>passos</w:t>
      </w:r>
      <w:r w:rsidR="005D6D33" w:rsidRPr="00962D84">
        <w:rPr>
          <w:lang w:val="pt-BR"/>
        </w:rPr>
        <w:t>:</w:t>
      </w:r>
    </w:p>
    <w:p w14:paraId="68F47767" w14:textId="77777777" w:rsidR="005D6D33" w:rsidRPr="00962D84" w:rsidRDefault="005D6D33" w:rsidP="004C47FA">
      <w:pPr>
        <w:spacing w:line="360" w:lineRule="auto"/>
        <w:jc w:val="both"/>
        <w:rPr>
          <w:lang w:val="pt-BR"/>
        </w:rPr>
      </w:pPr>
    </w:p>
    <w:p w14:paraId="0595A3E1" w14:textId="4795B076" w:rsidR="005D6D33" w:rsidRPr="00A335BE" w:rsidRDefault="00704B20" w:rsidP="004C47FA">
      <w:pPr>
        <w:numPr>
          <w:ilvl w:val="0"/>
          <w:numId w:val="3"/>
        </w:numPr>
        <w:spacing w:line="360" w:lineRule="auto"/>
        <w:jc w:val="both"/>
        <w:rPr>
          <w:lang w:val="pt-BR"/>
        </w:rPr>
      </w:pPr>
      <w:r w:rsidRPr="00A335BE">
        <w:rPr>
          <w:lang w:val="pt-BR"/>
        </w:rPr>
        <w:t xml:space="preserve">Criação de uma lista de palavras que </w:t>
      </w:r>
      <w:r w:rsidR="00EE3D13" w:rsidRPr="00A335BE">
        <w:rPr>
          <w:lang w:val="pt-BR"/>
        </w:rPr>
        <w:t>express</w:t>
      </w:r>
      <w:r w:rsidR="004E60C3">
        <w:rPr>
          <w:lang w:val="pt-BR"/>
        </w:rPr>
        <w:t>a</w:t>
      </w:r>
      <w:r w:rsidR="00EE3D13" w:rsidRPr="00A335BE">
        <w:rPr>
          <w:lang w:val="pt-BR"/>
        </w:rPr>
        <w:t>m</w:t>
      </w:r>
      <w:r w:rsidRPr="00A335BE">
        <w:rPr>
          <w:lang w:val="pt-BR"/>
        </w:rPr>
        <w:t xml:space="preserve"> </w:t>
      </w:r>
      <w:r w:rsidR="00EE3D13" w:rsidRPr="00A335BE">
        <w:rPr>
          <w:lang w:val="pt-BR"/>
        </w:rPr>
        <w:t>sentimentos</w:t>
      </w:r>
      <w:r w:rsidRPr="00A335BE">
        <w:rPr>
          <w:lang w:val="pt-BR"/>
        </w:rPr>
        <w:t xml:space="preserve">. O conjunto de emoções </w:t>
      </w:r>
      <w:r w:rsidR="00525EA1" w:rsidRPr="00A335BE">
        <w:rPr>
          <w:lang w:val="pt-BR"/>
        </w:rPr>
        <w:t xml:space="preserve">usado </w:t>
      </w:r>
      <w:r w:rsidRPr="00A335BE">
        <w:rPr>
          <w:lang w:val="pt-BR"/>
        </w:rPr>
        <w:t>é o seguinte</w:t>
      </w:r>
      <w:r w:rsidR="003918B1" w:rsidRPr="00A335BE">
        <w:rPr>
          <w:lang w:val="pt-BR"/>
        </w:rPr>
        <w:t xml:space="preserve">: alegria, </w:t>
      </w:r>
      <w:r w:rsidR="005D6D33" w:rsidRPr="00A335BE">
        <w:rPr>
          <w:lang w:val="pt-BR"/>
        </w:rPr>
        <w:t>conforto, tristeza, raiva, animação, bondade, vergonha, ódio, surpresa e medo.</w:t>
      </w:r>
    </w:p>
    <w:p w14:paraId="58BCB312" w14:textId="3A2691CE" w:rsidR="00704B20" w:rsidRPr="00A335BE" w:rsidRDefault="00704B20" w:rsidP="004C47FA">
      <w:pPr>
        <w:numPr>
          <w:ilvl w:val="0"/>
          <w:numId w:val="3"/>
        </w:numPr>
        <w:spacing w:line="360" w:lineRule="auto"/>
        <w:ind w:hanging="425"/>
        <w:jc w:val="both"/>
        <w:rPr>
          <w:lang w:val="pt-BR"/>
        </w:rPr>
      </w:pPr>
      <w:r w:rsidRPr="00A335BE">
        <w:rPr>
          <w:lang w:val="pt-BR"/>
        </w:rPr>
        <w:t>Análise morfológica para extrair informações sobre cada palavra presente na música</w:t>
      </w:r>
      <w:r w:rsidR="007C06DE">
        <w:rPr>
          <w:lang w:val="pt-BR"/>
        </w:rPr>
        <w:t>, como por exemplo</w:t>
      </w:r>
      <w:r w:rsidR="008E6D6C">
        <w:rPr>
          <w:lang w:val="pt-BR"/>
        </w:rPr>
        <w:t xml:space="preserve">, se a palavra é um </w:t>
      </w:r>
      <w:r w:rsidR="008E6D6C" w:rsidRPr="008E6D6C">
        <w:rPr>
          <w:lang w:val="pt-BR"/>
        </w:rPr>
        <w:t>substantivo, verbo, adjetivo</w:t>
      </w:r>
      <w:r w:rsidR="008E6D6C">
        <w:rPr>
          <w:lang w:val="pt-BR"/>
        </w:rPr>
        <w:t xml:space="preserve"> ou</w:t>
      </w:r>
      <w:r w:rsidR="008E6D6C" w:rsidRPr="008E6D6C">
        <w:rPr>
          <w:lang w:val="pt-BR"/>
        </w:rPr>
        <w:t xml:space="preserve"> substantivo adjetivo</w:t>
      </w:r>
      <w:r w:rsidRPr="00A335BE">
        <w:rPr>
          <w:lang w:val="pt-BR"/>
        </w:rPr>
        <w:t>;</w:t>
      </w:r>
    </w:p>
    <w:p w14:paraId="5A2EAC8D" w14:textId="1C0F30B4" w:rsidR="00704B20" w:rsidRPr="00A335BE" w:rsidRDefault="0076201B" w:rsidP="004C47FA">
      <w:pPr>
        <w:numPr>
          <w:ilvl w:val="0"/>
          <w:numId w:val="3"/>
        </w:numPr>
        <w:spacing w:line="360" w:lineRule="auto"/>
        <w:ind w:hanging="425"/>
        <w:jc w:val="both"/>
        <w:rPr>
          <w:lang w:val="pt-BR"/>
        </w:rPr>
      </w:pPr>
      <w:r w:rsidRPr="00A335BE">
        <w:rPr>
          <w:lang w:val="pt-BR"/>
        </w:rPr>
        <w:t>Análise d</w:t>
      </w:r>
      <w:r w:rsidR="00704B20" w:rsidRPr="00A335BE">
        <w:rPr>
          <w:lang w:val="pt-BR"/>
        </w:rPr>
        <w:t>o número de vezes que palavras que incitam emoções aparecem na letra da música. O número de vezes em que a informação na letra “combina” com uma palavra presente na lista de palavras é contabilizado, criando assim um vetor</w:t>
      </w:r>
      <w:r w:rsidR="007C06DE">
        <w:rPr>
          <w:lang w:val="pt-BR"/>
        </w:rPr>
        <w:t xml:space="preserve"> palavras vs. frequência</w:t>
      </w:r>
      <w:r w:rsidR="00704B20" w:rsidRPr="00A335BE">
        <w:rPr>
          <w:lang w:val="pt-BR"/>
        </w:rPr>
        <w:t>;</w:t>
      </w:r>
    </w:p>
    <w:p w14:paraId="4B9E9675" w14:textId="77777777" w:rsidR="00704B20" w:rsidRPr="00A335BE" w:rsidRDefault="00704B20" w:rsidP="004C47FA">
      <w:pPr>
        <w:numPr>
          <w:ilvl w:val="0"/>
          <w:numId w:val="3"/>
        </w:numPr>
        <w:spacing w:line="360" w:lineRule="auto"/>
        <w:ind w:hanging="425"/>
        <w:jc w:val="both"/>
        <w:rPr>
          <w:lang w:val="pt-BR"/>
        </w:rPr>
      </w:pPr>
      <w:r w:rsidRPr="00A335BE">
        <w:rPr>
          <w:lang w:val="pt-BR"/>
        </w:rPr>
        <w:t>O vetor é criado contendo o rateio do número de palavras na música e o número de vezes que uma palavra em particular é incluída em cada sentimento (na lista de sentimentos);</w:t>
      </w:r>
    </w:p>
    <w:p w14:paraId="1DFEDC4D" w14:textId="2172510E" w:rsidR="00E843BF" w:rsidRPr="00A335BE" w:rsidRDefault="00704B20" w:rsidP="004C47FA">
      <w:pPr>
        <w:numPr>
          <w:ilvl w:val="0"/>
          <w:numId w:val="3"/>
        </w:numPr>
        <w:spacing w:line="360" w:lineRule="auto"/>
        <w:ind w:hanging="425"/>
        <w:jc w:val="both"/>
        <w:rPr>
          <w:lang w:val="pt-BR"/>
        </w:rPr>
      </w:pPr>
      <w:r w:rsidRPr="00A335BE">
        <w:rPr>
          <w:lang w:val="pt-BR"/>
        </w:rPr>
        <w:lastRenderedPageBreak/>
        <w:t>Após este processo, a música é classifi</w:t>
      </w:r>
      <w:r w:rsidR="00E843BF" w:rsidRPr="00A335BE">
        <w:rPr>
          <w:lang w:val="pt-BR"/>
        </w:rPr>
        <w:t xml:space="preserve">cada em uma categoria de emoção utilizando-se o método de Ward </w:t>
      </w:r>
      <w:r w:rsidR="005D770A" w:rsidRPr="005D770A">
        <w:rPr>
          <w:lang w:val="pt-BR"/>
        </w:rPr>
        <w:t>(FURUYA; HUANG; KAWAGOE, 2014)</w:t>
      </w:r>
      <w:r w:rsidR="005D770A">
        <w:rPr>
          <w:lang w:val="pt-BR"/>
        </w:rPr>
        <w:t xml:space="preserve"> </w:t>
      </w:r>
      <w:r w:rsidR="00E843BF" w:rsidRPr="00A335BE">
        <w:rPr>
          <w:lang w:val="pt-BR"/>
        </w:rPr>
        <w:t xml:space="preserve">e o método </w:t>
      </w:r>
      <w:r w:rsidR="00262617">
        <w:rPr>
          <w:lang w:val="pt-BR"/>
        </w:rPr>
        <w:t>K</w:t>
      </w:r>
      <w:r w:rsidR="00E843BF" w:rsidRPr="00A335BE">
        <w:rPr>
          <w:lang w:val="pt-BR"/>
        </w:rPr>
        <w:t>-</w:t>
      </w:r>
      <w:proofErr w:type="spellStart"/>
      <w:r w:rsidR="00E843BF" w:rsidRPr="00A335BE">
        <w:rPr>
          <w:lang w:val="pt-BR"/>
        </w:rPr>
        <w:t>means</w:t>
      </w:r>
      <w:proofErr w:type="spellEnd"/>
      <w:r w:rsidR="005D770A">
        <w:rPr>
          <w:lang w:val="pt-BR"/>
        </w:rPr>
        <w:t xml:space="preserve"> </w:t>
      </w:r>
      <w:r w:rsidR="005D770A" w:rsidRPr="005D770A">
        <w:rPr>
          <w:lang w:val="pt-BR"/>
        </w:rPr>
        <w:t>(FURUYA; HUANG; KAWAGOE, 2014)</w:t>
      </w:r>
      <w:r w:rsidR="00E843BF" w:rsidRPr="00A335BE">
        <w:rPr>
          <w:lang w:val="pt-BR"/>
        </w:rPr>
        <w:t>.</w:t>
      </w:r>
    </w:p>
    <w:p w14:paraId="555628A0" w14:textId="77777777" w:rsidR="00B630FB" w:rsidRPr="00A335BE" w:rsidRDefault="00B630FB" w:rsidP="004C47FA">
      <w:pPr>
        <w:spacing w:line="360" w:lineRule="auto"/>
        <w:jc w:val="both"/>
        <w:rPr>
          <w:lang w:val="pt-BR"/>
        </w:rPr>
      </w:pPr>
    </w:p>
    <w:p w14:paraId="656153DF" w14:textId="5CF2488F" w:rsidR="006C6B1B" w:rsidRPr="00A335BE" w:rsidRDefault="00747B02" w:rsidP="00ED7725">
      <w:pPr>
        <w:spacing w:line="360" w:lineRule="auto"/>
        <w:ind w:firstLine="709"/>
        <w:jc w:val="both"/>
        <w:rPr>
          <w:lang w:val="pt-BR"/>
        </w:rPr>
      </w:pPr>
      <w:r w:rsidRPr="00A335BE">
        <w:rPr>
          <w:lang w:val="pt-BR"/>
        </w:rPr>
        <w:t>Ao aplicar os dois métodos propostos em um</w:t>
      </w:r>
      <w:r w:rsidR="00B630FB" w:rsidRPr="00A335BE">
        <w:rPr>
          <w:lang w:val="pt-BR"/>
        </w:rPr>
        <w:t xml:space="preserve"> </w:t>
      </w:r>
      <w:proofErr w:type="spellStart"/>
      <w:r w:rsidR="00B630FB" w:rsidRPr="00962D84">
        <w:rPr>
          <w:i/>
          <w:lang w:val="pt-BR"/>
        </w:rPr>
        <w:t>dataset</w:t>
      </w:r>
      <w:proofErr w:type="spellEnd"/>
      <w:r w:rsidR="00B630FB" w:rsidRPr="00A335BE">
        <w:rPr>
          <w:lang w:val="pt-BR"/>
        </w:rPr>
        <w:t xml:space="preserve"> </w:t>
      </w:r>
      <w:r w:rsidRPr="00A335BE">
        <w:rPr>
          <w:lang w:val="pt-BR"/>
        </w:rPr>
        <w:t>de</w:t>
      </w:r>
      <w:r w:rsidR="00B630FB" w:rsidRPr="00A335BE">
        <w:rPr>
          <w:lang w:val="pt-BR"/>
        </w:rPr>
        <w:t xml:space="preserve"> 5</w:t>
      </w:r>
      <w:r w:rsidRPr="00A335BE">
        <w:rPr>
          <w:lang w:val="pt-BR"/>
        </w:rPr>
        <w:t>0</w:t>
      </w:r>
      <w:r w:rsidR="00B630FB" w:rsidRPr="00A335BE">
        <w:rPr>
          <w:lang w:val="pt-BR"/>
        </w:rPr>
        <w:t xml:space="preserve"> músicas previamente clas</w:t>
      </w:r>
      <w:r w:rsidRPr="00A335BE">
        <w:rPr>
          <w:lang w:val="pt-BR"/>
        </w:rPr>
        <w:t xml:space="preserve">sificadas por 10 participantes, é possível perceber que o método </w:t>
      </w:r>
      <w:r w:rsidR="00262617">
        <w:rPr>
          <w:lang w:val="pt-BR"/>
        </w:rPr>
        <w:t>K</w:t>
      </w:r>
      <w:r w:rsidRPr="00A335BE">
        <w:rPr>
          <w:lang w:val="pt-BR"/>
        </w:rPr>
        <w:t>-</w:t>
      </w:r>
      <w:proofErr w:type="spellStart"/>
      <w:r w:rsidRPr="00A335BE">
        <w:rPr>
          <w:lang w:val="pt-BR"/>
        </w:rPr>
        <w:t>means</w:t>
      </w:r>
      <w:proofErr w:type="spellEnd"/>
      <w:r w:rsidRPr="00A335BE">
        <w:rPr>
          <w:lang w:val="pt-BR"/>
        </w:rPr>
        <w:t xml:space="preserve"> apresentou um resultado melhor que o método Ward</w:t>
      </w:r>
      <w:r w:rsidR="00F65449" w:rsidRPr="00A335BE">
        <w:rPr>
          <w:lang w:val="pt-BR"/>
        </w:rPr>
        <w:t>. Os</w:t>
      </w:r>
      <w:r w:rsidR="005042F0" w:rsidRPr="00A335BE">
        <w:rPr>
          <w:lang w:val="pt-BR"/>
        </w:rPr>
        <w:t xml:space="preserve"> resultados para ambos métodos podem ser verificados n</w:t>
      </w:r>
      <w:r w:rsidR="005E43CF">
        <w:rPr>
          <w:lang w:val="pt-BR"/>
        </w:rPr>
        <w:t>o</w:t>
      </w:r>
      <w:r w:rsidR="005042F0" w:rsidRPr="00A335BE">
        <w:rPr>
          <w:lang w:val="pt-BR"/>
        </w:rPr>
        <w:t xml:space="preserve"> </w:t>
      </w:r>
      <w:r w:rsidR="00750C52">
        <w:rPr>
          <w:lang w:val="pt-BR"/>
        </w:rPr>
        <w:t>Quadro</w:t>
      </w:r>
      <w:r w:rsidR="005042F0" w:rsidRPr="00A335BE">
        <w:rPr>
          <w:lang w:val="pt-BR"/>
        </w:rPr>
        <w:t xml:space="preserve"> </w:t>
      </w:r>
      <w:r w:rsidR="008714F9">
        <w:rPr>
          <w:lang w:val="pt-BR"/>
        </w:rPr>
        <w:t>4</w:t>
      </w:r>
      <w:r w:rsidR="005042F0" w:rsidRPr="00A335BE">
        <w:rPr>
          <w:lang w:val="pt-BR"/>
        </w:rPr>
        <w:t>.</w:t>
      </w:r>
      <w:r w:rsidRPr="00A335BE">
        <w:rPr>
          <w:lang w:val="pt-BR"/>
        </w:rPr>
        <w:t xml:space="preserve"> Outro</w:t>
      </w:r>
      <w:r w:rsidR="00FB101A" w:rsidRPr="00A335BE">
        <w:rPr>
          <w:lang w:val="pt-BR"/>
        </w:rPr>
        <w:t xml:space="preserve"> ponto interessante é que para </w:t>
      </w:r>
      <w:r w:rsidRPr="00A335BE">
        <w:rPr>
          <w:lang w:val="pt-BR"/>
        </w:rPr>
        <w:t xml:space="preserve">as classificações para cada classe utilizando </w:t>
      </w:r>
      <w:r w:rsidR="00B9577B" w:rsidRPr="00A335BE">
        <w:rPr>
          <w:lang w:val="pt-BR"/>
        </w:rPr>
        <w:t xml:space="preserve">o </w:t>
      </w:r>
      <w:r w:rsidR="00262617">
        <w:rPr>
          <w:lang w:val="pt-BR"/>
        </w:rPr>
        <w:t>K</w:t>
      </w:r>
      <w:r w:rsidRPr="00A335BE">
        <w:rPr>
          <w:lang w:val="pt-BR"/>
        </w:rPr>
        <w:t>-</w:t>
      </w:r>
      <w:proofErr w:type="spellStart"/>
      <w:r w:rsidRPr="00A335BE">
        <w:rPr>
          <w:lang w:val="pt-BR"/>
        </w:rPr>
        <w:t>means</w:t>
      </w:r>
      <w:proofErr w:type="spellEnd"/>
      <w:r w:rsidRPr="00A335BE">
        <w:rPr>
          <w:lang w:val="pt-BR"/>
        </w:rPr>
        <w:t>, a classe “tristeza” foi a que obt</w:t>
      </w:r>
      <w:r w:rsidR="005042F0" w:rsidRPr="00A335BE">
        <w:rPr>
          <w:lang w:val="pt-BR"/>
        </w:rPr>
        <w:t>e</w:t>
      </w:r>
      <w:r w:rsidR="00985D23" w:rsidRPr="00A335BE">
        <w:rPr>
          <w:lang w:val="pt-BR"/>
        </w:rPr>
        <w:t xml:space="preserve">ve o maior resultado </w:t>
      </w:r>
      <w:r w:rsidR="00985D23" w:rsidRPr="00A335BE">
        <w:rPr>
          <w:i/>
          <w:lang w:val="pt-BR"/>
        </w:rPr>
        <w:t>F-</w:t>
      </w:r>
      <w:proofErr w:type="spellStart"/>
      <w:r w:rsidR="00985D23" w:rsidRPr="00A335BE">
        <w:rPr>
          <w:i/>
          <w:lang w:val="pt-BR"/>
        </w:rPr>
        <w:t>measure</w:t>
      </w:r>
      <w:proofErr w:type="spellEnd"/>
      <w:r w:rsidR="00985D23" w:rsidRPr="00A335BE">
        <w:rPr>
          <w:lang w:val="pt-BR"/>
        </w:rPr>
        <w:t xml:space="preserve">. Os </w:t>
      </w:r>
      <w:r w:rsidR="005042F0" w:rsidRPr="00A335BE">
        <w:rPr>
          <w:lang w:val="pt-BR"/>
        </w:rPr>
        <w:t>resultados para todas as classes podem ser verificados n</w:t>
      </w:r>
      <w:r w:rsidR="005E43CF">
        <w:rPr>
          <w:lang w:val="pt-BR"/>
        </w:rPr>
        <w:t>o</w:t>
      </w:r>
      <w:r w:rsidR="005042F0" w:rsidRPr="00A335BE">
        <w:rPr>
          <w:lang w:val="pt-BR"/>
        </w:rPr>
        <w:t xml:space="preserve"> </w:t>
      </w:r>
      <w:r w:rsidR="00750C52">
        <w:rPr>
          <w:lang w:val="pt-BR"/>
        </w:rPr>
        <w:t>Quadro</w:t>
      </w:r>
      <w:r w:rsidR="005042F0" w:rsidRPr="00A335BE">
        <w:rPr>
          <w:lang w:val="pt-BR"/>
        </w:rPr>
        <w:t xml:space="preserve"> </w:t>
      </w:r>
      <w:r w:rsidR="008714F9">
        <w:rPr>
          <w:lang w:val="pt-BR"/>
        </w:rPr>
        <w:t>5</w:t>
      </w:r>
      <w:r w:rsidR="005042F0" w:rsidRPr="00A335BE">
        <w:rPr>
          <w:lang w:val="pt-BR"/>
        </w:rPr>
        <w:t>.</w:t>
      </w:r>
      <w:r w:rsidR="00A8721E">
        <w:rPr>
          <w:lang w:val="pt-BR"/>
        </w:rPr>
        <w:t xml:space="preserve"> Os autores utilizam como </w:t>
      </w:r>
      <w:proofErr w:type="spellStart"/>
      <w:r w:rsidR="00A8721E" w:rsidRPr="00A8721E">
        <w:rPr>
          <w:i/>
          <w:lang w:val="pt-BR"/>
        </w:rPr>
        <w:t>baseline</w:t>
      </w:r>
      <w:proofErr w:type="spellEnd"/>
      <w:r w:rsidR="00A8721E">
        <w:rPr>
          <w:lang w:val="pt-BR"/>
        </w:rPr>
        <w:t xml:space="preserve"> para comparação os resultados encontrados por Yamada (2011 apud </w:t>
      </w:r>
      <w:r w:rsidR="00A8721E" w:rsidRPr="005D770A">
        <w:rPr>
          <w:lang w:val="pt-BR"/>
        </w:rPr>
        <w:t>FURUYA; HUANG; KAWAGOE, 2014</w:t>
      </w:r>
      <w:r w:rsidR="00A8721E">
        <w:rPr>
          <w:lang w:val="pt-BR"/>
        </w:rPr>
        <w:t>).</w:t>
      </w:r>
    </w:p>
    <w:p w14:paraId="61DB725E" w14:textId="77777777" w:rsidR="004866C7" w:rsidRPr="00D1393C" w:rsidRDefault="004866C7" w:rsidP="004C47FA">
      <w:pPr>
        <w:pStyle w:val="Caption"/>
        <w:keepNext/>
        <w:jc w:val="both"/>
        <w:rPr>
          <w:b w:val="0"/>
          <w:sz w:val="24"/>
          <w:szCs w:val="24"/>
        </w:rPr>
      </w:pPr>
    </w:p>
    <w:p w14:paraId="3ABF709E" w14:textId="6BD6B77D" w:rsidR="008714F9" w:rsidRPr="00A4107D" w:rsidRDefault="00750C52" w:rsidP="008714F9">
      <w:pPr>
        <w:pStyle w:val="Caption"/>
        <w:keepNext/>
        <w:rPr>
          <w:sz w:val="24"/>
          <w:szCs w:val="24"/>
        </w:rPr>
      </w:pPr>
      <w:r>
        <w:rPr>
          <w:sz w:val="24"/>
          <w:szCs w:val="24"/>
        </w:rPr>
        <w:t>Quadro</w:t>
      </w:r>
      <w:r w:rsidR="008714F9" w:rsidRPr="00A4107D">
        <w:rPr>
          <w:sz w:val="24"/>
          <w:szCs w:val="24"/>
        </w:rPr>
        <w:t xml:space="preserve"> </w:t>
      </w:r>
      <w:r w:rsidR="008714F9" w:rsidRPr="00A4107D">
        <w:rPr>
          <w:sz w:val="24"/>
          <w:szCs w:val="24"/>
        </w:rPr>
        <w:fldChar w:fldCharType="begin"/>
      </w:r>
      <w:r w:rsidR="008714F9" w:rsidRPr="00A4107D">
        <w:rPr>
          <w:sz w:val="24"/>
          <w:szCs w:val="24"/>
        </w:rPr>
        <w:instrText xml:space="preserve"> SEQ Tabela \* ARABIC </w:instrText>
      </w:r>
      <w:r w:rsidR="008714F9" w:rsidRPr="00A4107D">
        <w:rPr>
          <w:sz w:val="24"/>
          <w:szCs w:val="24"/>
        </w:rPr>
        <w:fldChar w:fldCharType="separate"/>
      </w:r>
      <w:r w:rsidR="004564F7">
        <w:rPr>
          <w:noProof/>
          <w:sz w:val="24"/>
          <w:szCs w:val="24"/>
        </w:rPr>
        <w:t>4</w:t>
      </w:r>
      <w:r w:rsidR="008714F9" w:rsidRPr="00A4107D">
        <w:rPr>
          <w:sz w:val="24"/>
          <w:szCs w:val="24"/>
        </w:rPr>
        <w:fldChar w:fldCharType="end"/>
      </w:r>
      <w:r w:rsidR="008714F9" w:rsidRPr="00A4107D">
        <w:rPr>
          <w:sz w:val="24"/>
          <w:szCs w:val="24"/>
        </w:rPr>
        <w:t xml:space="preserve"> - Precisão de Classificação </w:t>
      </w:r>
      <w:r w:rsidR="00A4107D" w:rsidRPr="00A4107D">
        <w:rPr>
          <w:sz w:val="24"/>
          <w:szCs w:val="24"/>
        </w:rPr>
        <w:t xml:space="preserve">Adaptado de </w:t>
      </w:r>
      <w:proofErr w:type="spellStart"/>
      <w:r w:rsidR="00A4107D" w:rsidRPr="00A4107D">
        <w:rPr>
          <w:sz w:val="24"/>
          <w:szCs w:val="24"/>
        </w:rPr>
        <w:t>Furuya</w:t>
      </w:r>
      <w:proofErr w:type="spellEnd"/>
      <w:r w:rsidR="00A4107D" w:rsidRPr="00A4107D">
        <w:rPr>
          <w:sz w:val="24"/>
          <w:szCs w:val="24"/>
        </w:rPr>
        <w:t xml:space="preserve"> et al. (2014)</w:t>
      </w:r>
    </w:p>
    <w:tbl>
      <w:tblPr>
        <w:tblStyle w:val="TableGrid"/>
        <w:tblW w:w="0" w:type="auto"/>
        <w:tblLook w:val="04A0" w:firstRow="1" w:lastRow="0" w:firstColumn="1" w:lastColumn="0" w:noHBand="0" w:noVBand="1"/>
      </w:tblPr>
      <w:tblGrid>
        <w:gridCol w:w="2265"/>
        <w:gridCol w:w="2265"/>
        <w:gridCol w:w="2266"/>
        <w:gridCol w:w="2266"/>
      </w:tblGrid>
      <w:tr w:rsidR="00700666" w14:paraId="1630FDFA" w14:textId="77777777" w:rsidTr="00700666">
        <w:tc>
          <w:tcPr>
            <w:tcW w:w="2265" w:type="dxa"/>
          </w:tcPr>
          <w:p w14:paraId="5D502986" w14:textId="77777777" w:rsidR="00700666" w:rsidRDefault="00700666" w:rsidP="004C47FA">
            <w:pPr>
              <w:spacing w:line="360" w:lineRule="auto"/>
              <w:jc w:val="both"/>
            </w:pPr>
            <w:proofErr w:type="spellStart"/>
            <w:r>
              <w:t>Método</w:t>
            </w:r>
            <w:proofErr w:type="spellEnd"/>
          </w:p>
        </w:tc>
        <w:tc>
          <w:tcPr>
            <w:tcW w:w="2265" w:type="dxa"/>
          </w:tcPr>
          <w:p w14:paraId="6755E87F" w14:textId="77777777" w:rsidR="00700666" w:rsidRDefault="00700666" w:rsidP="004C47FA">
            <w:pPr>
              <w:spacing w:line="360" w:lineRule="auto"/>
              <w:jc w:val="both"/>
            </w:pPr>
            <w:r>
              <w:t>k-means</w:t>
            </w:r>
          </w:p>
        </w:tc>
        <w:tc>
          <w:tcPr>
            <w:tcW w:w="2266" w:type="dxa"/>
          </w:tcPr>
          <w:p w14:paraId="65C542C6" w14:textId="77777777" w:rsidR="00700666" w:rsidRDefault="00700666" w:rsidP="004C47FA">
            <w:pPr>
              <w:spacing w:line="360" w:lineRule="auto"/>
              <w:jc w:val="both"/>
            </w:pPr>
            <w:r>
              <w:t>ward</w:t>
            </w:r>
          </w:p>
        </w:tc>
        <w:tc>
          <w:tcPr>
            <w:tcW w:w="2266" w:type="dxa"/>
          </w:tcPr>
          <w:p w14:paraId="5B9FA2AF" w14:textId="3BAFB577" w:rsidR="00700666" w:rsidRPr="00A8721E" w:rsidRDefault="00A8721E" w:rsidP="004C47FA">
            <w:pPr>
              <w:spacing w:line="360" w:lineRule="auto"/>
              <w:jc w:val="both"/>
              <w:rPr>
                <w:i/>
              </w:rPr>
            </w:pPr>
            <w:r w:rsidRPr="00A8721E">
              <w:rPr>
                <w:i/>
              </w:rPr>
              <w:t>baseline</w:t>
            </w:r>
          </w:p>
        </w:tc>
      </w:tr>
      <w:tr w:rsidR="00700666" w14:paraId="7BE22E64" w14:textId="77777777" w:rsidTr="00700666">
        <w:tc>
          <w:tcPr>
            <w:tcW w:w="2265" w:type="dxa"/>
          </w:tcPr>
          <w:p w14:paraId="708C1099" w14:textId="77777777" w:rsidR="00700666" w:rsidRPr="00884239" w:rsidRDefault="00700666" w:rsidP="004C47FA">
            <w:pPr>
              <w:spacing w:line="360" w:lineRule="auto"/>
              <w:jc w:val="both"/>
              <w:rPr>
                <w:i/>
              </w:rPr>
            </w:pPr>
            <w:r w:rsidRPr="00884239">
              <w:rPr>
                <w:i/>
              </w:rPr>
              <w:t>Recall</w:t>
            </w:r>
          </w:p>
        </w:tc>
        <w:tc>
          <w:tcPr>
            <w:tcW w:w="2265" w:type="dxa"/>
          </w:tcPr>
          <w:p w14:paraId="4865A0F0" w14:textId="77777777" w:rsidR="00700666" w:rsidRDefault="00700666" w:rsidP="004C47FA">
            <w:pPr>
              <w:spacing w:line="360" w:lineRule="auto"/>
              <w:jc w:val="both"/>
            </w:pPr>
            <w:r>
              <w:t>27.7%</w:t>
            </w:r>
          </w:p>
        </w:tc>
        <w:tc>
          <w:tcPr>
            <w:tcW w:w="2266" w:type="dxa"/>
          </w:tcPr>
          <w:p w14:paraId="7DDBEBA1" w14:textId="77777777" w:rsidR="00700666" w:rsidRDefault="00700666" w:rsidP="004C47FA">
            <w:pPr>
              <w:spacing w:line="360" w:lineRule="auto"/>
              <w:jc w:val="both"/>
            </w:pPr>
            <w:r>
              <w:t>24.3%</w:t>
            </w:r>
          </w:p>
        </w:tc>
        <w:tc>
          <w:tcPr>
            <w:tcW w:w="2266" w:type="dxa"/>
          </w:tcPr>
          <w:p w14:paraId="78EB7486" w14:textId="77777777" w:rsidR="00700666" w:rsidRDefault="00700666" w:rsidP="004C47FA">
            <w:pPr>
              <w:spacing w:line="360" w:lineRule="auto"/>
              <w:jc w:val="both"/>
            </w:pPr>
            <w:r>
              <w:t>45.0%</w:t>
            </w:r>
          </w:p>
        </w:tc>
      </w:tr>
      <w:tr w:rsidR="00700666" w14:paraId="2D2D26E7" w14:textId="77777777" w:rsidTr="00700666">
        <w:tc>
          <w:tcPr>
            <w:tcW w:w="2265" w:type="dxa"/>
          </w:tcPr>
          <w:p w14:paraId="2F1A99F5" w14:textId="77777777" w:rsidR="00700666" w:rsidRDefault="00700666" w:rsidP="004C47FA">
            <w:pPr>
              <w:spacing w:line="360" w:lineRule="auto"/>
              <w:jc w:val="both"/>
            </w:pPr>
            <w:proofErr w:type="spellStart"/>
            <w:r>
              <w:t>Precisão</w:t>
            </w:r>
            <w:proofErr w:type="spellEnd"/>
          </w:p>
        </w:tc>
        <w:tc>
          <w:tcPr>
            <w:tcW w:w="2265" w:type="dxa"/>
          </w:tcPr>
          <w:p w14:paraId="2A910793" w14:textId="77777777" w:rsidR="00700666" w:rsidRDefault="00700666" w:rsidP="004C47FA">
            <w:pPr>
              <w:spacing w:line="360" w:lineRule="auto"/>
              <w:jc w:val="both"/>
            </w:pPr>
            <w:r>
              <w:t>39.0%</w:t>
            </w:r>
          </w:p>
        </w:tc>
        <w:tc>
          <w:tcPr>
            <w:tcW w:w="2266" w:type="dxa"/>
          </w:tcPr>
          <w:p w14:paraId="18DC5564" w14:textId="77777777" w:rsidR="00700666" w:rsidRDefault="00700666" w:rsidP="004C47FA">
            <w:pPr>
              <w:spacing w:line="360" w:lineRule="auto"/>
              <w:jc w:val="both"/>
            </w:pPr>
            <w:r>
              <w:t>36.0%</w:t>
            </w:r>
          </w:p>
        </w:tc>
        <w:tc>
          <w:tcPr>
            <w:tcW w:w="2266" w:type="dxa"/>
          </w:tcPr>
          <w:p w14:paraId="57C49FA3" w14:textId="77777777" w:rsidR="00700666" w:rsidRDefault="00700666" w:rsidP="004C47FA">
            <w:pPr>
              <w:spacing w:line="360" w:lineRule="auto"/>
              <w:jc w:val="both"/>
            </w:pPr>
            <w:r>
              <w:t>43.0%</w:t>
            </w:r>
          </w:p>
        </w:tc>
      </w:tr>
      <w:tr w:rsidR="00700666" w14:paraId="08BF2AF3" w14:textId="77777777" w:rsidTr="00700666">
        <w:tc>
          <w:tcPr>
            <w:tcW w:w="2265" w:type="dxa"/>
          </w:tcPr>
          <w:p w14:paraId="383A3AF8" w14:textId="77777777" w:rsidR="00700666" w:rsidRPr="00884239" w:rsidRDefault="00700666" w:rsidP="004C47FA">
            <w:pPr>
              <w:spacing w:line="360" w:lineRule="auto"/>
              <w:jc w:val="both"/>
              <w:rPr>
                <w:i/>
              </w:rPr>
            </w:pPr>
            <w:r w:rsidRPr="00884239">
              <w:rPr>
                <w:i/>
              </w:rPr>
              <w:t>F-Measure</w:t>
            </w:r>
          </w:p>
        </w:tc>
        <w:tc>
          <w:tcPr>
            <w:tcW w:w="2265" w:type="dxa"/>
          </w:tcPr>
          <w:p w14:paraId="2CF507C6" w14:textId="77777777" w:rsidR="00700666" w:rsidRDefault="00700666" w:rsidP="004C47FA">
            <w:pPr>
              <w:spacing w:line="360" w:lineRule="auto"/>
              <w:jc w:val="both"/>
            </w:pPr>
            <w:r>
              <w:t>32.4%</w:t>
            </w:r>
          </w:p>
        </w:tc>
        <w:tc>
          <w:tcPr>
            <w:tcW w:w="2266" w:type="dxa"/>
          </w:tcPr>
          <w:p w14:paraId="4F37FBF0" w14:textId="77777777" w:rsidR="00700666" w:rsidRDefault="00700666" w:rsidP="004C47FA">
            <w:pPr>
              <w:spacing w:line="360" w:lineRule="auto"/>
              <w:jc w:val="both"/>
            </w:pPr>
            <w:r>
              <w:t>29.0%</w:t>
            </w:r>
          </w:p>
        </w:tc>
        <w:tc>
          <w:tcPr>
            <w:tcW w:w="2266" w:type="dxa"/>
          </w:tcPr>
          <w:p w14:paraId="31C90B31" w14:textId="77777777" w:rsidR="00700666" w:rsidRDefault="00700666" w:rsidP="004C47FA">
            <w:pPr>
              <w:spacing w:line="360" w:lineRule="auto"/>
              <w:jc w:val="both"/>
            </w:pPr>
            <w:r>
              <w:t>44.0%</w:t>
            </w:r>
          </w:p>
        </w:tc>
      </w:tr>
    </w:tbl>
    <w:p w14:paraId="28DF5F15" w14:textId="77777777" w:rsidR="004866C7" w:rsidRPr="00D1393C" w:rsidRDefault="004866C7" w:rsidP="004C47FA">
      <w:pPr>
        <w:pStyle w:val="Caption"/>
        <w:keepNext/>
        <w:jc w:val="both"/>
        <w:rPr>
          <w:b w:val="0"/>
          <w:sz w:val="24"/>
          <w:szCs w:val="24"/>
        </w:rPr>
      </w:pPr>
    </w:p>
    <w:p w14:paraId="1C4F61F4" w14:textId="61FBFACA" w:rsidR="008714F9" w:rsidRPr="008714F9" w:rsidRDefault="00750C52" w:rsidP="008714F9">
      <w:pPr>
        <w:pStyle w:val="Caption"/>
        <w:keepNext/>
        <w:rPr>
          <w:sz w:val="24"/>
          <w:szCs w:val="24"/>
        </w:rPr>
      </w:pPr>
      <w:r>
        <w:rPr>
          <w:sz w:val="24"/>
          <w:szCs w:val="24"/>
        </w:rPr>
        <w:t>Quadro</w:t>
      </w:r>
      <w:r w:rsidR="008714F9" w:rsidRPr="008714F9">
        <w:rPr>
          <w:sz w:val="24"/>
          <w:szCs w:val="24"/>
        </w:rPr>
        <w:t xml:space="preserve"> </w:t>
      </w:r>
      <w:r w:rsidR="008714F9" w:rsidRPr="008714F9">
        <w:rPr>
          <w:sz w:val="24"/>
          <w:szCs w:val="24"/>
        </w:rPr>
        <w:fldChar w:fldCharType="begin"/>
      </w:r>
      <w:r w:rsidR="008714F9" w:rsidRPr="008714F9">
        <w:rPr>
          <w:sz w:val="24"/>
          <w:szCs w:val="24"/>
        </w:rPr>
        <w:instrText xml:space="preserve"> SEQ Tabela \* ARABIC </w:instrText>
      </w:r>
      <w:r w:rsidR="008714F9" w:rsidRPr="008714F9">
        <w:rPr>
          <w:sz w:val="24"/>
          <w:szCs w:val="24"/>
        </w:rPr>
        <w:fldChar w:fldCharType="separate"/>
      </w:r>
      <w:r w:rsidR="004564F7">
        <w:rPr>
          <w:noProof/>
          <w:sz w:val="24"/>
          <w:szCs w:val="24"/>
        </w:rPr>
        <w:t>5</w:t>
      </w:r>
      <w:r w:rsidR="008714F9" w:rsidRPr="008714F9">
        <w:rPr>
          <w:sz w:val="24"/>
          <w:szCs w:val="24"/>
        </w:rPr>
        <w:fldChar w:fldCharType="end"/>
      </w:r>
      <w:r w:rsidR="008714F9" w:rsidRPr="008714F9">
        <w:rPr>
          <w:sz w:val="24"/>
          <w:szCs w:val="24"/>
        </w:rPr>
        <w:t xml:space="preserve"> - Precisão de Classificação por Emoções (</w:t>
      </w:r>
      <w:r w:rsidR="00262617">
        <w:rPr>
          <w:sz w:val="24"/>
          <w:szCs w:val="24"/>
        </w:rPr>
        <w:t>K</w:t>
      </w:r>
      <w:r w:rsidR="008714F9" w:rsidRPr="008714F9">
        <w:rPr>
          <w:sz w:val="24"/>
          <w:szCs w:val="24"/>
        </w:rPr>
        <w:t>-</w:t>
      </w:r>
      <w:proofErr w:type="spellStart"/>
      <w:r w:rsidR="008714F9" w:rsidRPr="008714F9">
        <w:rPr>
          <w:sz w:val="24"/>
          <w:szCs w:val="24"/>
        </w:rPr>
        <w:t>means</w:t>
      </w:r>
      <w:proofErr w:type="spellEnd"/>
      <w:r w:rsidR="008714F9" w:rsidRPr="008714F9">
        <w:rPr>
          <w:sz w:val="24"/>
          <w:szCs w:val="24"/>
        </w:rPr>
        <w:t xml:space="preserve">) </w:t>
      </w:r>
      <w:r w:rsidR="00A4107D" w:rsidRPr="00A4107D">
        <w:rPr>
          <w:sz w:val="24"/>
          <w:szCs w:val="24"/>
        </w:rPr>
        <w:t xml:space="preserve">Adaptado de </w:t>
      </w:r>
      <w:proofErr w:type="spellStart"/>
      <w:r w:rsidR="00A4107D" w:rsidRPr="00A4107D">
        <w:rPr>
          <w:sz w:val="24"/>
          <w:szCs w:val="24"/>
        </w:rPr>
        <w:t>Furuya</w:t>
      </w:r>
      <w:proofErr w:type="spellEnd"/>
      <w:r w:rsidR="00A4107D" w:rsidRPr="00A4107D">
        <w:rPr>
          <w:sz w:val="24"/>
          <w:szCs w:val="24"/>
        </w:rPr>
        <w:t xml:space="preserve"> et al. (2014)</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700666" w14:paraId="6FBE6107" w14:textId="77777777" w:rsidTr="00700666">
        <w:tc>
          <w:tcPr>
            <w:tcW w:w="1510" w:type="dxa"/>
          </w:tcPr>
          <w:p w14:paraId="2C6D7F65" w14:textId="77777777" w:rsidR="00700666" w:rsidRDefault="00700666" w:rsidP="004C47FA">
            <w:pPr>
              <w:spacing w:line="360" w:lineRule="auto"/>
              <w:jc w:val="both"/>
            </w:pPr>
            <w:proofErr w:type="spellStart"/>
            <w:r>
              <w:t>Sentimento</w:t>
            </w:r>
            <w:proofErr w:type="spellEnd"/>
          </w:p>
        </w:tc>
        <w:tc>
          <w:tcPr>
            <w:tcW w:w="1510" w:type="dxa"/>
          </w:tcPr>
          <w:p w14:paraId="7FBD108B" w14:textId="77777777" w:rsidR="00700666" w:rsidRDefault="00700666" w:rsidP="004C47FA">
            <w:pPr>
              <w:spacing w:line="360" w:lineRule="auto"/>
              <w:jc w:val="both"/>
            </w:pPr>
            <w:proofErr w:type="spellStart"/>
            <w:r>
              <w:t>alegria</w:t>
            </w:r>
            <w:proofErr w:type="spellEnd"/>
          </w:p>
        </w:tc>
        <w:tc>
          <w:tcPr>
            <w:tcW w:w="1510" w:type="dxa"/>
          </w:tcPr>
          <w:p w14:paraId="13308FF2" w14:textId="77777777" w:rsidR="00700666" w:rsidRDefault="00700666" w:rsidP="004C47FA">
            <w:pPr>
              <w:spacing w:line="360" w:lineRule="auto"/>
              <w:jc w:val="both"/>
            </w:pPr>
            <w:proofErr w:type="spellStart"/>
            <w:r>
              <w:t>tristeza</w:t>
            </w:r>
            <w:proofErr w:type="spellEnd"/>
          </w:p>
        </w:tc>
        <w:tc>
          <w:tcPr>
            <w:tcW w:w="1510" w:type="dxa"/>
          </w:tcPr>
          <w:p w14:paraId="490EFCAC" w14:textId="77777777" w:rsidR="00700666" w:rsidRDefault="00700666" w:rsidP="004C47FA">
            <w:pPr>
              <w:spacing w:line="360" w:lineRule="auto"/>
              <w:jc w:val="both"/>
            </w:pPr>
            <w:proofErr w:type="spellStart"/>
            <w:r>
              <w:t>animação</w:t>
            </w:r>
            <w:proofErr w:type="spellEnd"/>
          </w:p>
        </w:tc>
        <w:tc>
          <w:tcPr>
            <w:tcW w:w="1511" w:type="dxa"/>
          </w:tcPr>
          <w:p w14:paraId="5F003071" w14:textId="77777777" w:rsidR="00700666" w:rsidRDefault="00700666" w:rsidP="004C47FA">
            <w:pPr>
              <w:spacing w:line="360" w:lineRule="auto"/>
              <w:jc w:val="both"/>
            </w:pPr>
            <w:proofErr w:type="spellStart"/>
            <w:r>
              <w:t>bondade</w:t>
            </w:r>
            <w:proofErr w:type="spellEnd"/>
          </w:p>
        </w:tc>
        <w:tc>
          <w:tcPr>
            <w:tcW w:w="1511" w:type="dxa"/>
          </w:tcPr>
          <w:p w14:paraId="254F56B7" w14:textId="27262D5B" w:rsidR="00700666" w:rsidRPr="00A8721E" w:rsidRDefault="00A8721E" w:rsidP="004C47FA">
            <w:pPr>
              <w:spacing w:line="360" w:lineRule="auto"/>
              <w:jc w:val="both"/>
              <w:rPr>
                <w:i/>
              </w:rPr>
            </w:pPr>
            <w:r w:rsidRPr="00A8721E">
              <w:rPr>
                <w:i/>
              </w:rPr>
              <w:t>baseline</w:t>
            </w:r>
          </w:p>
        </w:tc>
      </w:tr>
      <w:tr w:rsidR="00700666" w14:paraId="4F9649A0" w14:textId="77777777" w:rsidTr="00700666">
        <w:tc>
          <w:tcPr>
            <w:tcW w:w="1510" w:type="dxa"/>
          </w:tcPr>
          <w:p w14:paraId="759D2C5F" w14:textId="77777777" w:rsidR="00700666" w:rsidRPr="00884239" w:rsidRDefault="00700666" w:rsidP="004C47FA">
            <w:pPr>
              <w:spacing w:line="360" w:lineRule="auto"/>
              <w:jc w:val="both"/>
              <w:rPr>
                <w:i/>
              </w:rPr>
            </w:pPr>
            <w:r w:rsidRPr="00884239">
              <w:rPr>
                <w:i/>
              </w:rPr>
              <w:t>Recall</w:t>
            </w:r>
          </w:p>
        </w:tc>
        <w:tc>
          <w:tcPr>
            <w:tcW w:w="1510" w:type="dxa"/>
          </w:tcPr>
          <w:p w14:paraId="29BC28D5" w14:textId="77777777" w:rsidR="00700666" w:rsidRDefault="00700666" w:rsidP="004C47FA">
            <w:pPr>
              <w:spacing w:line="360" w:lineRule="auto"/>
              <w:jc w:val="both"/>
            </w:pPr>
            <w:r>
              <w:t>27.3%</w:t>
            </w:r>
          </w:p>
        </w:tc>
        <w:tc>
          <w:tcPr>
            <w:tcW w:w="1510" w:type="dxa"/>
          </w:tcPr>
          <w:p w14:paraId="327731A5" w14:textId="77777777" w:rsidR="00700666" w:rsidRDefault="00700666" w:rsidP="004C47FA">
            <w:pPr>
              <w:spacing w:line="360" w:lineRule="auto"/>
              <w:jc w:val="both"/>
            </w:pPr>
            <w:r>
              <w:t>36.7%</w:t>
            </w:r>
          </w:p>
        </w:tc>
        <w:tc>
          <w:tcPr>
            <w:tcW w:w="1510" w:type="dxa"/>
          </w:tcPr>
          <w:p w14:paraId="21B85E9C" w14:textId="77777777" w:rsidR="00700666" w:rsidRDefault="00700666" w:rsidP="004C47FA">
            <w:pPr>
              <w:spacing w:line="360" w:lineRule="auto"/>
              <w:jc w:val="both"/>
            </w:pPr>
            <w:r>
              <w:t>20.0%</w:t>
            </w:r>
          </w:p>
        </w:tc>
        <w:tc>
          <w:tcPr>
            <w:tcW w:w="1511" w:type="dxa"/>
          </w:tcPr>
          <w:p w14:paraId="39124E14" w14:textId="77777777" w:rsidR="00700666" w:rsidRDefault="00700666" w:rsidP="004C47FA">
            <w:pPr>
              <w:spacing w:line="360" w:lineRule="auto"/>
              <w:jc w:val="both"/>
            </w:pPr>
            <w:r>
              <w:t>22.2%</w:t>
            </w:r>
          </w:p>
        </w:tc>
        <w:tc>
          <w:tcPr>
            <w:tcW w:w="1511" w:type="dxa"/>
          </w:tcPr>
          <w:p w14:paraId="0E4A3314" w14:textId="77777777" w:rsidR="00700666" w:rsidRDefault="00700666" w:rsidP="004C47FA">
            <w:pPr>
              <w:spacing w:line="360" w:lineRule="auto"/>
              <w:jc w:val="both"/>
            </w:pPr>
            <w:r>
              <w:t>45.0%</w:t>
            </w:r>
          </w:p>
        </w:tc>
      </w:tr>
      <w:tr w:rsidR="00700666" w14:paraId="21590974" w14:textId="77777777" w:rsidTr="00700666">
        <w:tc>
          <w:tcPr>
            <w:tcW w:w="1510" w:type="dxa"/>
          </w:tcPr>
          <w:p w14:paraId="53936447" w14:textId="77777777" w:rsidR="00700666" w:rsidRDefault="00700666" w:rsidP="004C47FA">
            <w:pPr>
              <w:spacing w:line="360" w:lineRule="auto"/>
              <w:jc w:val="both"/>
            </w:pPr>
            <w:proofErr w:type="spellStart"/>
            <w:r>
              <w:t>Precisão</w:t>
            </w:r>
            <w:proofErr w:type="spellEnd"/>
          </w:p>
        </w:tc>
        <w:tc>
          <w:tcPr>
            <w:tcW w:w="1510" w:type="dxa"/>
          </w:tcPr>
          <w:p w14:paraId="587AD9DF" w14:textId="77777777" w:rsidR="00700666" w:rsidRPr="00700666" w:rsidRDefault="00700666" w:rsidP="004C47FA">
            <w:pPr>
              <w:spacing w:line="360" w:lineRule="auto"/>
              <w:jc w:val="both"/>
              <w:rPr>
                <w:i/>
              </w:rPr>
            </w:pPr>
            <w:r>
              <w:t>37.5</w:t>
            </w:r>
            <w:r>
              <w:rPr>
                <w:i/>
              </w:rPr>
              <w:t>%</w:t>
            </w:r>
          </w:p>
        </w:tc>
        <w:tc>
          <w:tcPr>
            <w:tcW w:w="1510" w:type="dxa"/>
          </w:tcPr>
          <w:p w14:paraId="7C05374B" w14:textId="77777777" w:rsidR="00700666" w:rsidRDefault="00700666" w:rsidP="004C47FA">
            <w:pPr>
              <w:spacing w:line="360" w:lineRule="auto"/>
              <w:jc w:val="both"/>
            </w:pPr>
            <w:r>
              <w:t>55.0%</w:t>
            </w:r>
          </w:p>
        </w:tc>
        <w:tc>
          <w:tcPr>
            <w:tcW w:w="1510" w:type="dxa"/>
          </w:tcPr>
          <w:p w14:paraId="6F273F0A" w14:textId="77777777" w:rsidR="00700666" w:rsidRDefault="00700666" w:rsidP="004C47FA">
            <w:pPr>
              <w:spacing w:line="360" w:lineRule="auto"/>
              <w:jc w:val="both"/>
            </w:pPr>
            <w:r>
              <w:t>37.5%</w:t>
            </w:r>
          </w:p>
        </w:tc>
        <w:tc>
          <w:tcPr>
            <w:tcW w:w="1511" w:type="dxa"/>
          </w:tcPr>
          <w:p w14:paraId="4FAA5A25" w14:textId="77777777" w:rsidR="00700666" w:rsidRDefault="00700666" w:rsidP="004C47FA">
            <w:pPr>
              <w:spacing w:line="360" w:lineRule="auto"/>
              <w:jc w:val="both"/>
            </w:pPr>
            <w:r>
              <w:t>26.1%</w:t>
            </w:r>
          </w:p>
        </w:tc>
        <w:tc>
          <w:tcPr>
            <w:tcW w:w="1511" w:type="dxa"/>
          </w:tcPr>
          <w:p w14:paraId="55510C7D" w14:textId="77777777" w:rsidR="00700666" w:rsidRDefault="00700666" w:rsidP="004C47FA">
            <w:pPr>
              <w:spacing w:line="360" w:lineRule="auto"/>
              <w:jc w:val="both"/>
            </w:pPr>
            <w:r>
              <w:t>43.0%</w:t>
            </w:r>
          </w:p>
        </w:tc>
      </w:tr>
      <w:tr w:rsidR="00700666" w14:paraId="7A02B999" w14:textId="77777777" w:rsidTr="00700666">
        <w:tc>
          <w:tcPr>
            <w:tcW w:w="1510" w:type="dxa"/>
          </w:tcPr>
          <w:p w14:paraId="6FCC6C26" w14:textId="77777777" w:rsidR="00700666" w:rsidRPr="00884239" w:rsidRDefault="00700666" w:rsidP="004C47FA">
            <w:pPr>
              <w:spacing w:line="360" w:lineRule="auto"/>
              <w:jc w:val="both"/>
              <w:rPr>
                <w:i/>
              </w:rPr>
            </w:pPr>
            <w:r w:rsidRPr="00884239">
              <w:rPr>
                <w:i/>
              </w:rPr>
              <w:t>F-Measure</w:t>
            </w:r>
          </w:p>
        </w:tc>
        <w:tc>
          <w:tcPr>
            <w:tcW w:w="1510" w:type="dxa"/>
          </w:tcPr>
          <w:p w14:paraId="105DD2D0" w14:textId="77777777" w:rsidR="00700666" w:rsidRDefault="00700666" w:rsidP="004C47FA">
            <w:pPr>
              <w:spacing w:line="360" w:lineRule="auto"/>
              <w:jc w:val="both"/>
            </w:pPr>
            <w:r>
              <w:t>31.6%</w:t>
            </w:r>
          </w:p>
        </w:tc>
        <w:tc>
          <w:tcPr>
            <w:tcW w:w="1510" w:type="dxa"/>
          </w:tcPr>
          <w:p w14:paraId="7A6D2357" w14:textId="77777777" w:rsidR="00700666" w:rsidRDefault="00700666" w:rsidP="004C47FA">
            <w:pPr>
              <w:spacing w:line="360" w:lineRule="auto"/>
              <w:jc w:val="both"/>
            </w:pPr>
            <w:r>
              <w:t>44.0%</w:t>
            </w:r>
          </w:p>
        </w:tc>
        <w:tc>
          <w:tcPr>
            <w:tcW w:w="1510" w:type="dxa"/>
          </w:tcPr>
          <w:p w14:paraId="47F1C022" w14:textId="77777777" w:rsidR="00700666" w:rsidRDefault="00700666" w:rsidP="004C47FA">
            <w:pPr>
              <w:spacing w:line="360" w:lineRule="auto"/>
              <w:jc w:val="both"/>
            </w:pPr>
            <w:r>
              <w:t>26.1%</w:t>
            </w:r>
          </w:p>
        </w:tc>
        <w:tc>
          <w:tcPr>
            <w:tcW w:w="1511" w:type="dxa"/>
          </w:tcPr>
          <w:p w14:paraId="2064B830" w14:textId="77777777" w:rsidR="00700666" w:rsidRDefault="00700666" w:rsidP="004C47FA">
            <w:pPr>
              <w:spacing w:line="360" w:lineRule="auto"/>
              <w:jc w:val="both"/>
            </w:pPr>
            <w:r>
              <w:t>24.0%</w:t>
            </w:r>
          </w:p>
        </w:tc>
        <w:tc>
          <w:tcPr>
            <w:tcW w:w="1511" w:type="dxa"/>
          </w:tcPr>
          <w:p w14:paraId="52FAC920" w14:textId="77777777" w:rsidR="00700666" w:rsidRDefault="00700666" w:rsidP="004C47FA">
            <w:pPr>
              <w:spacing w:line="360" w:lineRule="auto"/>
              <w:jc w:val="both"/>
            </w:pPr>
            <w:r>
              <w:t>44.0%</w:t>
            </w:r>
          </w:p>
        </w:tc>
      </w:tr>
    </w:tbl>
    <w:p w14:paraId="55970EC7" w14:textId="77777777" w:rsidR="00B630FB" w:rsidRDefault="00B630FB" w:rsidP="004C47FA">
      <w:pPr>
        <w:spacing w:line="360" w:lineRule="auto"/>
        <w:jc w:val="both"/>
      </w:pPr>
    </w:p>
    <w:p w14:paraId="1F1ECD39" w14:textId="77777777" w:rsidR="001675CF" w:rsidRDefault="001675CF" w:rsidP="004C47FA">
      <w:pPr>
        <w:pStyle w:val="Heading2"/>
        <w:numPr>
          <w:ilvl w:val="0"/>
          <w:numId w:val="0"/>
        </w:numPr>
        <w:rPr>
          <w:lang w:val="en-US"/>
        </w:rPr>
      </w:pPr>
      <w:r>
        <w:rPr>
          <w:lang w:val="en-US"/>
        </w:rPr>
        <w:t>1.</w:t>
      </w:r>
      <w:r w:rsidR="00A66A52">
        <w:rPr>
          <w:lang w:val="en-US"/>
        </w:rPr>
        <w:t xml:space="preserve">3    </w:t>
      </w:r>
      <w:r w:rsidRPr="00374293">
        <w:rPr>
          <w:lang w:val="en-US"/>
        </w:rPr>
        <w:t>A Study on Music Mood Detection in Online Digital Music Database</w:t>
      </w:r>
    </w:p>
    <w:p w14:paraId="7BB3D0E1" w14:textId="0DBE1987" w:rsidR="001675CF" w:rsidRPr="00A335BE" w:rsidRDefault="0001761B" w:rsidP="00ED7725">
      <w:pPr>
        <w:spacing w:line="360" w:lineRule="auto"/>
        <w:ind w:firstLine="709"/>
        <w:jc w:val="both"/>
        <w:rPr>
          <w:lang w:val="pt-BR"/>
        </w:rPr>
      </w:pPr>
      <w:r>
        <w:rPr>
          <w:lang w:val="pt-BR"/>
        </w:rPr>
        <w:t>O estudo de</w:t>
      </w:r>
      <w:r w:rsidR="001675CF" w:rsidRPr="00A335BE">
        <w:rPr>
          <w:lang w:val="pt-BR"/>
        </w:rPr>
        <w:t xml:space="preserve"> Yang e</w:t>
      </w:r>
      <w:r w:rsidR="00E54ACE">
        <w:rPr>
          <w:lang w:val="pt-BR"/>
        </w:rPr>
        <w:t>t</w:t>
      </w:r>
      <w:r w:rsidR="001675CF" w:rsidRPr="00A335BE">
        <w:rPr>
          <w:lang w:val="pt-BR"/>
        </w:rPr>
        <w:t xml:space="preserve"> al. </w:t>
      </w:r>
      <w:r>
        <w:rPr>
          <w:lang w:val="pt-BR"/>
        </w:rPr>
        <w:t xml:space="preserve">(2017) </w:t>
      </w:r>
      <w:r w:rsidR="001675CF" w:rsidRPr="00A335BE">
        <w:rPr>
          <w:lang w:val="pt-BR"/>
        </w:rPr>
        <w:t xml:space="preserve">tem o objetivo de investigar como as letras de músicas afetam o sentimento das pessoas. Os autores mostram que a utilização de modelos que contenham informações de letras de músicas apresenta resultados aceitáveis para o problema de classificação em emoções. Neste estudo os autores utilizam </w:t>
      </w:r>
      <w:proofErr w:type="spellStart"/>
      <w:r w:rsidRPr="009E2682">
        <w:rPr>
          <w:i/>
          <w:lang w:val="pt-BR"/>
        </w:rPr>
        <w:t>Support</w:t>
      </w:r>
      <w:proofErr w:type="spellEnd"/>
      <w:r w:rsidRPr="009E2682">
        <w:rPr>
          <w:i/>
          <w:lang w:val="pt-BR"/>
        </w:rPr>
        <w:t xml:space="preserve"> Vector </w:t>
      </w:r>
      <w:proofErr w:type="spellStart"/>
      <w:r w:rsidRPr="009E2682">
        <w:rPr>
          <w:i/>
          <w:lang w:val="pt-BR"/>
        </w:rPr>
        <w:t>Machines</w:t>
      </w:r>
      <w:proofErr w:type="spellEnd"/>
      <w:r>
        <w:rPr>
          <w:lang w:val="pt-BR"/>
        </w:rPr>
        <w:t xml:space="preserve"> (SVM)</w:t>
      </w:r>
      <w:r w:rsidR="001675CF" w:rsidRPr="00A335BE">
        <w:rPr>
          <w:lang w:val="pt-BR"/>
        </w:rPr>
        <w:t xml:space="preserve"> para classificar letras de 4</w:t>
      </w:r>
      <w:r w:rsidR="00845243">
        <w:rPr>
          <w:lang w:val="pt-BR"/>
        </w:rPr>
        <w:t>.</w:t>
      </w:r>
      <w:r w:rsidR="001675CF" w:rsidRPr="00A335BE">
        <w:rPr>
          <w:lang w:val="pt-BR"/>
        </w:rPr>
        <w:t>651 músicas em 66 categorias diferentes. Todas as letras foram coletadas do site Allmusic.com, sendo que 4/5 do corpus é para treinamento</w:t>
      </w:r>
      <w:r w:rsidR="00606322">
        <w:rPr>
          <w:lang w:val="pt-BR"/>
        </w:rPr>
        <w:t xml:space="preserve"> de máquina</w:t>
      </w:r>
      <w:r w:rsidR="001675CF" w:rsidRPr="00A335BE">
        <w:rPr>
          <w:lang w:val="pt-BR"/>
        </w:rPr>
        <w:t xml:space="preserve"> e 1/5 é utilizado para teste.</w:t>
      </w:r>
    </w:p>
    <w:p w14:paraId="3C614B63" w14:textId="1FB65C9B" w:rsidR="001675CF" w:rsidRPr="00A335BE" w:rsidRDefault="001675CF" w:rsidP="00ED7725">
      <w:pPr>
        <w:spacing w:line="360" w:lineRule="auto"/>
        <w:ind w:firstLine="709"/>
        <w:jc w:val="both"/>
        <w:rPr>
          <w:lang w:val="pt-BR"/>
        </w:rPr>
      </w:pPr>
      <w:r w:rsidRPr="00A335BE">
        <w:rPr>
          <w:lang w:val="pt-BR"/>
        </w:rPr>
        <w:lastRenderedPageBreak/>
        <w:t xml:space="preserve">Os autores utilizaram a ferramenta </w:t>
      </w:r>
      <w:proofErr w:type="spellStart"/>
      <w:r w:rsidRPr="00A335BE">
        <w:rPr>
          <w:lang w:val="pt-BR"/>
        </w:rPr>
        <w:t>Lingpipe</w:t>
      </w:r>
      <w:proofErr w:type="spellEnd"/>
      <w:r w:rsidRPr="00A335BE">
        <w:rPr>
          <w:lang w:val="pt-BR"/>
        </w:rPr>
        <w:t xml:space="preserve"> (YANG et al., 2017) para separar as letras em palavras, remover </w:t>
      </w:r>
      <w:r w:rsidRPr="00A335BE">
        <w:rPr>
          <w:i/>
          <w:lang w:val="pt-BR"/>
        </w:rPr>
        <w:t xml:space="preserve">stop </w:t>
      </w:r>
      <w:proofErr w:type="spellStart"/>
      <w:r w:rsidRPr="00A335BE">
        <w:rPr>
          <w:i/>
          <w:lang w:val="pt-BR"/>
        </w:rPr>
        <w:t>words</w:t>
      </w:r>
      <w:proofErr w:type="spellEnd"/>
      <w:r w:rsidRPr="00A335BE">
        <w:rPr>
          <w:lang w:val="pt-BR"/>
        </w:rPr>
        <w:t xml:space="preserve"> e relacionar palavras com classes gramaticais. Todas as letras de músicas utilizadas pelos autores já estavam classificadas na base de dados do site Allmusic.com nas seguintes classes “</w:t>
      </w:r>
      <w:r w:rsidR="007A0489" w:rsidRPr="00A335BE">
        <w:rPr>
          <w:lang w:val="pt-BR"/>
        </w:rPr>
        <w:t>Irônico</w:t>
      </w:r>
      <w:r w:rsidRPr="00A335BE">
        <w:rPr>
          <w:lang w:val="pt-BR"/>
        </w:rPr>
        <w:t>”, “Educado”, “</w:t>
      </w:r>
      <w:r w:rsidR="007A0489">
        <w:rPr>
          <w:lang w:val="pt-BR"/>
        </w:rPr>
        <w:t>Sarcástico</w:t>
      </w:r>
      <w:r w:rsidRPr="00A335BE">
        <w:rPr>
          <w:lang w:val="pt-BR"/>
        </w:rPr>
        <w:t xml:space="preserve">”, “Bobo”, “Ardente”, “Feliz” e “Drama”. Os resultados obtidos </w:t>
      </w:r>
      <w:r w:rsidR="0001761B">
        <w:rPr>
          <w:lang w:val="pt-BR"/>
        </w:rPr>
        <w:t xml:space="preserve">com o emprego da </w:t>
      </w:r>
      <w:r w:rsidR="0031721D">
        <w:rPr>
          <w:lang w:val="pt-BR"/>
        </w:rPr>
        <w:t xml:space="preserve">implementação </w:t>
      </w:r>
      <w:proofErr w:type="spellStart"/>
      <w:r w:rsidRPr="00A335BE">
        <w:rPr>
          <w:lang w:val="pt-BR"/>
        </w:rPr>
        <w:t>LibSVM</w:t>
      </w:r>
      <w:proofErr w:type="spellEnd"/>
      <w:r w:rsidR="0001761B">
        <w:rPr>
          <w:lang w:val="pt-BR"/>
        </w:rPr>
        <w:t xml:space="preserve"> e</w:t>
      </w:r>
      <w:r w:rsidRPr="00A335BE">
        <w:rPr>
          <w:lang w:val="pt-BR"/>
        </w:rPr>
        <w:t xml:space="preserve"> </w:t>
      </w:r>
      <w:proofErr w:type="spellStart"/>
      <w:r w:rsidRPr="00A335BE">
        <w:rPr>
          <w:i/>
          <w:lang w:val="pt-BR"/>
        </w:rPr>
        <w:t>cross</w:t>
      </w:r>
      <w:proofErr w:type="spellEnd"/>
      <w:r w:rsidRPr="00A335BE">
        <w:rPr>
          <w:i/>
          <w:lang w:val="pt-BR"/>
        </w:rPr>
        <w:t xml:space="preserve"> </w:t>
      </w:r>
      <w:proofErr w:type="spellStart"/>
      <w:r w:rsidRPr="00A335BE">
        <w:rPr>
          <w:i/>
          <w:lang w:val="pt-BR"/>
        </w:rPr>
        <w:t>validation</w:t>
      </w:r>
      <w:proofErr w:type="spellEnd"/>
      <w:r w:rsidRPr="00A335BE">
        <w:rPr>
          <w:lang w:val="pt-BR"/>
        </w:rPr>
        <w:t xml:space="preserve"> de 5 </w:t>
      </w:r>
      <w:proofErr w:type="spellStart"/>
      <w:r w:rsidRPr="00A335BE">
        <w:rPr>
          <w:i/>
          <w:lang w:val="pt-BR"/>
        </w:rPr>
        <w:t>folds</w:t>
      </w:r>
      <w:proofErr w:type="spellEnd"/>
      <w:r w:rsidRPr="00A335BE">
        <w:rPr>
          <w:lang w:val="pt-BR"/>
        </w:rPr>
        <w:t xml:space="preserve"> </w:t>
      </w:r>
      <w:r w:rsidR="0001761B">
        <w:rPr>
          <w:lang w:val="pt-BR"/>
        </w:rPr>
        <w:t xml:space="preserve">estão </w:t>
      </w:r>
      <w:r w:rsidR="008845C6">
        <w:rPr>
          <w:lang w:val="pt-BR"/>
        </w:rPr>
        <w:t>reunidos</w:t>
      </w:r>
      <w:r w:rsidR="008845C6" w:rsidRPr="00A335BE">
        <w:rPr>
          <w:lang w:val="pt-BR"/>
        </w:rPr>
        <w:t xml:space="preserve"> </w:t>
      </w:r>
      <w:r w:rsidRPr="00A335BE">
        <w:rPr>
          <w:lang w:val="pt-BR"/>
        </w:rPr>
        <w:t>n</w:t>
      </w:r>
      <w:r w:rsidR="005E43CF">
        <w:rPr>
          <w:lang w:val="pt-BR"/>
        </w:rPr>
        <w:t>o</w:t>
      </w:r>
      <w:r w:rsidRPr="00A335BE">
        <w:rPr>
          <w:lang w:val="pt-BR"/>
        </w:rPr>
        <w:t xml:space="preserve"> </w:t>
      </w:r>
      <w:r w:rsidR="00750C52">
        <w:rPr>
          <w:lang w:val="pt-BR"/>
        </w:rPr>
        <w:t>Quadro</w:t>
      </w:r>
      <w:r w:rsidRPr="00A335BE">
        <w:rPr>
          <w:lang w:val="pt-BR"/>
        </w:rPr>
        <w:t xml:space="preserve"> </w:t>
      </w:r>
      <w:r w:rsidR="00D730E8">
        <w:rPr>
          <w:lang w:val="pt-BR"/>
        </w:rPr>
        <w:t>6</w:t>
      </w:r>
      <w:r w:rsidRPr="00A335BE">
        <w:rPr>
          <w:lang w:val="pt-BR"/>
        </w:rPr>
        <w:t>.</w:t>
      </w:r>
    </w:p>
    <w:p w14:paraId="7B95F458" w14:textId="77777777" w:rsidR="001675CF" w:rsidRPr="00A335BE" w:rsidRDefault="001675CF" w:rsidP="004C47FA">
      <w:pPr>
        <w:spacing w:line="360" w:lineRule="auto"/>
        <w:ind w:firstLine="851"/>
        <w:jc w:val="both"/>
        <w:rPr>
          <w:lang w:val="pt-BR"/>
        </w:rPr>
      </w:pPr>
    </w:p>
    <w:p w14:paraId="42CBDCF0" w14:textId="516EE574" w:rsidR="001675CF" w:rsidRPr="00D730E8" w:rsidRDefault="00750C52" w:rsidP="00C94F27">
      <w:pPr>
        <w:pStyle w:val="Caption"/>
        <w:keepNext/>
        <w:rPr>
          <w:sz w:val="24"/>
          <w:szCs w:val="24"/>
        </w:rPr>
      </w:pPr>
      <w:r>
        <w:rPr>
          <w:sz w:val="24"/>
          <w:szCs w:val="24"/>
        </w:rPr>
        <w:t>Quadro</w:t>
      </w:r>
      <w:r w:rsidR="001675CF" w:rsidRPr="00D730E8">
        <w:rPr>
          <w:sz w:val="24"/>
          <w:szCs w:val="24"/>
        </w:rPr>
        <w:t xml:space="preserve"> </w:t>
      </w:r>
      <w:r w:rsidR="001675CF" w:rsidRPr="00D730E8">
        <w:rPr>
          <w:sz w:val="24"/>
          <w:szCs w:val="24"/>
        </w:rPr>
        <w:fldChar w:fldCharType="begin"/>
      </w:r>
      <w:r w:rsidR="001675CF" w:rsidRPr="00D730E8">
        <w:rPr>
          <w:sz w:val="24"/>
          <w:szCs w:val="24"/>
        </w:rPr>
        <w:instrText xml:space="preserve"> SEQ Tabela \* ARABIC </w:instrText>
      </w:r>
      <w:r w:rsidR="001675CF" w:rsidRPr="00D730E8">
        <w:rPr>
          <w:sz w:val="24"/>
          <w:szCs w:val="24"/>
        </w:rPr>
        <w:fldChar w:fldCharType="separate"/>
      </w:r>
      <w:r w:rsidR="004564F7">
        <w:rPr>
          <w:noProof/>
          <w:sz w:val="24"/>
          <w:szCs w:val="24"/>
        </w:rPr>
        <w:t>6</w:t>
      </w:r>
      <w:r w:rsidR="001675CF" w:rsidRPr="00D730E8">
        <w:rPr>
          <w:sz w:val="24"/>
          <w:szCs w:val="24"/>
        </w:rPr>
        <w:fldChar w:fldCharType="end"/>
      </w:r>
      <w:r w:rsidR="001675CF" w:rsidRPr="00D730E8">
        <w:rPr>
          <w:sz w:val="24"/>
          <w:szCs w:val="24"/>
        </w:rPr>
        <w:t xml:space="preserve"> </w:t>
      </w:r>
      <w:r w:rsidR="008845C6">
        <w:rPr>
          <w:sz w:val="24"/>
          <w:szCs w:val="24"/>
        </w:rPr>
        <w:t>-</w:t>
      </w:r>
      <w:r w:rsidR="001675CF" w:rsidRPr="00D730E8">
        <w:rPr>
          <w:sz w:val="24"/>
          <w:szCs w:val="24"/>
        </w:rPr>
        <w:t xml:space="preserve"> </w:t>
      </w:r>
      <w:r w:rsidR="008845C6">
        <w:rPr>
          <w:sz w:val="24"/>
          <w:szCs w:val="24"/>
        </w:rPr>
        <w:t>Taxa de acerto com</w:t>
      </w:r>
      <w:r w:rsidR="008845C6" w:rsidRPr="00D730E8">
        <w:rPr>
          <w:sz w:val="24"/>
          <w:szCs w:val="24"/>
        </w:rPr>
        <w:t xml:space="preserve"> </w:t>
      </w:r>
      <w:proofErr w:type="spellStart"/>
      <w:r w:rsidR="001675CF" w:rsidRPr="00D730E8">
        <w:rPr>
          <w:sz w:val="24"/>
          <w:szCs w:val="24"/>
        </w:rPr>
        <w:t>LibSVM</w:t>
      </w:r>
      <w:proofErr w:type="spellEnd"/>
      <w:r w:rsidR="008845C6">
        <w:rPr>
          <w:sz w:val="24"/>
          <w:szCs w:val="24"/>
        </w:rPr>
        <w:t xml:space="preserve"> </w:t>
      </w:r>
      <w:r w:rsidR="005A1912">
        <w:rPr>
          <w:sz w:val="24"/>
          <w:szCs w:val="24"/>
        </w:rPr>
        <w:t>Adaptado de</w:t>
      </w:r>
      <w:r w:rsidR="001675CF" w:rsidRPr="00D730E8">
        <w:rPr>
          <w:sz w:val="24"/>
          <w:szCs w:val="24"/>
        </w:rPr>
        <w:t xml:space="preserve"> </w:t>
      </w:r>
      <w:r w:rsidR="00251212">
        <w:rPr>
          <w:sz w:val="24"/>
          <w:szCs w:val="24"/>
        </w:rPr>
        <w:t>Yang</w:t>
      </w:r>
      <w:r w:rsidR="001675CF" w:rsidRPr="00D730E8">
        <w:rPr>
          <w:sz w:val="24"/>
          <w:szCs w:val="24"/>
        </w:rPr>
        <w:t xml:space="preserve"> et al.</w:t>
      </w:r>
      <w:r w:rsidR="00742ACD">
        <w:rPr>
          <w:sz w:val="24"/>
          <w:szCs w:val="24"/>
        </w:rPr>
        <w:t xml:space="preserve"> (</w:t>
      </w:r>
      <w:r w:rsidR="001675CF" w:rsidRPr="00D730E8">
        <w:rPr>
          <w:sz w:val="24"/>
          <w:szCs w:val="24"/>
        </w:rPr>
        <w:t>2017)</w:t>
      </w:r>
    </w:p>
    <w:tbl>
      <w:tblPr>
        <w:tblStyle w:val="TableGrid"/>
        <w:tblW w:w="0" w:type="auto"/>
        <w:tblLook w:val="04A0" w:firstRow="1" w:lastRow="0" w:firstColumn="1" w:lastColumn="0" w:noHBand="0" w:noVBand="1"/>
      </w:tblPr>
      <w:tblGrid>
        <w:gridCol w:w="1310"/>
        <w:gridCol w:w="1132"/>
        <w:gridCol w:w="1115"/>
        <w:gridCol w:w="1203"/>
        <w:gridCol w:w="1064"/>
        <w:gridCol w:w="1098"/>
        <w:gridCol w:w="1060"/>
        <w:gridCol w:w="1080"/>
      </w:tblGrid>
      <w:tr w:rsidR="001675CF" w14:paraId="4343D1FC" w14:textId="77777777" w:rsidTr="0005151B">
        <w:tc>
          <w:tcPr>
            <w:tcW w:w="1310" w:type="dxa"/>
          </w:tcPr>
          <w:p w14:paraId="21E7BE87" w14:textId="77777777" w:rsidR="001675CF" w:rsidRDefault="001675CF" w:rsidP="004C47FA">
            <w:pPr>
              <w:spacing w:line="360" w:lineRule="auto"/>
              <w:jc w:val="both"/>
            </w:pPr>
            <w:proofErr w:type="spellStart"/>
            <w:r>
              <w:t>Sentimento</w:t>
            </w:r>
            <w:proofErr w:type="spellEnd"/>
          </w:p>
        </w:tc>
        <w:tc>
          <w:tcPr>
            <w:tcW w:w="1163" w:type="dxa"/>
          </w:tcPr>
          <w:p w14:paraId="528504A1" w14:textId="09DD7128" w:rsidR="001675CF" w:rsidRDefault="00051D0A" w:rsidP="004C47FA">
            <w:pPr>
              <w:spacing w:line="360" w:lineRule="auto"/>
              <w:jc w:val="both"/>
            </w:pPr>
            <w:r w:rsidRPr="00A335BE">
              <w:rPr>
                <w:lang w:val="pt-BR"/>
              </w:rPr>
              <w:t>Irônico</w:t>
            </w:r>
          </w:p>
        </w:tc>
        <w:tc>
          <w:tcPr>
            <w:tcW w:w="1123" w:type="dxa"/>
          </w:tcPr>
          <w:p w14:paraId="540F682F" w14:textId="77777777" w:rsidR="001675CF" w:rsidRDefault="001675CF" w:rsidP="004C47FA">
            <w:pPr>
              <w:spacing w:line="360" w:lineRule="auto"/>
              <w:jc w:val="both"/>
            </w:pPr>
            <w:proofErr w:type="spellStart"/>
            <w:r>
              <w:t>Educado</w:t>
            </w:r>
            <w:proofErr w:type="spellEnd"/>
          </w:p>
        </w:tc>
        <w:tc>
          <w:tcPr>
            <w:tcW w:w="1103" w:type="dxa"/>
          </w:tcPr>
          <w:p w14:paraId="6E1CA8CA" w14:textId="01260D2B" w:rsidR="001675CF" w:rsidRDefault="00051D0A" w:rsidP="004C47FA">
            <w:pPr>
              <w:spacing w:line="360" w:lineRule="auto"/>
              <w:jc w:val="both"/>
            </w:pPr>
            <w:r>
              <w:rPr>
                <w:lang w:val="pt-BR"/>
              </w:rPr>
              <w:t>Sarcástico</w:t>
            </w:r>
          </w:p>
        </w:tc>
        <w:tc>
          <w:tcPr>
            <w:tcW w:w="1079" w:type="dxa"/>
          </w:tcPr>
          <w:p w14:paraId="5C8445CB" w14:textId="77777777" w:rsidR="001675CF" w:rsidRDefault="001675CF" w:rsidP="004C47FA">
            <w:pPr>
              <w:spacing w:line="360" w:lineRule="auto"/>
              <w:jc w:val="both"/>
            </w:pPr>
            <w:r>
              <w:t>Bobo</w:t>
            </w:r>
          </w:p>
        </w:tc>
        <w:tc>
          <w:tcPr>
            <w:tcW w:w="1113" w:type="dxa"/>
          </w:tcPr>
          <w:p w14:paraId="597652B0" w14:textId="77777777" w:rsidR="001675CF" w:rsidRDefault="001675CF" w:rsidP="004C47FA">
            <w:pPr>
              <w:spacing w:line="360" w:lineRule="auto"/>
              <w:jc w:val="both"/>
            </w:pPr>
            <w:r>
              <w:t>Ardente</w:t>
            </w:r>
          </w:p>
        </w:tc>
        <w:tc>
          <w:tcPr>
            <w:tcW w:w="1074" w:type="dxa"/>
          </w:tcPr>
          <w:p w14:paraId="2B4F10E4" w14:textId="77777777" w:rsidR="001675CF" w:rsidRDefault="001675CF" w:rsidP="004C47FA">
            <w:pPr>
              <w:spacing w:line="360" w:lineRule="auto"/>
              <w:jc w:val="both"/>
            </w:pPr>
            <w:proofErr w:type="spellStart"/>
            <w:r>
              <w:t>Feliz</w:t>
            </w:r>
            <w:proofErr w:type="spellEnd"/>
          </w:p>
        </w:tc>
        <w:tc>
          <w:tcPr>
            <w:tcW w:w="1097" w:type="dxa"/>
          </w:tcPr>
          <w:p w14:paraId="1347C456" w14:textId="77777777" w:rsidR="001675CF" w:rsidRDefault="001675CF" w:rsidP="004C47FA">
            <w:pPr>
              <w:spacing w:line="360" w:lineRule="auto"/>
              <w:jc w:val="both"/>
            </w:pPr>
            <w:r>
              <w:t>Drama</w:t>
            </w:r>
          </w:p>
        </w:tc>
      </w:tr>
      <w:tr w:rsidR="001675CF" w14:paraId="14C60AA3" w14:textId="77777777" w:rsidTr="0005151B">
        <w:tc>
          <w:tcPr>
            <w:tcW w:w="1310" w:type="dxa"/>
          </w:tcPr>
          <w:p w14:paraId="1BDB99F9" w14:textId="77777777" w:rsidR="001675CF" w:rsidRDefault="001675CF" w:rsidP="004C47FA">
            <w:pPr>
              <w:spacing w:line="360" w:lineRule="auto"/>
              <w:jc w:val="both"/>
            </w:pPr>
            <w:proofErr w:type="spellStart"/>
            <w:r>
              <w:t>Precisão</w:t>
            </w:r>
            <w:proofErr w:type="spellEnd"/>
          </w:p>
        </w:tc>
        <w:tc>
          <w:tcPr>
            <w:tcW w:w="1163" w:type="dxa"/>
          </w:tcPr>
          <w:p w14:paraId="52AEAEBC" w14:textId="77777777" w:rsidR="001675CF" w:rsidRDefault="001675CF" w:rsidP="004C47FA">
            <w:pPr>
              <w:spacing w:line="360" w:lineRule="auto"/>
              <w:jc w:val="both"/>
            </w:pPr>
            <w:r>
              <w:t>50%</w:t>
            </w:r>
          </w:p>
        </w:tc>
        <w:tc>
          <w:tcPr>
            <w:tcW w:w="1123" w:type="dxa"/>
          </w:tcPr>
          <w:p w14:paraId="127254DE" w14:textId="77777777" w:rsidR="001675CF" w:rsidRDefault="001675CF" w:rsidP="004C47FA">
            <w:pPr>
              <w:spacing w:line="360" w:lineRule="auto"/>
              <w:jc w:val="both"/>
            </w:pPr>
            <w:r>
              <w:t>47.66%</w:t>
            </w:r>
          </w:p>
        </w:tc>
        <w:tc>
          <w:tcPr>
            <w:tcW w:w="1103" w:type="dxa"/>
          </w:tcPr>
          <w:p w14:paraId="472E71B6" w14:textId="77777777" w:rsidR="001675CF" w:rsidRDefault="001675CF" w:rsidP="004C47FA">
            <w:pPr>
              <w:spacing w:line="360" w:lineRule="auto"/>
              <w:jc w:val="both"/>
            </w:pPr>
            <w:r>
              <w:t>45.9%</w:t>
            </w:r>
          </w:p>
        </w:tc>
        <w:tc>
          <w:tcPr>
            <w:tcW w:w="1079" w:type="dxa"/>
          </w:tcPr>
          <w:p w14:paraId="5BCD1B46" w14:textId="77777777" w:rsidR="001675CF" w:rsidRDefault="001675CF" w:rsidP="004C47FA">
            <w:pPr>
              <w:spacing w:line="360" w:lineRule="auto"/>
              <w:jc w:val="both"/>
            </w:pPr>
            <w:r>
              <w:t>55.14%</w:t>
            </w:r>
          </w:p>
        </w:tc>
        <w:tc>
          <w:tcPr>
            <w:tcW w:w="1113" w:type="dxa"/>
          </w:tcPr>
          <w:p w14:paraId="669C2332" w14:textId="77777777" w:rsidR="001675CF" w:rsidRDefault="001675CF" w:rsidP="004C47FA">
            <w:pPr>
              <w:spacing w:line="360" w:lineRule="auto"/>
              <w:jc w:val="both"/>
            </w:pPr>
            <w:r>
              <w:t>75.37%</w:t>
            </w:r>
          </w:p>
        </w:tc>
        <w:tc>
          <w:tcPr>
            <w:tcW w:w="1074" w:type="dxa"/>
          </w:tcPr>
          <w:p w14:paraId="0EFF1C0B" w14:textId="77777777" w:rsidR="001675CF" w:rsidRDefault="001675CF" w:rsidP="004C47FA">
            <w:pPr>
              <w:spacing w:line="360" w:lineRule="auto"/>
              <w:jc w:val="both"/>
            </w:pPr>
            <w:r>
              <w:t>76.38%</w:t>
            </w:r>
          </w:p>
        </w:tc>
        <w:tc>
          <w:tcPr>
            <w:tcW w:w="1097" w:type="dxa"/>
          </w:tcPr>
          <w:p w14:paraId="6BE39488" w14:textId="77777777" w:rsidR="001675CF" w:rsidRDefault="001675CF" w:rsidP="004C47FA">
            <w:pPr>
              <w:spacing w:line="360" w:lineRule="auto"/>
              <w:jc w:val="both"/>
            </w:pPr>
            <w:r>
              <w:t>91.65%</w:t>
            </w:r>
          </w:p>
        </w:tc>
      </w:tr>
      <w:tr w:rsidR="001675CF" w14:paraId="69D95971" w14:textId="77777777" w:rsidTr="0005151B">
        <w:tc>
          <w:tcPr>
            <w:tcW w:w="1310" w:type="dxa"/>
          </w:tcPr>
          <w:p w14:paraId="0C92D1FB" w14:textId="77777777" w:rsidR="001675CF" w:rsidRDefault="001675CF" w:rsidP="004C47FA">
            <w:pPr>
              <w:spacing w:line="360" w:lineRule="auto"/>
              <w:jc w:val="both"/>
            </w:pPr>
            <w:r>
              <w:t>F-measure</w:t>
            </w:r>
          </w:p>
        </w:tc>
        <w:tc>
          <w:tcPr>
            <w:tcW w:w="1163" w:type="dxa"/>
          </w:tcPr>
          <w:p w14:paraId="778E3796" w14:textId="77777777" w:rsidR="001675CF" w:rsidRDefault="001675CF" w:rsidP="004C47FA">
            <w:pPr>
              <w:spacing w:line="360" w:lineRule="auto"/>
              <w:jc w:val="both"/>
            </w:pPr>
            <w:r>
              <w:t>9%</w:t>
            </w:r>
          </w:p>
        </w:tc>
        <w:tc>
          <w:tcPr>
            <w:tcW w:w="1123" w:type="dxa"/>
          </w:tcPr>
          <w:p w14:paraId="25F7788B" w14:textId="77777777" w:rsidR="001675CF" w:rsidRDefault="001675CF" w:rsidP="004C47FA">
            <w:pPr>
              <w:spacing w:line="360" w:lineRule="auto"/>
              <w:jc w:val="both"/>
            </w:pPr>
            <w:r>
              <w:t>11.76%</w:t>
            </w:r>
          </w:p>
        </w:tc>
        <w:tc>
          <w:tcPr>
            <w:tcW w:w="1103" w:type="dxa"/>
          </w:tcPr>
          <w:p w14:paraId="21D83A80" w14:textId="77777777" w:rsidR="001675CF" w:rsidRDefault="001675CF" w:rsidP="004C47FA">
            <w:pPr>
              <w:spacing w:line="360" w:lineRule="auto"/>
              <w:jc w:val="both"/>
            </w:pPr>
            <w:r>
              <w:t>12.59%</w:t>
            </w:r>
          </w:p>
        </w:tc>
        <w:tc>
          <w:tcPr>
            <w:tcW w:w="1079" w:type="dxa"/>
          </w:tcPr>
          <w:p w14:paraId="7F48F758" w14:textId="77777777" w:rsidR="001675CF" w:rsidRDefault="001675CF" w:rsidP="004C47FA">
            <w:pPr>
              <w:spacing w:line="360" w:lineRule="auto"/>
              <w:jc w:val="both"/>
            </w:pPr>
            <w:r>
              <w:t>25.82%</w:t>
            </w:r>
          </w:p>
        </w:tc>
        <w:tc>
          <w:tcPr>
            <w:tcW w:w="1113" w:type="dxa"/>
          </w:tcPr>
          <w:p w14:paraId="2D45E9AD" w14:textId="77777777" w:rsidR="001675CF" w:rsidRDefault="001675CF" w:rsidP="004C47FA">
            <w:pPr>
              <w:spacing w:line="360" w:lineRule="auto"/>
              <w:jc w:val="both"/>
            </w:pPr>
            <w:r>
              <w:t>57.1%</w:t>
            </w:r>
          </w:p>
        </w:tc>
        <w:tc>
          <w:tcPr>
            <w:tcW w:w="1074" w:type="dxa"/>
          </w:tcPr>
          <w:p w14:paraId="6E224B51" w14:textId="77777777" w:rsidR="001675CF" w:rsidRDefault="001675CF" w:rsidP="004C47FA">
            <w:pPr>
              <w:spacing w:line="360" w:lineRule="auto"/>
              <w:jc w:val="both"/>
            </w:pPr>
            <w:r>
              <w:t>62.89%</w:t>
            </w:r>
          </w:p>
        </w:tc>
        <w:tc>
          <w:tcPr>
            <w:tcW w:w="1097" w:type="dxa"/>
          </w:tcPr>
          <w:p w14:paraId="34B0487B" w14:textId="77777777" w:rsidR="001675CF" w:rsidRDefault="001675CF" w:rsidP="004C47FA">
            <w:pPr>
              <w:spacing w:line="360" w:lineRule="auto"/>
              <w:jc w:val="both"/>
            </w:pPr>
            <w:r>
              <w:t>81.06%</w:t>
            </w:r>
          </w:p>
        </w:tc>
      </w:tr>
    </w:tbl>
    <w:p w14:paraId="52493E2F" w14:textId="77777777" w:rsidR="001675CF" w:rsidRDefault="001675CF" w:rsidP="004C47FA">
      <w:pPr>
        <w:spacing w:line="360" w:lineRule="auto"/>
        <w:jc w:val="both"/>
      </w:pPr>
    </w:p>
    <w:p w14:paraId="5EE36DC2" w14:textId="30B0A036" w:rsidR="0003729F" w:rsidRPr="00A335BE" w:rsidRDefault="0003729F" w:rsidP="0066641D">
      <w:pPr>
        <w:spacing w:line="360" w:lineRule="auto"/>
        <w:ind w:firstLine="708"/>
        <w:jc w:val="both"/>
        <w:rPr>
          <w:lang w:val="pt-BR"/>
        </w:rPr>
      </w:pPr>
      <w:r w:rsidRPr="00A335BE">
        <w:rPr>
          <w:lang w:val="pt-BR"/>
        </w:rPr>
        <w:t>Segundo os autores, os resultados obtidos indicam que as classes “Feliz”, “Ardente” e “Drama” são as mais simples de se classificar</w:t>
      </w:r>
      <w:r w:rsidR="002D605D" w:rsidRPr="00A335BE">
        <w:rPr>
          <w:lang w:val="pt-BR"/>
        </w:rPr>
        <w:t xml:space="preserve"> e que, isso pode indicar que as letras que pertencem a essas classes apresentam termos que contenham emoções mais claras. Por outro lado, as outras classes utilizadas no estudo se mostram difíceis de classificar.</w:t>
      </w:r>
    </w:p>
    <w:p w14:paraId="55F69FC4" w14:textId="77777777" w:rsidR="00A615D0" w:rsidRDefault="0005151B" w:rsidP="004C47FA">
      <w:pPr>
        <w:pStyle w:val="Heading2"/>
        <w:numPr>
          <w:ilvl w:val="0"/>
          <w:numId w:val="0"/>
        </w:numPr>
        <w:rPr>
          <w:lang w:val="en-US"/>
        </w:rPr>
      </w:pPr>
      <w:r w:rsidRPr="003B398E">
        <w:rPr>
          <w:lang w:val="en-US"/>
        </w:rPr>
        <w:t>1.</w:t>
      </w:r>
      <w:r>
        <w:rPr>
          <w:lang w:val="en-US"/>
        </w:rPr>
        <w:t>4</w:t>
      </w:r>
      <w:r w:rsidRPr="003B398E">
        <w:rPr>
          <w:lang w:val="en-US"/>
        </w:rPr>
        <w:t xml:space="preserve">    </w:t>
      </w:r>
      <w:r w:rsidR="00A615D0" w:rsidRPr="00A615D0">
        <w:rPr>
          <w:lang w:val="en-US"/>
        </w:rPr>
        <w:t>Automatic Lyrics-based Music Genre Classification in a Multilingual Setting</w:t>
      </w:r>
    </w:p>
    <w:p w14:paraId="715BF871" w14:textId="0A3B9CDF" w:rsidR="00C24FF1" w:rsidRPr="00A335BE" w:rsidRDefault="00765B19" w:rsidP="00ED7725">
      <w:pPr>
        <w:spacing w:line="360" w:lineRule="auto"/>
        <w:ind w:firstLine="709"/>
        <w:jc w:val="both"/>
        <w:rPr>
          <w:iCs/>
          <w:lang w:val="pt-BR"/>
        </w:rPr>
      </w:pPr>
      <w:r w:rsidRPr="00A335BE">
        <w:rPr>
          <w:lang w:val="pt-BR"/>
        </w:rPr>
        <w:t xml:space="preserve">Em estudo realizado em 2011, </w:t>
      </w:r>
      <w:r w:rsidRPr="00A335BE">
        <w:rPr>
          <w:iCs/>
          <w:lang w:val="pt-BR"/>
        </w:rPr>
        <w:t>Howard e</w:t>
      </w:r>
      <w:r w:rsidR="00A4107D">
        <w:rPr>
          <w:iCs/>
          <w:lang w:val="pt-BR"/>
        </w:rPr>
        <w:t>t</w:t>
      </w:r>
      <w:r w:rsidRPr="00A335BE">
        <w:rPr>
          <w:iCs/>
          <w:lang w:val="pt-BR"/>
        </w:rPr>
        <w:t xml:space="preserve"> al. informam que a maioria dos estudos de classificação </w:t>
      </w:r>
      <w:r w:rsidR="008845C6">
        <w:rPr>
          <w:iCs/>
          <w:lang w:val="pt-BR"/>
        </w:rPr>
        <w:t>de</w:t>
      </w:r>
      <w:r w:rsidR="008845C6" w:rsidRPr="00A335BE">
        <w:rPr>
          <w:iCs/>
          <w:lang w:val="pt-BR"/>
        </w:rPr>
        <w:t xml:space="preserve"> </w:t>
      </w:r>
      <w:r w:rsidRPr="00A335BE">
        <w:rPr>
          <w:iCs/>
          <w:lang w:val="pt-BR"/>
        </w:rPr>
        <w:t xml:space="preserve">gênero musical que utilizam letras de músicas são focados em </w:t>
      </w:r>
      <w:r w:rsidR="003D7BF5" w:rsidRPr="00A335BE">
        <w:rPr>
          <w:iCs/>
          <w:lang w:val="pt-BR"/>
        </w:rPr>
        <w:t>base</w:t>
      </w:r>
      <w:r w:rsidR="007A0489">
        <w:rPr>
          <w:iCs/>
          <w:lang w:val="pt-BR"/>
        </w:rPr>
        <w:t>s</w:t>
      </w:r>
      <w:r w:rsidR="003D7BF5" w:rsidRPr="00A335BE">
        <w:rPr>
          <w:iCs/>
          <w:lang w:val="pt-BR"/>
        </w:rPr>
        <w:t xml:space="preserve"> de dados</w:t>
      </w:r>
      <w:r w:rsidRPr="00A335BE">
        <w:rPr>
          <w:iCs/>
          <w:lang w:val="pt-BR"/>
        </w:rPr>
        <w:t xml:space="preserve"> que utilizam apenas letras em uma língua. </w:t>
      </w:r>
      <w:r w:rsidR="00692E28">
        <w:rPr>
          <w:iCs/>
          <w:lang w:val="pt-BR"/>
        </w:rPr>
        <w:t>Neste estudo, o</w:t>
      </w:r>
      <w:r w:rsidRPr="00A335BE">
        <w:rPr>
          <w:iCs/>
          <w:lang w:val="pt-BR"/>
        </w:rPr>
        <w:t>s autores</w:t>
      </w:r>
      <w:r w:rsidR="00D730E8">
        <w:rPr>
          <w:iCs/>
          <w:lang w:val="pt-BR"/>
        </w:rPr>
        <w:t xml:space="preserve"> </w:t>
      </w:r>
      <w:r w:rsidRPr="00A335BE">
        <w:rPr>
          <w:iCs/>
          <w:lang w:val="pt-BR"/>
        </w:rPr>
        <w:t>aprese</w:t>
      </w:r>
      <w:r w:rsidR="00E756A8" w:rsidRPr="00A335BE">
        <w:rPr>
          <w:iCs/>
          <w:lang w:val="pt-BR"/>
        </w:rPr>
        <w:t>n</w:t>
      </w:r>
      <w:r w:rsidRPr="00A335BE">
        <w:rPr>
          <w:iCs/>
          <w:lang w:val="pt-BR"/>
        </w:rPr>
        <w:t xml:space="preserve">tam uma proposta de estudo para classificação de músicas em gêneros musicais </w:t>
      </w:r>
      <w:r w:rsidR="00E756A8" w:rsidRPr="00A335BE">
        <w:rPr>
          <w:iCs/>
          <w:lang w:val="pt-BR"/>
        </w:rPr>
        <w:t>usando</w:t>
      </w:r>
      <w:r w:rsidRPr="00A335BE">
        <w:rPr>
          <w:iCs/>
          <w:lang w:val="pt-BR"/>
        </w:rPr>
        <w:t xml:space="preserve"> letras de músicas em português e espanhol.</w:t>
      </w:r>
      <w:r w:rsidR="00C24FF1" w:rsidRPr="00A335BE">
        <w:rPr>
          <w:iCs/>
          <w:lang w:val="pt-BR"/>
        </w:rPr>
        <w:t xml:space="preserve"> Foi utilizada a base de dados </w:t>
      </w:r>
      <w:proofErr w:type="spellStart"/>
      <w:r w:rsidR="00C24FF1" w:rsidRPr="009A7437">
        <w:rPr>
          <w:i/>
          <w:iCs/>
          <w:lang w:val="pt-BR"/>
        </w:rPr>
        <w:t>Latin</w:t>
      </w:r>
      <w:proofErr w:type="spellEnd"/>
      <w:r w:rsidR="00C24FF1" w:rsidRPr="009A7437">
        <w:rPr>
          <w:i/>
          <w:iCs/>
          <w:lang w:val="pt-BR"/>
        </w:rPr>
        <w:t xml:space="preserve"> Music </w:t>
      </w:r>
      <w:proofErr w:type="spellStart"/>
      <w:r w:rsidR="00C24FF1" w:rsidRPr="009A7437">
        <w:rPr>
          <w:i/>
          <w:iCs/>
          <w:lang w:val="pt-BR"/>
        </w:rPr>
        <w:t>Database</w:t>
      </w:r>
      <w:proofErr w:type="spellEnd"/>
      <w:r w:rsidR="00C24FF1" w:rsidRPr="009A7437">
        <w:rPr>
          <w:i/>
          <w:iCs/>
          <w:lang w:val="pt-BR"/>
        </w:rPr>
        <w:t xml:space="preserve"> </w:t>
      </w:r>
      <w:r w:rsidR="00C24FF1" w:rsidRPr="00A335BE">
        <w:rPr>
          <w:iCs/>
          <w:lang w:val="pt-BR"/>
        </w:rPr>
        <w:t xml:space="preserve">(LMD) </w:t>
      </w:r>
      <w:r w:rsidR="009A7437" w:rsidRPr="009A7437">
        <w:rPr>
          <w:iCs/>
          <w:lang w:val="pt-BR"/>
        </w:rPr>
        <w:t>(SILLA; KOERICH; KAESTNER, 2008)</w:t>
      </w:r>
      <w:r w:rsidR="00C24FF1" w:rsidRPr="00A335BE">
        <w:rPr>
          <w:iCs/>
          <w:lang w:val="pt-BR"/>
        </w:rPr>
        <w:t xml:space="preserve"> que cont</w:t>
      </w:r>
      <w:r w:rsidR="007A0489">
        <w:rPr>
          <w:iCs/>
          <w:lang w:val="pt-BR"/>
        </w:rPr>
        <w:t>é</w:t>
      </w:r>
      <w:r w:rsidR="00C24FF1" w:rsidRPr="00A335BE">
        <w:rPr>
          <w:iCs/>
          <w:lang w:val="pt-BR"/>
        </w:rPr>
        <w:t>m mais de 3</w:t>
      </w:r>
      <w:r w:rsidR="007A0489">
        <w:rPr>
          <w:iCs/>
          <w:lang w:val="pt-BR"/>
        </w:rPr>
        <w:t>.</w:t>
      </w:r>
      <w:r w:rsidR="00C24FF1" w:rsidRPr="00A335BE">
        <w:rPr>
          <w:iCs/>
          <w:lang w:val="pt-BR"/>
        </w:rPr>
        <w:t>000 músicas de mais de 10 gêneros diferentes.</w:t>
      </w:r>
      <w:r w:rsidR="007671CB" w:rsidRPr="00A335BE">
        <w:rPr>
          <w:iCs/>
          <w:lang w:val="pt-BR"/>
        </w:rPr>
        <w:t xml:space="preserve"> Como o LMD não provê as letras das músicas, as letras de 500 músicas foram coletadas manualmente, contendo 50 músicas para cada </w:t>
      </w:r>
      <w:r w:rsidR="008845C6">
        <w:rPr>
          <w:iCs/>
          <w:lang w:val="pt-BR"/>
        </w:rPr>
        <w:t>um dos seguintes gêneros musicais: Ax</w:t>
      </w:r>
      <w:r w:rsidR="00262617">
        <w:rPr>
          <w:iCs/>
          <w:lang w:val="pt-BR"/>
        </w:rPr>
        <w:t>é</w:t>
      </w:r>
      <w:r w:rsidR="008845C6">
        <w:rPr>
          <w:iCs/>
          <w:lang w:val="pt-BR"/>
        </w:rPr>
        <w:t xml:space="preserve">, </w:t>
      </w:r>
      <w:proofErr w:type="spellStart"/>
      <w:r w:rsidR="008845C6">
        <w:rPr>
          <w:iCs/>
          <w:lang w:val="pt-BR"/>
        </w:rPr>
        <w:t>Bachata</w:t>
      </w:r>
      <w:proofErr w:type="spellEnd"/>
      <w:r w:rsidR="008845C6">
        <w:rPr>
          <w:iCs/>
          <w:lang w:val="pt-BR"/>
        </w:rPr>
        <w:t>, B</w:t>
      </w:r>
      <w:r w:rsidR="00262617">
        <w:rPr>
          <w:iCs/>
          <w:lang w:val="pt-BR"/>
        </w:rPr>
        <w:t>o</w:t>
      </w:r>
      <w:r w:rsidR="008845C6">
        <w:rPr>
          <w:iCs/>
          <w:lang w:val="pt-BR"/>
        </w:rPr>
        <w:t>l</w:t>
      </w:r>
      <w:r w:rsidR="00262617">
        <w:rPr>
          <w:iCs/>
          <w:lang w:val="pt-BR"/>
        </w:rPr>
        <w:t>e</w:t>
      </w:r>
      <w:r w:rsidR="008845C6">
        <w:rPr>
          <w:iCs/>
          <w:lang w:val="pt-BR"/>
        </w:rPr>
        <w:t>ro, Forro, Ga</w:t>
      </w:r>
      <w:r w:rsidR="00262617">
        <w:rPr>
          <w:iCs/>
          <w:lang w:val="pt-BR"/>
        </w:rPr>
        <w:t>ú</w:t>
      </w:r>
      <w:r w:rsidR="008845C6">
        <w:rPr>
          <w:iCs/>
          <w:lang w:val="pt-BR"/>
        </w:rPr>
        <w:t>cha, Merengue, Pagode, Salsa, Sertanejo e Tango.</w:t>
      </w:r>
    </w:p>
    <w:p w14:paraId="5622B5E8" w14:textId="09523E3F" w:rsidR="00FE4469" w:rsidRDefault="00AA3FE5" w:rsidP="00ED7725">
      <w:pPr>
        <w:spacing w:line="360" w:lineRule="auto"/>
        <w:ind w:firstLine="708"/>
        <w:jc w:val="both"/>
        <w:rPr>
          <w:iCs/>
          <w:lang w:val="pt-BR"/>
        </w:rPr>
      </w:pPr>
      <w:r w:rsidRPr="00A335BE">
        <w:rPr>
          <w:iCs/>
          <w:lang w:val="pt-BR"/>
        </w:rPr>
        <w:t>Para classificar as letras de músicas em gêneros</w:t>
      </w:r>
      <w:r w:rsidR="00687597" w:rsidRPr="00A335BE">
        <w:rPr>
          <w:iCs/>
          <w:lang w:val="pt-BR"/>
        </w:rPr>
        <w:t xml:space="preserve"> musicais</w:t>
      </w:r>
      <w:r w:rsidRPr="00A335BE">
        <w:rPr>
          <w:iCs/>
          <w:lang w:val="pt-BR"/>
        </w:rPr>
        <w:t xml:space="preserve">, os autores utilizaram os seguintes algoritmos: </w:t>
      </w:r>
      <w:proofErr w:type="spellStart"/>
      <w:r w:rsidRPr="00B90CFD">
        <w:rPr>
          <w:iCs/>
          <w:lang w:val="pt-BR"/>
        </w:rPr>
        <w:t>Naive</w:t>
      </w:r>
      <w:proofErr w:type="spellEnd"/>
      <w:r w:rsidRPr="00B90CFD">
        <w:rPr>
          <w:iCs/>
          <w:lang w:val="pt-BR"/>
        </w:rPr>
        <w:t xml:space="preserve"> </w:t>
      </w:r>
      <w:proofErr w:type="spellStart"/>
      <w:r w:rsidRPr="00B90CFD">
        <w:rPr>
          <w:iCs/>
          <w:lang w:val="pt-BR"/>
        </w:rPr>
        <w:t>Bayes</w:t>
      </w:r>
      <w:proofErr w:type="spellEnd"/>
      <w:r w:rsidRPr="005D770A">
        <w:rPr>
          <w:i/>
          <w:iCs/>
          <w:lang w:val="pt-BR"/>
        </w:rPr>
        <w:t xml:space="preserve"> </w:t>
      </w:r>
      <w:r w:rsidRPr="00A335BE">
        <w:rPr>
          <w:iCs/>
          <w:lang w:val="pt-BR"/>
        </w:rPr>
        <w:t xml:space="preserve">(NB), </w:t>
      </w:r>
      <w:proofErr w:type="spellStart"/>
      <w:r w:rsidR="00420272" w:rsidRPr="00420272">
        <w:rPr>
          <w:i/>
          <w:lang w:val="pt-BR"/>
        </w:rPr>
        <w:t>Sequential</w:t>
      </w:r>
      <w:proofErr w:type="spellEnd"/>
      <w:r w:rsidR="00420272" w:rsidRPr="00420272">
        <w:rPr>
          <w:i/>
          <w:lang w:val="pt-BR"/>
        </w:rPr>
        <w:t xml:space="preserve"> </w:t>
      </w:r>
      <w:proofErr w:type="spellStart"/>
      <w:r w:rsidR="00420272" w:rsidRPr="00420272">
        <w:rPr>
          <w:i/>
          <w:lang w:val="pt-BR"/>
        </w:rPr>
        <w:t>minimal</w:t>
      </w:r>
      <w:proofErr w:type="spellEnd"/>
      <w:r w:rsidR="00420272" w:rsidRPr="00420272">
        <w:rPr>
          <w:i/>
          <w:lang w:val="pt-BR"/>
        </w:rPr>
        <w:t xml:space="preserve"> </w:t>
      </w:r>
      <w:proofErr w:type="spellStart"/>
      <w:r w:rsidR="00420272" w:rsidRPr="00420272">
        <w:rPr>
          <w:i/>
          <w:lang w:val="pt-BR"/>
        </w:rPr>
        <w:t>optimization</w:t>
      </w:r>
      <w:proofErr w:type="spellEnd"/>
      <w:r w:rsidR="00420272" w:rsidRPr="00A335BE">
        <w:rPr>
          <w:iCs/>
          <w:lang w:val="pt-BR"/>
        </w:rPr>
        <w:t xml:space="preserve"> </w:t>
      </w:r>
      <w:r w:rsidR="00420272">
        <w:rPr>
          <w:iCs/>
          <w:lang w:val="pt-BR"/>
        </w:rPr>
        <w:t>(</w:t>
      </w:r>
      <w:r w:rsidRPr="00A335BE">
        <w:rPr>
          <w:iCs/>
          <w:lang w:val="pt-BR"/>
        </w:rPr>
        <w:t>SMO</w:t>
      </w:r>
      <w:r w:rsidR="00420272">
        <w:rPr>
          <w:iCs/>
          <w:lang w:val="pt-BR"/>
        </w:rPr>
        <w:t>)</w:t>
      </w:r>
      <w:r w:rsidRPr="00A335BE">
        <w:rPr>
          <w:iCs/>
          <w:lang w:val="pt-BR"/>
        </w:rPr>
        <w:t xml:space="preserve"> </w:t>
      </w:r>
      <w:r w:rsidR="008845C6">
        <w:rPr>
          <w:iCs/>
          <w:lang w:val="pt-BR"/>
        </w:rPr>
        <w:t>e</w:t>
      </w:r>
      <w:r w:rsidR="008845C6" w:rsidRPr="00A335BE">
        <w:rPr>
          <w:iCs/>
          <w:lang w:val="pt-BR"/>
        </w:rPr>
        <w:t xml:space="preserve"> </w:t>
      </w:r>
      <w:r w:rsidRPr="00A335BE">
        <w:rPr>
          <w:iCs/>
          <w:lang w:val="pt-BR"/>
        </w:rPr>
        <w:t xml:space="preserve">J48, todos implementados na ferramenta </w:t>
      </w:r>
      <w:proofErr w:type="spellStart"/>
      <w:r w:rsidRPr="00A335BE">
        <w:rPr>
          <w:iCs/>
          <w:lang w:val="pt-BR"/>
        </w:rPr>
        <w:t>Weka</w:t>
      </w:r>
      <w:proofErr w:type="spellEnd"/>
      <w:r w:rsidR="00687597" w:rsidRPr="00A335BE">
        <w:rPr>
          <w:iCs/>
          <w:lang w:val="pt-BR"/>
        </w:rPr>
        <w:t xml:space="preserve"> com </w:t>
      </w:r>
      <w:proofErr w:type="spellStart"/>
      <w:r w:rsidR="00687597" w:rsidRPr="00A335BE">
        <w:rPr>
          <w:i/>
          <w:iCs/>
          <w:lang w:val="pt-BR"/>
        </w:rPr>
        <w:t>cross</w:t>
      </w:r>
      <w:proofErr w:type="spellEnd"/>
      <w:r w:rsidR="00687597" w:rsidRPr="00A335BE">
        <w:rPr>
          <w:i/>
          <w:iCs/>
          <w:lang w:val="pt-BR"/>
        </w:rPr>
        <w:t xml:space="preserve"> </w:t>
      </w:r>
      <w:proofErr w:type="spellStart"/>
      <w:r w:rsidR="00687597" w:rsidRPr="00A335BE">
        <w:rPr>
          <w:i/>
          <w:iCs/>
          <w:lang w:val="pt-BR"/>
        </w:rPr>
        <w:t>validation</w:t>
      </w:r>
      <w:proofErr w:type="spellEnd"/>
      <w:r w:rsidR="00687597" w:rsidRPr="00A335BE">
        <w:rPr>
          <w:i/>
          <w:iCs/>
          <w:lang w:val="pt-BR"/>
        </w:rPr>
        <w:t xml:space="preserve"> </w:t>
      </w:r>
      <w:r w:rsidR="00687597" w:rsidRPr="00A335BE">
        <w:rPr>
          <w:iCs/>
          <w:lang w:val="pt-BR"/>
        </w:rPr>
        <w:t xml:space="preserve">de 10 </w:t>
      </w:r>
      <w:proofErr w:type="spellStart"/>
      <w:r w:rsidR="00687597" w:rsidRPr="00A335BE">
        <w:rPr>
          <w:i/>
          <w:iCs/>
          <w:lang w:val="pt-BR"/>
        </w:rPr>
        <w:t>folds</w:t>
      </w:r>
      <w:proofErr w:type="spellEnd"/>
      <w:r w:rsidR="00687597" w:rsidRPr="00A335BE">
        <w:rPr>
          <w:iCs/>
          <w:lang w:val="pt-BR"/>
        </w:rPr>
        <w:t>.</w:t>
      </w:r>
      <w:r w:rsidR="0000111B" w:rsidRPr="00A335BE">
        <w:rPr>
          <w:iCs/>
          <w:lang w:val="pt-BR"/>
        </w:rPr>
        <w:t xml:space="preserve"> </w:t>
      </w:r>
      <w:r w:rsidR="005E43CF">
        <w:rPr>
          <w:iCs/>
          <w:lang w:val="pt-BR"/>
        </w:rPr>
        <w:t>O</w:t>
      </w:r>
      <w:r w:rsidR="0000111B" w:rsidRPr="00A335BE">
        <w:rPr>
          <w:iCs/>
          <w:lang w:val="pt-BR"/>
        </w:rPr>
        <w:t xml:space="preserve"> </w:t>
      </w:r>
      <w:r w:rsidR="00750C52">
        <w:rPr>
          <w:iCs/>
          <w:lang w:val="pt-BR"/>
        </w:rPr>
        <w:t>Quadro</w:t>
      </w:r>
      <w:r w:rsidR="0000111B" w:rsidRPr="00A335BE">
        <w:rPr>
          <w:iCs/>
          <w:lang w:val="pt-BR"/>
        </w:rPr>
        <w:t xml:space="preserve"> </w:t>
      </w:r>
      <w:r w:rsidR="00061249">
        <w:rPr>
          <w:iCs/>
          <w:lang w:val="pt-BR"/>
        </w:rPr>
        <w:t>7</w:t>
      </w:r>
      <w:r w:rsidR="0000111B" w:rsidRPr="00A335BE">
        <w:rPr>
          <w:iCs/>
          <w:lang w:val="pt-BR"/>
        </w:rPr>
        <w:t xml:space="preserve"> apresenta os resultados obtidos pelos autores para os três classificadores utilizados.</w:t>
      </w:r>
    </w:p>
    <w:p w14:paraId="332AAC03" w14:textId="0715C09E" w:rsidR="007205AB" w:rsidRDefault="007205AB" w:rsidP="00ED7725">
      <w:pPr>
        <w:spacing w:line="360" w:lineRule="auto"/>
        <w:ind w:firstLine="708"/>
        <w:jc w:val="both"/>
        <w:rPr>
          <w:iCs/>
          <w:lang w:val="pt-BR"/>
        </w:rPr>
      </w:pPr>
    </w:p>
    <w:p w14:paraId="688B127C" w14:textId="77777777" w:rsidR="007205AB" w:rsidRPr="00A335BE" w:rsidRDefault="007205AB" w:rsidP="00ED7725">
      <w:pPr>
        <w:spacing w:line="360" w:lineRule="auto"/>
        <w:ind w:firstLine="708"/>
        <w:jc w:val="both"/>
        <w:rPr>
          <w:iCs/>
          <w:lang w:val="pt-BR"/>
        </w:rPr>
      </w:pPr>
    </w:p>
    <w:p w14:paraId="0CA975E7" w14:textId="1CBB5EB3" w:rsidR="00320AE5" w:rsidRPr="00A4107D" w:rsidRDefault="00750C52" w:rsidP="00C94F27">
      <w:pPr>
        <w:pStyle w:val="Caption"/>
        <w:keepNext/>
        <w:rPr>
          <w:sz w:val="24"/>
          <w:szCs w:val="24"/>
        </w:rPr>
      </w:pPr>
      <w:r>
        <w:rPr>
          <w:sz w:val="24"/>
          <w:szCs w:val="24"/>
        </w:rPr>
        <w:lastRenderedPageBreak/>
        <w:t>Quadro</w:t>
      </w:r>
      <w:r w:rsidR="00320AE5" w:rsidRPr="00A4107D">
        <w:rPr>
          <w:sz w:val="24"/>
          <w:szCs w:val="24"/>
        </w:rPr>
        <w:t xml:space="preserve"> </w:t>
      </w:r>
      <w:r w:rsidR="00320AE5" w:rsidRPr="00A4107D">
        <w:rPr>
          <w:sz w:val="24"/>
          <w:szCs w:val="24"/>
        </w:rPr>
        <w:fldChar w:fldCharType="begin"/>
      </w:r>
      <w:r w:rsidR="00320AE5" w:rsidRPr="00A4107D">
        <w:rPr>
          <w:sz w:val="24"/>
          <w:szCs w:val="24"/>
        </w:rPr>
        <w:instrText xml:space="preserve"> SEQ Tabela \* ARABIC </w:instrText>
      </w:r>
      <w:r w:rsidR="00320AE5" w:rsidRPr="00A4107D">
        <w:rPr>
          <w:sz w:val="24"/>
          <w:szCs w:val="24"/>
        </w:rPr>
        <w:fldChar w:fldCharType="separate"/>
      </w:r>
      <w:r w:rsidR="004564F7">
        <w:rPr>
          <w:noProof/>
          <w:sz w:val="24"/>
          <w:szCs w:val="24"/>
        </w:rPr>
        <w:t>7</w:t>
      </w:r>
      <w:r w:rsidR="00320AE5" w:rsidRPr="00A4107D">
        <w:rPr>
          <w:sz w:val="24"/>
          <w:szCs w:val="24"/>
        </w:rPr>
        <w:fldChar w:fldCharType="end"/>
      </w:r>
      <w:r w:rsidR="00320AE5" w:rsidRPr="00A4107D">
        <w:rPr>
          <w:sz w:val="24"/>
          <w:szCs w:val="24"/>
        </w:rPr>
        <w:t xml:space="preserve"> - Resultados </w:t>
      </w:r>
      <w:r w:rsidR="009B4E42" w:rsidRPr="00A4107D">
        <w:rPr>
          <w:sz w:val="24"/>
          <w:szCs w:val="24"/>
        </w:rPr>
        <w:t>de</w:t>
      </w:r>
      <w:r w:rsidR="00320AE5" w:rsidRPr="00A4107D">
        <w:rPr>
          <w:sz w:val="24"/>
          <w:szCs w:val="24"/>
        </w:rPr>
        <w:t xml:space="preserve"> </w:t>
      </w:r>
      <w:r w:rsidR="004C3B3C" w:rsidRPr="00A4107D">
        <w:rPr>
          <w:sz w:val="24"/>
          <w:szCs w:val="24"/>
        </w:rPr>
        <w:t xml:space="preserve">taxa de acerto </w:t>
      </w:r>
      <w:r w:rsidR="009B4E42" w:rsidRPr="00A4107D">
        <w:rPr>
          <w:sz w:val="24"/>
          <w:szCs w:val="24"/>
        </w:rPr>
        <w:t>com os</w:t>
      </w:r>
      <w:r w:rsidR="00320AE5" w:rsidRPr="00A4107D">
        <w:rPr>
          <w:sz w:val="24"/>
          <w:szCs w:val="24"/>
        </w:rPr>
        <w:t xml:space="preserve"> diferentes classificadores</w:t>
      </w:r>
      <w:r w:rsidR="00D2041B" w:rsidRPr="00A4107D">
        <w:rPr>
          <w:sz w:val="24"/>
          <w:szCs w:val="24"/>
        </w:rPr>
        <w:t xml:space="preserve"> </w:t>
      </w:r>
      <w:r w:rsidR="00A4107D" w:rsidRPr="00A4107D">
        <w:rPr>
          <w:sz w:val="24"/>
          <w:szCs w:val="24"/>
        </w:rPr>
        <w:t xml:space="preserve">Adaptado de </w:t>
      </w:r>
      <w:r w:rsidR="00A4107D" w:rsidRPr="00A4107D">
        <w:rPr>
          <w:iCs w:val="0"/>
          <w:sz w:val="24"/>
          <w:szCs w:val="24"/>
        </w:rPr>
        <w:t>Howard et al. (2011)</w:t>
      </w:r>
    </w:p>
    <w:tbl>
      <w:tblPr>
        <w:tblStyle w:val="TableGrid"/>
        <w:tblW w:w="0" w:type="auto"/>
        <w:tblLook w:val="04A0" w:firstRow="1" w:lastRow="0" w:firstColumn="1" w:lastColumn="0" w:noHBand="0" w:noVBand="1"/>
      </w:tblPr>
      <w:tblGrid>
        <w:gridCol w:w="2155"/>
        <w:gridCol w:w="2335"/>
        <w:gridCol w:w="2315"/>
        <w:gridCol w:w="2257"/>
      </w:tblGrid>
      <w:tr w:rsidR="001A7B0B" w14:paraId="77853C42" w14:textId="77777777" w:rsidTr="001A7B0B">
        <w:tc>
          <w:tcPr>
            <w:tcW w:w="2155" w:type="dxa"/>
          </w:tcPr>
          <w:p w14:paraId="5C1CD29E" w14:textId="77777777" w:rsidR="001A7B0B" w:rsidRDefault="001A7B0B" w:rsidP="004C47FA">
            <w:pPr>
              <w:spacing w:line="360" w:lineRule="auto"/>
              <w:jc w:val="both"/>
              <w:rPr>
                <w:iCs/>
              </w:rPr>
            </w:pPr>
            <w:proofErr w:type="spellStart"/>
            <w:r>
              <w:rPr>
                <w:iCs/>
              </w:rPr>
              <w:t>Gênero</w:t>
            </w:r>
            <w:proofErr w:type="spellEnd"/>
          </w:p>
        </w:tc>
        <w:tc>
          <w:tcPr>
            <w:tcW w:w="2335" w:type="dxa"/>
          </w:tcPr>
          <w:p w14:paraId="58C8DDF9" w14:textId="77777777" w:rsidR="001A7B0B" w:rsidRDefault="001A7B0B" w:rsidP="004C47FA">
            <w:pPr>
              <w:spacing w:line="360" w:lineRule="auto"/>
              <w:jc w:val="both"/>
              <w:rPr>
                <w:iCs/>
              </w:rPr>
            </w:pPr>
            <w:r>
              <w:rPr>
                <w:iCs/>
              </w:rPr>
              <w:t>Naive Bayes</w:t>
            </w:r>
          </w:p>
        </w:tc>
        <w:tc>
          <w:tcPr>
            <w:tcW w:w="2315" w:type="dxa"/>
          </w:tcPr>
          <w:p w14:paraId="2CF88CD9" w14:textId="77777777" w:rsidR="001A7B0B" w:rsidRDefault="001A7B0B" w:rsidP="004C47FA">
            <w:pPr>
              <w:spacing w:line="360" w:lineRule="auto"/>
              <w:jc w:val="both"/>
              <w:rPr>
                <w:iCs/>
              </w:rPr>
            </w:pPr>
            <w:r>
              <w:rPr>
                <w:iCs/>
              </w:rPr>
              <w:t>SMO</w:t>
            </w:r>
          </w:p>
        </w:tc>
        <w:tc>
          <w:tcPr>
            <w:tcW w:w="2257" w:type="dxa"/>
          </w:tcPr>
          <w:p w14:paraId="5640302E" w14:textId="77777777" w:rsidR="001A7B0B" w:rsidRDefault="001A7B0B" w:rsidP="004C47FA">
            <w:pPr>
              <w:spacing w:line="360" w:lineRule="auto"/>
              <w:jc w:val="both"/>
              <w:rPr>
                <w:iCs/>
              </w:rPr>
            </w:pPr>
            <w:r>
              <w:rPr>
                <w:iCs/>
              </w:rPr>
              <w:t>J48</w:t>
            </w:r>
          </w:p>
        </w:tc>
      </w:tr>
      <w:tr w:rsidR="001A7B0B" w14:paraId="0713BDA0" w14:textId="77777777" w:rsidTr="001A7B0B">
        <w:tc>
          <w:tcPr>
            <w:tcW w:w="2155" w:type="dxa"/>
          </w:tcPr>
          <w:p w14:paraId="4D65B13A" w14:textId="28B8C445" w:rsidR="001A7B0B" w:rsidRDefault="001A7B0B" w:rsidP="004C47FA">
            <w:pPr>
              <w:spacing w:line="360" w:lineRule="auto"/>
              <w:jc w:val="both"/>
              <w:rPr>
                <w:iCs/>
              </w:rPr>
            </w:pPr>
            <w:proofErr w:type="spellStart"/>
            <w:r>
              <w:rPr>
                <w:iCs/>
              </w:rPr>
              <w:t>Ax</w:t>
            </w:r>
            <w:r w:rsidR="0012150F">
              <w:rPr>
                <w:iCs/>
              </w:rPr>
              <w:t>é</w:t>
            </w:r>
            <w:proofErr w:type="spellEnd"/>
          </w:p>
        </w:tc>
        <w:tc>
          <w:tcPr>
            <w:tcW w:w="2335" w:type="dxa"/>
          </w:tcPr>
          <w:p w14:paraId="514CE4A5" w14:textId="77777777" w:rsidR="001A7B0B" w:rsidRDefault="00576903" w:rsidP="004C47FA">
            <w:pPr>
              <w:spacing w:line="360" w:lineRule="auto"/>
              <w:jc w:val="both"/>
              <w:rPr>
                <w:iCs/>
              </w:rPr>
            </w:pPr>
            <w:r>
              <w:rPr>
                <w:iCs/>
              </w:rPr>
              <w:t>66.0%</w:t>
            </w:r>
          </w:p>
        </w:tc>
        <w:tc>
          <w:tcPr>
            <w:tcW w:w="2315" w:type="dxa"/>
          </w:tcPr>
          <w:p w14:paraId="0DEC8156" w14:textId="77777777" w:rsidR="001A7B0B" w:rsidRDefault="0046450F" w:rsidP="004C47FA">
            <w:pPr>
              <w:spacing w:line="360" w:lineRule="auto"/>
              <w:jc w:val="both"/>
              <w:rPr>
                <w:iCs/>
              </w:rPr>
            </w:pPr>
            <w:r>
              <w:rPr>
                <w:iCs/>
              </w:rPr>
              <w:t>68%</w:t>
            </w:r>
          </w:p>
        </w:tc>
        <w:tc>
          <w:tcPr>
            <w:tcW w:w="2257" w:type="dxa"/>
          </w:tcPr>
          <w:p w14:paraId="452A693A" w14:textId="77777777" w:rsidR="001A7B0B" w:rsidRDefault="0046450F" w:rsidP="004C47FA">
            <w:pPr>
              <w:spacing w:line="360" w:lineRule="auto"/>
              <w:jc w:val="both"/>
              <w:rPr>
                <w:iCs/>
              </w:rPr>
            </w:pPr>
            <w:r>
              <w:rPr>
                <w:iCs/>
              </w:rPr>
              <w:t>56.0%</w:t>
            </w:r>
          </w:p>
        </w:tc>
      </w:tr>
      <w:tr w:rsidR="001A7B0B" w14:paraId="5A3CBF97" w14:textId="77777777" w:rsidTr="001A7B0B">
        <w:tc>
          <w:tcPr>
            <w:tcW w:w="2155" w:type="dxa"/>
          </w:tcPr>
          <w:p w14:paraId="1B5E57A7" w14:textId="77777777" w:rsidR="001A7B0B" w:rsidRDefault="001A7B0B" w:rsidP="004C47FA">
            <w:pPr>
              <w:spacing w:line="360" w:lineRule="auto"/>
              <w:jc w:val="both"/>
              <w:rPr>
                <w:iCs/>
              </w:rPr>
            </w:pPr>
            <w:r>
              <w:rPr>
                <w:iCs/>
              </w:rPr>
              <w:t>Bachata</w:t>
            </w:r>
          </w:p>
        </w:tc>
        <w:tc>
          <w:tcPr>
            <w:tcW w:w="2335" w:type="dxa"/>
          </w:tcPr>
          <w:p w14:paraId="0D5561CF" w14:textId="77777777" w:rsidR="001A7B0B" w:rsidRDefault="00576903" w:rsidP="004C47FA">
            <w:pPr>
              <w:spacing w:line="360" w:lineRule="auto"/>
              <w:jc w:val="both"/>
              <w:rPr>
                <w:iCs/>
              </w:rPr>
            </w:pPr>
            <w:r>
              <w:rPr>
                <w:iCs/>
              </w:rPr>
              <w:t>68.0%</w:t>
            </w:r>
          </w:p>
        </w:tc>
        <w:tc>
          <w:tcPr>
            <w:tcW w:w="2315" w:type="dxa"/>
          </w:tcPr>
          <w:p w14:paraId="1F960842" w14:textId="77777777" w:rsidR="001A7B0B" w:rsidRDefault="0046450F" w:rsidP="004C47FA">
            <w:pPr>
              <w:spacing w:line="360" w:lineRule="auto"/>
              <w:jc w:val="both"/>
              <w:rPr>
                <w:iCs/>
              </w:rPr>
            </w:pPr>
            <w:r>
              <w:rPr>
                <w:iCs/>
              </w:rPr>
              <w:t>58.8%</w:t>
            </w:r>
          </w:p>
        </w:tc>
        <w:tc>
          <w:tcPr>
            <w:tcW w:w="2257" w:type="dxa"/>
          </w:tcPr>
          <w:p w14:paraId="59C79F72" w14:textId="77777777" w:rsidR="001A7B0B" w:rsidRDefault="0046450F" w:rsidP="004C47FA">
            <w:pPr>
              <w:spacing w:line="360" w:lineRule="auto"/>
              <w:jc w:val="both"/>
              <w:rPr>
                <w:iCs/>
              </w:rPr>
            </w:pPr>
            <w:r>
              <w:rPr>
                <w:iCs/>
              </w:rPr>
              <w:t>39.2%</w:t>
            </w:r>
          </w:p>
        </w:tc>
      </w:tr>
      <w:tr w:rsidR="001A7B0B" w14:paraId="7AC2FC44" w14:textId="77777777" w:rsidTr="001A7B0B">
        <w:tc>
          <w:tcPr>
            <w:tcW w:w="2155" w:type="dxa"/>
          </w:tcPr>
          <w:p w14:paraId="678EE243" w14:textId="77777777" w:rsidR="001A7B0B" w:rsidRDefault="001A7B0B" w:rsidP="004C47FA">
            <w:pPr>
              <w:spacing w:line="360" w:lineRule="auto"/>
              <w:jc w:val="both"/>
              <w:rPr>
                <w:iCs/>
              </w:rPr>
            </w:pPr>
            <w:r>
              <w:rPr>
                <w:iCs/>
              </w:rPr>
              <w:t>Bolero</w:t>
            </w:r>
          </w:p>
        </w:tc>
        <w:tc>
          <w:tcPr>
            <w:tcW w:w="2335" w:type="dxa"/>
          </w:tcPr>
          <w:p w14:paraId="6F8B1F72" w14:textId="77777777" w:rsidR="001A7B0B" w:rsidRDefault="00576903" w:rsidP="004C47FA">
            <w:pPr>
              <w:spacing w:line="360" w:lineRule="auto"/>
              <w:jc w:val="both"/>
              <w:rPr>
                <w:iCs/>
              </w:rPr>
            </w:pPr>
            <w:r>
              <w:rPr>
                <w:iCs/>
              </w:rPr>
              <w:t>09.8%</w:t>
            </w:r>
          </w:p>
        </w:tc>
        <w:tc>
          <w:tcPr>
            <w:tcW w:w="2315" w:type="dxa"/>
          </w:tcPr>
          <w:p w14:paraId="474242F6" w14:textId="77777777" w:rsidR="001A7B0B" w:rsidRDefault="0046450F" w:rsidP="004C47FA">
            <w:pPr>
              <w:spacing w:line="360" w:lineRule="auto"/>
              <w:jc w:val="both"/>
              <w:rPr>
                <w:iCs/>
              </w:rPr>
            </w:pPr>
            <w:r>
              <w:rPr>
                <w:iCs/>
              </w:rPr>
              <w:t>39.2%</w:t>
            </w:r>
          </w:p>
        </w:tc>
        <w:tc>
          <w:tcPr>
            <w:tcW w:w="2257" w:type="dxa"/>
          </w:tcPr>
          <w:p w14:paraId="540FBC98" w14:textId="77777777" w:rsidR="001A7B0B" w:rsidRDefault="0046450F" w:rsidP="004C47FA">
            <w:pPr>
              <w:spacing w:line="360" w:lineRule="auto"/>
              <w:jc w:val="both"/>
              <w:rPr>
                <w:iCs/>
              </w:rPr>
            </w:pPr>
            <w:r>
              <w:rPr>
                <w:iCs/>
              </w:rPr>
              <w:t>11.8%</w:t>
            </w:r>
          </w:p>
        </w:tc>
      </w:tr>
      <w:tr w:rsidR="001A7B0B" w14:paraId="057DCE1B" w14:textId="77777777" w:rsidTr="001A7B0B">
        <w:tc>
          <w:tcPr>
            <w:tcW w:w="2155" w:type="dxa"/>
          </w:tcPr>
          <w:p w14:paraId="2554AFDF" w14:textId="77777777" w:rsidR="001A7B0B" w:rsidRDefault="001A7B0B" w:rsidP="004C47FA">
            <w:pPr>
              <w:spacing w:line="360" w:lineRule="auto"/>
              <w:jc w:val="both"/>
              <w:rPr>
                <w:iCs/>
              </w:rPr>
            </w:pPr>
            <w:proofErr w:type="spellStart"/>
            <w:r>
              <w:rPr>
                <w:iCs/>
              </w:rPr>
              <w:t>Forro</w:t>
            </w:r>
            <w:proofErr w:type="spellEnd"/>
          </w:p>
        </w:tc>
        <w:tc>
          <w:tcPr>
            <w:tcW w:w="2335" w:type="dxa"/>
          </w:tcPr>
          <w:p w14:paraId="3CEBB888" w14:textId="77777777" w:rsidR="001A7B0B" w:rsidRDefault="00576903" w:rsidP="004C47FA">
            <w:pPr>
              <w:spacing w:line="360" w:lineRule="auto"/>
              <w:jc w:val="both"/>
              <w:rPr>
                <w:iCs/>
              </w:rPr>
            </w:pPr>
            <w:r>
              <w:rPr>
                <w:iCs/>
              </w:rPr>
              <w:t>41.2%</w:t>
            </w:r>
          </w:p>
        </w:tc>
        <w:tc>
          <w:tcPr>
            <w:tcW w:w="2315" w:type="dxa"/>
          </w:tcPr>
          <w:p w14:paraId="3A130DED" w14:textId="77777777" w:rsidR="001A7B0B" w:rsidRDefault="0046450F" w:rsidP="004C47FA">
            <w:pPr>
              <w:spacing w:line="360" w:lineRule="auto"/>
              <w:jc w:val="both"/>
              <w:rPr>
                <w:iCs/>
              </w:rPr>
            </w:pPr>
            <w:r>
              <w:rPr>
                <w:iCs/>
              </w:rPr>
              <w:t>45.1%</w:t>
            </w:r>
          </w:p>
        </w:tc>
        <w:tc>
          <w:tcPr>
            <w:tcW w:w="2257" w:type="dxa"/>
          </w:tcPr>
          <w:p w14:paraId="080A12BF" w14:textId="77777777" w:rsidR="001A7B0B" w:rsidRDefault="0046450F" w:rsidP="004C47FA">
            <w:pPr>
              <w:spacing w:line="360" w:lineRule="auto"/>
              <w:jc w:val="both"/>
              <w:rPr>
                <w:iCs/>
              </w:rPr>
            </w:pPr>
            <w:r>
              <w:rPr>
                <w:iCs/>
              </w:rPr>
              <w:t>33.3%</w:t>
            </w:r>
          </w:p>
        </w:tc>
      </w:tr>
      <w:tr w:rsidR="001A7B0B" w14:paraId="65983D08" w14:textId="77777777" w:rsidTr="001A7B0B">
        <w:tc>
          <w:tcPr>
            <w:tcW w:w="2155" w:type="dxa"/>
          </w:tcPr>
          <w:p w14:paraId="4658956F" w14:textId="6BCDBF6E" w:rsidR="001A7B0B" w:rsidRDefault="001A7B0B" w:rsidP="004C47FA">
            <w:pPr>
              <w:spacing w:line="360" w:lineRule="auto"/>
              <w:jc w:val="both"/>
              <w:rPr>
                <w:iCs/>
              </w:rPr>
            </w:pPr>
            <w:proofErr w:type="spellStart"/>
            <w:r>
              <w:rPr>
                <w:iCs/>
              </w:rPr>
              <w:t>Ga</w:t>
            </w:r>
            <w:r w:rsidR="0012150F">
              <w:rPr>
                <w:iCs/>
              </w:rPr>
              <w:t>ú</w:t>
            </w:r>
            <w:r>
              <w:rPr>
                <w:iCs/>
              </w:rPr>
              <w:t>cha</w:t>
            </w:r>
            <w:proofErr w:type="spellEnd"/>
          </w:p>
        </w:tc>
        <w:tc>
          <w:tcPr>
            <w:tcW w:w="2335" w:type="dxa"/>
          </w:tcPr>
          <w:p w14:paraId="4F69A2EF" w14:textId="77777777" w:rsidR="001A7B0B" w:rsidRDefault="0046450F" w:rsidP="004C47FA">
            <w:pPr>
              <w:spacing w:line="360" w:lineRule="auto"/>
              <w:jc w:val="both"/>
              <w:rPr>
                <w:iCs/>
              </w:rPr>
            </w:pPr>
            <w:r>
              <w:rPr>
                <w:iCs/>
              </w:rPr>
              <w:t>62.7%</w:t>
            </w:r>
          </w:p>
        </w:tc>
        <w:tc>
          <w:tcPr>
            <w:tcW w:w="2315" w:type="dxa"/>
          </w:tcPr>
          <w:p w14:paraId="229C7BF9" w14:textId="77777777" w:rsidR="001A7B0B" w:rsidRDefault="0046450F" w:rsidP="004C47FA">
            <w:pPr>
              <w:spacing w:line="360" w:lineRule="auto"/>
              <w:jc w:val="both"/>
              <w:rPr>
                <w:iCs/>
              </w:rPr>
            </w:pPr>
            <w:r>
              <w:rPr>
                <w:iCs/>
              </w:rPr>
              <w:t>51.0%</w:t>
            </w:r>
          </w:p>
        </w:tc>
        <w:tc>
          <w:tcPr>
            <w:tcW w:w="2257" w:type="dxa"/>
          </w:tcPr>
          <w:p w14:paraId="684CCE6E" w14:textId="77777777" w:rsidR="001A7B0B" w:rsidRDefault="0046450F" w:rsidP="004C47FA">
            <w:pPr>
              <w:spacing w:line="360" w:lineRule="auto"/>
              <w:jc w:val="both"/>
              <w:rPr>
                <w:iCs/>
              </w:rPr>
            </w:pPr>
            <w:r>
              <w:rPr>
                <w:iCs/>
              </w:rPr>
              <w:t>37.3%</w:t>
            </w:r>
          </w:p>
        </w:tc>
      </w:tr>
      <w:tr w:rsidR="001A7B0B" w14:paraId="099D2A46" w14:textId="77777777" w:rsidTr="001A7B0B">
        <w:tc>
          <w:tcPr>
            <w:tcW w:w="2155" w:type="dxa"/>
          </w:tcPr>
          <w:p w14:paraId="1C6A4B67" w14:textId="77777777" w:rsidR="001A7B0B" w:rsidRDefault="001A7B0B" w:rsidP="004C47FA">
            <w:pPr>
              <w:spacing w:line="360" w:lineRule="auto"/>
              <w:jc w:val="both"/>
              <w:rPr>
                <w:iCs/>
              </w:rPr>
            </w:pPr>
            <w:r>
              <w:rPr>
                <w:iCs/>
              </w:rPr>
              <w:t>Merengue</w:t>
            </w:r>
          </w:p>
        </w:tc>
        <w:tc>
          <w:tcPr>
            <w:tcW w:w="2335" w:type="dxa"/>
          </w:tcPr>
          <w:p w14:paraId="34DB6CAF" w14:textId="77777777" w:rsidR="001A7B0B" w:rsidRDefault="0046450F" w:rsidP="004C47FA">
            <w:pPr>
              <w:spacing w:line="360" w:lineRule="auto"/>
              <w:jc w:val="both"/>
              <w:rPr>
                <w:iCs/>
              </w:rPr>
            </w:pPr>
            <w:r>
              <w:rPr>
                <w:iCs/>
              </w:rPr>
              <w:t>68.6%</w:t>
            </w:r>
          </w:p>
        </w:tc>
        <w:tc>
          <w:tcPr>
            <w:tcW w:w="2315" w:type="dxa"/>
          </w:tcPr>
          <w:p w14:paraId="60E54D3D" w14:textId="77777777" w:rsidR="001A7B0B" w:rsidRDefault="0046450F" w:rsidP="004C47FA">
            <w:pPr>
              <w:spacing w:line="360" w:lineRule="auto"/>
              <w:jc w:val="both"/>
              <w:rPr>
                <w:iCs/>
              </w:rPr>
            </w:pPr>
            <w:r>
              <w:rPr>
                <w:iCs/>
              </w:rPr>
              <w:t>72.5%</w:t>
            </w:r>
          </w:p>
        </w:tc>
        <w:tc>
          <w:tcPr>
            <w:tcW w:w="2257" w:type="dxa"/>
          </w:tcPr>
          <w:p w14:paraId="57D10AEE" w14:textId="77777777" w:rsidR="001A7B0B" w:rsidRDefault="0046450F" w:rsidP="004C47FA">
            <w:pPr>
              <w:spacing w:line="360" w:lineRule="auto"/>
              <w:jc w:val="both"/>
              <w:rPr>
                <w:iCs/>
              </w:rPr>
            </w:pPr>
            <w:r>
              <w:rPr>
                <w:iCs/>
              </w:rPr>
              <w:t>39.2%</w:t>
            </w:r>
          </w:p>
        </w:tc>
      </w:tr>
      <w:tr w:rsidR="001A7B0B" w14:paraId="1B07A41D" w14:textId="77777777" w:rsidTr="001A7B0B">
        <w:tc>
          <w:tcPr>
            <w:tcW w:w="2155" w:type="dxa"/>
          </w:tcPr>
          <w:p w14:paraId="6D6B82CA" w14:textId="77777777" w:rsidR="001A7B0B" w:rsidRDefault="001A7B0B" w:rsidP="004C47FA">
            <w:pPr>
              <w:spacing w:line="360" w:lineRule="auto"/>
              <w:jc w:val="both"/>
              <w:rPr>
                <w:iCs/>
              </w:rPr>
            </w:pPr>
            <w:proofErr w:type="spellStart"/>
            <w:r>
              <w:rPr>
                <w:iCs/>
              </w:rPr>
              <w:t>Pagode</w:t>
            </w:r>
            <w:proofErr w:type="spellEnd"/>
          </w:p>
        </w:tc>
        <w:tc>
          <w:tcPr>
            <w:tcW w:w="2335" w:type="dxa"/>
          </w:tcPr>
          <w:p w14:paraId="50856489" w14:textId="77777777" w:rsidR="001A7B0B" w:rsidRDefault="0046450F" w:rsidP="004C47FA">
            <w:pPr>
              <w:spacing w:line="360" w:lineRule="auto"/>
              <w:jc w:val="both"/>
              <w:rPr>
                <w:iCs/>
              </w:rPr>
            </w:pPr>
            <w:r>
              <w:rPr>
                <w:iCs/>
              </w:rPr>
              <w:t>47.1%</w:t>
            </w:r>
          </w:p>
        </w:tc>
        <w:tc>
          <w:tcPr>
            <w:tcW w:w="2315" w:type="dxa"/>
          </w:tcPr>
          <w:p w14:paraId="286EBE01" w14:textId="77777777" w:rsidR="001A7B0B" w:rsidRDefault="0046450F" w:rsidP="004C47FA">
            <w:pPr>
              <w:spacing w:line="360" w:lineRule="auto"/>
              <w:jc w:val="both"/>
              <w:rPr>
                <w:iCs/>
              </w:rPr>
            </w:pPr>
            <w:r>
              <w:rPr>
                <w:iCs/>
              </w:rPr>
              <w:t>37.3%</w:t>
            </w:r>
          </w:p>
        </w:tc>
        <w:tc>
          <w:tcPr>
            <w:tcW w:w="2257" w:type="dxa"/>
          </w:tcPr>
          <w:p w14:paraId="3B7BE4DC" w14:textId="77777777" w:rsidR="001A7B0B" w:rsidRDefault="0046450F" w:rsidP="004C47FA">
            <w:pPr>
              <w:spacing w:line="360" w:lineRule="auto"/>
              <w:jc w:val="both"/>
              <w:rPr>
                <w:iCs/>
              </w:rPr>
            </w:pPr>
            <w:r>
              <w:rPr>
                <w:iCs/>
              </w:rPr>
              <w:t>35.3%</w:t>
            </w:r>
          </w:p>
        </w:tc>
      </w:tr>
      <w:tr w:rsidR="001A7B0B" w14:paraId="75EBDE96" w14:textId="77777777" w:rsidTr="001A7B0B">
        <w:tc>
          <w:tcPr>
            <w:tcW w:w="2155" w:type="dxa"/>
          </w:tcPr>
          <w:p w14:paraId="0F2FBE5C" w14:textId="77777777" w:rsidR="001A7B0B" w:rsidRDefault="001A7B0B" w:rsidP="004C47FA">
            <w:pPr>
              <w:spacing w:line="360" w:lineRule="auto"/>
              <w:jc w:val="both"/>
              <w:rPr>
                <w:iCs/>
              </w:rPr>
            </w:pPr>
            <w:r>
              <w:rPr>
                <w:iCs/>
              </w:rPr>
              <w:t>Salsa</w:t>
            </w:r>
          </w:p>
        </w:tc>
        <w:tc>
          <w:tcPr>
            <w:tcW w:w="2335" w:type="dxa"/>
          </w:tcPr>
          <w:p w14:paraId="35A69063" w14:textId="77777777" w:rsidR="001A7B0B" w:rsidRDefault="0046450F" w:rsidP="004C47FA">
            <w:pPr>
              <w:spacing w:line="360" w:lineRule="auto"/>
              <w:jc w:val="both"/>
              <w:rPr>
                <w:iCs/>
              </w:rPr>
            </w:pPr>
            <w:r>
              <w:rPr>
                <w:iCs/>
              </w:rPr>
              <w:t>72.5%</w:t>
            </w:r>
          </w:p>
        </w:tc>
        <w:tc>
          <w:tcPr>
            <w:tcW w:w="2315" w:type="dxa"/>
          </w:tcPr>
          <w:p w14:paraId="51FDEBF2" w14:textId="77777777" w:rsidR="001A7B0B" w:rsidRDefault="0046450F" w:rsidP="004C47FA">
            <w:pPr>
              <w:spacing w:line="360" w:lineRule="auto"/>
              <w:jc w:val="both"/>
              <w:rPr>
                <w:iCs/>
              </w:rPr>
            </w:pPr>
            <w:r>
              <w:rPr>
                <w:iCs/>
              </w:rPr>
              <w:t>62.7%</w:t>
            </w:r>
          </w:p>
        </w:tc>
        <w:tc>
          <w:tcPr>
            <w:tcW w:w="2257" w:type="dxa"/>
          </w:tcPr>
          <w:p w14:paraId="155195C8" w14:textId="77777777" w:rsidR="001A7B0B" w:rsidRDefault="0046450F" w:rsidP="004C47FA">
            <w:pPr>
              <w:spacing w:line="360" w:lineRule="auto"/>
              <w:jc w:val="both"/>
              <w:rPr>
                <w:iCs/>
              </w:rPr>
            </w:pPr>
            <w:r>
              <w:rPr>
                <w:iCs/>
              </w:rPr>
              <w:t>45.1%</w:t>
            </w:r>
          </w:p>
        </w:tc>
      </w:tr>
      <w:tr w:rsidR="001A7B0B" w14:paraId="190F74C7" w14:textId="77777777" w:rsidTr="001A7B0B">
        <w:tc>
          <w:tcPr>
            <w:tcW w:w="2155" w:type="dxa"/>
          </w:tcPr>
          <w:p w14:paraId="74C724E3" w14:textId="77777777" w:rsidR="001A7B0B" w:rsidRDefault="001A7B0B" w:rsidP="004C47FA">
            <w:pPr>
              <w:spacing w:line="360" w:lineRule="auto"/>
              <w:jc w:val="both"/>
              <w:rPr>
                <w:iCs/>
              </w:rPr>
            </w:pPr>
            <w:proofErr w:type="spellStart"/>
            <w:r>
              <w:rPr>
                <w:iCs/>
              </w:rPr>
              <w:t>Sertaneja</w:t>
            </w:r>
            <w:proofErr w:type="spellEnd"/>
          </w:p>
        </w:tc>
        <w:tc>
          <w:tcPr>
            <w:tcW w:w="2335" w:type="dxa"/>
          </w:tcPr>
          <w:p w14:paraId="16DF172C" w14:textId="77777777" w:rsidR="001A7B0B" w:rsidRDefault="0046450F" w:rsidP="004C47FA">
            <w:pPr>
              <w:spacing w:line="360" w:lineRule="auto"/>
              <w:jc w:val="both"/>
              <w:rPr>
                <w:iCs/>
              </w:rPr>
            </w:pPr>
            <w:r>
              <w:rPr>
                <w:iCs/>
              </w:rPr>
              <w:t>72.5%</w:t>
            </w:r>
          </w:p>
        </w:tc>
        <w:tc>
          <w:tcPr>
            <w:tcW w:w="2315" w:type="dxa"/>
          </w:tcPr>
          <w:p w14:paraId="0788AC75" w14:textId="77777777" w:rsidR="001A7B0B" w:rsidRDefault="0046450F" w:rsidP="004C47FA">
            <w:pPr>
              <w:spacing w:line="360" w:lineRule="auto"/>
              <w:jc w:val="both"/>
              <w:rPr>
                <w:iCs/>
              </w:rPr>
            </w:pPr>
            <w:r>
              <w:rPr>
                <w:iCs/>
              </w:rPr>
              <w:t>60.8%</w:t>
            </w:r>
          </w:p>
        </w:tc>
        <w:tc>
          <w:tcPr>
            <w:tcW w:w="2257" w:type="dxa"/>
          </w:tcPr>
          <w:p w14:paraId="214CC432" w14:textId="77777777" w:rsidR="001A7B0B" w:rsidRDefault="0046450F" w:rsidP="004C47FA">
            <w:pPr>
              <w:spacing w:line="360" w:lineRule="auto"/>
              <w:jc w:val="both"/>
              <w:rPr>
                <w:iCs/>
              </w:rPr>
            </w:pPr>
            <w:r>
              <w:rPr>
                <w:iCs/>
              </w:rPr>
              <w:t>19.6%</w:t>
            </w:r>
          </w:p>
        </w:tc>
      </w:tr>
      <w:tr w:rsidR="001A7B0B" w14:paraId="3B24F518" w14:textId="77777777" w:rsidTr="001A7B0B">
        <w:tc>
          <w:tcPr>
            <w:tcW w:w="2155" w:type="dxa"/>
          </w:tcPr>
          <w:p w14:paraId="00FFBC21" w14:textId="77777777" w:rsidR="001A7B0B" w:rsidRDefault="001A7B0B" w:rsidP="004C47FA">
            <w:pPr>
              <w:spacing w:line="360" w:lineRule="auto"/>
              <w:jc w:val="both"/>
              <w:rPr>
                <w:iCs/>
              </w:rPr>
            </w:pPr>
            <w:r>
              <w:rPr>
                <w:iCs/>
              </w:rPr>
              <w:t>Tango</w:t>
            </w:r>
          </w:p>
        </w:tc>
        <w:tc>
          <w:tcPr>
            <w:tcW w:w="2335" w:type="dxa"/>
          </w:tcPr>
          <w:p w14:paraId="6DE0FC8D" w14:textId="77777777" w:rsidR="001A7B0B" w:rsidRDefault="0046450F" w:rsidP="004C47FA">
            <w:pPr>
              <w:spacing w:line="360" w:lineRule="auto"/>
              <w:jc w:val="both"/>
              <w:rPr>
                <w:iCs/>
              </w:rPr>
            </w:pPr>
            <w:r>
              <w:rPr>
                <w:iCs/>
              </w:rPr>
              <w:t>94.1%</w:t>
            </w:r>
          </w:p>
        </w:tc>
        <w:tc>
          <w:tcPr>
            <w:tcW w:w="2315" w:type="dxa"/>
          </w:tcPr>
          <w:p w14:paraId="6B45A0C3" w14:textId="77777777" w:rsidR="001A7B0B" w:rsidRDefault="0046450F" w:rsidP="004C47FA">
            <w:pPr>
              <w:spacing w:line="360" w:lineRule="auto"/>
              <w:jc w:val="both"/>
              <w:rPr>
                <w:iCs/>
              </w:rPr>
            </w:pPr>
            <w:r>
              <w:rPr>
                <w:iCs/>
              </w:rPr>
              <w:t>78.4%</w:t>
            </w:r>
          </w:p>
        </w:tc>
        <w:tc>
          <w:tcPr>
            <w:tcW w:w="2257" w:type="dxa"/>
          </w:tcPr>
          <w:p w14:paraId="693541AA" w14:textId="77777777" w:rsidR="001A7B0B" w:rsidRDefault="0046450F" w:rsidP="004C47FA">
            <w:pPr>
              <w:spacing w:line="360" w:lineRule="auto"/>
              <w:jc w:val="both"/>
              <w:rPr>
                <w:iCs/>
              </w:rPr>
            </w:pPr>
            <w:r>
              <w:rPr>
                <w:iCs/>
              </w:rPr>
              <w:t>41.2%</w:t>
            </w:r>
          </w:p>
        </w:tc>
      </w:tr>
    </w:tbl>
    <w:p w14:paraId="13DB677F" w14:textId="77777777" w:rsidR="00D719FF" w:rsidRDefault="00D719FF" w:rsidP="004C47FA">
      <w:pPr>
        <w:spacing w:line="360" w:lineRule="auto"/>
        <w:ind w:firstLine="851"/>
        <w:jc w:val="both"/>
        <w:rPr>
          <w:iCs/>
        </w:rPr>
      </w:pPr>
    </w:p>
    <w:p w14:paraId="0B9CC4C0" w14:textId="66DFA373" w:rsidR="00EB7C0B" w:rsidRDefault="0000111B" w:rsidP="0066641D">
      <w:pPr>
        <w:spacing w:line="360" w:lineRule="auto"/>
        <w:ind w:firstLine="709"/>
        <w:jc w:val="both"/>
        <w:rPr>
          <w:iCs/>
          <w:lang w:val="pt-BR"/>
        </w:rPr>
      </w:pPr>
      <w:r w:rsidRPr="0000111B">
        <w:rPr>
          <w:iCs/>
          <w:lang w:val="pt-BR"/>
        </w:rPr>
        <w:t xml:space="preserve">É possível verificar que o </w:t>
      </w:r>
      <w:proofErr w:type="spellStart"/>
      <w:r w:rsidRPr="0000111B">
        <w:rPr>
          <w:lang w:val="pt-BR"/>
        </w:rPr>
        <w:t>Naive</w:t>
      </w:r>
      <w:proofErr w:type="spellEnd"/>
      <w:r w:rsidRPr="0000111B">
        <w:rPr>
          <w:lang w:val="pt-BR"/>
        </w:rPr>
        <w:t xml:space="preserve"> </w:t>
      </w:r>
      <w:proofErr w:type="spellStart"/>
      <w:r w:rsidRPr="0000111B">
        <w:rPr>
          <w:lang w:val="pt-BR"/>
        </w:rPr>
        <w:t>Bayes</w:t>
      </w:r>
      <w:proofErr w:type="spellEnd"/>
      <w:r w:rsidRPr="0000111B">
        <w:rPr>
          <w:lang w:val="pt-BR"/>
        </w:rPr>
        <w:t xml:space="preserve"> </w:t>
      </w:r>
      <w:r w:rsidRPr="00A335BE">
        <w:rPr>
          <w:iCs/>
          <w:lang w:val="pt-BR"/>
        </w:rPr>
        <w:t xml:space="preserve">apresentou um bom desempenho, classificando corretamente </w:t>
      </w:r>
      <w:r w:rsidRPr="0000111B">
        <w:rPr>
          <w:lang w:val="pt-BR"/>
        </w:rPr>
        <w:t xml:space="preserve">60.3% </w:t>
      </w:r>
      <w:r w:rsidRPr="00A335BE">
        <w:rPr>
          <w:iCs/>
          <w:lang w:val="pt-BR"/>
        </w:rPr>
        <w:t xml:space="preserve">das letras testadas. Porém, o classificador apresentou uma variação entre os gêneros musicais. </w:t>
      </w:r>
      <w:r w:rsidRPr="0000111B">
        <w:rPr>
          <w:iCs/>
          <w:lang w:val="pt-BR"/>
        </w:rPr>
        <w:t xml:space="preserve">Tango, por exemplo, foi corretamente classificado 94.1% das vezes, enquanto </w:t>
      </w:r>
      <w:r w:rsidR="00BB571B">
        <w:rPr>
          <w:iCs/>
          <w:lang w:val="pt-BR"/>
        </w:rPr>
        <w:t>b</w:t>
      </w:r>
      <w:r w:rsidRPr="0000111B">
        <w:rPr>
          <w:iCs/>
          <w:lang w:val="pt-BR"/>
        </w:rPr>
        <w:t>ole</w:t>
      </w:r>
      <w:r w:rsidR="00BB571B">
        <w:rPr>
          <w:iCs/>
          <w:lang w:val="pt-BR"/>
        </w:rPr>
        <w:t>r</w:t>
      </w:r>
      <w:r w:rsidRPr="0000111B">
        <w:rPr>
          <w:iCs/>
          <w:lang w:val="pt-BR"/>
        </w:rPr>
        <w:t xml:space="preserve">o foi corretamente classificado apenas </w:t>
      </w:r>
      <w:r w:rsidRPr="00A335BE">
        <w:rPr>
          <w:iCs/>
          <w:lang w:val="pt-BR"/>
        </w:rPr>
        <w:t>9.8% das vezes.</w:t>
      </w:r>
      <w:r w:rsidR="00BB571B">
        <w:rPr>
          <w:iCs/>
          <w:lang w:val="pt-BR"/>
        </w:rPr>
        <w:t xml:space="preserve"> </w:t>
      </w:r>
      <w:r w:rsidR="00D91001" w:rsidRPr="00D91001">
        <w:rPr>
          <w:iCs/>
          <w:lang w:val="pt-BR"/>
        </w:rPr>
        <w:t>SMO classificou corretamente 57.4% das letras</w:t>
      </w:r>
      <w:r w:rsidR="00D91001" w:rsidRPr="00A335BE">
        <w:rPr>
          <w:iCs/>
          <w:lang w:val="pt-BR"/>
        </w:rPr>
        <w:t xml:space="preserve"> do corpus, apesar de apresentar uma média um pouco mais baixa que o </w:t>
      </w:r>
      <w:proofErr w:type="spellStart"/>
      <w:r w:rsidR="00D91001" w:rsidRPr="00A335BE">
        <w:rPr>
          <w:iCs/>
          <w:lang w:val="pt-BR"/>
        </w:rPr>
        <w:t>Naive</w:t>
      </w:r>
      <w:proofErr w:type="spellEnd"/>
      <w:r w:rsidR="00D91001" w:rsidRPr="00A335BE">
        <w:rPr>
          <w:iCs/>
          <w:lang w:val="pt-BR"/>
        </w:rPr>
        <w:t xml:space="preserve"> </w:t>
      </w:r>
      <w:proofErr w:type="spellStart"/>
      <w:r w:rsidR="00D91001" w:rsidRPr="00A335BE">
        <w:rPr>
          <w:iCs/>
          <w:lang w:val="pt-BR"/>
        </w:rPr>
        <w:t>Bayes</w:t>
      </w:r>
      <w:proofErr w:type="spellEnd"/>
      <w:r w:rsidR="00D91001" w:rsidRPr="00A335BE">
        <w:rPr>
          <w:iCs/>
          <w:lang w:val="pt-BR"/>
        </w:rPr>
        <w:t xml:space="preserve">, o classificador SMO conseguiu supera-lo nas classificações do gênero </w:t>
      </w:r>
      <w:r w:rsidR="008666FA">
        <w:rPr>
          <w:iCs/>
          <w:lang w:val="pt-BR"/>
        </w:rPr>
        <w:t>b</w:t>
      </w:r>
      <w:r w:rsidR="00D91001" w:rsidRPr="00A335BE">
        <w:rPr>
          <w:iCs/>
          <w:lang w:val="pt-BR"/>
        </w:rPr>
        <w:t>olero.</w:t>
      </w:r>
      <w:r w:rsidR="008666FA">
        <w:rPr>
          <w:iCs/>
          <w:lang w:val="pt-BR"/>
        </w:rPr>
        <w:t xml:space="preserve"> </w:t>
      </w:r>
      <w:r w:rsidR="00D91001" w:rsidRPr="00A335BE">
        <w:rPr>
          <w:iCs/>
          <w:lang w:val="pt-BR"/>
        </w:rPr>
        <w:t>O classificador J48</w:t>
      </w:r>
      <w:r w:rsidR="00AE502E" w:rsidRPr="00A335BE">
        <w:rPr>
          <w:iCs/>
          <w:lang w:val="pt-BR"/>
        </w:rPr>
        <w:t xml:space="preserve"> foi o que apresentou pior rendimento, classificando corretamente apenas 35.8% das letras. Assim como o </w:t>
      </w:r>
      <w:proofErr w:type="spellStart"/>
      <w:r w:rsidR="00AE502E" w:rsidRPr="00A335BE">
        <w:rPr>
          <w:iCs/>
          <w:lang w:val="pt-BR"/>
        </w:rPr>
        <w:t>Naive</w:t>
      </w:r>
      <w:proofErr w:type="spellEnd"/>
      <w:r w:rsidR="00AE502E" w:rsidRPr="00A335BE">
        <w:rPr>
          <w:iCs/>
          <w:lang w:val="pt-BR"/>
        </w:rPr>
        <w:t xml:space="preserve"> </w:t>
      </w:r>
      <w:proofErr w:type="spellStart"/>
      <w:r w:rsidR="00AE502E" w:rsidRPr="00A335BE">
        <w:rPr>
          <w:iCs/>
          <w:lang w:val="pt-BR"/>
        </w:rPr>
        <w:t>Bayes</w:t>
      </w:r>
      <w:proofErr w:type="spellEnd"/>
      <w:r w:rsidR="00AE502E" w:rsidRPr="00A335BE">
        <w:rPr>
          <w:iCs/>
          <w:lang w:val="pt-BR"/>
        </w:rPr>
        <w:t>, o J48 teve dificuldade para classificar músicas na categoria Bolero.</w:t>
      </w:r>
    </w:p>
    <w:p w14:paraId="2C8E4D84" w14:textId="77777777" w:rsidR="00EB6DB4" w:rsidRPr="00A335BE" w:rsidRDefault="00EB6DB4" w:rsidP="0066641D">
      <w:pPr>
        <w:spacing w:line="360" w:lineRule="auto"/>
        <w:ind w:firstLine="709"/>
        <w:jc w:val="both"/>
        <w:rPr>
          <w:iCs/>
          <w:lang w:val="pt-BR"/>
        </w:rPr>
      </w:pPr>
    </w:p>
    <w:p w14:paraId="1834BD0A" w14:textId="5D892F86" w:rsidR="00EB7C0B" w:rsidRPr="005B4C98" w:rsidRDefault="00750C52" w:rsidP="00C94F27">
      <w:pPr>
        <w:pStyle w:val="Caption"/>
        <w:keepNext/>
        <w:rPr>
          <w:sz w:val="24"/>
          <w:szCs w:val="24"/>
        </w:rPr>
      </w:pPr>
      <w:r>
        <w:rPr>
          <w:sz w:val="24"/>
          <w:szCs w:val="24"/>
        </w:rPr>
        <w:t>Quadro</w:t>
      </w:r>
      <w:r w:rsidR="00EB7C0B" w:rsidRPr="005B4C98">
        <w:rPr>
          <w:sz w:val="24"/>
          <w:szCs w:val="24"/>
        </w:rPr>
        <w:t xml:space="preserve"> </w:t>
      </w:r>
      <w:r w:rsidR="00EB7C0B" w:rsidRPr="005B4C98">
        <w:rPr>
          <w:sz w:val="24"/>
          <w:szCs w:val="24"/>
        </w:rPr>
        <w:fldChar w:fldCharType="begin"/>
      </w:r>
      <w:r w:rsidR="00EB7C0B" w:rsidRPr="005B4C98">
        <w:rPr>
          <w:sz w:val="24"/>
          <w:szCs w:val="24"/>
        </w:rPr>
        <w:instrText xml:space="preserve"> SEQ Tabela \* ARABIC </w:instrText>
      </w:r>
      <w:r w:rsidR="00EB7C0B" w:rsidRPr="005B4C98">
        <w:rPr>
          <w:sz w:val="24"/>
          <w:szCs w:val="24"/>
        </w:rPr>
        <w:fldChar w:fldCharType="separate"/>
      </w:r>
      <w:r w:rsidR="004564F7">
        <w:rPr>
          <w:noProof/>
          <w:sz w:val="24"/>
          <w:szCs w:val="24"/>
        </w:rPr>
        <w:t>8</w:t>
      </w:r>
      <w:r w:rsidR="00EB7C0B" w:rsidRPr="005B4C98">
        <w:rPr>
          <w:sz w:val="24"/>
          <w:szCs w:val="24"/>
        </w:rPr>
        <w:fldChar w:fldCharType="end"/>
      </w:r>
      <w:r w:rsidR="00EB7C0B" w:rsidRPr="005B4C98">
        <w:rPr>
          <w:sz w:val="24"/>
          <w:szCs w:val="24"/>
        </w:rPr>
        <w:t xml:space="preserve"> - Impacto do idioma na classificação </w:t>
      </w:r>
      <w:r w:rsidR="00A4107D" w:rsidRPr="00A4107D">
        <w:rPr>
          <w:sz w:val="24"/>
          <w:szCs w:val="24"/>
        </w:rPr>
        <w:t xml:space="preserve">Adaptado de </w:t>
      </w:r>
      <w:r w:rsidR="00A4107D" w:rsidRPr="00A4107D">
        <w:rPr>
          <w:iCs w:val="0"/>
          <w:sz w:val="24"/>
          <w:szCs w:val="24"/>
        </w:rPr>
        <w:t>Howard et al. (2011)</w:t>
      </w:r>
    </w:p>
    <w:tbl>
      <w:tblPr>
        <w:tblStyle w:val="TableGrid"/>
        <w:tblW w:w="0" w:type="auto"/>
        <w:tblLook w:val="04A0" w:firstRow="1" w:lastRow="0" w:firstColumn="1" w:lastColumn="0" w:noHBand="0" w:noVBand="1"/>
      </w:tblPr>
      <w:tblGrid>
        <w:gridCol w:w="1812"/>
        <w:gridCol w:w="1812"/>
        <w:gridCol w:w="1812"/>
        <w:gridCol w:w="1813"/>
        <w:gridCol w:w="1813"/>
      </w:tblGrid>
      <w:tr w:rsidR="00EB7C0B" w14:paraId="6D39DD63" w14:textId="77777777" w:rsidTr="00EB7C0B">
        <w:tc>
          <w:tcPr>
            <w:tcW w:w="1812" w:type="dxa"/>
          </w:tcPr>
          <w:p w14:paraId="3A44E074" w14:textId="77777777" w:rsidR="00EB7C0B" w:rsidRDefault="00EB7C0B" w:rsidP="004C47FA">
            <w:pPr>
              <w:spacing w:line="360" w:lineRule="auto"/>
              <w:jc w:val="both"/>
              <w:rPr>
                <w:iCs/>
              </w:rPr>
            </w:pPr>
            <w:proofErr w:type="spellStart"/>
            <w:r>
              <w:rPr>
                <w:iCs/>
              </w:rPr>
              <w:t>Idioma</w:t>
            </w:r>
            <w:proofErr w:type="spellEnd"/>
          </w:p>
        </w:tc>
        <w:tc>
          <w:tcPr>
            <w:tcW w:w="1812" w:type="dxa"/>
          </w:tcPr>
          <w:p w14:paraId="7F63A857" w14:textId="77777777" w:rsidR="00EB7C0B" w:rsidRDefault="00EB7C0B" w:rsidP="004C47FA">
            <w:pPr>
              <w:spacing w:line="360" w:lineRule="auto"/>
              <w:jc w:val="both"/>
              <w:rPr>
                <w:iCs/>
              </w:rPr>
            </w:pPr>
            <w:r>
              <w:rPr>
                <w:iCs/>
              </w:rPr>
              <w:t>NB</w:t>
            </w:r>
          </w:p>
        </w:tc>
        <w:tc>
          <w:tcPr>
            <w:tcW w:w="1812" w:type="dxa"/>
          </w:tcPr>
          <w:p w14:paraId="2D3E0885" w14:textId="77777777" w:rsidR="00EB7C0B" w:rsidRDefault="00EB7C0B" w:rsidP="004C47FA">
            <w:pPr>
              <w:spacing w:line="360" w:lineRule="auto"/>
              <w:jc w:val="both"/>
              <w:rPr>
                <w:iCs/>
              </w:rPr>
            </w:pPr>
            <w:r>
              <w:rPr>
                <w:iCs/>
              </w:rPr>
              <w:t>SMO</w:t>
            </w:r>
          </w:p>
        </w:tc>
        <w:tc>
          <w:tcPr>
            <w:tcW w:w="1813" w:type="dxa"/>
          </w:tcPr>
          <w:p w14:paraId="3FD993FC" w14:textId="77777777" w:rsidR="00EB7C0B" w:rsidRDefault="00EB7C0B" w:rsidP="004C47FA">
            <w:pPr>
              <w:spacing w:line="360" w:lineRule="auto"/>
              <w:jc w:val="both"/>
              <w:rPr>
                <w:iCs/>
              </w:rPr>
            </w:pPr>
            <w:r>
              <w:rPr>
                <w:iCs/>
              </w:rPr>
              <w:t>J48</w:t>
            </w:r>
          </w:p>
        </w:tc>
        <w:tc>
          <w:tcPr>
            <w:tcW w:w="1813" w:type="dxa"/>
          </w:tcPr>
          <w:p w14:paraId="190EF0D5" w14:textId="77777777" w:rsidR="00EB7C0B" w:rsidRDefault="00EB7C0B" w:rsidP="004C47FA">
            <w:pPr>
              <w:spacing w:line="360" w:lineRule="auto"/>
              <w:jc w:val="both"/>
              <w:rPr>
                <w:iCs/>
              </w:rPr>
            </w:pPr>
            <w:proofErr w:type="spellStart"/>
            <w:r>
              <w:rPr>
                <w:iCs/>
              </w:rPr>
              <w:t>Média</w:t>
            </w:r>
            <w:proofErr w:type="spellEnd"/>
          </w:p>
        </w:tc>
      </w:tr>
      <w:tr w:rsidR="00EB7C0B" w14:paraId="6C979D60" w14:textId="77777777" w:rsidTr="00EB7C0B">
        <w:tc>
          <w:tcPr>
            <w:tcW w:w="1812" w:type="dxa"/>
          </w:tcPr>
          <w:p w14:paraId="5FEF2024" w14:textId="77777777" w:rsidR="00EB7C0B" w:rsidRDefault="00EB7C0B" w:rsidP="004C47FA">
            <w:pPr>
              <w:spacing w:line="360" w:lineRule="auto"/>
              <w:jc w:val="both"/>
              <w:rPr>
                <w:iCs/>
              </w:rPr>
            </w:pPr>
            <w:proofErr w:type="spellStart"/>
            <w:r>
              <w:rPr>
                <w:iCs/>
              </w:rPr>
              <w:t>Espanhol</w:t>
            </w:r>
            <w:proofErr w:type="spellEnd"/>
          </w:p>
        </w:tc>
        <w:tc>
          <w:tcPr>
            <w:tcW w:w="1812" w:type="dxa"/>
          </w:tcPr>
          <w:p w14:paraId="73B0E49C" w14:textId="77777777" w:rsidR="00EB7C0B" w:rsidRDefault="00EB7C0B" w:rsidP="004C47FA">
            <w:pPr>
              <w:spacing w:line="360" w:lineRule="auto"/>
              <w:jc w:val="both"/>
              <w:rPr>
                <w:iCs/>
              </w:rPr>
            </w:pPr>
            <w:r>
              <w:rPr>
                <w:iCs/>
              </w:rPr>
              <w:t>75.0%</w:t>
            </w:r>
          </w:p>
        </w:tc>
        <w:tc>
          <w:tcPr>
            <w:tcW w:w="1812" w:type="dxa"/>
          </w:tcPr>
          <w:p w14:paraId="643F2536" w14:textId="77777777" w:rsidR="00EB7C0B" w:rsidRDefault="00EB7C0B" w:rsidP="004C47FA">
            <w:pPr>
              <w:spacing w:line="360" w:lineRule="auto"/>
              <w:jc w:val="both"/>
              <w:rPr>
                <w:iCs/>
              </w:rPr>
            </w:pPr>
            <w:r>
              <w:rPr>
                <w:iCs/>
              </w:rPr>
              <w:t>68.0%</w:t>
            </w:r>
          </w:p>
        </w:tc>
        <w:tc>
          <w:tcPr>
            <w:tcW w:w="1813" w:type="dxa"/>
          </w:tcPr>
          <w:p w14:paraId="65838239" w14:textId="77777777" w:rsidR="00EB7C0B" w:rsidRDefault="00EB7C0B" w:rsidP="004C47FA">
            <w:pPr>
              <w:spacing w:line="360" w:lineRule="auto"/>
              <w:jc w:val="both"/>
              <w:rPr>
                <w:iCs/>
              </w:rPr>
            </w:pPr>
            <w:r>
              <w:rPr>
                <w:iCs/>
              </w:rPr>
              <w:t>40.0%</w:t>
            </w:r>
          </w:p>
        </w:tc>
        <w:tc>
          <w:tcPr>
            <w:tcW w:w="1813" w:type="dxa"/>
          </w:tcPr>
          <w:p w14:paraId="0127BD59" w14:textId="77777777" w:rsidR="00EB7C0B" w:rsidRDefault="00EB7C0B" w:rsidP="004C47FA">
            <w:pPr>
              <w:spacing w:line="360" w:lineRule="auto"/>
              <w:jc w:val="both"/>
              <w:rPr>
                <w:iCs/>
              </w:rPr>
            </w:pPr>
            <w:r>
              <w:rPr>
                <w:iCs/>
              </w:rPr>
              <w:t>61.0%</w:t>
            </w:r>
          </w:p>
        </w:tc>
      </w:tr>
      <w:tr w:rsidR="00EB7C0B" w14:paraId="5D09911C" w14:textId="77777777" w:rsidTr="00EB7C0B">
        <w:tc>
          <w:tcPr>
            <w:tcW w:w="1812" w:type="dxa"/>
          </w:tcPr>
          <w:p w14:paraId="0F7D65DD" w14:textId="77777777" w:rsidR="00EB7C0B" w:rsidRDefault="00EB7C0B" w:rsidP="004C47FA">
            <w:pPr>
              <w:spacing w:line="360" w:lineRule="auto"/>
              <w:jc w:val="both"/>
              <w:rPr>
                <w:iCs/>
              </w:rPr>
            </w:pPr>
            <w:proofErr w:type="spellStart"/>
            <w:r>
              <w:rPr>
                <w:iCs/>
              </w:rPr>
              <w:t>Português</w:t>
            </w:r>
            <w:proofErr w:type="spellEnd"/>
          </w:p>
        </w:tc>
        <w:tc>
          <w:tcPr>
            <w:tcW w:w="1812" w:type="dxa"/>
          </w:tcPr>
          <w:p w14:paraId="58B98336" w14:textId="77777777" w:rsidR="00EB7C0B" w:rsidRDefault="00EB7C0B" w:rsidP="004C47FA">
            <w:pPr>
              <w:spacing w:line="360" w:lineRule="auto"/>
              <w:jc w:val="both"/>
              <w:rPr>
                <w:iCs/>
              </w:rPr>
            </w:pPr>
            <w:r>
              <w:rPr>
                <w:iCs/>
              </w:rPr>
              <w:t>58.0%</w:t>
            </w:r>
          </w:p>
        </w:tc>
        <w:tc>
          <w:tcPr>
            <w:tcW w:w="1812" w:type="dxa"/>
          </w:tcPr>
          <w:p w14:paraId="5FEB83BC" w14:textId="77777777" w:rsidR="00EB7C0B" w:rsidRDefault="00EB7C0B" w:rsidP="004C47FA">
            <w:pPr>
              <w:spacing w:line="360" w:lineRule="auto"/>
              <w:jc w:val="both"/>
              <w:rPr>
                <w:iCs/>
              </w:rPr>
            </w:pPr>
            <w:r>
              <w:rPr>
                <w:iCs/>
              </w:rPr>
              <w:t>51.0%</w:t>
            </w:r>
          </w:p>
        </w:tc>
        <w:tc>
          <w:tcPr>
            <w:tcW w:w="1813" w:type="dxa"/>
          </w:tcPr>
          <w:p w14:paraId="6929AA52" w14:textId="77777777" w:rsidR="00EB7C0B" w:rsidRDefault="00EB7C0B" w:rsidP="004C47FA">
            <w:pPr>
              <w:spacing w:line="360" w:lineRule="auto"/>
              <w:jc w:val="both"/>
              <w:rPr>
                <w:iCs/>
              </w:rPr>
            </w:pPr>
            <w:r>
              <w:rPr>
                <w:iCs/>
              </w:rPr>
              <w:t>37.0%</w:t>
            </w:r>
          </w:p>
        </w:tc>
        <w:tc>
          <w:tcPr>
            <w:tcW w:w="1813" w:type="dxa"/>
          </w:tcPr>
          <w:p w14:paraId="7E78029F" w14:textId="77777777" w:rsidR="00EB7C0B" w:rsidRDefault="00EB7C0B" w:rsidP="004C47FA">
            <w:pPr>
              <w:spacing w:line="360" w:lineRule="auto"/>
              <w:jc w:val="both"/>
              <w:rPr>
                <w:iCs/>
              </w:rPr>
            </w:pPr>
            <w:r>
              <w:rPr>
                <w:iCs/>
              </w:rPr>
              <w:t>48.6%</w:t>
            </w:r>
          </w:p>
        </w:tc>
      </w:tr>
      <w:tr w:rsidR="00EB7C0B" w14:paraId="143B5EC3" w14:textId="77777777" w:rsidTr="00EB7C0B">
        <w:tc>
          <w:tcPr>
            <w:tcW w:w="1812" w:type="dxa"/>
          </w:tcPr>
          <w:p w14:paraId="5310C90B" w14:textId="77777777" w:rsidR="00EB7C0B" w:rsidRDefault="00EB7C0B" w:rsidP="004C47FA">
            <w:pPr>
              <w:spacing w:line="360" w:lineRule="auto"/>
              <w:jc w:val="both"/>
              <w:rPr>
                <w:iCs/>
              </w:rPr>
            </w:pPr>
            <w:proofErr w:type="spellStart"/>
            <w:r>
              <w:rPr>
                <w:iCs/>
              </w:rPr>
              <w:t>Ambas</w:t>
            </w:r>
            <w:proofErr w:type="spellEnd"/>
          </w:p>
        </w:tc>
        <w:tc>
          <w:tcPr>
            <w:tcW w:w="1812" w:type="dxa"/>
          </w:tcPr>
          <w:p w14:paraId="45FD9E16" w14:textId="77777777" w:rsidR="00EB7C0B" w:rsidRDefault="00EB7C0B" w:rsidP="004C47FA">
            <w:pPr>
              <w:spacing w:line="360" w:lineRule="auto"/>
              <w:jc w:val="both"/>
              <w:rPr>
                <w:iCs/>
              </w:rPr>
            </w:pPr>
            <w:r>
              <w:rPr>
                <w:iCs/>
              </w:rPr>
              <w:t>10.0%</w:t>
            </w:r>
          </w:p>
        </w:tc>
        <w:tc>
          <w:tcPr>
            <w:tcW w:w="1812" w:type="dxa"/>
          </w:tcPr>
          <w:p w14:paraId="2DA68BD5" w14:textId="77777777" w:rsidR="00EB7C0B" w:rsidRDefault="00EB7C0B" w:rsidP="004C47FA">
            <w:pPr>
              <w:spacing w:line="360" w:lineRule="auto"/>
              <w:jc w:val="both"/>
              <w:rPr>
                <w:iCs/>
              </w:rPr>
            </w:pPr>
            <w:r>
              <w:rPr>
                <w:iCs/>
              </w:rPr>
              <w:t>39.0%</w:t>
            </w:r>
          </w:p>
        </w:tc>
        <w:tc>
          <w:tcPr>
            <w:tcW w:w="1813" w:type="dxa"/>
          </w:tcPr>
          <w:p w14:paraId="694F3C0C" w14:textId="77777777" w:rsidR="00EB7C0B" w:rsidRDefault="00EB7C0B" w:rsidP="004C47FA">
            <w:pPr>
              <w:spacing w:line="360" w:lineRule="auto"/>
              <w:jc w:val="both"/>
              <w:rPr>
                <w:iCs/>
              </w:rPr>
            </w:pPr>
            <w:r>
              <w:rPr>
                <w:iCs/>
              </w:rPr>
              <w:t>12.0%</w:t>
            </w:r>
          </w:p>
        </w:tc>
        <w:tc>
          <w:tcPr>
            <w:tcW w:w="1813" w:type="dxa"/>
          </w:tcPr>
          <w:p w14:paraId="1FBF981D" w14:textId="77777777" w:rsidR="00EB7C0B" w:rsidRDefault="00EB7C0B" w:rsidP="004C47FA">
            <w:pPr>
              <w:spacing w:line="360" w:lineRule="auto"/>
              <w:jc w:val="both"/>
              <w:rPr>
                <w:iCs/>
              </w:rPr>
            </w:pPr>
            <w:r>
              <w:rPr>
                <w:iCs/>
              </w:rPr>
              <w:t>20.3%</w:t>
            </w:r>
          </w:p>
        </w:tc>
      </w:tr>
    </w:tbl>
    <w:p w14:paraId="44AF2A98" w14:textId="77777777" w:rsidR="00EB7C0B" w:rsidRDefault="00EB7C0B" w:rsidP="004C47FA">
      <w:pPr>
        <w:spacing w:line="360" w:lineRule="auto"/>
        <w:ind w:firstLine="851"/>
        <w:jc w:val="both"/>
        <w:rPr>
          <w:iCs/>
        </w:rPr>
      </w:pPr>
    </w:p>
    <w:p w14:paraId="545CC00C" w14:textId="07ACC92D" w:rsidR="003F535C" w:rsidRPr="007502B2" w:rsidRDefault="002621F8" w:rsidP="009E7EBE">
      <w:pPr>
        <w:widowControl w:val="0"/>
        <w:autoSpaceDE w:val="0"/>
        <w:autoSpaceDN w:val="0"/>
        <w:adjustRightInd w:val="0"/>
        <w:spacing w:line="360" w:lineRule="auto"/>
        <w:ind w:firstLine="709"/>
        <w:jc w:val="both"/>
        <w:rPr>
          <w:iCs/>
          <w:lang w:val="pt-BR"/>
        </w:rPr>
      </w:pPr>
      <w:r w:rsidRPr="002621F8">
        <w:rPr>
          <w:iCs/>
          <w:lang w:val="pt-BR"/>
        </w:rPr>
        <w:t xml:space="preserve">Os autores ainda puderam verificar que </w:t>
      </w:r>
      <w:r>
        <w:rPr>
          <w:iCs/>
          <w:lang w:val="pt-BR"/>
        </w:rPr>
        <w:t xml:space="preserve">o idioma parece ter grande importância nos resultados de classificação. </w:t>
      </w:r>
      <w:r w:rsidR="005E43CF">
        <w:rPr>
          <w:iCs/>
          <w:lang w:val="pt-BR"/>
        </w:rPr>
        <w:t>O</w:t>
      </w:r>
      <w:r>
        <w:rPr>
          <w:iCs/>
          <w:lang w:val="pt-BR"/>
        </w:rPr>
        <w:t xml:space="preserve"> </w:t>
      </w:r>
      <w:r w:rsidR="00750C52">
        <w:rPr>
          <w:iCs/>
          <w:lang w:val="pt-BR"/>
        </w:rPr>
        <w:t>Quadro</w:t>
      </w:r>
      <w:r>
        <w:rPr>
          <w:iCs/>
          <w:lang w:val="pt-BR"/>
        </w:rPr>
        <w:t xml:space="preserve"> </w:t>
      </w:r>
      <w:r w:rsidR="003C194C">
        <w:rPr>
          <w:iCs/>
          <w:lang w:val="pt-BR"/>
        </w:rPr>
        <w:t>8</w:t>
      </w:r>
      <w:r>
        <w:rPr>
          <w:iCs/>
          <w:lang w:val="pt-BR"/>
        </w:rPr>
        <w:t xml:space="preserve"> mostra que os gêneros musicais que tem apenas músicas em espanhol tem vantagem sobre gêneros que tem músicas em português e gêneros que tem músicas em ambos idiomas. </w:t>
      </w:r>
      <w:r w:rsidRPr="0005781D">
        <w:rPr>
          <w:iCs/>
          <w:lang w:val="pt-BR"/>
        </w:rPr>
        <w:t>A razão para tanto é obvia, os autores utilizaram</w:t>
      </w:r>
      <w:r w:rsidR="0005781D" w:rsidRPr="0005781D">
        <w:rPr>
          <w:iCs/>
          <w:lang w:val="pt-BR"/>
        </w:rPr>
        <w:t xml:space="preserve"> cinco </w:t>
      </w:r>
      <w:r w:rsidR="0005781D">
        <w:rPr>
          <w:iCs/>
          <w:lang w:val="pt-BR"/>
        </w:rPr>
        <w:t xml:space="preserve">gêneros de músicas com letras apenas em português e três com músicas apenas em espanhol. Segundo os </w:t>
      </w:r>
      <w:r w:rsidR="0005781D">
        <w:rPr>
          <w:iCs/>
          <w:lang w:val="pt-BR"/>
        </w:rPr>
        <w:lastRenderedPageBreak/>
        <w:t xml:space="preserve">autores, como o número de classes para escolher é menor após filtrar classes da mesma língua, músicas em espanhol tem mais facilidade para serem classificadas corretamente. Os pesquisadores ainda indicam que a classe </w:t>
      </w:r>
      <w:r w:rsidR="00962572">
        <w:rPr>
          <w:iCs/>
          <w:lang w:val="pt-BR"/>
        </w:rPr>
        <w:t>“</w:t>
      </w:r>
      <w:r w:rsidR="005A54DC">
        <w:rPr>
          <w:iCs/>
          <w:lang w:val="pt-BR"/>
        </w:rPr>
        <w:t>b</w:t>
      </w:r>
      <w:r w:rsidR="0005781D">
        <w:rPr>
          <w:iCs/>
          <w:lang w:val="pt-BR"/>
        </w:rPr>
        <w:t>olero</w:t>
      </w:r>
      <w:r w:rsidR="00962572">
        <w:rPr>
          <w:iCs/>
          <w:lang w:val="pt-BR"/>
        </w:rPr>
        <w:t>”</w:t>
      </w:r>
      <w:r w:rsidR="0005781D">
        <w:rPr>
          <w:iCs/>
          <w:lang w:val="pt-BR"/>
        </w:rPr>
        <w:t xml:space="preserve"> é a mais difícil de se classificar corretamente porque a mesma tem uma quantidade equilibrada de letras em espanhol e em português.</w:t>
      </w:r>
      <w:r w:rsidR="001E0C98" w:rsidRPr="001E0C98">
        <w:rPr>
          <w:lang w:val="pt-BR"/>
        </w:rPr>
        <w:t xml:space="preserve"> </w:t>
      </w:r>
    </w:p>
    <w:p w14:paraId="054060E2" w14:textId="4A3F5A77" w:rsidR="00CB4DE3" w:rsidRDefault="008D1336" w:rsidP="004C47FA">
      <w:pPr>
        <w:pStyle w:val="Heading1"/>
        <w:jc w:val="both"/>
      </w:pPr>
      <w:r>
        <w:lastRenderedPageBreak/>
        <w:t>CONCEITOS</w:t>
      </w:r>
      <w:r w:rsidR="00AF31D5">
        <w:t xml:space="preserve"> E TÉCNICAS</w:t>
      </w:r>
      <w:r>
        <w:t xml:space="preserve"> </w:t>
      </w:r>
      <w:r w:rsidR="00E64C46">
        <w:t>DE PROCESSAMENTO DE LINGUAGEM NATURAL</w:t>
      </w:r>
    </w:p>
    <w:p w14:paraId="382EFA48" w14:textId="05946C2E" w:rsidR="00024388" w:rsidRPr="00B90CFD" w:rsidRDefault="00D4761A" w:rsidP="0066641D">
      <w:pPr>
        <w:spacing w:line="360" w:lineRule="auto"/>
        <w:ind w:firstLine="709"/>
        <w:jc w:val="both"/>
        <w:rPr>
          <w:lang w:val="pt-BR"/>
        </w:rPr>
      </w:pPr>
      <w:r w:rsidRPr="00B90CFD">
        <w:rPr>
          <w:lang w:val="pt-BR"/>
        </w:rPr>
        <w:t>Processamento de Linguagem Natural</w:t>
      </w:r>
      <w:r w:rsidR="005D7807" w:rsidRPr="00B90CFD">
        <w:rPr>
          <w:lang w:val="pt-BR"/>
        </w:rPr>
        <w:t xml:space="preserve"> (do inglês, </w:t>
      </w:r>
      <w:r w:rsidR="005D7807" w:rsidRPr="00B90CFD">
        <w:rPr>
          <w:i/>
          <w:lang w:val="pt-BR"/>
        </w:rPr>
        <w:t xml:space="preserve">Natural </w:t>
      </w:r>
      <w:proofErr w:type="spellStart"/>
      <w:r w:rsidR="005D7807" w:rsidRPr="00B90CFD">
        <w:rPr>
          <w:i/>
          <w:lang w:val="pt-BR"/>
        </w:rPr>
        <w:t>Processing</w:t>
      </w:r>
      <w:proofErr w:type="spellEnd"/>
      <w:r w:rsidR="005D7807" w:rsidRPr="00B90CFD">
        <w:rPr>
          <w:i/>
          <w:lang w:val="pt-BR"/>
        </w:rPr>
        <w:t xml:space="preserve"> </w:t>
      </w:r>
      <w:proofErr w:type="spellStart"/>
      <w:r w:rsidR="005D7807" w:rsidRPr="00B90CFD">
        <w:rPr>
          <w:i/>
          <w:lang w:val="pt-BR"/>
        </w:rPr>
        <w:t>Language</w:t>
      </w:r>
      <w:proofErr w:type="spellEnd"/>
      <w:r w:rsidR="005D7807" w:rsidRPr="00B90CFD">
        <w:rPr>
          <w:lang w:val="pt-BR"/>
        </w:rPr>
        <w:t xml:space="preserve"> ou NLP)</w:t>
      </w:r>
      <w:r w:rsidRPr="00B90CFD">
        <w:rPr>
          <w:lang w:val="pt-BR"/>
        </w:rPr>
        <w:t xml:space="preserve"> é </w:t>
      </w:r>
      <w:r w:rsidR="00CF129D" w:rsidRPr="00B90CFD">
        <w:rPr>
          <w:lang w:val="pt-BR"/>
        </w:rPr>
        <w:t>uma área de conhecimento que explora métodos computacionais para interpretar e processar a linguagem humana em sua forma textual ou em</w:t>
      </w:r>
      <w:r w:rsidR="00C567AB" w:rsidRPr="00B90CFD">
        <w:rPr>
          <w:lang w:val="pt-BR"/>
        </w:rPr>
        <w:t xml:space="preserve"> sua</w:t>
      </w:r>
      <w:r w:rsidR="00CF129D" w:rsidRPr="00B90CFD">
        <w:rPr>
          <w:lang w:val="pt-BR"/>
        </w:rPr>
        <w:t xml:space="preserve"> forma falada</w:t>
      </w:r>
      <w:r w:rsidR="005D7807" w:rsidRPr="00B90CFD">
        <w:rPr>
          <w:lang w:val="pt-BR"/>
        </w:rPr>
        <w:t xml:space="preserve"> (ALLEN, 2006)</w:t>
      </w:r>
      <w:r w:rsidR="00CF129D" w:rsidRPr="00B90CFD">
        <w:rPr>
          <w:lang w:val="pt-BR"/>
        </w:rPr>
        <w:t>.</w:t>
      </w:r>
      <w:r w:rsidR="002A1B45" w:rsidRPr="00B90CFD">
        <w:rPr>
          <w:lang w:val="pt-BR"/>
        </w:rPr>
        <w:t xml:space="preserve"> Como o objetivo do Processamento de Linguagem Natural é interpretar e processar a linguagem humana com precisão comparável a de seres humanos, NLP é considerada uma disciplina que faz parte da Inteligência Artificial (LIDDY, 2001).</w:t>
      </w:r>
      <w:r w:rsidR="00C60A64" w:rsidRPr="00B90CFD">
        <w:rPr>
          <w:lang w:val="pt-BR"/>
        </w:rPr>
        <w:t xml:space="preserve"> Neste estudo são aplicadas técnicas de Processamento de Linguagem Natural para resolver o problema de classificação de documentos de texto.</w:t>
      </w:r>
      <w:r w:rsidR="00A97691" w:rsidRPr="00B90CFD">
        <w:rPr>
          <w:lang w:val="pt-BR"/>
        </w:rPr>
        <w:t xml:space="preserve"> Para </w:t>
      </w:r>
      <w:proofErr w:type="spellStart"/>
      <w:r w:rsidR="00A97691" w:rsidRPr="00B90CFD">
        <w:rPr>
          <w:lang w:val="pt-BR"/>
        </w:rPr>
        <w:t>Soucy</w:t>
      </w:r>
      <w:proofErr w:type="spellEnd"/>
      <w:r w:rsidR="00A97691" w:rsidRPr="00B90CFD">
        <w:rPr>
          <w:lang w:val="pt-BR"/>
        </w:rPr>
        <w:t xml:space="preserve"> et al. (2001), a</w:t>
      </w:r>
      <w:r w:rsidR="00C567AB" w:rsidRPr="00B90CFD">
        <w:rPr>
          <w:lang w:val="pt-BR"/>
        </w:rPr>
        <w:t xml:space="preserve"> c</w:t>
      </w:r>
      <w:r w:rsidR="00CB012A" w:rsidRPr="00B90CFD">
        <w:rPr>
          <w:lang w:val="pt-BR"/>
        </w:rPr>
        <w:t>lassificação de texto</w:t>
      </w:r>
      <w:r w:rsidR="00962572" w:rsidRPr="00B90CFD">
        <w:rPr>
          <w:lang w:val="pt-BR"/>
        </w:rPr>
        <w:t>s</w:t>
      </w:r>
      <w:r w:rsidR="00CB012A" w:rsidRPr="00B90CFD">
        <w:rPr>
          <w:lang w:val="pt-BR"/>
        </w:rPr>
        <w:t xml:space="preserve"> é o processo utilizado para identificar em que classe um </w:t>
      </w:r>
      <w:r w:rsidR="00446A51" w:rsidRPr="00B90CFD">
        <w:rPr>
          <w:lang w:val="pt-BR"/>
        </w:rPr>
        <w:t xml:space="preserve">determinado </w:t>
      </w:r>
      <w:r w:rsidR="00CB012A" w:rsidRPr="00B90CFD">
        <w:rPr>
          <w:lang w:val="pt-BR"/>
        </w:rPr>
        <w:t>documento de texto</w:t>
      </w:r>
      <w:r w:rsidR="00AF31D5">
        <w:rPr>
          <w:lang w:val="pt-BR"/>
        </w:rPr>
        <w:t xml:space="preserve"> pertence</w:t>
      </w:r>
      <w:r w:rsidR="00A97691" w:rsidRPr="00B90CFD">
        <w:rPr>
          <w:lang w:val="pt-BR"/>
        </w:rPr>
        <w:t>.</w:t>
      </w:r>
      <w:r w:rsidR="00CB012A" w:rsidRPr="00B90CFD">
        <w:rPr>
          <w:lang w:val="pt-BR"/>
        </w:rPr>
        <w:t xml:space="preserve"> </w:t>
      </w:r>
      <w:r w:rsidR="005E70BC" w:rsidRPr="00B90CFD">
        <w:rPr>
          <w:lang w:val="pt-BR"/>
        </w:rPr>
        <w:t>Como o objetivo deste estudo é a classificação</w:t>
      </w:r>
      <w:r w:rsidR="00446A51" w:rsidRPr="00B90CFD">
        <w:rPr>
          <w:lang w:val="pt-BR"/>
        </w:rPr>
        <w:t xml:space="preserve"> de letras em português nas</w:t>
      </w:r>
      <w:r w:rsidR="005E70BC" w:rsidRPr="00B90CFD">
        <w:rPr>
          <w:lang w:val="pt-BR"/>
        </w:rPr>
        <w:t xml:space="preserve"> classes “positiva” e “negativa</w:t>
      </w:r>
      <w:r w:rsidR="00854549" w:rsidRPr="00B90CFD">
        <w:rPr>
          <w:lang w:val="pt-BR"/>
        </w:rPr>
        <w:t xml:space="preserve">, utilizaremos </w:t>
      </w:r>
      <w:r w:rsidR="00702E94" w:rsidRPr="00B90CFD">
        <w:rPr>
          <w:lang w:val="pt-BR"/>
        </w:rPr>
        <w:t xml:space="preserve">algumas técnicas </w:t>
      </w:r>
      <w:r w:rsidR="00854549" w:rsidRPr="00B90CFD">
        <w:rPr>
          <w:lang w:val="pt-BR"/>
        </w:rPr>
        <w:t xml:space="preserve">de classificação presentes </w:t>
      </w:r>
      <w:r w:rsidR="00DB291B" w:rsidRPr="00B90CFD">
        <w:rPr>
          <w:lang w:val="pt-BR"/>
        </w:rPr>
        <w:t>nos trabalhos citados n</w:t>
      </w:r>
      <w:r w:rsidR="001C2B4F">
        <w:rPr>
          <w:lang w:val="pt-BR"/>
        </w:rPr>
        <w:t>o</w:t>
      </w:r>
      <w:r w:rsidR="00DB291B" w:rsidRPr="00B90CFD">
        <w:rPr>
          <w:lang w:val="pt-BR"/>
        </w:rPr>
        <w:t xml:space="preserve"> </w:t>
      </w:r>
      <w:r w:rsidR="001C2B4F">
        <w:rPr>
          <w:lang w:val="pt-BR"/>
        </w:rPr>
        <w:t>capítulo</w:t>
      </w:r>
      <w:r w:rsidR="00DB291B">
        <w:rPr>
          <w:lang w:val="pt-BR"/>
        </w:rPr>
        <w:t xml:space="preserve"> 1</w:t>
      </w:r>
      <w:r w:rsidR="00854549" w:rsidRPr="00B90CFD">
        <w:rPr>
          <w:lang w:val="pt-BR"/>
        </w:rPr>
        <w:t xml:space="preserve">. </w:t>
      </w:r>
      <w:r w:rsidR="001C2B4F">
        <w:rPr>
          <w:lang w:val="pt-BR"/>
        </w:rPr>
        <w:t xml:space="preserve">A seguir </w:t>
      </w:r>
      <w:r w:rsidR="00BD0088">
        <w:rPr>
          <w:lang w:val="pt-BR"/>
        </w:rPr>
        <w:t>detalhamos</w:t>
      </w:r>
      <w:r w:rsidR="00457DFD" w:rsidRPr="00B90CFD">
        <w:rPr>
          <w:lang w:val="pt-BR"/>
        </w:rPr>
        <w:t xml:space="preserve"> </w:t>
      </w:r>
      <w:r w:rsidR="00702E94" w:rsidRPr="00B90CFD">
        <w:rPr>
          <w:lang w:val="pt-BR"/>
        </w:rPr>
        <w:t>as técnicas e</w:t>
      </w:r>
      <w:r w:rsidR="00854549" w:rsidRPr="00B90CFD">
        <w:rPr>
          <w:lang w:val="pt-BR"/>
        </w:rPr>
        <w:t xml:space="preserve"> algoritmos</w:t>
      </w:r>
      <w:r w:rsidR="00702E94" w:rsidRPr="00B90CFD">
        <w:rPr>
          <w:lang w:val="pt-BR"/>
        </w:rPr>
        <w:t xml:space="preserve"> aplicados</w:t>
      </w:r>
      <w:r w:rsidR="00290EDA">
        <w:rPr>
          <w:lang w:val="pt-BR"/>
        </w:rPr>
        <w:t xml:space="preserve"> neste estudo</w:t>
      </w:r>
      <w:r w:rsidR="00123C55">
        <w:rPr>
          <w:lang w:val="pt-BR"/>
        </w:rPr>
        <w:t>.</w:t>
      </w:r>
    </w:p>
    <w:p w14:paraId="70C60031" w14:textId="77023BC1" w:rsidR="00024388" w:rsidRDefault="00024388" w:rsidP="00C60A64">
      <w:pPr>
        <w:spacing w:line="360" w:lineRule="auto"/>
        <w:jc w:val="both"/>
        <w:rPr>
          <w:lang w:val="pt-BR"/>
        </w:rPr>
      </w:pPr>
    </w:p>
    <w:p w14:paraId="2BBB40F1" w14:textId="0D032235" w:rsidR="00024388" w:rsidRDefault="00024388" w:rsidP="00C60A64">
      <w:pPr>
        <w:spacing w:line="360" w:lineRule="auto"/>
        <w:jc w:val="both"/>
        <w:rPr>
          <w:lang w:val="pt-BR"/>
        </w:rPr>
      </w:pPr>
      <w:r>
        <w:rPr>
          <w:lang w:val="pt-BR"/>
        </w:rPr>
        <w:t xml:space="preserve">2.1    </w:t>
      </w:r>
      <w:r w:rsidRPr="00B90CFD">
        <w:rPr>
          <w:b/>
          <w:lang w:val="pt-BR"/>
        </w:rPr>
        <w:t>Tratamento de texto</w:t>
      </w:r>
    </w:p>
    <w:p w14:paraId="4C43F5BD" w14:textId="23BE6A7D" w:rsidR="00D16B1A" w:rsidRDefault="00FB12E4" w:rsidP="00905F26">
      <w:pPr>
        <w:spacing w:line="360" w:lineRule="auto"/>
        <w:ind w:firstLine="709"/>
        <w:jc w:val="both"/>
        <w:rPr>
          <w:lang w:val="pt-BR"/>
        </w:rPr>
      </w:pPr>
      <w:r>
        <w:rPr>
          <w:lang w:val="pt-BR"/>
        </w:rPr>
        <w:t>Este estudo utiliza um modelo de aprendizado de máquina juntamente com a execução de algoritmos de classificação para resolver o problema de classificar músicas na língua portuguesa. Para que o modelo possa ser criado, faz-se necessário o tratamento prévio das letras musicais. Para tanto, utilizamos algumas técnicas de tratamento de texto</w:t>
      </w:r>
      <w:r w:rsidR="00123C55">
        <w:rPr>
          <w:lang w:val="pt-BR"/>
        </w:rPr>
        <w:t xml:space="preserve"> que são apresentadas nesta seção.</w:t>
      </w:r>
      <w:r w:rsidR="00123C55" w:rsidRPr="00123C55">
        <w:rPr>
          <w:lang w:val="pt-BR"/>
        </w:rPr>
        <w:t xml:space="preserve"> </w:t>
      </w:r>
      <w:r w:rsidR="00123C55">
        <w:rPr>
          <w:lang w:val="pt-BR"/>
        </w:rPr>
        <w:t xml:space="preserve">Primeiramente, é apresentada a técnica de remoção de </w:t>
      </w:r>
      <w:r w:rsidR="00123C55" w:rsidRPr="00123C55">
        <w:rPr>
          <w:i/>
          <w:lang w:val="pt-BR"/>
        </w:rPr>
        <w:t xml:space="preserve">stop </w:t>
      </w:r>
      <w:proofErr w:type="spellStart"/>
      <w:r w:rsidR="00123C55" w:rsidRPr="00123C55">
        <w:rPr>
          <w:i/>
          <w:lang w:val="pt-BR"/>
        </w:rPr>
        <w:t>words</w:t>
      </w:r>
      <w:proofErr w:type="spellEnd"/>
      <w:r w:rsidR="00123C55">
        <w:rPr>
          <w:lang w:val="pt-BR"/>
        </w:rPr>
        <w:t xml:space="preserve">. Em seguida é detalhado o algoritmo TF-IDF (do inglês, </w:t>
      </w:r>
      <w:proofErr w:type="spellStart"/>
      <w:r w:rsidR="00123C55" w:rsidRPr="00A335BE">
        <w:rPr>
          <w:i/>
          <w:lang w:val="pt-BR"/>
        </w:rPr>
        <w:t>Term</w:t>
      </w:r>
      <w:proofErr w:type="spellEnd"/>
      <w:r w:rsidR="00123C55" w:rsidRPr="00A335BE">
        <w:rPr>
          <w:i/>
          <w:lang w:val="pt-BR"/>
        </w:rPr>
        <w:t xml:space="preserve"> </w:t>
      </w:r>
      <w:proofErr w:type="spellStart"/>
      <w:r w:rsidR="00123C55" w:rsidRPr="00A335BE">
        <w:rPr>
          <w:i/>
          <w:lang w:val="pt-BR"/>
        </w:rPr>
        <w:t>Frequency</w:t>
      </w:r>
      <w:proofErr w:type="spellEnd"/>
      <w:r w:rsidR="00123C55" w:rsidRPr="00A335BE">
        <w:rPr>
          <w:i/>
          <w:lang w:val="pt-BR"/>
        </w:rPr>
        <w:t xml:space="preserve"> – </w:t>
      </w:r>
      <w:proofErr w:type="spellStart"/>
      <w:r w:rsidR="00123C55" w:rsidRPr="00A335BE">
        <w:rPr>
          <w:i/>
          <w:lang w:val="pt-BR"/>
        </w:rPr>
        <w:t>inverse</w:t>
      </w:r>
      <w:proofErr w:type="spellEnd"/>
      <w:r w:rsidR="00123C55" w:rsidRPr="00A335BE">
        <w:rPr>
          <w:i/>
          <w:lang w:val="pt-BR"/>
        </w:rPr>
        <w:t xml:space="preserve"> </w:t>
      </w:r>
      <w:proofErr w:type="spellStart"/>
      <w:r w:rsidR="00123C55" w:rsidRPr="00A335BE">
        <w:rPr>
          <w:i/>
          <w:lang w:val="pt-BR"/>
        </w:rPr>
        <w:t>document</w:t>
      </w:r>
      <w:proofErr w:type="spellEnd"/>
      <w:r w:rsidR="00123C55" w:rsidRPr="00A335BE">
        <w:rPr>
          <w:i/>
          <w:lang w:val="pt-BR"/>
        </w:rPr>
        <w:t xml:space="preserve"> </w:t>
      </w:r>
      <w:proofErr w:type="spellStart"/>
      <w:r w:rsidR="00123C55" w:rsidRPr="00A335BE">
        <w:rPr>
          <w:i/>
          <w:lang w:val="pt-BR"/>
        </w:rPr>
        <w:t>frequency</w:t>
      </w:r>
      <w:proofErr w:type="spellEnd"/>
      <w:r w:rsidR="00123C55">
        <w:rPr>
          <w:lang w:val="pt-BR"/>
        </w:rPr>
        <w:t xml:space="preserve">) e, por fim, é apresentada a técnica de </w:t>
      </w:r>
      <w:proofErr w:type="spellStart"/>
      <w:r w:rsidR="00547D8A">
        <w:rPr>
          <w:i/>
          <w:lang w:val="pt-BR"/>
        </w:rPr>
        <w:t>stemização</w:t>
      </w:r>
      <w:proofErr w:type="spellEnd"/>
      <w:r w:rsidR="00547D8A">
        <w:rPr>
          <w:i/>
          <w:lang w:val="pt-BR"/>
        </w:rPr>
        <w:t xml:space="preserve"> (</w:t>
      </w:r>
      <w:r w:rsidR="00547D8A" w:rsidRPr="00547D8A">
        <w:rPr>
          <w:lang w:val="pt-BR"/>
        </w:rPr>
        <w:t>do inglês,</w:t>
      </w:r>
      <w:r w:rsidR="00547D8A">
        <w:rPr>
          <w:i/>
          <w:lang w:val="pt-BR"/>
        </w:rPr>
        <w:t xml:space="preserve"> </w:t>
      </w:r>
      <w:proofErr w:type="spellStart"/>
      <w:r w:rsidR="00547D8A">
        <w:rPr>
          <w:i/>
          <w:lang w:val="pt-BR"/>
        </w:rPr>
        <w:t>stemming</w:t>
      </w:r>
      <w:proofErr w:type="spellEnd"/>
      <w:r w:rsidR="00547D8A">
        <w:rPr>
          <w:i/>
          <w:lang w:val="pt-BR"/>
        </w:rPr>
        <w:t>)</w:t>
      </w:r>
      <w:r w:rsidR="00123C55">
        <w:rPr>
          <w:lang w:val="pt-BR"/>
        </w:rPr>
        <w:t>.</w:t>
      </w:r>
    </w:p>
    <w:p w14:paraId="2B581D83" w14:textId="6E70FD9C" w:rsidR="005410E7" w:rsidRDefault="005410E7" w:rsidP="00C60A64">
      <w:pPr>
        <w:spacing w:line="360" w:lineRule="auto"/>
        <w:jc w:val="both"/>
        <w:rPr>
          <w:lang w:val="pt-BR"/>
        </w:rPr>
      </w:pPr>
    </w:p>
    <w:p w14:paraId="6538BE00" w14:textId="03B7E750" w:rsidR="005410E7" w:rsidRDefault="005410E7" w:rsidP="00C60A64">
      <w:pPr>
        <w:spacing w:line="360" w:lineRule="auto"/>
        <w:jc w:val="both"/>
        <w:rPr>
          <w:lang w:val="pt-BR"/>
        </w:rPr>
      </w:pPr>
      <w:r>
        <w:rPr>
          <w:lang w:val="pt-BR"/>
        </w:rPr>
        <w:t>2.1</w:t>
      </w:r>
      <w:r w:rsidR="00AD76F7">
        <w:rPr>
          <w:lang w:val="pt-BR"/>
        </w:rPr>
        <w:t>.1</w:t>
      </w:r>
      <w:r>
        <w:rPr>
          <w:lang w:val="pt-BR"/>
        </w:rPr>
        <w:t xml:space="preserve">    </w:t>
      </w:r>
      <w:r w:rsidR="00281A8C" w:rsidRPr="00204B50">
        <w:rPr>
          <w:b/>
          <w:i/>
          <w:lang w:val="pt-BR"/>
        </w:rPr>
        <w:t xml:space="preserve">Stop </w:t>
      </w:r>
      <w:proofErr w:type="spellStart"/>
      <w:r w:rsidR="00281A8C" w:rsidRPr="00204B50">
        <w:rPr>
          <w:b/>
          <w:i/>
          <w:lang w:val="pt-BR"/>
        </w:rPr>
        <w:t>Words</w:t>
      </w:r>
      <w:proofErr w:type="spellEnd"/>
    </w:p>
    <w:p w14:paraId="5824C8A5" w14:textId="614FAC3E" w:rsidR="0026053F" w:rsidRDefault="005410E7" w:rsidP="00905F26">
      <w:pPr>
        <w:spacing w:line="360" w:lineRule="auto"/>
        <w:ind w:firstLine="709"/>
        <w:jc w:val="both"/>
        <w:rPr>
          <w:lang w:val="pt-BR"/>
        </w:rPr>
      </w:pPr>
      <w:r w:rsidRPr="00A335BE">
        <w:rPr>
          <w:lang w:val="pt-BR"/>
        </w:rPr>
        <w:t xml:space="preserve">Uma </w:t>
      </w:r>
      <w:r w:rsidRPr="00A335BE">
        <w:rPr>
          <w:i/>
          <w:lang w:val="pt-BR"/>
        </w:rPr>
        <w:t xml:space="preserve">stop </w:t>
      </w:r>
      <w:proofErr w:type="spellStart"/>
      <w:r w:rsidRPr="00A335BE">
        <w:rPr>
          <w:i/>
          <w:lang w:val="pt-BR"/>
        </w:rPr>
        <w:t>word</w:t>
      </w:r>
      <w:proofErr w:type="spellEnd"/>
      <w:r w:rsidRPr="00A335BE">
        <w:rPr>
          <w:i/>
          <w:lang w:val="pt-BR"/>
        </w:rPr>
        <w:t xml:space="preserve"> </w:t>
      </w:r>
      <w:r w:rsidRPr="00A335BE">
        <w:rPr>
          <w:lang w:val="pt-BR"/>
        </w:rPr>
        <w:t>(em português, palavra de parada) é uma palavra que tem a mesma probabilidade de aparecer em documentos que não são relevantes quanto em documentos que são relevantes para determinada pesquisa (WILBUR; SIROTKIN, 1992). Como essas palavras aparecem em todos os documentos, elas não apresentam relevância para a classificação, por este motivo</w:t>
      </w:r>
      <w:r w:rsidR="00AF31D5">
        <w:rPr>
          <w:lang w:val="pt-BR"/>
        </w:rPr>
        <w:t>,</w:t>
      </w:r>
      <w:r w:rsidRPr="00A335BE">
        <w:rPr>
          <w:lang w:val="pt-BR"/>
        </w:rPr>
        <w:t xml:space="preserve"> </w:t>
      </w:r>
      <w:r w:rsidR="00281A8C" w:rsidRPr="00204B50">
        <w:rPr>
          <w:i/>
          <w:lang w:val="pt-BR"/>
        </w:rPr>
        <w:t xml:space="preserve">stop </w:t>
      </w:r>
      <w:proofErr w:type="spellStart"/>
      <w:r w:rsidR="00281A8C" w:rsidRPr="00204B50">
        <w:rPr>
          <w:i/>
          <w:lang w:val="pt-BR"/>
        </w:rPr>
        <w:t>words</w:t>
      </w:r>
      <w:proofErr w:type="spellEnd"/>
      <w:r w:rsidR="00281A8C">
        <w:rPr>
          <w:lang w:val="pt-BR"/>
        </w:rPr>
        <w:t xml:space="preserve"> são removidas dos </w:t>
      </w:r>
      <w:proofErr w:type="spellStart"/>
      <w:r w:rsidR="00204B50" w:rsidRPr="00173D80">
        <w:rPr>
          <w:i/>
          <w:lang w:val="pt-BR"/>
        </w:rPr>
        <w:t>datasets</w:t>
      </w:r>
      <w:proofErr w:type="spellEnd"/>
      <w:r w:rsidR="00204B50">
        <w:rPr>
          <w:lang w:val="pt-BR"/>
        </w:rPr>
        <w:t xml:space="preserve"> </w:t>
      </w:r>
      <w:r w:rsidR="00281A8C">
        <w:rPr>
          <w:lang w:val="pt-BR"/>
        </w:rPr>
        <w:t>de classificação.</w:t>
      </w:r>
      <w:r w:rsidR="00BE7F91">
        <w:rPr>
          <w:lang w:val="pt-BR"/>
        </w:rPr>
        <w:t xml:space="preserve"> </w:t>
      </w:r>
    </w:p>
    <w:p w14:paraId="0CAD55F7" w14:textId="2D2C605C" w:rsidR="005B758F" w:rsidRDefault="004C2A88" w:rsidP="00905F26">
      <w:pPr>
        <w:spacing w:line="360" w:lineRule="auto"/>
        <w:ind w:firstLine="708"/>
        <w:jc w:val="both"/>
        <w:rPr>
          <w:lang w:val="pt-BR"/>
        </w:rPr>
      </w:pPr>
      <w:r>
        <w:rPr>
          <w:lang w:val="pt-BR"/>
        </w:rPr>
        <w:t>Como exemplo de remoção de</w:t>
      </w:r>
      <w:r w:rsidR="00AF31D5">
        <w:rPr>
          <w:lang w:val="pt-BR"/>
        </w:rPr>
        <w:t xml:space="preserve"> palavras de</w:t>
      </w:r>
      <w:r>
        <w:rPr>
          <w:lang w:val="pt-BR"/>
        </w:rPr>
        <w:t xml:space="preserve"> parada, podemos analisar a frase ‘</w:t>
      </w:r>
      <w:r w:rsidRPr="004C2A88">
        <w:rPr>
          <w:lang w:val="pt-BR"/>
        </w:rPr>
        <w:t>Um teste de remoç</w:t>
      </w:r>
      <w:r>
        <w:rPr>
          <w:lang w:val="pt-BR"/>
        </w:rPr>
        <w:t>ã</w:t>
      </w:r>
      <w:r w:rsidRPr="004C2A88">
        <w:rPr>
          <w:lang w:val="pt-BR"/>
        </w:rPr>
        <w:t>o de palavras de parada</w:t>
      </w:r>
      <w:r>
        <w:rPr>
          <w:lang w:val="pt-BR"/>
        </w:rPr>
        <w:t>’ que se torna ‘</w:t>
      </w:r>
      <w:r w:rsidRPr="004C2A88">
        <w:rPr>
          <w:lang w:val="pt-BR"/>
        </w:rPr>
        <w:t>teste remoç</w:t>
      </w:r>
      <w:r>
        <w:rPr>
          <w:lang w:val="pt-BR"/>
        </w:rPr>
        <w:t>ã</w:t>
      </w:r>
      <w:r w:rsidRPr="004C2A88">
        <w:rPr>
          <w:lang w:val="pt-BR"/>
        </w:rPr>
        <w:t>o palavras parada</w:t>
      </w:r>
      <w:r>
        <w:rPr>
          <w:lang w:val="pt-BR"/>
        </w:rPr>
        <w:t>’</w:t>
      </w:r>
      <w:r w:rsidR="00AF31D5">
        <w:rPr>
          <w:lang w:val="pt-BR"/>
        </w:rPr>
        <w:t xml:space="preserve"> após a remoção das </w:t>
      </w:r>
      <w:r w:rsidR="00AF31D5" w:rsidRPr="00AF31D5">
        <w:rPr>
          <w:i/>
          <w:lang w:val="pt-BR"/>
        </w:rPr>
        <w:t xml:space="preserve">stop </w:t>
      </w:r>
      <w:proofErr w:type="spellStart"/>
      <w:r w:rsidR="00AF31D5" w:rsidRPr="00AF31D5">
        <w:rPr>
          <w:i/>
          <w:lang w:val="pt-BR"/>
        </w:rPr>
        <w:t>words</w:t>
      </w:r>
      <w:proofErr w:type="spellEnd"/>
      <w:r>
        <w:rPr>
          <w:lang w:val="pt-BR"/>
        </w:rPr>
        <w:t xml:space="preserve">. Podemos analisar que as palavras de </w:t>
      </w:r>
      <w:r w:rsidR="00B37E0F">
        <w:rPr>
          <w:lang w:val="pt-BR"/>
        </w:rPr>
        <w:t>parada</w:t>
      </w:r>
      <w:r>
        <w:rPr>
          <w:lang w:val="pt-BR"/>
        </w:rPr>
        <w:t xml:space="preserve"> ‘um’ e ‘de’ foram removidas.</w:t>
      </w:r>
      <w:r w:rsidR="00DC5A61">
        <w:rPr>
          <w:lang w:val="pt-BR"/>
        </w:rPr>
        <w:t xml:space="preserve"> </w:t>
      </w:r>
      <w:r w:rsidR="00BE7F91">
        <w:rPr>
          <w:lang w:val="pt-BR"/>
        </w:rPr>
        <w:t>N</w:t>
      </w:r>
      <w:r w:rsidR="00547D8A">
        <w:rPr>
          <w:lang w:val="pt-BR"/>
        </w:rPr>
        <w:t>a</w:t>
      </w:r>
      <w:r w:rsidR="00BE7F91">
        <w:rPr>
          <w:lang w:val="pt-BR"/>
        </w:rPr>
        <w:t xml:space="preserve"> </w:t>
      </w:r>
      <w:r w:rsidR="00547D8A">
        <w:rPr>
          <w:lang w:val="pt-BR"/>
        </w:rPr>
        <w:lastRenderedPageBreak/>
        <w:t xml:space="preserve">seção </w:t>
      </w:r>
      <w:r w:rsidR="00DF7AD1">
        <w:rPr>
          <w:lang w:val="pt-BR"/>
        </w:rPr>
        <w:t>3.3.1</w:t>
      </w:r>
      <w:r w:rsidR="00BE7F91">
        <w:rPr>
          <w:lang w:val="pt-BR"/>
        </w:rPr>
        <w:t xml:space="preserve">, </w:t>
      </w:r>
      <w:r w:rsidR="008C33B5">
        <w:rPr>
          <w:lang w:val="pt-BR"/>
        </w:rPr>
        <w:t xml:space="preserve">é </w:t>
      </w:r>
      <w:r w:rsidR="00AF31D5">
        <w:rPr>
          <w:lang w:val="pt-BR"/>
        </w:rPr>
        <w:t xml:space="preserve">apresentado </w:t>
      </w:r>
      <w:r w:rsidR="00BE7F91">
        <w:rPr>
          <w:lang w:val="pt-BR"/>
        </w:rPr>
        <w:t xml:space="preserve">exemplo de remoção de </w:t>
      </w:r>
      <w:r w:rsidR="00BE7F91" w:rsidRPr="00053B6B">
        <w:rPr>
          <w:i/>
          <w:lang w:val="pt-BR"/>
        </w:rPr>
        <w:t xml:space="preserve">stop </w:t>
      </w:r>
      <w:proofErr w:type="spellStart"/>
      <w:r w:rsidR="00BE7F91" w:rsidRPr="00053B6B">
        <w:rPr>
          <w:i/>
          <w:lang w:val="pt-BR"/>
        </w:rPr>
        <w:t>words</w:t>
      </w:r>
      <w:proofErr w:type="spellEnd"/>
      <w:r w:rsidR="00BE7F91">
        <w:rPr>
          <w:lang w:val="pt-BR"/>
        </w:rPr>
        <w:t xml:space="preserve"> em</w:t>
      </w:r>
      <w:r w:rsidR="008C33B5">
        <w:rPr>
          <w:lang w:val="pt-BR"/>
        </w:rPr>
        <w:t xml:space="preserve"> uma</w:t>
      </w:r>
      <w:r w:rsidR="00AF31D5">
        <w:rPr>
          <w:lang w:val="pt-BR"/>
        </w:rPr>
        <w:t xml:space="preserve"> das</w:t>
      </w:r>
      <w:r w:rsidR="00BE7F91">
        <w:rPr>
          <w:lang w:val="pt-BR"/>
        </w:rPr>
        <w:t xml:space="preserve"> letra</w:t>
      </w:r>
      <w:r w:rsidR="00AF31D5">
        <w:rPr>
          <w:lang w:val="pt-BR"/>
        </w:rPr>
        <w:t>s</w:t>
      </w:r>
      <w:r w:rsidR="00BE7F91">
        <w:rPr>
          <w:lang w:val="pt-BR"/>
        </w:rPr>
        <w:t xml:space="preserve"> utilizada</w:t>
      </w:r>
      <w:r w:rsidR="00AF31D5">
        <w:rPr>
          <w:lang w:val="pt-BR"/>
        </w:rPr>
        <w:t>s</w:t>
      </w:r>
      <w:r w:rsidR="00BE7F91">
        <w:rPr>
          <w:lang w:val="pt-BR"/>
        </w:rPr>
        <w:t xml:space="preserve"> neste estudo.</w:t>
      </w:r>
    </w:p>
    <w:p w14:paraId="596BFBCD" w14:textId="77777777" w:rsidR="00170183" w:rsidRDefault="00170183" w:rsidP="00F75AD0">
      <w:pPr>
        <w:spacing w:line="360" w:lineRule="auto"/>
        <w:jc w:val="both"/>
        <w:rPr>
          <w:lang w:val="pt-BR"/>
        </w:rPr>
      </w:pPr>
    </w:p>
    <w:p w14:paraId="0765C011" w14:textId="68AAB9C9" w:rsidR="00F75AD0" w:rsidRDefault="00F75AD0" w:rsidP="00F75AD0">
      <w:pPr>
        <w:spacing w:line="360" w:lineRule="auto"/>
        <w:jc w:val="both"/>
        <w:rPr>
          <w:b/>
          <w:lang w:val="pt-BR"/>
        </w:rPr>
      </w:pPr>
      <w:r>
        <w:rPr>
          <w:lang w:val="pt-BR"/>
        </w:rPr>
        <w:t>2.</w:t>
      </w:r>
      <w:r w:rsidR="00AD76F7">
        <w:rPr>
          <w:lang w:val="pt-BR"/>
        </w:rPr>
        <w:t>1.</w:t>
      </w:r>
      <w:r w:rsidR="00503D77">
        <w:rPr>
          <w:lang w:val="pt-BR"/>
        </w:rPr>
        <w:t>2</w:t>
      </w:r>
      <w:r>
        <w:rPr>
          <w:lang w:val="pt-BR"/>
        </w:rPr>
        <w:t xml:space="preserve">    </w:t>
      </w:r>
      <w:r w:rsidRPr="00331153">
        <w:rPr>
          <w:b/>
          <w:lang w:val="pt-BR"/>
        </w:rPr>
        <w:t>T</w:t>
      </w:r>
      <w:r w:rsidR="00331153">
        <w:rPr>
          <w:b/>
          <w:lang w:val="pt-BR"/>
        </w:rPr>
        <w:t>F</w:t>
      </w:r>
      <w:r w:rsidRPr="00331153">
        <w:rPr>
          <w:b/>
          <w:lang w:val="pt-BR"/>
        </w:rPr>
        <w:t>-</w:t>
      </w:r>
      <w:r w:rsidR="00331153">
        <w:rPr>
          <w:b/>
          <w:lang w:val="pt-BR"/>
        </w:rPr>
        <w:t>IDF</w:t>
      </w:r>
    </w:p>
    <w:p w14:paraId="06C9F191" w14:textId="5A54F519" w:rsidR="00331153" w:rsidRPr="00A335BE" w:rsidRDefault="00331153" w:rsidP="00905F26">
      <w:pPr>
        <w:widowControl w:val="0"/>
        <w:autoSpaceDE w:val="0"/>
        <w:autoSpaceDN w:val="0"/>
        <w:adjustRightInd w:val="0"/>
        <w:spacing w:line="360" w:lineRule="auto"/>
        <w:ind w:firstLine="709"/>
        <w:jc w:val="both"/>
        <w:rPr>
          <w:lang w:val="pt-BR"/>
        </w:rPr>
      </w:pPr>
      <w:proofErr w:type="spellStart"/>
      <w:r w:rsidRPr="00A335BE">
        <w:rPr>
          <w:i/>
          <w:lang w:val="pt-BR"/>
        </w:rPr>
        <w:t>Term</w:t>
      </w:r>
      <w:proofErr w:type="spellEnd"/>
      <w:r w:rsidRPr="00A335BE">
        <w:rPr>
          <w:i/>
          <w:lang w:val="pt-BR"/>
        </w:rPr>
        <w:t xml:space="preserve"> </w:t>
      </w:r>
      <w:proofErr w:type="spellStart"/>
      <w:r w:rsidRPr="00A335BE">
        <w:rPr>
          <w:i/>
          <w:lang w:val="pt-BR"/>
        </w:rPr>
        <w:t>Frequency</w:t>
      </w:r>
      <w:proofErr w:type="spellEnd"/>
      <w:r w:rsidRPr="00A335BE">
        <w:rPr>
          <w:i/>
          <w:lang w:val="pt-BR"/>
        </w:rPr>
        <w:t xml:space="preserve"> – </w:t>
      </w:r>
      <w:proofErr w:type="spellStart"/>
      <w:r w:rsidRPr="00A335BE">
        <w:rPr>
          <w:i/>
          <w:lang w:val="pt-BR"/>
        </w:rPr>
        <w:t>inverse</w:t>
      </w:r>
      <w:proofErr w:type="spellEnd"/>
      <w:r w:rsidRPr="00A335BE">
        <w:rPr>
          <w:i/>
          <w:lang w:val="pt-BR"/>
        </w:rPr>
        <w:t xml:space="preserve"> </w:t>
      </w:r>
      <w:proofErr w:type="spellStart"/>
      <w:r w:rsidRPr="00A335BE">
        <w:rPr>
          <w:i/>
          <w:lang w:val="pt-BR"/>
        </w:rPr>
        <w:t>document</w:t>
      </w:r>
      <w:proofErr w:type="spellEnd"/>
      <w:r w:rsidRPr="00A335BE">
        <w:rPr>
          <w:i/>
          <w:lang w:val="pt-BR"/>
        </w:rPr>
        <w:t xml:space="preserve"> </w:t>
      </w:r>
      <w:proofErr w:type="spellStart"/>
      <w:r w:rsidRPr="00A335BE">
        <w:rPr>
          <w:i/>
          <w:lang w:val="pt-BR"/>
        </w:rPr>
        <w:t>frequency</w:t>
      </w:r>
      <w:proofErr w:type="spellEnd"/>
      <w:r w:rsidRPr="00A335BE">
        <w:rPr>
          <w:lang w:val="pt-BR"/>
        </w:rPr>
        <w:t xml:space="preserve"> (</w:t>
      </w:r>
      <w:r w:rsidR="00E0520B" w:rsidRPr="00A335BE">
        <w:rPr>
          <w:lang w:val="pt-BR"/>
        </w:rPr>
        <w:t>TF-IDF</w:t>
      </w:r>
      <w:r w:rsidRPr="00A335BE">
        <w:rPr>
          <w:lang w:val="pt-BR"/>
        </w:rPr>
        <w:t xml:space="preserve">), em português “frequência do termo–inverso da frequência nos documentos”, é uma das medidas estatística mais comuns nos sistemas de Recuperação de informação (RI) </w:t>
      </w:r>
      <w:r>
        <w:fldChar w:fldCharType="begin" w:fldLock="1"/>
      </w:r>
      <w:r w:rsidRPr="00A335BE">
        <w:rPr>
          <w:lang w:val="pt-BR"/>
        </w:rPr>
        <w:instrText>ADDIN CSL_CITATION {"citationItems":[{"id":"ITEM-1","itemData":{"DOI":"10.1016/S0306-4573(02)00021-3","ISBN":"0306-4573","ISSN":"03064573","abstract":"This paper presents a mathematical definition of the \"probability-weighted amount of information\" (PWI), a measure of specificity of terms in documents that is based on an information-theoretic view of retrieval events. The proposed PWI is expressed as a product of the occurrence probabilities of terms and their amounts of information, and corresponds well with the conventional term frequency-inverse document frequency measures that are commonly used in today's information retrieval systems. The mathematical definition of the PWI is shown, together with some illustrative examples of the calculation. © 2002 Elsevier Science Ltd. All rights reserved.","author":[{"dropping-particle":"","family":"Aizawa","given":"Akiko","non-dropping-particle":"","parse-names":false,"suffix":""}],"container-title":"Information Processing and Management","id":"ITEM-1","issue":"1","issued":{"date-parts":[["2003"]]},"page":"45-65","title":"An information-theoretic perspective of tf-idf measures","type":"article-journal","volume":"39"},"uris":["http://www.mendeley.com/documents/?uuid=a5754842-35de-4bbd-a21e-fa0029654369"]}],"mendeley":{"formattedCitation":"(AIZAWA, 2003)","plainTextFormattedCitation":"(AIZAWA, 2003)"},"properties":{"noteIndex":0},"schema":"https://github.com/citation-style-language/schema/raw/master/csl-citation.json"}</w:instrText>
      </w:r>
      <w:r>
        <w:fldChar w:fldCharType="separate"/>
      </w:r>
      <w:r w:rsidRPr="00A335BE">
        <w:rPr>
          <w:noProof/>
          <w:lang w:val="pt-BR"/>
        </w:rPr>
        <w:t>(AIZAWA, 2003)</w:t>
      </w:r>
      <w:r>
        <w:fldChar w:fldCharType="end"/>
      </w:r>
      <w:r w:rsidRPr="00A335BE">
        <w:rPr>
          <w:lang w:val="pt-BR"/>
        </w:rPr>
        <w:t xml:space="preserve">. Segundo </w:t>
      </w:r>
      <w:proofErr w:type="spellStart"/>
      <w:r w:rsidRPr="00A335BE">
        <w:rPr>
          <w:lang w:val="pt-BR"/>
        </w:rPr>
        <w:t>Joachims</w:t>
      </w:r>
      <w:proofErr w:type="spellEnd"/>
      <w:r w:rsidRPr="00A335BE">
        <w:rPr>
          <w:lang w:val="pt-BR"/>
        </w:rPr>
        <w:t xml:space="preserve"> (1996), o </w:t>
      </w:r>
      <w:r w:rsidR="00E0520B" w:rsidRPr="00A335BE">
        <w:rPr>
          <w:lang w:val="pt-BR"/>
        </w:rPr>
        <w:t>TF-IDF</w:t>
      </w:r>
      <w:r w:rsidRPr="00A335BE">
        <w:rPr>
          <w:lang w:val="pt-BR"/>
        </w:rPr>
        <w:t xml:space="preserve"> representa um documento </w:t>
      </w:r>
      <w:r w:rsidRPr="00A56992">
        <w:rPr>
          <w:i/>
          <w:lang w:val="pt-BR"/>
        </w:rPr>
        <w:t>d</w:t>
      </w:r>
      <w:r w:rsidRPr="00A335BE">
        <w:rPr>
          <w:lang w:val="pt-BR"/>
        </w:rPr>
        <w:t xml:space="preserve"> como um vetor para que documentos similares contenham vetores similares. Os valores do vetor são calculados através de uma combinação das estatísticas TF(</w:t>
      </w:r>
      <w:proofErr w:type="spellStart"/>
      <w:proofErr w:type="gramStart"/>
      <w:r w:rsidRPr="00A335BE">
        <w:rPr>
          <w:lang w:val="pt-BR"/>
        </w:rPr>
        <w:t>w,d</w:t>
      </w:r>
      <w:proofErr w:type="spellEnd"/>
      <w:proofErr w:type="gramEnd"/>
      <w:r w:rsidRPr="00A335BE">
        <w:rPr>
          <w:lang w:val="pt-BR"/>
        </w:rPr>
        <w:t>) e DF(w). Onde:</w:t>
      </w:r>
    </w:p>
    <w:p w14:paraId="0C44FA8E" w14:textId="77777777" w:rsidR="00331153" w:rsidRPr="00A335BE" w:rsidRDefault="00331153" w:rsidP="00331153">
      <w:pPr>
        <w:spacing w:line="360" w:lineRule="auto"/>
        <w:jc w:val="both"/>
        <w:rPr>
          <w:lang w:val="pt-BR"/>
        </w:rPr>
      </w:pPr>
      <w:r w:rsidRPr="00A335BE">
        <w:rPr>
          <w:lang w:val="pt-BR"/>
        </w:rPr>
        <w:tab/>
        <w:t xml:space="preserve">TF = </w:t>
      </w:r>
      <w:proofErr w:type="spellStart"/>
      <w:r w:rsidRPr="00E0520B">
        <w:rPr>
          <w:i/>
          <w:lang w:val="pt-BR"/>
        </w:rPr>
        <w:t>Term</w:t>
      </w:r>
      <w:proofErr w:type="spellEnd"/>
      <w:r w:rsidRPr="00E0520B">
        <w:rPr>
          <w:i/>
          <w:lang w:val="pt-BR"/>
        </w:rPr>
        <w:t xml:space="preserve"> </w:t>
      </w:r>
      <w:proofErr w:type="spellStart"/>
      <w:r w:rsidRPr="00E0520B">
        <w:rPr>
          <w:i/>
          <w:lang w:val="pt-BR"/>
        </w:rPr>
        <w:t>Frequency</w:t>
      </w:r>
      <w:proofErr w:type="spellEnd"/>
      <w:r w:rsidRPr="00A335BE">
        <w:rPr>
          <w:lang w:val="pt-BR"/>
        </w:rPr>
        <w:t xml:space="preserve"> (Frequência do termo)</w:t>
      </w:r>
    </w:p>
    <w:p w14:paraId="4D4CD9E0" w14:textId="3556FD93" w:rsidR="00331153" w:rsidRPr="00A335BE" w:rsidRDefault="00331153" w:rsidP="00331153">
      <w:pPr>
        <w:spacing w:line="360" w:lineRule="auto"/>
        <w:jc w:val="both"/>
        <w:rPr>
          <w:lang w:val="pt-BR"/>
        </w:rPr>
      </w:pPr>
      <w:r w:rsidRPr="00A335BE">
        <w:rPr>
          <w:lang w:val="pt-BR"/>
        </w:rPr>
        <w:tab/>
        <w:t xml:space="preserve">w = </w:t>
      </w:r>
      <w:proofErr w:type="spellStart"/>
      <w:r w:rsidRPr="00E0520B">
        <w:rPr>
          <w:i/>
          <w:lang w:val="pt-BR"/>
        </w:rPr>
        <w:t>word</w:t>
      </w:r>
      <w:proofErr w:type="spellEnd"/>
      <w:r w:rsidRPr="00A335BE">
        <w:rPr>
          <w:lang w:val="pt-BR"/>
        </w:rPr>
        <w:t xml:space="preserve"> (palavra</w:t>
      </w:r>
      <w:r w:rsidR="00FA4E53">
        <w:rPr>
          <w:lang w:val="pt-BR"/>
        </w:rPr>
        <w:t xml:space="preserve"> ou </w:t>
      </w:r>
      <w:r w:rsidRPr="00A335BE">
        <w:rPr>
          <w:lang w:val="pt-BR"/>
        </w:rPr>
        <w:t>termo)</w:t>
      </w:r>
    </w:p>
    <w:p w14:paraId="184F3A5F" w14:textId="77777777" w:rsidR="00331153" w:rsidRPr="00A335BE" w:rsidRDefault="00331153" w:rsidP="00331153">
      <w:pPr>
        <w:spacing w:line="360" w:lineRule="auto"/>
        <w:jc w:val="both"/>
        <w:rPr>
          <w:lang w:val="pt-BR"/>
        </w:rPr>
      </w:pPr>
      <w:r w:rsidRPr="00A335BE">
        <w:rPr>
          <w:lang w:val="pt-BR"/>
        </w:rPr>
        <w:tab/>
        <w:t xml:space="preserve">DF = </w:t>
      </w:r>
      <w:proofErr w:type="spellStart"/>
      <w:r w:rsidRPr="00E0520B">
        <w:rPr>
          <w:i/>
          <w:lang w:val="pt-BR"/>
        </w:rPr>
        <w:t>Document</w:t>
      </w:r>
      <w:proofErr w:type="spellEnd"/>
      <w:r w:rsidRPr="00E0520B">
        <w:rPr>
          <w:i/>
          <w:lang w:val="pt-BR"/>
        </w:rPr>
        <w:t xml:space="preserve"> </w:t>
      </w:r>
      <w:proofErr w:type="spellStart"/>
      <w:r w:rsidRPr="00E0520B">
        <w:rPr>
          <w:i/>
          <w:lang w:val="pt-BR"/>
        </w:rPr>
        <w:t>Frequency</w:t>
      </w:r>
      <w:proofErr w:type="spellEnd"/>
      <w:r w:rsidRPr="00A335BE">
        <w:rPr>
          <w:lang w:val="pt-BR"/>
        </w:rPr>
        <w:t xml:space="preserve"> (Frequência no documento)</w:t>
      </w:r>
    </w:p>
    <w:p w14:paraId="327F19BE" w14:textId="77777777" w:rsidR="00331153" w:rsidRDefault="00331153" w:rsidP="00331153">
      <w:pPr>
        <w:spacing w:line="360" w:lineRule="auto"/>
        <w:jc w:val="both"/>
        <w:rPr>
          <w:lang w:val="pt-BR"/>
        </w:rPr>
      </w:pPr>
      <w:r w:rsidRPr="00A335BE">
        <w:rPr>
          <w:lang w:val="pt-BR"/>
        </w:rPr>
        <w:tab/>
      </w:r>
      <w:r w:rsidRPr="00E84C01">
        <w:rPr>
          <w:lang w:val="pt-BR"/>
        </w:rPr>
        <w:t>|D| = Número total de documentos</w:t>
      </w:r>
    </w:p>
    <w:p w14:paraId="510B4F96" w14:textId="77777777" w:rsidR="00331153" w:rsidRPr="00E84C01" w:rsidRDefault="00331153" w:rsidP="00331153">
      <w:pPr>
        <w:spacing w:line="360" w:lineRule="auto"/>
        <w:jc w:val="both"/>
        <w:rPr>
          <w:lang w:val="pt-BR"/>
        </w:rPr>
      </w:pPr>
    </w:p>
    <w:p w14:paraId="39F904DC" w14:textId="2F295AD8" w:rsidR="00331153" w:rsidRDefault="00331153" w:rsidP="00905F26">
      <w:pPr>
        <w:spacing w:line="360" w:lineRule="auto"/>
        <w:ind w:firstLine="708"/>
        <w:jc w:val="both"/>
        <w:rPr>
          <w:lang w:val="pt-BR"/>
        </w:rPr>
      </w:pPr>
      <w:r w:rsidRPr="00A335BE">
        <w:rPr>
          <w:lang w:val="pt-BR"/>
        </w:rPr>
        <w:t>A frequência do term</w:t>
      </w:r>
      <w:r w:rsidR="00547D8A">
        <w:rPr>
          <w:lang w:val="pt-BR"/>
        </w:rPr>
        <w:t>o</w:t>
      </w:r>
      <w:r w:rsidRPr="00A335BE">
        <w:rPr>
          <w:lang w:val="pt-BR"/>
        </w:rPr>
        <w:t xml:space="preserve"> (</w:t>
      </w:r>
      <w:proofErr w:type="spellStart"/>
      <w:r w:rsidRPr="00E0520B">
        <w:rPr>
          <w:i/>
          <w:lang w:val="pt-BR"/>
        </w:rPr>
        <w:t>term</w:t>
      </w:r>
      <w:proofErr w:type="spellEnd"/>
      <w:r w:rsidRPr="00E0520B">
        <w:rPr>
          <w:i/>
          <w:lang w:val="pt-BR"/>
        </w:rPr>
        <w:t xml:space="preserve"> </w:t>
      </w:r>
      <w:proofErr w:type="spellStart"/>
      <w:r w:rsidRPr="00E0520B">
        <w:rPr>
          <w:i/>
          <w:lang w:val="pt-BR"/>
        </w:rPr>
        <w:t>frequency</w:t>
      </w:r>
      <w:proofErr w:type="spellEnd"/>
      <w:r w:rsidRPr="00A335BE">
        <w:rPr>
          <w:lang w:val="pt-BR"/>
        </w:rPr>
        <w:t>) TF(</w:t>
      </w:r>
      <w:proofErr w:type="spellStart"/>
      <w:proofErr w:type="gramStart"/>
      <w:r w:rsidRPr="00A335BE">
        <w:rPr>
          <w:lang w:val="pt-BR"/>
        </w:rPr>
        <w:t>w,d</w:t>
      </w:r>
      <w:proofErr w:type="spellEnd"/>
      <w:proofErr w:type="gramEnd"/>
      <w:r w:rsidRPr="00A335BE">
        <w:rPr>
          <w:lang w:val="pt-BR"/>
        </w:rPr>
        <w:t xml:space="preserve">) é o número de vezes que a palavra </w:t>
      </w:r>
      <w:r w:rsidRPr="00F2476A">
        <w:rPr>
          <w:i/>
          <w:lang w:val="pt-BR"/>
        </w:rPr>
        <w:t>w</w:t>
      </w:r>
      <w:r w:rsidRPr="00A335BE">
        <w:rPr>
          <w:lang w:val="pt-BR"/>
        </w:rPr>
        <w:t xml:space="preserve"> ocorre em um documento </w:t>
      </w:r>
      <w:r w:rsidRPr="00F2476A">
        <w:rPr>
          <w:i/>
          <w:lang w:val="pt-BR"/>
        </w:rPr>
        <w:t>d</w:t>
      </w:r>
      <w:r w:rsidRPr="00A335BE">
        <w:rPr>
          <w:lang w:val="pt-BR"/>
        </w:rPr>
        <w:t>. A frequência no documento (</w:t>
      </w:r>
      <w:proofErr w:type="spellStart"/>
      <w:r w:rsidRPr="00E0520B">
        <w:rPr>
          <w:i/>
          <w:lang w:val="pt-BR"/>
        </w:rPr>
        <w:t>document</w:t>
      </w:r>
      <w:proofErr w:type="spellEnd"/>
      <w:r w:rsidRPr="00E0520B">
        <w:rPr>
          <w:i/>
          <w:lang w:val="pt-BR"/>
        </w:rPr>
        <w:t xml:space="preserve"> </w:t>
      </w:r>
      <w:proofErr w:type="spellStart"/>
      <w:r w:rsidRPr="00E0520B">
        <w:rPr>
          <w:i/>
          <w:lang w:val="pt-BR"/>
        </w:rPr>
        <w:t>frequency</w:t>
      </w:r>
      <w:proofErr w:type="spellEnd"/>
      <w:r w:rsidRPr="00A335BE">
        <w:rPr>
          <w:lang w:val="pt-BR"/>
        </w:rPr>
        <w:t xml:space="preserve">) DF(w) é o número de documentos em que a palavra </w:t>
      </w:r>
      <w:r w:rsidR="00A259D1" w:rsidRPr="00F2476A">
        <w:rPr>
          <w:i/>
          <w:lang w:val="pt-BR"/>
        </w:rPr>
        <w:t>w</w:t>
      </w:r>
      <w:r w:rsidR="00A259D1">
        <w:rPr>
          <w:lang w:val="pt-BR"/>
        </w:rPr>
        <w:t xml:space="preserve"> </w:t>
      </w:r>
      <w:r w:rsidRPr="00A335BE">
        <w:rPr>
          <w:lang w:val="pt-BR"/>
        </w:rPr>
        <w:t>aparece ao menos uma vez. A frequência inversa do documento (</w:t>
      </w:r>
      <w:proofErr w:type="spellStart"/>
      <w:r w:rsidRPr="00E0520B">
        <w:rPr>
          <w:i/>
          <w:lang w:val="pt-BR"/>
        </w:rPr>
        <w:t>inverse</w:t>
      </w:r>
      <w:proofErr w:type="spellEnd"/>
      <w:r w:rsidRPr="00E0520B">
        <w:rPr>
          <w:i/>
          <w:lang w:val="pt-BR"/>
        </w:rPr>
        <w:t xml:space="preserve"> </w:t>
      </w:r>
      <w:proofErr w:type="spellStart"/>
      <w:r w:rsidRPr="00E0520B">
        <w:rPr>
          <w:i/>
          <w:lang w:val="pt-BR"/>
        </w:rPr>
        <w:t>document</w:t>
      </w:r>
      <w:proofErr w:type="spellEnd"/>
      <w:r w:rsidRPr="00E0520B">
        <w:rPr>
          <w:i/>
          <w:lang w:val="pt-BR"/>
        </w:rPr>
        <w:t xml:space="preserve"> </w:t>
      </w:r>
      <w:proofErr w:type="spellStart"/>
      <w:r w:rsidRPr="00E0520B">
        <w:rPr>
          <w:i/>
          <w:lang w:val="pt-BR"/>
        </w:rPr>
        <w:t>frequency</w:t>
      </w:r>
      <w:proofErr w:type="spellEnd"/>
      <w:r w:rsidRPr="00A335BE">
        <w:rPr>
          <w:lang w:val="pt-BR"/>
        </w:rPr>
        <w:t>) IDF(w) pode ser calculada a partir da frequência do documento (JOACHIMS, 1996).</w:t>
      </w:r>
      <w:r w:rsidR="00547D8A">
        <w:rPr>
          <w:lang w:val="pt-BR"/>
        </w:rPr>
        <w:t xml:space="preserve"> A fórmula para este cálculo é apresentada na Figura </w:t>
      </w:r>
      <w:r w:rsidR="00222590">
        <w:rPr>
          <w:lang w:val="pt-BR"/>
        </w:rPr>
        <w:t>2</w:t>
      </w:r>
      <w:r w:rsidR="00547D8A">
        <w:rPr>
          <w:lang w:val="pt-BR"/>
        </w:rPr>
        <w:t>.</w:t>
      </w:r>
    </w:p>
    <w:p w14:paraId="213C3DD2" w14:textId="77777777" w:rsidR="00331153" w:rsidRPr="00A335BE" w:rsidRDefault="00331153" w:rsidP="00331153">
      <w:pPr>
        <w:spacing w:line="360" w:lineRule="auto"/>
        <w:ind w:firstLine="851"/>
        <w:jc w:val="both"/>
        <w:rPr>
          <w:lang w:val="pt-BR"/>
        </w:rPr>
      </w:pPr>
    </w:p>
    <w:p w14:paraId="1F1C6939" w14:textId="0446653A" w:rsidR="00331153" w:rsidRPr="00D96A5F" w:rsidRDefault="00331153" w:rsidP="00331153">
      <w:pPr>
        <w:pStyle w:val="Caption"/>
        <w:keepNext/>
        <w:rPr>
          <w:sz w:val="24"/>
          <w:szCs w:val="24"/>
        </w:rPr>
      </w:pPr>
      <w:r w:rsidRPr="00D96A5F">
        <w:rPr>
          <w:sz w:val="24"/>
          <w:szCs w:val="24"/>
        </w:rPr>
        <w:t xml:space="preserve">Figura </w:t>
      </w:r>
      <w:r w:rsidR="00222590">
        <w:rPr>
          <w:sz w:val="24"/>
          <w:szCs w:val="24"/>
        </w:rPr>
        <w:t>2</w:t>
      </w:r>
      <w:r w:rsidR="00B90CFD" w:rsidRPr="00D96A5F">
        <w:rPr>
          <w:sz w:val="24"/>
          <w:szCs w:val="24"/>
        </w:rPr>
        <w:t xml:space="preserve"> </w:t>
      </w:r>
      <w:r w:rsidRPr="00D96A5F">
        <w:rPr>
          <w:sz w:val="24"/>
          <w:szCs w:val="24"/>
        </w:rPr>
        <w:t xml:space="preserve">- Fórmula do </w:t>
      </w:r>
      <w:proofErr w:type="spellStart"/>
      <w:r w:rsidRPr="00D96A5F">
        <w:rPr>
          <w:sz w:val="24"/>
          <w:szCs w:val="24"/>
        </w:rPr>
        <w:t>idf</w:t>
      </w:r>
      <w:proofErr w:type="spellEnd"/>
      <w:r w:rsidR="00A259D1">
        <w:rPr>
          <w:sz w:val="24"/>
          <w:szCs w:val="24"/>
        </w:rPr>
        <w:t xml:space="preserve"> Fonte:</w:t>
      </w:r>
      <w:r w:rsidRPr="00D96A5F">
        <w:rPr>
          <w:sz w:val="24"/>
          <w:szCs w:val="24"/>
        </w:rPr>
        <w:t xml:space="preserve"> (JOACHIMS, 1996)</w:t>
      </w:r>
    </w:p>
    <w:p w14:paraId="1FFD7192" w14:textId="77777777" w:rsidR="00331153" w:rsidRDefault="00331153" w:rsidP="00331153">
      <w:pPr>
        <w:spacing w:line="360" w:lineRule="auto"/>
        <w:jc w:val="center"/>
      </w:pPr>
      <w:r w:rsidRPr="00A71D94">
        <w:rPr>
          <w:noProof/>
        </w:rPr>
        <w:drawing>
          <wp:inline distT="0" distB="0" distL="0" distR="0" wp14:anchorId="4A19262A" wp14:editId="39388461">
            <wp:extent cx="1530740" cy="40191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flipV="1">
                      <a:off x="0" y="0"/>
                      <a:ext cx="1637889" cy="430052"/>
                    </a:xfrm>
                    <a:prstGeom prst="rect">
                      <a:avLst/>
                    </a:prstGeom>
                  </pic:spPr>
                </pic:pic>
              </a:graphicData>
            </a:graphic>
          </wp:inline>
        </w:drawing>
      </w:r>
    </w:p>
    <w:p w14:paraId="58FABAEA" w14:textId="77777777" w:rsidR="00331153" w:rsidRDefault="00331153" w:rsidP="00331153">
      <w:pPr>
        <w:spacing w:line="360" w:lineRule="auto"/>
        <w:jc w:val="center"/>
      </w:pPr>
    </w:p>
    <w:p w14:paraId="027E328E" w14:textId="6936365A" w:rsidR="00A259D1" w:rsidRDefault="00331153" w:rsidP="00905F26">
      <w:pPr>
        <w:spacing w:line="360" w:lineRule="auto"/>
        <w:ind w:firstLine="708"/>
        <w:jc w:val="both"/>
        <w:rPr>
          <w:lang w:val="pt-BR"/>
        </w:rPr>
      </w:pPr>
      <w:r w:rsidRPr="00A335BE">
        <w:rPr>
          <w:lang w:val="pt-BR"/>
        </w:rPr>
        <w:t xml:space="preserve">Ainda segundo </w:t>
      </w:r>
      <w:proofErr w:type="spellStart"/>
      <w:r w:rsidRPr="00A335BE">
        <w:rPr>
          <w:lang w:val="pt-BR"/>
        </w:rPr>
        <w:t>Joachims</w:t>
      </w:r>
      <w:proofErr w:type="spellEnd"/>
      <w:r w:rsidRPr="00A335BE">
        <w:rPr>
          <w:lang w:val="pt-BR"/>
        </w:rPr>
        <w:t xml:space="preserve"> (1996), a frequência inversa do documento de uma palavra é baixa quando a palavra ocorre em muitos documentos e alta quando a palavra está presente em um número baixo de documentos. O valor do </w:t>
      </w:r>
      <w:r w:rsidR="00E0520B" w:rsidRPr="00A335BE">
        <w:rPr>
          <w:lang w:val="pt-BR"/>
        </w:rPr>
        <w:t xml:space="preserve">TF-IDF </w:t>
      </w:r>
      <w:r w:rsidRPr="00A335BE">
        <w:rPr>
          <w:lang w:val="pt-BR"/>
        </w:rPr>
        <w:t>é então calculado com a</w:t>
      </w:r>
      <w:r>
        <w:rPr>
          <w:lang w:val="pt-BR"/>
        </w:rPr>
        <w:t xml:space="preserve"> seguinte</w:t>
      </w:r>
      <w:r w:rsidRPr="00A335BE">
        <w:rPr>
          <w:lang w:val="pt-BR"/>
        </w:rPr>
        <w:t xml:space="preserve"> fórmula</w:t>
      </w:r>
      <w:r w:rsidR="00F2476A">
        <w:rPr>
          <w:lang w:val="pt-BR"/>
        </w:rPr>
        <w:t>,</w:t>
      </w:r>
      <w:r w:rsidR="00A259D1">
        <w:rPr>
          <w:lang w:val="pt-BR"/>
        </w:rPr>
        <w:t xml:space="preserve"> apresentada na Figura </w:t>
      </w:r>
      <w:r w:rsidR="00222590">
        <w:rPr>
          <w:lang w:val="pt-BR"/>
        </w:rPr>
        <w:t>3</w:t>
      </w:r>
      <w:r w:rsidR="00A259D1">
        <w:rPr>
          <w:lang w:val="pt-BR"/>
        </w:rPr>
        <w:t>:</w:t>
      </w:r>
    </w:p>
    <w:p w14:paraId="58960A73" w14:textId="77777777" w:rsidR="00331153" w:rsidRPr="00A335BE" w:rsidRDefault="00331153" w:rsidP="00331153">
      <w:pPr>
        <w:spacing w:line="360" w:lineRule="auto"/>
        <w:ind w:firstLine="851"/>
        <w:jc w:val="both"/>
        <w:rPr>
          <w:lang w:val="pt-BR"/>
        </w:rPr>
      </w:pPr>
    </w:p>
    <w:p w14:paraId="0F1BB7EB" w14:textId="7C6F1D6B" w:rsidR="00331153" w:rsidRPr="00222590" w:rsidRDefault="00331153" w:rsidP="00331153">
      <w:pPr>
        <w:pStyle w:val="Caption"/>
        <w:keepNext/>
        <w:rPr>
          <w:sz w:val="24"/>
          <w:szCs w:val="24"/>
        </w:rPr>
      </w:pPr>
      <w:r w:rsidRPr="00222590">
        <w:rPr>
          <w:sz w:val="24"/>
          <w:szCs w:val="24"/>
        </w:rPr>
        <w:t xml:space="preserve">Figura </w:t>
      </w:r>
      <w:r w:rsidR="00222590" w:rsidRPr="00222590">
        <w:rPr>
          <w:sz w:val="24"/>
          <w:szCs w:val="24"/>
        </w:rPr>
        <w:t>3</w:t>
      </w:r>
      <w:r w:rsidR="007F241C" w:rsidRPr="00222590">
        <w:rPr>
          <w:sz w:val="24"/>
          <w:szCs w:val="24"/>
        </w:rPr>
        <w:t xml:space="preserve"> </w:t>
      </w:r>
      <w:r w:rsidRPr="00222590">
        <w:rPr>
          <w:sz w:val="24"/>
          <w:szCs w:val="24"/>
        </w:rPr>
        <w:t xml:space="preserve">- Fórmula do </w:t>
      </w:r>
      <w:r w:rsidR="00222590" w:rsidRPr="00222590">
        <w:rPr>
          <w:sz w:val="24"/>
          <w:szCs w:val="24"/>
        </w:rPr>
        <w:t xml:space="preserve">TF-IDF </w:t>
      </w:r>
      <w:r w:rsidRPr="00222590">
        <w:rPr>
          <w:sz w:val="24"/>
          <w:szCs w:val="24"/>
        </w:rPr>
        <w:t>(JOACHIMS, 1996)</w:t>
      </w:r>
    </w:p>
    <w:p w14:paraId="356B798E" w14:textId="77777777" w:rsidR="00331153" w:rsidRDefault="00331153" w:rsidP="00331153">
      <w:pPr>
        <w:spacing w:line="360" w:lineRule="auto"/>
        <w:jc w:val="center"/>
      </w:pPr>
      <w:r w:rsidRPr="00A107E9">
        <w:rPr>
          <w:noProof/>
        </w:rPr>
        <w:drawing>
          <wp:inline distT="0" distB="0" distL="0" distR="0" wp14:anchorId="6421574B" wp14:editId="369F50FF">
            <wp:extent cx="2467230" cy="343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92924" cy="347570"/>
                    </a:xfrm>
                    <a:prstGeom prst="rect">
                      <a:avLst/>
                    </a:prstGeom>
                  </pic:spPr>
                </pic:pic>
              </a:graphicData>
            </a:graphic>
          </wp:inline>
        </w:drawing>
      </w:r>
    </w:p>
    <w:p w14:paraId="7723057D" w14:textId="77777777" w:rsidR="00331153" w:rsidRDefault="00331153" w:rsidP="00331153">
      <w:pPr>
        <w:spacing w:line="360" w:lineRule="auto"/>
        <w:jc w:val="both"/>
      </w:pPr>
    </w:p>
    <w:p w14:paraId="202FAE5E" w14:textId="65580C20" w:rsidR="00503D77" w:rsidRDefault="00331153" w:rsidP="00905F26">
      <w:pPr>
        <w:spacing w:line="360" w:lineRule="auto"/>
        <w:ind w:firstLine="708"/>
        <w:jc w:val="both"/>
        <w:rPr>
          <w:lang w:val="pt-BR"/>
        </w:rPr>
      </w:pPr>
      <w:r w:rsidRPr="00A335BE">
        <w:rPr>
          <w:lang w:val="pt-BR"/>
        </w:rPr>
        <w:lastRenderedPageBreak/>
        <w:t xml:space="preserve">O resultado da fórmula é representado por </w:t>
      </w:r>
      <w:r w:rsidRPr="00F2476A">
        <w:rPr>
          <w:i/>
          <w:lang w:val="pt-BR"/>
        </w:rPr>
        <w:t>d^(i)</w:t>
      </w:r>
      <w:r w:rsidRPr="00A335BE">
        <w:rPr>
          <w:lang w:val="pt-BR"/>
        </w:rPr>
        <w:t>, este é o “peso” do termo</w:t>
      </w:r>
      <w:r w:rsidR="006F3951">
        <w:rPr>
          <w:lang w:val="pt-BR"/>
        </w:rPr>
        <w:t xml:space="preserve"> (palavra)</w:t>
      </w:r>
      <w:r w:rsidRPr="00A335BE">
        <w:rPr>
          <w:lang w:val="pt-BR"/>
        </w:rPr>
        <w:t xml:space="preserve"> dentro do documento, este peso nos informa o quão relevante é determinada palavra dentro do documento.</w:t>
      </w:r>
      <w:r w:rsidR="00C20040">
        <w:rPr>
          <w:lang w:val="pt-BR"/>
        </w:rPr>
        <w:t xml:space="preserve"> Exemplos de valores de </w:t>
      </w:r>
      <w:r w:rsidR="00547D8A">
        <w:rPr>
          <w:lang w:val="pt-BR"/>
        </w:rPr>
        <w:t>TF-IDF</w:t>
      </w:r>
      <w:r w:rsidR="00C20040">
        <w:rPr>
          <w:lang w:val="pt-BR"/>
        </w:rPr>
        <w:t xml:space="preserve"> utilizados neste estudo são apresentados n</w:t>
      </w:r>
      <w:r w:rsidR="00AF31D5">
        <w:rPr>
          <w:lang w:val="pt-BR"/>
        </w:rPr>
        <w:t>a</w:t>
      </w:r>
      <w:r w:rsidR="00C20040">
        <w:rPr>
          <w:lang w:val="pt-BR"/>
        </w:rPr>
        <w:t xml:space="preserve"> </w:t>
      </w:r>
      <w:r w:rsidR="00AF31D5">
        <w:rPr>
          <w:lang w:val="pt-BR"/>
        </w:rPr>
        <w:t xml:space="preserve">seção </w:t>
      </w:r>
      <w:r w:rsidR="00C20040">
        <w:rPr>
          <w:lang w:val="pt-BR"/>
        </w:rPr>
        <w:t>3.3.2.</w:t>
      </w:r>
    </w:p>
    <w:p w14:paraId="28E8BB1C" w14:textId="77777777" w:rsidR="00170183" w:rsidRDefault="00170183" w:rsidP="00A03B9A">
      <w:pPr>
        <w:spacing w:line="360" w:lineRule="auto"/>
        <w:jc w:val="both"/>
        <w:rPr>
          <w:lang w:val="pt-BR"/>
        </w:rPr>
      </w:pPr>
    </w:p>
    <w:p w14:paraId="3C4A4461" w14:textId="6CA278BC" w:rsidR="00503D77" w:rsidRDefault="00503D77" w:rsidP="00503D77">
      <w:pPr>
        <w:spacing w:line="360" w:lineRule="auto"/>
        <w:jc w:val="both"/>
        <w:rPr>
          <w:lang w:val="pt-BR"/>
        </w:rPr>
      </w:pPr>
      <w:r>
        <w:rPr>
          <w:lang w:val="pt-BR"/>
        </w:rPr>
        <w:t xml:space="preserve">2.1.3    </w:t>
      </w:r>
      <w:proofErr w:type="spellStart"/>
      <w:r w:rsidR="007569FB" w:rsidRPr="00A12590">
        <w:rPr>
          <w:b/>
          <w:i/>
          <w:lang w:val="pt-BR"/>
        </w:rPr>
        <w:t>Stemização</w:t>
      </w:r>
      <w:proofErr w:type="spellEnd"/>
    </w:p>
    <w:p w14:paraId="7280BF00" w14:textId="3FBA1DB7" w:rsidR="007569FB" w:rsidRDefault="007569FB" w:rsidP="00905F26">
      <w:pPr>
        <w:spacing w:line="360" w:lineRule="auto"/>
        <w:ind w:firstLine="709"/>
        <w:jc w:val="both"/>
        <w:rPr>
          <w:lang w:val="pt-BR"/>
        </w:rPr>
      </w:pPr>
      <w:r w:rsidRPr="00A335BE">
        <w:rPr>
          <w:lang w:val="pt-BR"/>
        </w:rPr>
        <w:t xml:space="preserve">Algoritmos de </w:t>
      </w:r>
      <w:proofErr w:type="spellStart"/>
      <w:r w:rsidR="00C43532">
        <w:rPr>
          <w:i/>
          <w:lang w:val="pt-BR"/>
        </w:rPr>
        <w:t>s</w:t>
      </w:r>
      <w:r w:rsidRPr="00A405D7">
        <w:rPr>
          <w:i/>
          <w:lang w:val="pt-BR"/>
        </w:rPr>
        <w:t>temização</w:t>
      </w:r>
      <w:proofErr w:type="spellEnd"/>
      <w:r w:rsidRPr="00A335BE">
        <w:rPr>
          <w:lang w:val="pt-BR"/>
        </w:rPr>
        <w:t xml:space="preserve"> são utilizados para reduzir palavras </w:t>
      </w:r>
      <w:r>
        <w:rPr>
          <w:lang w:val="pt-BR"/>
        </w:rPr>
        <w:t>ao seu radical,</w:t>
      </w:r>
      <w:r w:rsidRPr="00A335BE">
        <w:rPr>
          <w:lang w:val="pt-BR"/>
        </w:rPr>
        <w:t xml:space="preserve"> de forma que elas se tornem iguais (LOVINS, 1968). De acordo com Porter (2011), o motivo da aplicação de algoritmos de </w:t>
      </w:r>
      <w:proofErr w:type="spellStart"/>
      <w:r w:rsidRPr="003853E8">
        <w:rPr>
          <w:i/>
          <w:lang w:val="pt-BR"/>
        </w:rPr>
        <w:t>stemização</w:t>
      </w:r>
      <w:proofErr w:type="spellEnd"/>
      <w:r w:rsidRPr="00A335BE">
        <w:rPr>
          <w:lang w:val="pt-BR"/>
        </w:rPr>
        <w:t xml:space="preserve"> é melhorar a performance de sistemas de IR (</w:t>
      </w:r>
      <w:r>
        <w:rPr>
          <w:lang w:val="pt-BR"/>
        </w:rPr>
        <w:t xml:space="preserve">do inglês, </w:t>
      </w:r>
      <w:proofErr w:type="spellStart"/>
      <w:r w:rsidRPr="00D967E2">
        <w:rPr>
          <w:i/>
          <w:lang w:val="pt-BR"/>
        </w:rPr>
        <w:t>Information</w:t>
      </w:r>
      <w:proofErr w:type="spellEnd"/>
      <w:r w:rsidRPr="00D967E2">
        <w:rPr>
          <w:i/>
          <w:lang w:val="pt-BR"/>
        </w:rPr>
        <w:t xml:space="preserve"> </w:t>
      </w:r>
      <w:proofErr w:type="spellStart"/>
      <w:r w:rsidRPr="00D967E2">
        <w:rPr>
          <w:i/>
          <w:lang w:val="pt-BR"/>
        </w:rPr>
        <w:t>Retrieval</w:t>
      </w:r>
      <w:proofErr w:type="spellEnd"/>
      <w:r w:rsidRPr="00A335BE">
        <w:rPr>
          <w:lang w:val="pt-BR"/>
        </w:rPr>
        <w:t xml:space="preserve">), fazendo com que palavras com </w:t>
      </w:r>
      <w:r>
        <w:rPr>
          <w:lang w:val="pt-BR"/>
        </w:rPr>
        <w:t>formas</w:t>
      </w:r>
      <w:r w:rsidRPr="00A335BE">
        <w:rPr>
          <w:lang w:val="pt-BR"/>
        </w:rPr>
        <w:t xml:space="preserve"> similares sejam identificadas como sendo a mesma “palavra”. Por exemplo, na língua portuguesa poderíamos representar o sentimento de amizade com diversas palavras como “amigo”, “amiga”, “amigão”, “amigona”, “amigos”, “amigas”, etc. Ao aplicar um algoritmo de </w:t>
      </w:r>
      <w:proofErr w:type="spellStart"/>
      <w:r w:rsidRPr="003853E8">
        <w:rPr>
          <w:i/>
          <w:lang w:val="pt-BR"/>
        </w:rPr>
        <w:t>stemização</w:t>
      </w:r>
      <w:proofErr w:type="spellEnd"/>
      <w:r w:rsidRPr="00A335BE">
        <w:rPr>
          <w:lang w:val="pt-BR"/>
        </w:rPr>
        <w:t xml:space="preserve"> nas palavras citadas, todas poderiam ser reduzidas para a mesma “palavra”, que seria a raiz comum de todas as palavras, neste caso o resultado seria “</w:t>
      </w:r>
      <w:proofErr w:type="spellStart"/>
      <w:r w:rsidRPr="00A335BE">
        <w:rPr>
          <w:lang w:val="pt-BR"/>
        </w:rPr>
        <w:t>amig</w:t>
      </w:r>
      <w:proofErr w:type="spellEnd"/>
      <w:r w:rsidRPr="00A335BE">
        <w:rPr>
          <w:lang w:val="pt-BR"/>
        </w:rPr>
        <w:t xml:space="preserve">”. Dessa forma, é possível verificar se existe alguma relação entre os documentos que apresentam palavras que estejam agrupadas neste </w:t>
      </w:r>
      <w:r w:rsidRPr="00A335BE">
        <w:rPr>
          <w:i/>
          <w:lang w:val="pt-BR"/>
        </w:rPr>
        <w:t>cluster</w:t>
      </w:r>
      <w:r w:rsidRPr="00A335BE">
        <w:rPr>
          <w:lang w:val="pt-BR"/>
        </w:rPr>
        <w:t>.</w:t>
      </w:r>
    </w:p>
    <w:p w14:paraId="6212D34A" w14:textId="77777777" w:rsidR="00BF35D4" w:rsidRDefault="00BF35D4" w:rsidP="00905F26">
      <w:pPr>
        <w:spacing w:line="360" w:lineRule="auto"/>
        <w:ind w:firstLine="709"/>
        <w:jc w:val="both"/>
        <w:rPr>
          <w:lang w:val="pt-BR"/>
        </w:rPr>
      </w:pPr>
    </w:p>
    <w:p w14:paraId="39919BC5" w14:textId="749B11F8" w:rsidR="005B758F" w:rsidRPr="00A4107D" w:rsidRDefault="005B758F" w:rsidP="00905F26">
      <w:pPr>
        <w:pStyle w:val="Caption"/>
        <w:keepNext/>
        <w:rPr>
          <w:sz w:val="24"/>
          <w:szCs w:val="24"/>
        </w:rPr>
      </w:pPr>
      <w:r w:rsidRPr="00A4107D">
        <w:rPr>
          <w:sz w:val="24"/>
          <w:szCs w:val="24"/>
        </w:rPr>
        <w:t xml:space="preserve">Figura </w:t>
      </w:r>
      <w:r w:rsidR="00222590" w:rsidRPr="00A4107D">
        <w:rPr>
          <w:sz w:val="24"/>
          <w:szCs w:val="24"/>
        </w:rPr>
        <w:t>4</w:t>
      </w:r>
      <w:r w:rsidR="00294A80" w:rsidRPr="00A4107D">
        <w:rPr>
          <w:sz w:val="24"/>
          <w:szCs w:val="24"/>
        </w:rPr>
        <w:t xml:space="preserve"> </w:t>
      </w:r>
      <w:r w:rsidRPr="00A4107D">
        <w:rPr>
          <w:sz w:val="24"/>
          <w:szCs w:val="24"/>
        </w:rPr>
        <w:t>- Algoritmo de Oregon</w:t>
      </w:r>
      <w:r w:rsidR="00A2492A" w:rsidRPr="00A4107D">
        <w:rPr>
          <w:sz w:val="24"/>
          <w:szCs w:val="24"/>
        </w:rPr>
        <w:t xml:space="preserve"> Fonte: (ORENGO; HUYCK, 2001)</w:t>
      </w:r>
    </w:p>
    <w:p w14:paraId="7A67A42A" w14:textId="06C80DC1" w:rsidR="005410E7" w:rsidRDefault="00503D77" w:rsidP="00CF117E">
      <w:pPr>
        <w:spacing w:line="360" w:lineRule="auto"/>
        <w:jc w:val="center"/>
        <w:rPr>
          <w:lang w:val="pt-BR"/>
        </w:rPr>
      </w:pPr>
      <w:r w:rsidRPr="00082CE7">
        <w:rPr>
          <w:noProof/>
        </w:rPr>
        <w:drawing>
          <wp:inline distT="0" distB="0" distL="0" distR="0" wp14:anchorId="7F3C7079" wp14:editId="244BF13C">
            <wp:extent cx="4865431"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5431" cy="4114800"/>
                    </a:xfrm>
                    <a:prstGeom prst="rect">
                      <a:avLst/>
                    </a:prstGeom>
                  </pic:spPr>
                </pic:pic>
              </a:graphicData>
            </a:graphic>
          </wp:inline>
        </w:drawing>
      </w:r>
    </w:p>
    <w:p w14:paraId="5CE3BD68" w14:textId="51EB5F0A" w:rsidR="00A259D1" w:rsidRDefault="00A259D1" w:rsidP="00863FF6">
      <w:pPr>
        <w:spacing w:line="360" w:lineRule="auto"/>
        <w:ind w:firstLine="708"/>
        <w:jc w:val="both"/>
        <w:rPr>
          <w:lang w:val="pt-BR"/>
        </w:rPr>
      </w:pPr>
      <w:r w:rsidRPr="00A335BE">
        <w:rPr>
          <w:lang w:val="pt-BR"/>
        </w:rPr>
        <w:lastRenderedPageBreak/>
        <w:t xml:space="preserve">Como a eficiência de algoritmos de </w:t>
      </w:r>
      <w:proofErr w:type="spellStart"/>
      <w:r w:rsidRPr="003853E8">
        <w:rPr>
          <w:i/>
          <w:lang w:val="pt-BR"/>
        </w:rPr>
        <w:t>stemização</w:t>
      </w:r>
      <w:proofErr w:type="spellEnd"/>
      <w:r w:rsidRPr="00A335BE">
        <w:rPr>
          <w:lang w:val="pt-BR"/>
        </w:rPr>
        <w:t xml:space="preserve"> está fortemente ligada com a língua para </w:t>
      </w:r>
      <w:r w:rsidR="003B0750">
        <w:rPr>
          <w:lang w:val="pt-BR"/>
        </w:rPr>
        <w:t xml:space="preserve">a </w:t>
      </w:r>
      <w:r w:rsidRPr="00A335BE">
        <w:rPr>
          <w:lang w:val="pt-BR"/>
        </w:rPr>
        <w:t xml:space="preserve">qual o algoritmo foi desenvolvido (ORENGO; HUYCK, 2001), precisamos utilizar um algoritmo feito especificamente para a língua portuguesa. Neste estudo utilizamos o Algoritmo de </w:t>
      </w:r>
      <w:proofErr w:type="spellStart"/>
      <w:r w:rsidRPr="00A335BE">
        <w:rPr>
          <w:lang w:val="pt-BR"/>
        </w:rPr>
        <w:t>Orengo</w:t>
      </w:r>
      <w:proofErr w:type="spellEnd"/>
      <w:r w:rsidRPr="00A335BE">
        <w:rPr>
          <w:lang w:val="pt-BR"/>
        </w:rPr>
        <w:t xml:space="preserve"> (ORENGO; HUYCK, 2001) para fazer a </w:t>
      </w:r>
      <w:proofErr w:type="spellStart"/>
      <w:r w:rsidRPr="003853E8">
        <w:rPr>
          <w:i/>
          <w:lang w:val="pt-BR"/>
        </w:rPr>
        <w:t>stemização</w:t>
      </w:r>
      <w:proofErr w:type="spellEnd"/>
      <w:r w:rsidRPr="00A335BE">
        <w:rPr>
          <w:lang w:val="pt-BR"/>
        </w:rPr>
        <w:t xml:space="preserve"> das palavras das músicas coletadas. </w:t>
      </w:r>
      <w:r w:rsidR="00FD3D43">
        <w:rPr>
          <w:lang w:val="pt-BR"/>
        </w:rPr>
        <w:t>Na</w:t>
      </w:r>
      <w:r>
        <w:rPr>
          <w:lang w:val="pt-BR"/>
        </w:rPr>
        <w:t xml:space="preserve"> Figura </w:t>
      </w:r>
      <w:r w:rsidR="00222590">
        <w:rPr>
          <w:lang w:val="pt-BR"/>
        </w:rPr>
        <w:t>4</w:t>
      </w:r>
      <w:r w:rsidRPr="00A335BE">
        <w:rPr>
          <w:lang w:val="pt-BR"/>
        </w:rPr>
        <w:t xml:space="preserve"> é apresentado um diagrama explicando os passos seguidos pelo algoritmo de Oregon</w:t>
      </w:r>
      <w:r w:rsidR="00FD3D43">
        <w:rPr>
          <w:lang w:val="pt-BR"/>
        </w:rPr>
        <w:t>.</w:t>
      </w:r>
      <w:r w:rsidR="00AE1FF1">
        <w:rPr>
          <w:lang w:val="pt-BR"/>
        </w:rPr>
        <w:t xml:space="preserve"> Pode-se analisar que primeiramente o algoritmo verifica se a palavra termina com a letra “s”, se a resposta for sim</w:t>
      </w:r>
      <w:r w:rsidR="00281256">
        <w:rPr>
          <w:lang w:val="pt-BR"/>
        </w:rPr>
        <w:t>,</w:t>
      </w:r>
      <w:r w:rsidR="00AE1FF1">
        <w:rPr>
          <w:lang w:val="pt-BR"/>
        </w:rPr>
        <w:t xml:space="preserve"> é efetuada a “redução de plural”. Em seguida, é verificado se </w:t>
      </w:r>
      <w:r w:rsidR="00281256">
        <w:rPr>
          <w:lang w:val="pt-BR"/>
        </w:rPr>
        <w:t xml:space="preserve">a </w:t>
      </w:r>
      <w:r w:rsidR="00AE1FF1">
        <w:rPr>
          <w:lang w:val="pt-BR"/>
        </w:rPr>
        <w:t>palavra termina com a letra “a” e, caso termine, é efetuada a “redução de gênero feminino da palavra”, os próximos passos são “redução de aumentativo”, “redução de advérbio” e “redução de substantivo”, respectivamente. Então, é analisado se o sufixo da palavra foi removido, caso tenha sido removid</w:t>
      </w:r>
      <w:r w:rsidR="00547D8A">
        <w:rPr>
          <w:lang w:val="pt-BR"/>
        </w:rPr>
        <w:t>o</w:t>
      </w:r>
      <w:r w:rsidR="00AE1FF1">
        <w:rPr>
          <w:lang w:val="pt-BR"/>
        </w:rPr>
        <w:t xml:space="preserve">, é efetuada a remoção de acentos e o algoritmo é finalizado. Caso o sufixo ainda não tenha sido removido, é realizada a “redução de verbo” e verificado novamente se o sufixo foi removido. Desta vez, se o sufixo foi removido, é feita a remoção de acentos e o algoritmo é finalizado. Porém, caso o sufixo ainda não tenha sido removido, é feita a “remoção de vogais”, “remoção de acentos” e </w:t>
      </w:r>
      <w:r w:rsidR="00547D8A">
        <w:rPr>
          <w:lang w:val="pt-BR"/>
        </w:rPr>
        <w:t xml:space="preserve">então, </w:t>
      </w:r>
      <w:r w:rsidR="00AE1FF1">
        <w:rPr>
          <w:lang w:val="pt-BR"/>
        </w:rPr>
        <w:t>o algoritmo é finalizado.</w:t>
      </w:r>
    </w:p>
    <w:p w14:paraId="43C44DA6" w14:textId="77777777" w:rsidR="00A259D1" w:rsidRDefault="00A259D1" w:rsidP="00CF117E">
      <w:pPr>
        <w:spacing w:line="360" w:lineRule="auto"/>
        <w:jc w:val="center"/>
        <w:rPr>
          <w:lang w:val="pt-BR"/>
        </w:rPr>
      </w:pPr>
    </w:p>
    <w:p w14:paraId="12662F16" w14:textId="5E2527DC" w:rsidR="00281A8C" w:rsidRDefault="00544129" w:rsidP="00C60A64">
      <w:pPr>
        <w:spacing w:line="360" w:lineRule="auto"/>
        <w:jc w:val="both"/>
        <w:rPr>
          <w:b/>
          <w:lang w:val="pt-BR"/>
        </w:rPr>
      </w:pPr>
      <w:r>
        <w:rPr>
          <w:lang w:val="pt-BR"/>
        </w:rPr>
        <w:t>2</w:t>
      </w:r>
      <w:r w:rsidR="00281A8C">
        <w:rPr>
          <w:lang w:val="pt-BR"/>
        </w:rPr>
        <w:t>.</w:t>
      </w:r>
      <w:r>
        <w:rPr>
          <w:lang w:val="pt-BR"/>
        </w:rPr>
        <w:t>2</w:t>
      </w:r>
      <w:r w:rsidR="00281A8C">
        <w:rPr>
          <w:lang w:val="pt-BR"/>
        </w:rPr>
        <w:t xml:space="preserve"> </w:t>
      </w:r>
      <w:r w:rsidR="00281A8C" w:rsidRPr="00204B50">
        <w:rPr>
          <w:b/>
          <w:lang w:val="pt-BR"/>
        </w:rPr>
        <w:t>Algoritmos de classificação</w:t>
      </w:r>
    </w:p>
    <w:p w14:paraId="2F441AD4" w14:textId="1FCBD5EC" w:rsidR="00A44C17" w:rsidRPr="008D0180" w:rsidRDefault="00A44C17" w:rsidP="00E30144">
      <w:pPr>
        <w:spacing w:line="360" w:lineRule="auto"/>
        <w:ind w:firstLine="709"/>
        <w:jc w:val="both"/>
        <w:rPr>
          <w:lang w:val="pt-BR"/>
        </w:rPr>
      </w:pPr>
      <w:r w:rsidRPr="008D0180">
        <w:rPr>
          <w:lang w:val="pt-BR"/>
        </w:rPr>
        <w:t>A seguir, são brevemente apresentados os algoritmos de aprendizado</w:t>
      </w:r>
      <w:r w:rsidR="004D17A1" w:rsidRPr="008D0180">
        <w:rPr>
          <w:lang w:val="pt-BR"/>
        </w:rPr>
        <w:t xml:space="preserve"> </w:t>
      </w:r>
      <w:r w:rsidRPr="008D0180">
        <w:rPr>
          <w:lang w:val="pt-BR"/>
        </w:rPr>
        <w:t>de máquina utilizados neste estudo.</w:t>
      </w:r>
      <w:r w:rsidR="00547D8A" w:rsidRPr="008D0180">
        <w:rPr>
          <w:lang w:val="pt-BR"/>
        </w:rPr>
        <w:t xml:space="preserve"> Os algoritmos de classificação aqui utilizados são: </w:t>
      </w:r>
      <w:proofErr w:type="spellStart"/>
      <w:r w:rsidR="00547D8A" w:rsidRPr="008D0180">
        <w:rPr>
          <w:lang w:val="pt-BR"/>
        </w:rPr>
        <w:t>Naive</w:t>
      </w:r>
      <w:proofErr w:type="spellEnd"/>
      <w:r w:rsidR="00547D8A" w:rsidRPr="008D0180">
        <w:rPr>
          <w:lang w:val="pt-BR"/>
        </w:rPr>
        <w:t xml:space="preserve"> </w:t>
      </w:r>
      <w:proofErr w:type="spellStart"/>
      <w:r w:rsidR="00547D8A" w:rsidRPr="008D0180">
        <w:rPr>
          <w:lang w:val="pt-BR"/>
        </w:rPr>
        <w:t>Bayes</w:t>
      </w:r>
      <w:proofErr w:type="spellEnd"/>
      <w:r w:rsidR="00547D8A" w:rsidRPr="008D0180">
        <w:rPr>
          <w:lang w:val="pt-BR"/>
        </w:rPr>
        <w:t xml:space="preserve">, </w:t>
      </w:r>
      <w:proofErr w:type="spellStart"/>
      <w:r w:rsidR="00547D8A" w:rsidRPr="008D0180">
        <w:rPr>
          <w:i/>
          <w:lang w:val="pt-BR"/>
        </w:rPr>
        <w:t>Support</w:t>
      </w:r>
      <w:proofErr w:type="spellEnd"/>
      <w:r w:rsidR="00547D8A" w:rsidRPr="008D0180">
        <w:rPr>
          <w:i/>
          <w:lang w:val="pt-BR"/>
        </w:rPr>
        <w:t xml:space="preserve"> Vector </w:t>
      </w:r>
      <w:proofErr w:type="spellStart"/>
      <w:r w:rsidR="00547D8A" w:rsidRPr="008D0180">
        <w:rPr>
          <w:i/>
          <w:lang w:val="pt-BR"/>
        </w:rPr>
        <w:t>Machine</w:t>
      </w:r>
      <w:proofErr w:type="spellEnd"/>
      <w:r w:rsidR="00547D8A" w:rsidRPr="008D0180">
        <w:rPr>
          <w:lang w:val="pt-BR"/>
        </w:rPr>
        <w:t>, J48, KNN e K-</w:t>
      </w:r>
      <w:proofErr w:type="spellStart"/>
      <w:r w:rsidR="00547D8A" w:rsidRPr="008D0180">
        <w:rPr>
          <w:lang w:val="pt-BR"/>
        </w:rPr>
        <w:t>means</w:t>
      </w:r>
      <w:proofErr w:type="spellEnd"/>
      <w:r w:rsidR="00547D8A" w:rsidRPr="008D0180">
        <w:rPr>
          <w:lang w:val="pt-BR"/>
        </w:rPr>
        <w:t>.</w:t>
      </w:r>
    </w:p>
    <w:p w14:paraId="1AE9570D" w14:textId="5330CF18" w:rsidR="00CB4DE3" w:rsidRPr="008D0180" w:rsidRDefault="0042002E" w:rsidP="0042002E">
      <w:pPr>
        <w:spacing w:line="360" w:lineRule="auto"/>
        <w:ind w:firstLine="709"/>
        <w:jc w:val="both"/>
        <w:rPr>
          <w:lang w:val="pt-BR"/>
        </w:rPr>
      </w:pPr>
      <w:r w:rsidRPr="008D0180">
        <w:rPr>
          <w:lang w:val="pt-BR"/>
        </w:rPr>
        <w:t xml:space="preserve">O </w:t>
      </w:r>
      <w:proofErr w:type="spellStart"/>
      <w:r w:rsidR="00CB4DE3" w:rsidRPr="008D0180">
        <w:rPr>
          <w:lang w:val="pt-BR"/>
        </w:rPr>
        <w:t>Naive</w:t>
      </w:r>
      <w:proofErr w:type="spellEnd"/>
      <w:r w:rsidR="00CB4DE3" w:rsidRPr="008D0180">
        <w:rPr>
          <w:lang w:val="pt-BR"/>
        </w:rPr>
        <w:t xml:space="preserve"> </w:t>
      </w:r>
      <w:proofErr w:type="spellStart"/>
      <w:r w:rsidR="00CB4DE3" w:rsidRPr="008D0180">
        <w:rPr>
          <w:lang w:val="pt-BR"/>
        </w:rPr>
        <w:t>Bayes</w:t>
      </w:r>
      <w:proofErr w:type="spellEnd"/>
      <w:r w:rsidR="00CB4DE3" w:rsidRPr="008D0180">
        <w:rPr>
          <w:lang w:val="pt-BR"/>
        </w:rPr>
        <w:t xml:space="preserve"> é um classificador probabilístico que assume que tod</w:t>
      </w:r>
      <w:r w:rsidR="00446A51" w:rsidRPr="008D0180">
        <w:rPr>
          <w:lang w:val="pt-BR"/>
        </w:rPr>
        <w:t>o</w:t>
      </w:r>
      <w:r w:rsidR="00CB4DE3" w:rsidRPr="008D0180">
        <w:rPr>
          <w:lang w:val="pt-BR"/>
        </w:rPr>
        <w:t xml:space="preserve">s os atributos dos modelos de entrada são independentes </w:t>
      </w:r>
      <w:r w:rsidR="00281256" w:rsidRPr="008D0180">
        <w:rPr>
          <w:lang w:val="pt-BR"/>
        </w:rPr>
        <w:t>uns</w:t>
      </w:r>
      <w:r w:rsidR="00CB4DE3" w:rsidRPr="008D0180">
        <w:rPr>
          <w:lang w:val="pt-BR"/>
        </w:rPr>
        <w:t xml:space="preserve"> dos outros (MCCALLUM; NIGAM, 1998). </w:t>
      </w:r>
      <w:r w:rsidR="00F132CD" w:rsidRPr="008D0180">
        <w:rPr>
          <w:lang w:val="pt-BR"/>
        </w:rPr>
        <w:t xml:space="preserve">Em estudo </w:t>
      </w:r>
      <w:r w:rsidR="00F95B1D" w:rsidRPr="008D0180">
        <w:rPr>
          <w:lang w:val="pt-BR"/>
        </w:rPr>
        <w:t>publicado</w:t>
      </w:r>
      <w:r w:rsidR="00CB4DE3" w:rsidRPr="008D0180">
        <w:rPr>
          <w:lang w:val="pt-BR"/>
        </w:rPr>
        <w:t xml:space="preserve"> </w:t>
      </w:r>
      <w:r w:rsidR="00281256" w:rsidRPr="008D0180">
        <w:rPr>
          <w:lang w:val="pt-BR"/>
        </w:rPr>
        <w:t xml:space="preserve">em </w:t>
      </w:r>
      <w:r w:rsidR="00CB4DE3" w:rsidRPr="008D0180">
        <w:rPr>
          <w:lang w:val="pt-BR"/>
        </w:rPr>
        <w:t xml:space="preserve">2002, </w:t>
      </w:r>
      <w:proofErr w:type="spellStart"/>
      <w:r w:rsidR="00CB4DE3" w:rsidRPr="008D0180">
        <w:rPr>
          <w:lang w:val="pt-BR"/>
        </w:rPr>
        <w:t>Pang</w:t>
      </w:r>
      <w:proofErr w:type="spellEnd"/>
      <w:r w:rsidR="00CB4DE3" w:rsidRPr="008D0180">
        <w:rPr>
          <w:lang w:val="pt-BR"/>
        </w:rPr>
        <w:t xml:space="preserve"> et al. mostram que </w:t>
      </w:r>
      <w:r w:rsidR="008659EA" w:rsidRPr="008D0180">
        <w:rPr>
          <w:lang w:val="pt-BR"/>
        </w:rPr>
        <w:t>em certos cas</w:t>
      </w:r>
      <w:r w:rsidR="00CB4DE3" w:rsidRPr="008D0180">
        <w:rPr>
          <w:lang w:val="pt-BR"/>
        </w:rPr>
        <w:t>o</w:t>
      </w:r>
      <w:r w:rsidR="008659EA" w:rsidRPr="008D0180">
        <w:rPr>
          <w:lang w:val="pt-BR"/>
        </w:rPr>
        <w:t>s o</w:t>
      </w:r>
      <w:r w:rsidR="00CB4DE3" w:rsidRPr="008D0180">
        <w:rPr>
          <w:lang w:val="pt-BR"/>
        </w:rPr>
        <w:t xml:space="preserve"> </w:t>
      </w:r>
      <w:proofErr w:type="spellStart"/>
      <w:r w:rsidR="00CB4DE3" w:rsidRPr="008D0180">
        <w:rPr>
          <w:lang w:val="pt-BR"/>
        </w:rPr>
        <w:t>Naive</w:t>
      </w:r>
      <w:proofErr w:type="spellEnd"/>
      <w:r w:rsidR="00CB4DE3" w:rsidRPr="008D0180">
        <w:rPr>
          <w:lang w:val="pt-BR"/>
        </w:rPr>
        <w:t xml:space="preserve"> </w:t>
      </w:r>
      <w:proofErr w:type="spellStart"/>
      <w:r w:rsidR="00CB4DE3" w:rsidRPr="008D0180">
        <w:rPr>
          <w:lang w:val="pt-BR"/>
        </w:rPr>
        <w:t>Bayes</w:t>
      </w:r>
      <w:proofErr w:type="spellEnd"/>
      <w:r w:rsidR="00CB4DE3" w:rsidRPr="008D0180">
        <w:rPr>
          <w:lang w:val="pt-BR"/>
        </w:rPr>
        <w:t xml:space="preserve"> apresenta resultados próximos a algoritmos</w:t>
      </w:r>
      <w:r w:rsidR="00F132CD" w:rsidRPr="008D0180">
        <w:rPr>
          <w:lang w:val="pt-BR"/>
        </w:rPr>
        <w:t xml:space="preserve"> mais complexos no problema de </w:t>
      </w:r>
      <w:r w:rsidR="00CB4DE3" w:rsidRPr="008D0180">
        <w:rPr>
          <w:lang w:val="pt-BR"/>
        </w:rPr>
        <w:t>polarização de documentos de texto.</w:t>
      </w:r>
    </w:p>
    <w:p w14:paraId="04BD56DB" w14:textId="6007F020" w:rsidR="00CB4DE3" w:rsidRPr="008D0180" w:rsidRDefault="00CB4DE3" w:rsidP="00E30144">
      <w:pPr>
        <w:spacing w:line="360" w:lineRule="auto"/>
        <w:ind w:firstLine="709"/>
        <w:jc w:val="both"/>
        <w:rPr>
          <w:lang w:val="pt-BR"/>
        </w:rPr>
      </w:pPr>
      <w:r w:rsidRPr="008D0180">
        <w:rPr>
          <w:lang w:val="pt-BR"/>
        </w:rPr>
        <w:t xml:space="preserve">Máquinas de vetores de suporte (SVM, do inglês: </w:t>
      </w:r>
      <w:proofErr w:type="spellStart"/>
      <w:r w:rsidRPr="008D0180">
        <w:rPr>
          <w:i/>
          <w:lang w:val="pt-BR"/>
        </w:rPr>
        <w:t>support</w:t>
      </w:r>
      <w:proofErr w:type="spellEnd"/>
      <w:r w:rsidRPr="008D0180">
        <w:rPr>
          <w:i/>
          <w:lang w:val="pt-BR"/>
        </w:rPr>
        <w:t xml:space="preserve"> vector </w:t>
      </w:r>
      <w:proofErr w:type="spellStart"/>
      <w:r w:rsidRPr="008D0180">
        <w:rPr>
          <w:i/>
          <w:lang w:val="pt-BR"/>
        </w:rPr>
        <w:t>machine</w:t>
      </w:r>
      <w:proofErr w:type="spellEnd"/>
      <w:r w:rsidRPr="008D0180">
        <w:rPr>
          <w:lang w:val="pt-BR"/>
        </w:rPr>
        <w:t xml:space="preserve">) é um popular método de aprendizado de máquina para resolver problemas de classificação, regressão e outros problemas de aprendizado de máquina (CHANG; LIN, 2011). O algoritmo de </w:t>
      </w:r>
      <w:r w:rsidR="003B2759" w:rsidRPr="008D0180">
        <w:rPr>
          <w:lang w:val="pt-BR"/>
        </w:rPr>
        <w:t>m</w:t>
      </w:r>
      <w:r w:rsidRPr="008D0180">
        <w:rPr>
          <w:lang w:val="pt-BR"/>
        </w:rPr>
        <w:t xml:space="preserve">áquinas de vetores de suporte foi utilizado neste estudo por </w:t>
      </w:r>
      <w:r w:rsidR="00D06E73" w:rsidRPr="008D0180">
        <w:rPr>
          <w:lang w:val="pt-BR"/>
        </w:rPr>
        <w:t>apresentar</w:t>
      </w:r>
      <w:r w:rsidRPr="008D0180">
        <w:rPr>
          <w:lang w:val="pt-BR"/>
        </w:rPr>
        <w:t xml:space="preserve"> alta performance nos problemas de classificação textual (HU; DOWNIE; EHMANN, 2009). Neste estudo, utilizamos </w:t>
      </w:r>
      <w:r w:rsidR="003801E7" w:rsidRPr="008D0180">
        <w:rPr>
          <w:lang w:val="pt-BR"/>
        </w:rPr>
        <w:t xml:space="preserve">duas implementações de SVM: </w:t>
      </w:r>
      <w:proofErr w:type="spellStart"/>
      <w:r w:rsidRPr="008D0180">
        <w:rPr>
          <w:lang w:val="pt-BR"/>
        </w:rPr>
        <w:t>LibSVM</w:t>
      </w:r>
      <w:proofErr w:type="spellEnd"/>
      <w:r w:rsidRPr="008D0180">
        <w:rPr>
          <w:lang w:val="pt-BR"/>
        </w:rPr>
        <w:t xml:space="preserve"> (CHANG; LIN, 2011)</w:t>
      </w:r>
      <w:r w:rsidR="003801E7" w:rsidRPr="008D0180">
        <w:rPr>
          <w:lang w:val="pt-BR"/>
        </w:rPr>
        <w:t xml:space="preserve"> e </w:t>
      </w:r>
      <w:proofErr w:type="spellStart"/>
      <w:r w:rsidR="00872CC1" w:rsidRPr="008D0180">
        <w:rPr>
          <w:i/>
          <w:lang w:val="pt-BR"/>
        </w:rPr>
        <w:t>Sequential</w:t>
      </w:r>
      <w:proofErr w:type="spellEnd"/>
      <w:r w:rsidR="00872CC1" w:rsidRPr="008D0180">
        <w:rPr>
          <w:i/>
          <w:lang w:val="pt-BR"/>
        </w:rPr>
        <w:t xml:space="preserve"> </w:t>
      </w:r>
      <w:proofErr w:type="spellStart"/>
      <w:r w:rsidR="00872CC1" w:rsidRPr="008D0180">
        <w:rPr>
          <w:i/>
          <w:lang w:val="pt-BR"/>
        </w:rPr>
        <w:t>minimal</w:t>
      </w:r>
      <w:proofErr w:type="spellEnd"/>
      <w:r w:rsidR="00872CC1" w:rsidRPr="008D0180">
        <w:rPr>
          <w:i/>
          <w:lang w:val="pt-BR"/>
        </w:rPr>
        <w:t xml:space="preserve"> </w:t>
      </w:r>
      <w:proofErr w:type="spellStart"/>
      <w:r w:rsidR="00872CC1" w:rsidRPr="008D0180">
        <w:rPr>
          <w:i/>
          <w:lang w:val="pt-BR"/>
        </w:rPr>
        <w:t>optimization</w:t>
      </w:r>
      <w:proofErr w:type="spellEnd"/>
      <w:r w:rsidR="00872CC1" w:rsidRPr="008D0180">
        <w:rPr>
          <w:lang w:val="pt-BR"/>
        </w:rPr>
        <w:t xml:space="preserve"> (</w:t>
      </w:r>
      <w:r w:rsidR="003801E7" w:rsidRPr="008D0180">
        <w:rPr>
          <w:lang w:val="pt-BR"/>
        </w:rPr>
        <w:t>SMO</w:t>
      </w:r>
      <w:r w:rsidR="00872CC1" w:rsidRPr="008D0180">
        <w:rPr>
          <w:lang w:val="pt-BR"/>
        </w:rPr>
        <w:t>)</w:t>
      </w:r>
      <w:r w:rsidR="0070344E" w:rsidRPr="008D0180">
        <w:rPr>
          <w:lang w:val="pt-BR"/>
        </w:rPr>
        <w:t xml:space="preserve"> (PLATT, 1998)</w:t>
      </w:r>
      <w:r w:rsidR="003801E7" w:rsidRPr="008D0180">
        <w:rPr>
          <w:lang w:val="pt-BR"/>
        </w:rPr>
        <w:t>.</w:t>
      </w:r>
    </w:p>
    <w:p w14:paraId="56E49F26" w14:textId="15C7587F" w:rsidR="00A51703" w:rsidRPr="008D0180" w:rsidRDefault="00CB4DE3" w:rsidP="00E30144">
      <w:pPr>
        <w:spacing w:line="360" w:lineRule="auto"/>
        <w:ind w:firstLine="709"/>
        <w:jc w:val="both"/>
        <w:rPr>
          <w:lang w:val="pt-BR"/>
        </w:rPr>
      </w:pPr>
      <w:r w:rsidRPr="008D0180">
        <w:rPr>
          <w:lang w:val="pt-BR"/>
        </w:rPr>
        <w:t>O algoritmo J48 é uma implementação do algoritmo de árvore de decisão C4.5. O J48 cria uma árvore de decisão</w:t>
      </w:r>
      <w:r w:rsidR="00446A51" w:rsidRPr="008D0180">
        <w:rPr>
          <w:lang w:val="pt-BR"/>
        </w:rPr>
        <w:t xml:space="preserve"> a</w:t>
      </w:r>
      <w:r w:rsidRPr="008D0180">
        <w:rPr>
          <w:lang w:val="pt-BR"/>
        </w:rPr>
        <w:t xml:space="preserve"> partir dos dados do modelo</w:t>
      </w:r>
      <w:r w:rsidR="00340C99" w:rsidRPr="008D0180">
        <w:rPr>
          <w:lang w:val="pt-BR"/>
        </w:rPr>
        <w:t xml:space="preserve"> utilizado. Essa árvore</w:t>
      </w:r>
      <w:r w:rsidRPr="008D0180">
        <w:rPr>
          <w:lang w:val="pt-BR"/>
        </w:rPr>
        <w:t xml:space="preserve"> é então aplicada </w:t>
      </w:r>
      <w:r w:rsidRPr="008D0180">
        <w:rPr>
          <w:lang w:val="pt-BR"/>
        </w:rPr>
        <w:lastRenderedPageBreak/>
        <w:t xml:space="preserve">em cada </w:t>
      </w:r>
      <w:proofErr w:type="spellStart"/>
      <w:r w:rsidRPr="008D0180">
        <w:rPr>
          <w:lang w:val="pt-BR"/>
        </w:rPr>
        <w:t>tupla</w:t>
      </w:r>
      <w:proofErr w:type="spellEnd"/>
      <w:r w:rsidRPr="008D0180">
        <w:rPr>
          <w:lang w:val="pt-BR"/>
        </w:rPr>
        <w:t xml:space="preserve"> da base de dados</w:t>
      </w:r>
      <w:r w:rsidR="00281256" w:rsidRPr="008D0180">
        <w:rPr>
          <w:lang w:val="pt-BR"/>
        </w:rPr>
        <w:t>,</w:t>
      </w:r>
      <w:r w:rsidRPr="008D0180">
        <w:rPr>
          <w:lang w:val="pt-BR"/>
        </w:rPr>
        <w:t xml:space="preserve"> resultando em uma classificação para a respectiva </w:t>
      </w:r>
      <w:proofErr w:type="spellStart"/>
      <w:r w:rsidRPr="008D0180">
        <w:rPr>
          <w:lang w:val="pt-BR"/>
        </w:rPr>
        <w:t>tupla</w:t>
      </w:r>
      <w:proofErr w:type="spellEnd"/>
      <w:r w:rsidRPr="008D0180">
        <w:rPr>
          <w:lang w:val="pt-BR"/>
        </w:rPr>
        <w:t xml:space="preserve"> (PATIL, 2013).</w:t>
      </w:r>
    </w:p>
    <w:p w14:paraId="1A857115" w14:textId="648E7135" w:rsidR="00A51703" w:rsidRPr="008D0180" w:rsidRDefault="00A51703" w:rsidP="00E30144">
      <w:pPr>
        <w:spacing w:line="360" w:lineRule="auto"/>
        <w:ind w:firstLine="709"/>
        <w:jc w:val="both"/>
        <w:rPr>
          <w:lang w:val="pt-BR"/>
        </w:rPr>
      </w:pPr>
      <w:r w:rsidRPr="008D0180">
        <w:rPr>
          <w:lang w:val="pt-BR"/>
        </w:rPr>
        <w:t>K vizinhos mais próximos (do ingl</w:t>
      </w:r>
      <w:r w:rsidR="005877C5" w:rsidRPr="008D0180">
        <w:rPr>
          <w:lang w:val="pt-BR"/>
        </w:rPr>
        <w:t>ê</w:t>
      </w:r>
      <w:r w:rsidRPr="008D0180">
        <w:rPr>
          <w:lang w:val="pt-BR"/>
        </w:rPr>
        <w:t xml:space="preserve">s, </w:t>
      </w:r>
      <w:r w:rsidRPr="008D0180">
        <w:rPr>
          <w:i/>
          <w:lang w:val="pt-BR"/>
        </w:rPr>
        <w:t xml:space="preserve">K </w:t>
      </w:r>
      <w:proofErr w:type="spellStart"/>
      <w:r w:rsidRPr="008D0180">
        <w:rPr>
          <w:i/>
          <w:lang w:val="pt-BR"/>
        </w:rPr>
        <w:t>Nearest</w:t>
      </w:r>
      <w:proofErr w:type="spellEnd"/>
      <w:r w:rsidRPr="008D0180">
        <w:rPr>
          <w:i/>
          <w:lang w:val="pt-BR"/>
        </w:rPr>
        <w:t xml:space="preserve"> </w:t>
      </w:r>
      <w:proofErr w:type="spellStart"/>
      <w:r w:rsidRPr="008D0180">
        <w:rPr>
          <w:i/>
          <w:lang w:val="pt-BR"/>
        </w:rPr>
        <w:t>Neighbour</w:t>
      </w:r>
      <w:proofErr w:type="spellEnd"/>
      <w:r w:rsidRPr="008D0180">
        <w:rPr>
          <w:i/>
          <w:lang w:val="pt-BR"/>
        </w:rPr>
        <w:t xml:space="preserve"> </w:t>
      </w:r>
      <w:proofErr w:type="spellStart"/>
      <w:r w:rsidRPr="008D0180">
        <w:rPr>
          <w:i/>
          <w:lang w:val="pt-BR"/>
        </w:rPr>
        <w:t>Classifier</w:t>
      </w:r>
      <w:proofErr w:type="spellEnd"/>
      <w:r w:rsidR="00F63BC2" w:rsidRPr="008D0180">
        <w:rPr>
          <w:lang w:val="pt-BR"/>
        </w:rPr>
        <w:t xml:space="preserve"> ou KNN</w:t>
      </w:r>
      <w:r w:rsidRPr="008D0180">
        <w:rPr>
          <w:lang w:val="pt-BR"/>
        </w:rPr>
        <w:t xml:space="preserve">), é um algoritmo que cria classes através do modelo de dados aplicado ao algoritmo. Um objeto é classificado de acordo com os vizinhos mais próximos do objeto em questão (YONG; YOUWEN; SHIXIONG, 2009). Apesar de ser um dos algoritmos de classificação mais simples que existe (CUNNINGHAM; DELANY, 2007), quando o </w:t>
      </w:r>
      <w:proofErr w:type="spellStart"/>
      <w:r w:rsidRPr="008D0180">
        <w:rPr>
          <w:i/>
          <w:lang w:val="pt-BR"/>
        </w:rPr>
        <w:t>dataset</w:t>
      </w:r>
      <w:proofErr w:type="spellEnd"/>
      <w:r w:rsidRPr="008D0180">
        <w:rPr>
          <w:lang w:val="pt-BR"/>
        </w:rPr>
        <w:t xml:space="preserve"> de treino é muito grande, o algoritmo sofre com a necessidade de grande poder computacional (GAYATHRI, 2013).</w:t>
      </w:r>
    </w:p>
    <w:p w14:paraId="278AEFB8" w14:textId="44A46C95" w:rsidR="00CB4DE3" w:rsidRPr="00A335BE" w:rsidRDefault="00A51703" w:rsidP="00E30144">
      <w:pPr>
        <w:spacing w:line="360" w:lineRule="auto"/>
        <w:ind w:firstLine="709"/>
        <w:jc w:val="both"/>
        <w:rPr>
          <w:lang w:val="pt-BR"/>
        </w:rPr>
      </w:pPr>
      <w:r w:rsidRPr="008D0180">
        <w:rPr>
          <w:lang w:val="pt-BR"/>
        </w:rPr>
        <w:t>K-</w:t>
      </w:r>
      <w:proofErr w:type="spellStart"/>
      <w:proofErr w:type="gramStart"/>
      <w:r w:rsidRPr="008D0180">
        <w:rPr>
          <w:lang w:val="pt-BR"/>
        </w:rPr>
        <w:t>means</w:t>
      </w:r>
      <w:proofErr w:type="spellEnd"/>
      <w:proofErr w:type="gramEnd"/>
      <w:r w:rsidRPr="008D0180">
        <w:rPr>
          <w:lang w:val="pt-BR"/>
        </w:rPr>
        <w:t xml:space="preserve"> é um método de </w:t>
      </w:r>
      <w:proofErr w:type="spellStart"/>
      <w:r w:rsidRPr="008D0180">
        <w:rPr>
          <w:i/>
          <w:lang w:val="pt-BR"/>
        </w:rPr>
        <w:t>clustering</w:t>
      </w:r>
      <w:proofErr w:type="spellEnd"/>
      <w:r w:rsidRPr="008D0180">
        <w:rPr>
          <w:lang w:val="pt-BR"/>
        </w:rPr>
        <w:t xml:space="preserve"> que automaticamente separa instâncias de uma base de dados em um número </w:t>
      </w:r>
      <w:r w:rsidRPr="008D0180">
        <w:rPr>
          <w:i/>
          <w:lang w:val="pt-BR"/>
        </w:rPr>
        <w:t>k</w:t>
      </w:r>
      <w:r w:rsidRPr="008D0180">
        <w:rPr>
          <w:lang w:val="pt-BR"/>
        </w:rPr>
        <w:t xml:space="preserve"> de grupos (WAGSTAF et al., 2001). Por ser um algoritmo relativamente simples e que não requer muito poder de processamento, o K-</w:t>
      </w:r>
      <w:proofErr w:type="spellStart"/>
      <w:r w:rsidRPr="008D0180">
        <w:rPr>
          <w:lang w:val="pt-BR"/>
        </w:rPr>
        <w:t>means</w:t>
      </w:r>
      <w:proofErr w:type="spellEnd"/>
      <w:r w:rsidRPr="008D0180">
        <w:rPr>
          <w:lang w:val="pt-BR"/>
        </w:rPr>
        <w:t xml:space="preserve"> pode ser utilizado no processamento de grandes bases de dados (MACQUEEN, 1967).</w:t>
      </w:r>
    </w:p>
    <w:p w14:paraId="5CF9C847" w14:textId="3BAF2F1B" w:rsidR="008F2AE9" w:rsidRPr="00A6284F" w:rsidRDefault="00C7475D" w:rsidP="00C7475D">
      <w:pPr>
        <w:pStyle w:val="Heading1"/>
        <w:numPr>
          <w:ilvl w:val="0"/>
          <w:numId w:val="0"/>
        </w:numPr>
        <w:ind w:left="432" w:hanging="432"/>
        <w:jc w:val="both"/>
      </w:pPr>
      <w:r>
        <w:lastRenderedPageBreak/>
        <w:t>3</w:t>
      </w:r>
      <w:r>
        <w:tab/>
      </w:r>
      <w:r w:rsidR="00A6284F" w:rsidRPr="00A6284F">
        <w:t>desenvolvimento da solução</w:t>
      </w:r>
    </w:p>
    <w:p w14:paraId="75854660" w14:textId="7D2FDE0E" w:rsidR="002E6B8B" w:rsidRPr="002E6B8B" w:rsidRDefault="00FE5EF7" w:rsidP="00E30144">
      <w:pPr>
        <w:pStyle w:val="TextodoTrabalho"/>
        <w:spacing w:before="0" w:after="0"/>
        <w:ind w:firstLine="709"/>
      </w:pPr>
      <w:r>
        <w:t>A seguir</w:t>
      </w:r>
      <w:r w:rsidR="002E6B8B">
        <w:t xml:space="preserve">, </w:t>
      </w:r>
      <w:r w:rsidR="005978F8">
        <w:t>é</w:t>
      </w:r>
      <w:r w:rsidR="002E6B8B">
        <w:t xml:space="preserve"> </w:t>
      </w:r>
      <w:r w:rsidR="00246009">
        <w:t xml:space="preserve">abordado </w:t>
      </w:r>
      <w:r w:rsidR="00A6284F">
        <w:t>o desenvolvimento da soluç</w:t>
      </w:r>
      <w:r w:rsidR="00166607">
        <w:t>ão propo</w:t>
      </w:r>
      <w:r w:rsidR="00A6284F">
        <w:t>sta</w:t>
      </w:r>
      <w:r w:rsidR="0085539A">
        <w:t xml:space="preserve"> para resolver o problema de classificação de letras de músicas na língua portuguesa</w:t>
      </w:r>
      <w:r w:rsidR="00A6284F">
        <w:t>.</w:t>
      </w:r>
      <w:r w:rsidR="007416D4">
        <w:t xml:space="preserve"> Primeiramente, uma explicação geral da s</w:t>
      </w:r>
      <w:r w:rsidR="00223B0A">
        <w:t xml:space="preserve">olução </w:t>
      </w:r>
      <w:r w:rsidR="00D85646">
        <w:t>é</w:t>
      </w:r>
      <w:r w:rsidR="00223B0A">
        <w:t xml:space="preserve"> apresentada,</w:t>
      </w:r>
      <w:r w:rsidR="007416D4">
        <w:t xml:space="preserve"> em seguida</w:t>
      </w:r>
      <w:r w:rsidR="000B6CF8">
        <w:t>,</w:t>
      </w:r>
      <w:r w:rsidR="007416D4">
        <w:t xml:space="preserve"> </w:t>
      </w:r>
      <w:r w:rsidR="005978F8">
        <w:t>são</w:t>
      </w:r>
      <w:r w:rsidR="00223B0A">
        <w:t xml:space="preserve"> </w:t>
      </w:r>
      <w:r w:rsidR="000B6CF8">
        <w:t>detalhados</w:t>
      </w:r>
      <w:r w:rsidR="00223B0A">
        <w:t xml:space="preserve"> os passos tomados para a criação de um corpus contendo informações musicais. </w:t>
      </w:r>
      <w:r w:rsidR="002B1960">
        <w:t>É explicado</w:t>
      </w:r>
      <w:r w:rsidR="00223B0A">
        <w:t xml:space="preserve"> como as letras das músicas foram coletadas e como as músicas foram inicialmente clas</w:t>
      </w:r>
      <w:r w:rsidR="00F300AD">
        <w:t xml:space="preserve">sificadas. Por fim, </w:t>
      </w:r>
      <w:r w:rsidR="005978F8">
        <w:t>é abordada</w:t>
      </w:r>
      <w:r w:rsidR="00F300AD">
        <w:t xml:space="preserve"> a criação de um modelo para posterior utilização de algoritmos de aprendizado de máquina.</w:t>
      </w:r>
    </w:p>
    <w:p w14:paraId="14E9BC7A" w14:textId="61FC199D" w:rsidR="00EF5053" w:rsidRPr="00EF5053" w:rsidRDefault="00926B4E" w:rsidP="004C47FA">
      <w:pPr>
        <w:pStyle w:val="Heading2"/>
        <w:numPr>
          <w:ilvl w:val="0"/>
          <w:numId w:val="0"/>
        </w:numPr>
      </w:pPr>
      <w:r>
        <w:t>3</w:t>
      </w:r>
      <w:r w:rsidR="0067056F">
        <w:t>.1   Proposta de Solução</w:t>
      </w:r>
    </w:p>
    <w:p w14:paraId="4D0DB9A5" w14:textId="0A0B569D" w:rsidR="003D70D1" w:rsidRDefault="00F53528" w:rsidP="00F15ED5">
      <w:pPr>
        <w:widowControl w:val="0"/>
        <w:autoSpaceDE w:val="0"/>
        <w:autoSpaceDN w:val="0"/>
        <w:adjustRightInd w:val="0"/>
        <w:spacing w:line="360" w:lineRule="auto"/>
        <w:ind w:firstLine="709"/>
        <w:jc w:val="both"/>
        <w:rPr>
          <w:lang w:val="pt-BR"/>
        </w:rPr>
      </w:pPr>
      <w:r w:rsidRPr="00A335BE">
        <w:rPr>
          <w:lang w:val="pt-BR"/>
        </w:rPr>
        <w:t xml:space="preserve">Para solucionar o problema de classificar músicas na língua portuguesa </w:t>
      </w:r>
      <w:r w:rsidR="00357E24" w:rsidRPr="00A335BE">
        <w:rPr>
          <w:lang w:val="pt-BR"/>
        </w:rPr>
        <w:t xml:space="preserve">quanto </w:t>
      </w:r>
      <w:r w:rsidR="005978F8">
        <w:rPr>
          <w:lang w:val="pt-BR"/>
        </w:rPr>
        <w:t>à</w:t>
      </w:r>
      <w:r w:rsidR="00DF72F3">
        <w:rPr>
          <w:lang w:val="pt-BR"/>
        </w:rPr>
        <w:t xml:space="preserve"> </w:t>
      </w:r>
      <w:r w:rsidR="00357E24" w:rsidRPr="00A335BE">
        <w:rPr>
          <w:lang w:val="pt-BR"/>
        </w:rPr>
        <w:t>polaridade</w:t>
      </w:r>
      <w:r w:rsidRPr="00A335BE">
        <w:rPr>
          <w:lang w:val="pt-BR"/>
        </w:rPr>
        <w:t xml:space="preserve">, </w:t>
      </w:r>
      <w:r w:rsidR="00795C38" w:rsidRPr="00A335BE">
        <w:rPr>
          <w:lang w:val="pt-BR"/>
        </w:rPr>
        <w:t>propomos</w:t>
      </w:r>
      <w:r w:rsidR="00E53618" w:rsidRPr="00A335BE">
        <w:rPr>
          <w:lang w:val="pt-BR"/>
        </w:rPr>
        <w:t xml:space="preserve"> uma adaptação </w:t>
      </w:r>
      <w:r w:rsidR="009A614D" w:rsidRPr="00A335BE">
        <w:rPr>
          <w:lang w:val="pt-BR"/>
        </w:rPr>
        <w:t xml:space="preserve">de método utilizado por </w:t>
      </w:r>
      <w:proofErr w:type="spellStart"/>
      <w:r w:rsidR="009A614D" w:rsidRPr="00A335BE">
        <w:rPr>
          <w:lang w:val="pt-BR"/>
        </w:rPr>
        <w:t>Furuya</w:t>
      </w:r>
      <w:proofErr w:type="spellEnd"/>
      <w:r w:rsidR="009A614D" w:rsidRPr="00A335BE">
        <w:rPr>
          <w:lang w:val="pt-BR"/>
        </w:rPr>
        <w:t xml:space="preserve"> et al</w:t>
      </w:r>
      <w:r w:rsidR="00720810">
        <w:rPr>
          <w:lang w:val="pt-BR"/>
        </w:rPr>
        <w:t>.</w:t>
      </w:r>
      <w:r w:rsidR="009A614D" w:rsidRPr="00A335BE">
        <w:rPr>
          <w:lang w:val="pt-BR"/>
        </w:rPr>
        <w:t xml:space="preserve"> (2014)</w:t>
      </w:r>
      <w:r w:rsidR="00446A51">
        <w:rPr>
          <w:lang w:val="pt-BR"/>
        </w:rPr>
        <w:t xml:space="preserve"> para a coleta e tratamento dos dados.</w:t>
      </w:r>
      <w:r w:rsidR="0063594A">
        <w:rPr>
          <w:lang w:val="pt-BR"/>
        </w:rPr>
        <w:t xml:space="preserve"> </w:t>
      </w:r>
      <w:r w:rsidR="00531C85">
        <w:rPr>
          <w:lang w:val="pt-BR"/>
        </w:rPr>
        <w:t xml:space="preserve">A figura </w:t>
      </w:r>
      <w:r w:rsidR="00222590">
        <w:rPr>
          <w:lang w:val="pt-BR"/>
        </w:rPr>
        <w:t>5</w:t>
      </w:r>
      <w:r w:rsidR="00E166D3">
        <w:rPr>
          <w:lang w:val="pt-BR"/>
        </w:rPr>
        <w:t xml:space="preserve"> </w:t>
      </w:r>
      <w:r w:rsidR="00531C85">
        <w:rPr>
          <w:lang w:val="pt-BR"/>
        </w:rPr>
        <w:t>apresenta o processo de classificação de músicas na língua portuguesa.</w:t>
      </w:r>
    </w:p>
    <w:p w14:paraId="41D90643" w14:textId="77777777" w:rsidR="0047633D" w:rsidRPr="00A335BE" w:rsidRDefault="0047633D" w:rsidP="0047633D">
      <w:pPr>
        <w:widowControl w:val="0"/>
        <w:autoSpaceDE w:val="0"/>
        <w:autoSpaceDN w:val="0"/>
        <w:adjustRightInd w:val="0"/>
        <w:spacing w:line="360" w:lineRule="auto"/>
        <w:jc w:val="both"/>
        <w:rPr>
          <w:lang w:val="pt-BR"/>
        </w:rPr>
      </w:pPr>
    </w:p>
    <w:p w14:paraId="2297C93B" w14:textId="13D7CAFB" w:rsidR="00446A51" w:rsidRPr="00531C85" w:rsidRDefault="00446A51" w:rsidP="00446A51">
      <w:pPr>
        <w:pStyle w:val="Caption"/>
        <w:keepNext/>
        <w:rPr>
          <w:sz w:val="24"/>
          <w:szCs w:val="24"/>
        </w:rPr>
      </w:pPr>
      <w:r w:rsidRPr="00531C85">
        <w:rPr>
          <w:sz w:val="24"/>
          <w:szCs w:val="24"/>
        </w:rPr>
        <w:t xml:space="preserve">Figura </w:t>
      </w:r>
      <w:r w:rsidR="00222590">
        <w:rPr>
          <w:sz w:val="24"/>
          <w:szCs w:val="24"/>
        </w:rPr>
        <w:t>5</w:t>
      </w:r>
      <w:r w:rsidRPr="00531C85">
        <w:rPr>
          <w:sz w:val="24"/>
          <w:szCs w:val="24"/>
        </w:rPr>
        <w:t xml:space="preserve"> - Processo do estudo</w:t>
      </w:r>
    </w:p>
    <w:p w14:paraId="340FB18E" w14:textId="320AC6D6" w:rsidR="00D040EF" w:rsidRDefault="003A1282" w:rsidP="004C47FA">
      <w:pPr>
        <w:widowControl w:val="0"/>
        <w:autoSpaceDE w:val="0"/>
        <w:autoSpaceDN w:val="0"/>
        <w:adjustRightInd w:val="0"/>
        <w:spacing w:line="360" w:lineRule="auto"/>
        <w:jc w:val="both"/>
      </w:pPr>
      <w:r>
        <w:rPr>
          <w:noProof/>
        </w:rPr>
        <w:drawing>
          <wp:inline distT="0" distB="0" distL="0" distR="0" wp14:anchorId="627ACAE5" wp14:editId="7E02B5D7">
            <wp:extent cx="5913783" cy="3885826"/>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_tcc.png"/>
                    <pic:cNvPicPr/>
                  </pic:nvPicPr>
                  <pic:blipFill>
                    <a:blip r:embed="rId15">
                      <a:extLst>
                        <a:ext uri="{28A0092B-C50C-407E-A947-70E740481C1C}">
                          <a14:useLocalDpi xmlns:a14="http://schemas.microsoft.com/office/drawing/2010/main" val="0"/>
                        </a:ext>
                      </a:extLst>
                    </a:blip>
                    <a:stretch>
                      <a:fillRect/>
                    </a:stretch>
                  </pic:blipFill>
                  <pic:spPr>
                    <a:xfrm>
                      <a:off x="0" y="0"/>
                      <a:ext cx="5916885" cy="3887864"/>
                    </a:xfrm>
                    <a:prstGeom prst="rect">
                      <a:avLst/>
                    </a:prstGeom>
                  </pic:spPr>
                </pic:pic>
              </a:graphicData>
            </a:graphic>
          </wp:inline>
        </w:drawing>
      </w:r>
    </w:p>
    <w:p w14:paraId="591B553F" w14:textId="77777777" w:rsidR="00D040EF" w:rsidRDefault="00D040EF" w:rsidP="004C47FA">
      <w:pPr>
        <w:widowControl w:val="0"/>
        <w:autoSpaceDE w:val="0"/>
        <w:autoSpaceDN w:val="0"/>
        <w:adjustRightInd w:val="0"/>
        <w:spacing w:line="360" w:lineRule="auto"/>
        <w:jc w:val="both"/>
      </w:pPr>
    </w:p>
    <w:p w14:paraId="08A248BA" w14:textId="708356BB" w:rsidR="00CA23CF" w:rsidRPr="00A335BE" w:rsidRDefault="002A5DB0" w:rsidP="00F15ED5">
      <w:pPr>
        <w:widowControl w:val="0"/>
        <w:autoSpaceDE w:val="0"/>
        <w:autoSpaceDN w:val="0"/>
        <w:adjustRightInd w:val="0"/>
        <w:spacing w:line="360" w:lineRule="auto"/>
        <w:ind w:firstLine="709"/>
        <w:jc w:val="both"/>
        <w:rPr>
          <w:lang w:val="pt-BR"/>
        </w:rPr>
      </w:pPr>
      <w:r>
        <w:rPr>
          <w:lang w:val="pt-BR"/>
        </w:rPr>
        <w:t xml:space="preserve">Primeiramente, </w:t>
      </w:r>
      <w:r w:rsidR="00573881">
        <w:rPr>
          <w:lang w:val="pt-BR"/>
        </w:rPr>
        <w:t>foram coletadas</w:t>
      </w:r>
      <w:r w:rsidR="00D040EF" w:rsidRPr="00A335BE">
        <w:rPr>
          <w:lang w:val="pt-BR"/>
        </w:rPr>
        <w:t xml:space="preserve"> as traduções para o português de diversas letras musicais</w:t>
      </w:r>
      <w:r w:rsidR="008A28D3" w:rsidRPr="00A335BE">
        <w:rPr>
          <w:lang w:val="pt-BR"/>
        </w:rPr>
        <w:t xml:space="preserve"> juntamente com suas classificações</w:t>
      </w:r>
      <w:r w:rsidR="00573881">
        <w:rPr>
          <w:lang w:val="pt-BR"/>
        </w:rPr>
        <w:t>,</w:t>
      </w:r>
      <w:r w:rsidR="008A28D3" w:rsidRPr="00A335BE">
        <w:rPr>
          <w:lang w:val="pt-BR"/>
        </w:rPr>
        <w:t xml:space="preserve"> </w:t>
      </w:r>
      <w:r w:rsidR="00573881">
        <w:rPr>
          <w:lang w:val="pt-BR"/>
        </w:rPr>
        <w:t xml:space="preserve">de forma que </w:t>
      </w:r>
      <w:r w:rsidR="008A28D3" w:rsidRPr="00A335BE">
        <w:rPr>
          <w:lang w:val="pt-BR"/>
        </w:rPr>
        <w:t xml:space="preserve">os dados </w:t>
      </w:r>
      <w:r w:rsidR="00573881">
        <w:rPr>
          <w:lang w:val="pt-BR"/>
        </w:rPr>
        <w:t xml:space="preserve">foram tratados </w:t>
      </w:r>
      <w:r w:rsidR="008A28D3" w:rsidRPr="00A335BE">
        <w:rPr>
          <w:lang w:val="pt-BR"/>
        </w:rPr>
        <w:t xml:space="preserve">para formar </w:t>
      </w:r>
      <w:r w:rsidR="008A28D3" w:rsidRPr="00A335BE">
        <w:rPr>
          <w:lang w:val="pt-BR"/>
        </w:rPr>
        <w:lastRenderedPageBreak/>
        <w:t>um modelo contendo diferentes atributos.</w:t>
      </w:r>
      <w:r w:rsidR="0044656D">
        <w:rPr>
          <w:lang w:val="pt-BR"/>
        </w:rPr>
        <w:t xml:space="preserve"> Os nomes de músicas e dos artistas </w:t>
      </w:r>
      <w:r w:rsidR="00573881">
        <w:rPr>
          <w:lang w:val="pt-BR"/>
        </w:rPr>
        <w:t xml:space="preserve">foram </w:t>
      </w:r>
      <w:r w:rsidR="0044656D">
        <w:rPr>
          <w:lang w:val="pt-BR"/>
        </w:rPr>
        <w:t xml:space="preserve">coletados da base de dados </w:t>
      </w:r>
      <w:proofErr w:type="spellStart"/>
      <w:r w:rsidR="0044656D" w:rsidRPr="0044656D">
        <w:rPr>
          <w:i/>
          <w:lang w:val="pt-BR"/>
        </w:rPr>
        <w:t>Million</w:t>
      </w:r>
      <w:proofErr w:type="spellEnd"/>
      <w:r w:rsidR="0044656D" w:rsidRPr="0044656D">
        <w:rPr>
          <w:i/>
          <w:lang w:val="pt-BR"/>
        </w:rPr>
        <w:t xml:space="preserve"> Song </w:t>
      </w:r>
      <w:proofErr w:type="spellStart"/>
      <w:r w:rsidR="0044656D" w:rsidRPr="0044656D">
        <w:rPr>
          <w:i/>
          <w:lang w:val="pt-BR"/>
        </w:rPr>
        <w:t>Dataset</w:t>
      </w:r>
      <w:proofErr w:type="spellEnd"/>
      <w:r w:rsidR="0044656D" w:rsidRPr="0044656D">
        <w:rPr>
          <w:lang w:val="pt-BR"/>
        </w:rPr>
        <w:t xml:space="preserve"> (MSD)</w:t>
      </w:r>
      <w:r w:rsidR="0044656D">
        <w:rPr>
          <w:lang w:val="pt-BR"/>
        </w:rPr>
        <w:t xml:space="preserve"> </w:t>
      </w:r>
      <w:r w:rsidR="0044656D" w:rsidRPr="0044656D">
        <w:rPr>
          <w:lang w:val="pt-BR"/>
        </w:rPr>
        <w:t>(BERTIN-MAHIEUX et al., 2011)</w:t>
      </w:r>
      <w:r w:rsidR="0044656D">
        <w:rPr>
          <w:lang w:val="pt-BR"/>
        </w:rPr>
        <w:t xml:space="preserve">, </w:t>
      </w:r>
      <w:r w:rsidR="008C554A">
        <w:rPr>
          <w:lang w:val="pt-BR"/>
        </w:rPr>
        <w:t xml:space="preserve">as </w:t>
      </w:r>
      <w:proofErr w:type="spellStart"/>
      <w:r w:rsidR="008C554A" w:rsidRPr="00926B4E">
        <w:rPr>
          <w:i/>
          <w:lang w:val="pt-BR"/>
        </w:rPr>
        <w:t>tags</w:t>
      </w:r>
      <w:proofErr w:type="spellEnd"/>
      <w:r w:rsidR="008C554A">
        <w:rPr>
          <w:lang w:val="pt-BR"/>
        </w:rPr>
        <w:t xml:space="preserve"> para classificação </w:t>
      </w:r>
      <w:r w:rsidR="00573881">
        <w:rPr>
          <w:lang w:val="pt-BR"/>
        </w:rPr>
        <w:t xml:space="preserve">foram </w:t>
      </w:r>
      <w:r w:rsidR="008C554A">
        <w:rPr>
          <w:lang w:val="pt-BR"/>
        </w:rPr>
        <w:t xml:space="preserve">coletadas do </w:t>
      </w:r>
      <w:r w:rsidR="008C554A" w:rsidRPr="008C554A">
        <w:rPr>
          <w:i/>
          <w:lang w:val="pt-BR"/>
        </w:rPr>
        <w:t xml:space="preserve">The Last.fm </w:t>
      </w:r>
      <w:proofErr w:type="spellStart"/>
      <w:r w:rsidR="008C554A" w:rsidRPr="008C554A">
        <w:rPr>
          <w:i/>
          <w:lang w:val="pt-BR"/>
        </w:rPr>
        <w:t>dataset</w:t>
      </w:r>
      <w:proofErr w:type="spellEnd"/>
      <w:r w:rsidR="008C554A" w:rsidRPr="008C554A">
        <w:rPr>
          <w:i/>
          <w:lang w:val="pt-BR"/>
        </w:rPr>
        <w:t xml:space="preserve"> </w:t>
      </w:r>
      <w:r w:rsidR="008C554A">
        <w:rPr>
          <w:lang w:val="pt-BR"/>
        </w:rPr>
        <w:t xml:space="preserve">(CANTADOR; BELLOGIN; VALLET, 2010) em uma combinação com palavras do </w:t>
      </w:r>
      <w:proofErr w:type="spellStart"/>
      <w:r w:rsidR="008C554A" w:rsidRPr="008C554A">
        <w:rPr>
          <w:i/>
          <w:lang w:val="pt-BR"/>
        </w:rPr>
        <w:t>Opinion-lexicon-English</w:t>
      </w:r>
      <w:proofErr w:type="spellEnd"/>
      <w:r w:rsidR="008C554A">
        <w:rPr>
          <w:lang w:val="pt-BR"/>
        </w:rPr>
        <w:t xml:space="preserve"> (HU; LIU, 2004)</w:t>
      </w:r>
      <w:r w:rsidR="00693476">
        <w:rPr>
          <w:lang w:val="pt-BR"/>
        </w:rPr>
        <w:t xml:space="preserve">. As letras em português </w:t>
      </w:r>
      <w:r w:rsidR="00573881">
        <w:rPr>
          <w:lang w:val="pt-BR"/>
        </w:rPr>
        <w:t xml:space="preserve">foram </w:t>
      </w:r>
      <w:r w:rsidR="00693476">
        <w:rPr>
          <w:lang w:val="pt-BR"/>
        </w:rPr>
        <w:t>coletadas a partir do site www.vagalume.com.br.</w:t>
      </w:r>
      <w:r w:rsidR="008C554A">
        <w:rPr>
          <w:lang w:val="pt-BR"/>
        </w:rPr>
        <w:t xml:space="preserve"> </w:t>
      </w:r>
      <w:r w:rsidR="008A28D3" w:rsidRPr="00A335BE">
        <w:rPr>
          <w:lang w:val="pt-BR"/>
        </w:rPr>
        <w:t xml:space="preserve">O </w:t>
      </w:r>
      <w:r w:rsidR="00573881">
        <w:rPr>
          <w:lang w:val="pt-BR"/>
        </w:rPr>
        <w:t xml:space="preserve">trabalho desenvolveu a construção de </w:t>
      </w:r>
      <w:r w:rsidR="008A28D3" w:rsidRPr="00A335BE">
        <w:rPr>
          <w:lang w:val="pt-BR"/>
        </w:rPr>
        <w:t>modelo</w:t>
      </w:r>
      <w:r w:rsidR="00371C66">
        <w:rPr>
          <w:lang w:val="pt-BR"/>
        </w:rPr>
        <w:t xml:space="preserve"> para a utilização</w:t>
      </w:r>
      <w:r w:rsidR="00573881">
        <w:rPr>
          <w:lang w:val="pt-BR"/>
        </w:rPr>
        <w:t xml:space="preserve"> de </w:t>
      </w:r>
      <w:r w:rsidR="00371C66">
        <w:rPr>
          <w:lang w:val="pt-BR"/>
        </w:rPr>
        <w:t>classificação</w:t>
      </w:r>
      <w:r w:rsidR="00573881">
        <w:rPr>
          <w:lang w:val="pt-BR"/>
        </w:rPr>
        <w:t xml:space="preserve"> supervisionad</w:t>
      </w:r>
      <w:r w:rsidR="00371C66">
        <w:rPr>
          <w:lang w:val="pt-BR"/>
        </w:rPr>
        <w:t>a</w:t>
      </w:r>
      <w:r w:rsidR="00E74247">
        <w:rPr>
          <w:lang w:val="pt-BR"/>
        </w:rPr>
        <w:t>.</w:t>
      </w:r>
      <w:r w:rsidR="008A28D3" w:rsidRPr="00A335BE">
        <w:rPr>
          <w:lang w:val="pt-BR"/>
        </w:rPr>
        <w:t xml:space="preserve"> </w:t>
      </w:r>
      <w:r w:rsidR="00371C66">
        <w:rPr>
          <w:lang w:val="pt-BR"/>
        </w:rPr>
        <w:t xml:space="preserve">Foram utilizados os </w:t>
      </w:r>
      <w:r w:rsidR="00CA23CF" w:rsidRPr="00A335BE">
        <w:rPr>
          <w:lang w:val="pt-BR"/>
        </w:rPr>
        <w:t xml:space="preserve">algoritmos disponíveis no </w:t>
      </w:r>
      <w:proofErr w:type="spellStart"/>
      <w:r w:rsidR="007520ED">
        <w:rPr>
          <w:lang w:val="pt-BR"/>
        </w:rPr>
        <w:t>Weka</w:t>
      </w:r>
      <w:proofErr w:type="spellEnd"/>
      <w:r w:rsidR="00CA23CF" w:rsidRPr="00A335BE">
        <w:rPr>
          <w:lang w:val="pt-BR"/>
        </w:rPr>
        <w:t xml:space="preserve">, uma ferramenta que proporciona acesso a diversos algoritmos de aprendizado de máquina através de uma </w:t>
      </w:r>
      <w:r w:rsidR="00CA23CF" w:rsidRPr="00A335BE">
        <w:rPr>
          <w:i/>
          <w:lang w:val="pt-BR"/>
        </w:rPr>
        <w:t>interface</w:t>
      </w:r>
      <w:r w:rsidR="00CA23CF" w:rsidRPr="00A335BE">
        <w:rPr>
          <w:lang w:val="pt-BR"/>
        </w:rPr>
        <w:t xml:space="preserve"> gráfica simples (HOLMES; DONKIN; WITTEN, 1994).</w:t>
      </w:r>
      <w:r w:rsidR="00437DC0" w:rsidRPr="00A335BE">
        <w:rPr>
          <w:lang w:val="pt-BR"/>
        </w:rPr>
        <w:t xml:space="preserve"> </w:t>
      </w:r>
      <w:r w:rsidR="00926B4E">
        <w:rPr>
          <w:lang w:val="pt-BR"/>
        </w:rPr>
        <w:t>Os</w:t>
      </w:r>
      <w:r w:rsidR="00437DC0" w:rsidRPr="00A335BE">
        <w:rPr>
          <w:lang w:val="pt-BR"/>
        </w:rPr>
        <w:t xml:space="preserve"> </w:t>
      </w:r>
      <w:r w:rsidR="00926B4E">
        <w:rPr>
          <w:lang w:val="pt-BR"/>
        </w:rPr>
        <w:t xml:space="preserve">resultados </w:t>
      </w:r>
      <w:r w:rsidR="00437DC0" w:rsidRPr="00A335BE">
        <w:rPr>
          <w:lang w:val="pt-BR"/>
        </w:rPr>
        <w:t xml:space="preserve">gerados pelos algoritmos </w:t>
      </w:r>
      <w:r w:rsidR="00FE07A9">
        <w:rPr>
          <w:lang w:val="pt-BR"/>
        </w:rPr>
        <w:t>são</w:t>
      </w:r>
      <w:r w:rsidR="00437DC0" w:rsidRPr="00A335BE">
        <w:rPr>
          <w:lang w:val="pt-BR"/>
        </w:rPr>
        <w:t xml:space="preserve"> então</w:t>
      </w:r>
      <w:r w:rsidR="00352EA5">
        <w:rPr>
          <w:lang w:val="pt-BR"/>
        </w:rPr>
        <w:t xml:space="preserve"> apresentados e</w:t>
      </w:r>
      <w:r w:rsidR="00437DC0" w:rsidRPr="00A335BE">
        <w:rPr>
          <w:lang w:val="pt-BR"/>
        </w:rPr>
        <w:t xml:space="preserve"> comparados com aqueles encontrados por outros autores.</w:t>
      </w:r>
    </w:p>
    <w:p w14:paraId="518AA9CC" w14:textId="4FA0D8AA" w:rsidR="00C86E61" w:rsidRPr="00C86E61" w:rsidRDefault="00926B4E" w:rsidP="00C86E61">
      <w:pPr>
        <w:pStyle w:val="Heading2"/>
        <w:numPr>
          <w:ilvl w:val="0"/>
          <w:numId w:val="0"/>
        </w:numPr>
        <w:rPr>
          <w:i/>
        </w:rPr>
      </w:pPr>
      <w:r>
        <w:t>3</w:t>
      </w:r>
      <w:r w:rsidR="00CC52F1">
        <w:t xml:space="preserve">.2    Desenvolvimento do </w:t>
      </w:r>
      <w:proofErr w:type="spellStart"/>
      <w:r w:rsidR="00CC52F1" w:rsidRPr="0021689B">
        <w:rPr>
          <w:i/>
        </w:rPr>
        <w:t>Dataset</w:t>
      </w:r>
      <w:proofErr w:type="spellEnd"/>
    </w:p>
    <w:p w14:paraId="6A90E764" w14:textId="5409CCB5" w:rsidR="00C86E61" w:rsidRPr="006D43E2" w:rsidRDefault="00AF3453" w:rsidP="00C86E61">
      <w:pPr>
        <w:pStyle w:val="TextodoTrabalho"/>
        <w:ind w:firstLine="709"/>
      </w:pPr>
      <w:r>
        <w:t>Para criar um modelo que contenha informações de letras de música</w:t>
      </w:r>
      <w:r w:rsidR="007520ED">
        <w:t>s</w:t>
      </w:r>
      <w:r>
        <w:t xml:space="preserve"> em português</w:t>
      </w:r>
      <w:r w:rsidR="006D43E2">
        <w:t>, é necessária a utilização de uma base de dados</w:t>
      </w:r>
      <w:r>
        <w:t xml:space="preserve"> que contenha as letras musicais. </w:t>
      </w:r>
      <w:r w:rsidR="00DA5DE5">
        <w:t>N</w:t>
      </w:r>
      <w:r w:rsidR="006D43E2">
        <w:t>ão</w:t>
      </w:r>
      <w:r w:rsidR="00DA5DE5">
        <w:t xml:space="preserve"> foi</w:t>
      </w:r>
      <w:r w:rsidR="006D43E2">
        <w:t xml:space="preserve"> encontr</w:t>
      </w:r>
      <w:r w:rsidR="00DA5DE5">
        <w:t>ado</w:t>
      </w:r>
      <w:r>
        <w:t xml:space="preserve"> até o momento</w:t>
      </w:r>
      <w:r w:rsidR="006D43E2">
        <w:t xml:space="preserve"> um corpus que pudesse ser utilizado neste estudo</w:t>
      </w:r>
      <w:r w:rsidR="00DA5DE5">
        <w:t>. Desta forma, um corpus foi desenvolvido</w:t>
      </w:r>
      <w:r w:rsidR="006D43E2">
        <w:t xml:space="preserve"> a partir de outras diferentes bases de dados disponíveis </w:t>
      </w:r>
      <w:r w:rsidR="006D43E2" w:rsidRPr="004F5F77">
        <w:rPr>
          <w:i/>
        </w:rPr>
        <w:t>online</w:t>
      </w:r>
      <w:r w:rsidR="006D43E2">
        <w:t xml:space="preserve">. A seguir, descrevemos o processo de criação do </w:t>
      </w:r>
      <w:proofErr w:type="spellStart"/>
      <w:r w:rsidR="006D43E2" w:rsidRPr="00352EA5">
        <w:rPr>
          <w:i/>
        </w:rPr>
        <w:t>dataset</w:t>
      </w:r>
      <w:proofErr w:type="spellEnd"/>
      <w:r w:rsidR="006D43E2">
        <w:t xml:space="preserve"> utilizado </w:t>
      </w:r>
      <w:r w:rsidR="00DA5DE5">
        <w:t xml:space="preserve">como corpus </w:t>
      </w:r>
      <w:r w:rsidR="006D43E2">
        <w:t>neste estudo.</w:t>
      </w:r>
    </w:p>
    <w:p w14:paraId="722CA4B3" w14:textId="410D6FC4" w:rsidR="006D43E2" w:rsidRPr="006D43E2" w:rsidRDefault="00926B4E" w:rsidP="004C47FA">
      <w:pPr>
        <w:pStyle w:val="Heading3"/>
        <w:numPr>
          <w:ilvl w:val="0"/>
          <w:numId w:val="0"/>
        </w:numPr>
        <w:jc w:val="both"/>
      </w:pPr>
      <w:r>
        <w:t>3</w:t>
      </w:r>
      <w:r w:rsidR="0028289C">
        <w:t xml:space="preserve">.2.1   </w:t>
      </w:r>
      <w:r w:rsidR="00B376FE">
        <w:t xml:space="preserve">Coleta de informações </w:t>
      </w:r>
      <w:r w:rsidR="00AF3453">
        <w:t xml:space="preserve">para a criação do </w:t>
      </w:r>
      <w:proofErr w:type="spellStart"/>
      <w:r w:rsidR="00AF3453" w:rsidRPr="0021689B">
        <w:rPr>
          <w:i/>
        </w:rPr>
        <w:t>dataset</w:t>
      </w:r>
      <w:proofErr w:type="spellEnd"/>
    </w:p>
    <w:p w14:paraId="35B76B5A" w14:textId="7F2E625C" w:rsidR="00666AE3" w:rsidRDefault="00666AE3" w:rsidP="00F15ED5">
      <w:pPr>
        <w:pStyle w:val="TextodoTrabalho"/>
        <w:ind w:firstLine="709"/>
      </w:pPr>
      <w:r>
        <w:t xml:space="preserve">Como ponto de partida, utilizamos a base de dados </w:t>
      </w:r>
      <w:proofErr w:type="spellStart"/>
      <w:r w:rsidRPr="00352EA5">
        <w:rPr>
          <w:i/>
        </w:rPr>
        <w:t>Million</w:t>
      </w:r>
      <w:proofErr w:type="spellEnd"/>
      <w:r w:rsidRPr="00352EA5">
        <w:rPr>
          <w:i/>
        </w:rPr>
        <w:t xml:space="preserve"> Song </w:t>
      </w:r>
      <w:proofErr w:type="spellStart"/>
      <w:r w:rsidRPr="00352EA5">
        <w:rPr>
          <w:i/>
        </w:rPr>
        <w:t>Dataset</w:t>
      </w:r>
      <w:proofErr w:type="spellEnd"/>
      <w:r>
        <w:t xml:space="preserve"> (MSD), um corpus de larga escala desenvolvido para ajudar no desenvolvimento de pesquisa</w:t>
      </w:r>
      <w:r w:rsidR="00954364">
        <w:t xml:space="preserve">s científicas </w:t>
      </w:r>
      <w:r w:rsidR="008D17B2" w:rsidRPr="008D17B2">
        <w:t>(BERTIN-MAHIEUX et al., 2011)</w:t>
      </w:r>
      <w:r w:rsidR="008D17B2">
        <w:t xml:space="preserve">. </w:t>
      </w:r>
      <w:r w:rsidR="00954364">
        <w:t>O MSD cont</w:t>
      </w:r>
      <w:r w:rsidR="00C77716">
        <w:t>é</w:t>
      </w:r>
      <w:r>
        <w:t xml:space="preserve">m informações de </w:t>
      </w:r>
      <w:r w:rsidR="00954364">
        <w:t>1 milhão de músicas que pertencem</w:t>
      </w:r>
      <w:r>
        <w:t xml:space="preserve"> a 44.745 artistas diferentes. O site do </w:t>
      </w:r>
      <w:proofErr w:type="spellStart"/>
      <w:r w:rsidRPr="00352EA5">
        <w:rPr>
          <w:i/>
        </w:rPr>
        <w:t>Million</w:t>
      </w:r>
      <w:proofErr w:type="spellEnd"/>
      <w:r w:rsidRPr="00352EA5">
        <w:rPr>
          <w:i/>
        </w:rPr>
        <w:t xml:space="preserve"> Song </w:t>
      </w:r>
      <w:proofErr w:type="spellStart"/>
      <w:r w:rsidRPr="00352EA5">
        <w:rPr>
          <w:i/>
        </w:rPr>
        <w:t>D</w:t>
      </w:r>
      <w:r w:rsidR="00954364" w:rsidRPr="00352EA5">
        <w:rPr>
          <w:i/>
        </w:rPr>
        <w:t>ataset</w:t>
      </w:r>
      <w:proofErr w:type="spellEnd"/>
      <w:r w:rsidR="00802974">
        <w:t xml:space="preserve"> (</w:t>
      </w:r>
      <w:proofErr w:type="spellStart"/>
      <w:r w:rsidR="00802974" w:rsidRPr="00802974">
        <w:t>https</w:t>
      </w:r>
      <w:proofErr w:type="spellEnd"/>
      <w:r w:rsidR="00802974" w:rsidRPr="00802974">
        <w:t>://labrosa.ee.columbia.edu/</w:t>
      </w:r>
      <w:proofErr w:type="spellStart"/>
      <w:r w:rsidR="00802974" w:rsidRPr="00802974">
        <w:t>millionsong</w:t>
      </w:r>
      <w:proofErr w:type="spellEnd"/>
      <w:r w:rsidR="00802974" w:rsidRPr="00802974">
        <w:t>/</w:t>
      </w:r>
      <w:r w:rsidR="00802974">
        <w:t>)</w:t>
      </w:r>
      <w:r w:rsidR="00954364">
        <w:t xml:space="preserve"> também provê um grupo de</w:t>
      </w:r>
      <w:r>
        <w:t xml:space="preserve"> </w:t>
      </w:r>
      <w:r w:rsidR="00954364">
        <w:t>corpus</w:t>
      </w:r>
      <w:r>
        <w:t xml:space="preserve"> criados p</w:t>
      </w:r>
      <w:r w:rsidR="00954364">
        <w:t>ela comunidade de pesquisadores, essas bases de dados são complementares ao MSD.</w:t>
      </w:r>
      <w:r>
        <w:t xml:space="preserve"> U</w:t>
      </w:r>
      <w:r w:rsidR="00954364">
        <w:t xml:space="preserve">m destes corpus é o </w:t>
      </w:r>
      <w:r w:rsidR="00954364" w:rsidRPr="00A026B2">
        <w:rPr>
          <w:i/>
        </w:rPr>
        <w:t>The Last.fm</w:t>
      </w:r>
      <w:r w:rsidR="00954364">
        <w:t xml:space="preserve">, que </w:t>
      </w:r>
      <w:r w:rsidR="00E034A7">
        <w:t>se trata</w:t>
      </w:r>
      <w:r>
        <w:t xml:space="preserve"> de um corpus que cont</w:t>
      </w:r>
      <w:r w:rsidR="00D65474">
        <w:t>é</w:t>
      </w:r>
      <w:r>
        <w:t xml:space="preserve">m </w:t>
      </w:r>
      <w:proofErr w:type="spellStart"/>
      <w:r w:rsidRPr="00A026B2">
        <w:rPr>
          <w:i/>
        </w:rPr>
        <w:t>tags</w:t>
      </w:r>
      <w:proofErr w:type="spellEnd"/>
      <w:r>
        <w:t xml:space="preserve"> criadas por usuários do site </w:t>
      </w:r>
      <w:r w:rsidR="00A026B2" w:rsidRPr="00A026B2">
        <w:t>www.</w:t>
      </w:r>
      <w:r w:rsidRPr="00A026B2">
        <w:t>last.fm</w:t>
      </w:r>
      <w:r>
        <w:t xml:space="preserve"> para 505.216 músicas do MSD, ao total, o </w:t>
      </w:r>
      <w:proofErr w:type="spellStart"/>
      <w:r w:rsidRPr="00A026B2">
        <w:rPr>
          <w:i/>
        </w:rPr>
        <w:t>dataset</w:t>
      </w:r>
      <w:proofErr w:type="spellEnd"/>
      <w:r>
        <w:t xml:space="preserve"> apresenta 522.366 </w:t>
      </w:r>
      <w:proofErr w:type="spellStart"/>
      <w:r w:rsidRPr="00A026B2">
        <w:rPr>
          <w:i/>
        </w:rPr>
        <w:t>tags</w:t>
      </w:r>
      <w:proofErr w:type="spellEnd"/>
      <w:r>
        <w:t xml:space="preserve"> distintas.</w:t>
      </w:r>
    </w:p>
    <w:p w14:paraId="56839474" w14:textId="10E31C9B" w:rsidR="00BA2792" w:rsidRDefault="00666AE3" w:rsidP="00BA2792">
      <w:pPr>
        <w:pStyle w:val="TextodoTrabalho"/>
        <w:ind w:firstLine="709"/>
      </w:pPr>
      <w:r>
        <w:t xml:space="preserve">Utilizando o MSD e o </w:t>
      </w:r>
      <w:r w:rsidRPr="00A026B2">
        <w:rPr>
          <w:i/>
        </w:rPr>
        <w:t>The Last.fm</w:t>
      </w:r>
      <w:r>
        <w:t xml:space="preserve">, conseguimos </w:t>
      </w:r>
      <w:r w:rsidR="007D081F">
        <w:t>fazer uma relação entre</w:t>
      </w:r>
      <w:r>
        <w:t xml:space="preserve"> músicas </w:t>
      </w:r>
      <w:r w:rsidR="007D081F">
        <w:t>e</w:t>
      </w:r>
      <w:r w:rsidR="00484DCD">
        <w:t xml:space="preserve"> percepções de usuários através</w:t>
      </w:r>
      <w:r w:rsidR="007D081F">
        <w:t xml:space="preserve"> das </w:t>
      </w:r>
      <w:proofErr w:type="spellStart"/>
      <w:r w:rsidR="007D081F" w:rsidRPr="00A026B2">
        <w:rPr>
          <w:i/>
        </w:rPr>
        <w:t>tags</w:t>
      </w:r>
      <w:proofErr w:type="spellEnd"/>
      <w:r w:rsidR="007D081F">
        <w:t xml:space="preserve"> criadas. Como os usuários podem criar qualquer </w:t>
      </w:r>
      <w:proofErr w:type="spellStart"/>
      <w:r w:rsidR="007D081F" w:rsidRPr="0021689B">
        <w:rPr>
          <w:i/>
        </w:rPr>
        <w:t>tag</w:t>
      </w:r>
      <w:proofErr w:type="spellEnd"/>
      <w:r w:rsidR="007D081F">
        <w:t xml:space="preserve"> desejada,</w:t>
      </w:r>
      <w:r>
        <w:t xml:space="preserve"> as 522.366 </w:t>
      </w:r>
      <w:proofErr w:type="spellStart"/>
      <w:r w:rsidRPr="00A026B2">
        <w:rPr>
          <w:i/>
        </w:rPr>
        <w:t>tags</w:t>
      </w:r>
      <w:proofErr w:type="spellEnd"/>
      <w:r>
        <w:t xml:space="preserve"> presentes não necessariamente representam algum tipo de sentiment</w:t>
      </w:r>
      <w:r w:rsidR="00484DCD">
        <w:t>o positivo ou negativo</w:t>
      </w:r>
      <w:r w:rsidR="007D081F">
        <w:t>. A</w:t>
      </w:r>
      <w:r w:rsidR="00484DCD">
        <w:t xml:space="preserve">lgumas das </w:t>
      </w:r>
      <w:proofErr w:type="spellStart"/>
      <w:r w:rsidR="00484DCD" w:rsidRPr="0021689B">
        <w:rPr>
          <w:i/>
        </w:rPr>
        <w:t>tags</w:t>
      </w:r>
      <w:proofErr w:type="spellEnd"/>
      <w:r w:rsidR="00484DCD">
        <w:t xml:space="preserve"> mais populares, por exemplo, apresentam o estilo musical da música que cont</w:t>
      </w:r>
      <w:r w:rsidR="00D65474">
        <w:t>é</w:t>
      </w:r>
      <w:r w:rsidR="00484DCD">
        <w:t xml:space="preserve">m a </w:t>
      </w:r>
      <w:proofErr w:type="spellStart"/>
      <w:r w:rsidR="00484DCD" w:rsidRPr="0021689B">
        <w:rPr>
          <w:i/>
        </w:rPr>
        <w:t>tag</w:t>
      </w:r>
      <w:proofErr w:type="spellEnd"/>
      <w:r w:rsidR="00484DCD">
        <w:t xml:space="preserve">, diante disso, se apresenta a necessidade de filtrar músicas que contenham </w:t>
      </w:r>
      <w:proofErr w:type="spellStart"/>
      <w:r w:rsidR="00484DCD" w:rsidRPr="0021689B">
        <w:rPr>
          <w:i/>
        </w:rPr>
        <w:t>tags</w:t>
      </w:r>
      <w:proofErr w:type="spellEnd"/>
      <w:r w:rsidR="00484DCD">
        <w:t xml:space="preserve"> que representem algum </w:t>
      </w:r>
      <w:r w:rsidR="007D081F">
        <w:t xml:space="preserve">sentimento positivo ou negativo e deixar de lado </w:t>
      </w:r>
      <w:r w:rsidR="007D081F">
        <w:lastRenderedPageBreak/>
        <w:t xml:space="preserve">aquelas que somente contenham outros tipos de </w:t>
      </w:r>
      <w:r w:rsidR="00475DF6">
        <w:t>informações</w:t>
      </w:r>
      <w:r w:rsidR="003B4421">
        <w:t xml:space="preserve">. </w:t>
      </w:r>
      <w:r>
        <w:t xml:space="preserve">Para filtrar as músicas que contêm </w:t>
      </w:r>
      <w:proofErr w:type="spellStart"/>
      <w:r w:rsidRPr="00A026B2">
        <w:rPr>
          <w:i/>
        </w:rPr>
        <w:t>tags</w:t>
      </w:r>
      <w:proofErr w:type="spellEnd"/>
      <w:r>
        <w:t xml:space="preserve"> que representam algum tipo de sentiment</w:t>
      </w:r>
      <w:r w:rsidR="001A790F">
        <w:t>o</w:t>
      </w:r>
      <w:r>
        <w:t>, precisamos</w:t>
      </w:r>
      <w:r w:rsidR="001A790F">
        <w:t xml:space="preserve"> primeiramente</w:t>
      </w:r>
      <w:r>
        <w:t xml:space="preserve"> </w:t>
      </w:r>
      <w:r w:rsidR="001A790F">
        <w:t>identificar</w:t>
      </w:r>
      <w:r>
        <w:t xml:space="preserve"> </w:t>
      </w:r>
      <w:r w:rsidR="001A790F">
        <w:t xml:space="preserve">estes sentimentos nas </w:t>
      </w:r>
      <w:proofErr w:type="spellStart"/>
      <w:r w:rsidR="001A790F" w:rsidRPr="00A026B2">
        <w:rPr>
          <w:i/>
        </w:rPr>
        <w:t>tags</w:t>
      </w:r>
      <w:proofErr w:type="spellEnd"/>
      <w:r w:rsidR="006A3736">
        <w:t xml:space="preserve"> criadas pelos usuários</w:t>
      </w:r>
      <w:r w:rsidR="001A790F">
        <w:t xml:space="preserve">. </w:t>
      </w:r>
      <w:r>
        <w:t xml:space="preserve">Para tanto, utilizamos o </w:t>
      </w:r>
      <w:proofErr w:type="spellStart"/>
      <w:r w:rsidRPr="003B4421">
        <w:rPr>
          <w:i/>
        </w:rPr>
        <w:t>Opinion-lexicon-English</w:t>
      </w:r>
      <w:proofErr w:type="spellEnd"/>
      <w:r>
        <w:t xml:space="preserve">, um </w:t>
      </w:r>
      <w:proofErr w:type="spellStart"/>
      <w:r w:rsidRPr="00A026B2">
        <w:rPr>
          <w:i/>
        </w:rPr>
        <w:t>dataset</w:t>
      </w:r>
      <w:proofErr w:type="spellEnd"/>
      <w:r>
        <w:t xml:space="preserve"> contendo 2</w:t>
      </w:r>
      <w:r w:rsidR="00D65474">
        <w:t>.</w:t>
      </w:r>
      <w:r>
        <w:t xml:space="preserve">007 palavras </w:t>
      </w:r>
      <w:r w:rsidR="001A790F">
        <w:t>positivas</w:t>
      </w:r>
      <w:r>
        <w:t xml:space="preserve"> e 4</w:t>
      </w:r>
      <w:r w:rsidR="00D65474">
        <w:t>.</w:t>
      </w:r>
      <w:r>
        <w:t xml:space="preserve">783 palavras negativas que foi criado por Hu e Liu (2004) ao longo de vários anos. </w:t>
      </w:r>
      <w:r w:rsidR="0001498D">
        <w:t>Com o</w:t>
      </w:r>
      <w:r w:rsidR="00142D24">
        <w:t xml:space="preserve"> </w:t>
      </w:r>
      <w:proofErr w:type="spellStart"/>
      <w:r w:rsidR="00142D24" w:rsidRPr="0001498D">
        <w:rPr>
          <w:i/>
        </w:rPr>
        <w:t>Opinion-lexicon-English</w:t>
      </w:r>
      <w:proofErr w:type="spellEnd"/>
      <w:r w:rsidR="001A790F">
        <w:t xml:space="preserve"> </w:t>
      </w:r>
      <w:r w:rsidR="0001498D">
        <w:t>fizemos um</w:t>
      </w:r>
      <w:r>
        <w:t xml:space="preserve"> mapeamento das músicas do MSD que contenham </w:t>
      </w:r>
      <w:proofErr w:type="spellStart"/>
      <w:r w:rsidRPr="00A026B2">
        <w:rPr>
          <w:i/>
        </w:rPr>
        <w:t>tags</w:t>
      </w:r>
      <w:proofErr w:type="spellEnd"/>
      <w:r>
        <w:t xml:space="preserve"> no </w:t>
      </w:r>
      <w:r w:rsidRPr="00A026B2">
        <w:rPr>
          <w:i/>
        </w:rPr>
        <w:t>Last.fm</w:t>
      </w:r>
      <w:r w:rsidRPr="00A026B2">
        <w:t xml:space="preserve"> </w:t>
      </w:r>
      <w:r>
        <w:t xml:space="preserve">e que estejam também presentes no </w:t>
      </w:r>
      <w:proofErr w:type="spellStart"/>
      <w:r w:rsidRPr="0001498D">
        <w:rPr>
          <w:i/>
        </w:rPr>
        <w:t>Opinion-lexicon-English</w:t>
      </w:r>
      <w:proofErr w:type="spellEnd"/>
      <w:r>
        <w:t>.</w:t>
      </w:r>
      <w:r w:rsidR="00380ECA">
        <w:t xml:space="preserve"> Portanto, </w:t>
      </w:r>
      <w:proofErr w:type="spellStart"/>
      <w:r w:rsidR="00380ECA" w:rsidRPr="0021689B">
        <w:rPr>
          <w:i/>
        </w:rPr>
        <w:t>tags</w:t>
      </w:r>
      <w:proofErr w:type="spellEnd"/>
      <w:r w:rsidR="00380ECA">
        <w:t xml:space="preserve"> do </w:t>
      </w:r>
      <w:r w:rsidR="00380ECA" w:rsidRPr="00A026B2">
        <w:rPr>
          <w:i/>
        </w:rPr>
        <w:t>The Last.fm</w:t>
      </w:r>
      <w:r w:rsidR="00380ECA">
        <w:t xml:space="preserve"> que são palavras listadas como negativas no </w:t>
      </w:r>
      <w:proofErr w:type="spellStart"/>
      <w:r w:rsidR="00380ECA" w:rsidRPr="0001498D">
        <w:rPr>
          <w:i/>
        </w:rPr>
        <w:t>Opinion-lexicon-English</w:t>
      </w:r>
      <w:proofErr w:type="spellEnd"/>
      <w:r w:rsidR="00380ECA">
        <w:t xml:space="preserve"> </w:t>
      </w:r>
      <w:r w:rsidR="00733B6E">
        <w:t>são</w:t>
      </w:r>
      <w:r w:rsidR="00380ECA">
        <w:t xml:space="preserve"> entendidas como </w:t>
      </w:r>
      <w:proofErr w:type="spellStart"/>
      <w:r w:rsidR="00380ECA" w:rsidRPr="0021689B">
        <w:rPr>
          <w:i/>
        </w:rPr>
        <w:t>tags</w:t>
      </w:r>
      <w:proofErr w:type="spellEnd"/>
      <w:r w:rsidR="00380ECA">
        <w:t xml:space="preserve"> negativas, </w:t>
      </w:r>
      <w:r w:rsidR="00B14E3E">
        <w:t xml:space="preserve">por sua vez, </w:t>
      </w:r>
      <w:proofErr w:type="spellStart"/>
      <w:r w:rsidR="00B14E3E" w:rsidRPr="0021689B">
        <w:rPr>
          <w:i/>
        </w:rPr>
        <w:t>tags</w:t>
      </w:r>
      <w:proofErr w:type="spellEnd"/>
      <w:r w:rsidR="00B14E3E">
        <w:t xml:space="preserve"> que </w:t>
      </w:r>
      <w:r w:rsidR="00622EC2">
        <w:t xml:space="preserve">representam palavras que foram listadas como positivas </w:t>
      </w:r>
      <w:r w:rsidR="00733B6E">
        <w:t>são</w:t>
      </w:r>
      <w:r w:rsidR="00622EC2">
        <w:t xml:space="preserve"> </w:t>
      </w:r>
      <w:proofErr w:type="spellStart"/>
      <w:r w:rsidR="00622EC2" w:rsidRPr="0021689B">
        <w:rPr>
          <w:i/>
        </w:rPr>
        <w:t>tags</w:t>
      </w:r>
      <w:proofErr w:type="spellEnd"/>
      <w:r w:rsidR="00622EC2">
        <w:t xml:space="preserve"> positivas.</w:t>
      </w:r>
      <w:r w:rsidR="00E262CB">
        <w:t xml:space="preserve"> </w:t>
      </w:r>
      <w:r w:rsidR="005E43CF">
        <w:t>O</w:t>
      </w:r>
      <w:r w:rsidR="00E262CB">
        <w:t xml:space="preserve"> </w:t>
      </w:r>
      <w:r w:rsidR="00750C52">
        <w:t>Quadro</w:t>
      </w:r>
      <w:r w:rsidR="00E262CB">
        <w:t xml:space="preserve"> </w:t>
      </w:r>
      <w:r w:rsidR="001F70C8">
        <w:t>9</w:t>
      </w:r>
      <w:r w:rsidR="003969E0">
        <w:t xml:space="preserve"> </w:t>
      </w:r>
      <w:r w:rsidR="00E262CB">
        <w:t xml:space="preserve">apresenta exemplos de </w:t>
      </w:r>
      <w:r w:rsidR="003F6865">
        <w:t>palavras</w:t>
      </w:r>
      <w:r w:rsidR="00E262CB">
        <w:t xml:space="preserve"> que fora</w:t>
      </w:r>
      <w:r w:rsidR="002439C7">
        <w:t>m classificadas como positivas ou</w:t>
      </w:r>
      <w:r w:rsidR="00E262CB">
        <w:t xml:space="preserve"> negativas.</w:t>
      </w:r>
    </w:p>
    <w:p w14:paraId="4736A8ED" w14:textId="24A2BEE4" w:rsidR="003969E0" w:rsidRPr="003969E0" w:rsidRDefault="00750C52" w:rsidP="003969E0">
      <w:pPr>
        <w:pStyle w:val="Caption"/>
        <w:keepNext/>
        <w:rPr>
          <w:sz w:val="24"/>
          <w:szCs w:val="24"/>
        </w:rPr>
      </w:pPr>
      <w:r>
        <w:rPr>
          <w:sz w:val="24"/>
          <w:szCs w:val="24"/>
        </w:rPr>
        <w:t>Quadro</w:t>
      </w:r>
      <w:r w:rsidR="003969E0" w:rsidRPr="003969E0">
        <w:rPr>
          <w:sz w:val="24"/>
          <w:szCs w:val="24"/>
        </w:rPr>
        <w:t xml:space="preserve"> </w:t>
      </w:r>
      <w:r w:rsidR="003969E0" w:rsidRPr="003969E0">
        <w:rPr>
          <w:sz w:val="24"/>
          <w:szCs w:val="24"/>
        </w:rPr>
        <w:fldChar w:fldCharType="begin"/>
      </w:r>
      <w:r w:rsidR="003969E0" w:rsidRPr="003969E0">
        <w:rPr>
          <w:sz w:val="24"/>
          <w:szCs w:val="24"/>
        </w:rPr>
        <w:instrText xml:space="preserve"> SEQ Tabela \* ARABIC </w:instrText>
      </w:r>
      <w:r w:rsidR="003969E0" w:rsidRPr="003969E0">
        <w:rPr>
          <w:sz w:val="24"/>
          <w:szCs w:val="24"/>
        </w:rPr>
        <w:fldChar w:fldCharType="separate"/>
      </w:r>
      <w:r w:rsidR="004564F7">
        <w:rPr>
          <w:noProof/>
          <w:sz w:val="24"/>
          <w:szCs w:val="24"/>
        </w:rPr>
        <w:t>9</w:t>
      </w:r>
      <w:r w:rsidR="003969E0" w:rsidRPr="003969E0">
        <w:rPr>
          <w:sz w:val="24"/>
          <w:szCs w:val="24"/>
        </w:rPr>
        <w:fldChar w:fldCharType="end"/>
      </w:r>
      <w:r w:rsidR="003969E0" w:rsidRPr="003969E0">
        <w:rPr>
          <w:sz w:val="24"/>
          <w:szCs w:val="24"/>
        </w:rPr>
        <w:t xml:space="preserve"> - Palavras negativas e positivas</w:t>
      </w:r>
    </w:p>
    <w:tbl>
      <w:tblPr>
        <w:tblStyle w:val="TableGrid"/>
        <w:tblW w:w="0" w:type="auto"/>
        <w:tblLook w:val="04A0" w:firstRow="1" w:lastRow="0" w:firstColumn="1" w:lastColumn="0" w:noHBand="0" w:noVBand="1"/>
      </w:tblPr>
      <w:tblGrid>
        <w:gridCol w:w="4527"/>
        <w:gridCol w:w="4535"/>
      </w:tblGrid>
      <w:tr w:rsidR="003F6865" w14:paraId="0849E939" w14:textId="77777777" w:rsidTr="003F6865">
        <w:tc>
          <w:tcPr>
            <w:tcW w:w="4527" w:type="dxa"/>
          </w:tcPr>
          <w:p w14:paraId="16FB66B0" w14:textId="77777777" w:rsidR="003F6865" w:rsidRPr="00DD2A1A" w:rsidRDefault="003F6865" w:rsidP="004C47FA">
            <w:pPr>
              <w:jc w:val="both"/>
              <w:rPr>
                <w:b/>
              </w:rPr>
            </w:pPr>
            <w:r w:rsidRPr="00DD2A1A">
              <w:rPr>
                <w:b/>
              </w:rPr>
              <w:t>PALAVRA</w:t>
            </w:r>
          </w:p>
        </w:tc>
        <w:tc>
          <w:tcPr>
            <w:tcW w:w="4535" w:type="dxa"/>
          </w:tcPr>
          <w:p w14:paraId="459F3891" w14:textId="77777777" w:rsidR="003F6865" w:rsidRPr="00DD2A1A" w:rsidRDefault="003F6865" w:rsidP="004C47FA">
            <w:pPr>
              <w:jc w:val="both"/>
              <w:rPr>
                <w:b/>
              </w:rPr>
            </w:pPr>
            <w:r w:rsidRPr="00DD2A1A">
              <w:rPr>
                <w:b/>
              </w:rPr>
              <w:t>POLARIDADE</w:t>
            </w:r>
          </w:p>
        </w:tc>
      </w:tr>
      <w:tr w:rsidR="009667B2" w14:paraId="50143142" w14:textId="77777777" w:rsidTr="003F6865">
        <w:tc>
          <w:tcPr>
            <w:tcW w:w="4527" w:type="dxa"/>
          </w:tcPr>
          <w:p w14:paraId="1684DB51" w14:textId="77777777" w:rsidR="009667B2" w:rsidRPr="00F4274C" w:rsidRDefault="009667B2" w:rsidP="004C47FA">
            <w:pPr>
              <w:jc w:val="both"/>
            </w:pPr>
            <w:r w:rsidRPr="00F4274C">
              <w:t>abnormal</w:t>
            </w:r>
          </w:p>
        </w:tc>
        <w:tc>
          <w:tcPr>
            <w:tcW w:w="4535" w:type="dxa"/>
          </w:tcPr>
          <w:p w14:paraId="01DE8154" w14:textId="77777777" w:rsidR="009667B2" w:rsidRDefault="009667B2" w:rsidP="004C47FA">
            <w:pPr>
              <w:jc w:val="both"/>
            </w:pPr>
            <w:r w:rsidRPr="00B8173F">
              <w:t>NEGATIVA</w:t>
            </w:r>
          </w:p>
        </w:tc>
      </w:tr>
      <w:tr w:rsidR="009667B2" w14:paraId="77ABD2A2" w14:textId="77777777" w:rsidTr="003F6865">
        <w:tc>
          <w:tcPr>
            <w:tcW w:w="4527" w:type="dxa"/>
          </w:tcPr>
          <w:p w14:paraId="31B27E3B" w14:textId="77777777" w:rsidR="009667B2" w:rsidRPr="00F4274C" w:rsidRDefault="009667B2" w:rsidP="004C47FA">
            <w:pPr>
              <w:jc w:val="both"/>
            </w:pPr>
            <w:r w:rsidRPr="00F4274C">
              <w:t>abomination</w:t>
            </w:r>
          </w:p>
        </w:tc>
        <w:tc>
          <w:tcPr>
            <w:tcW w:w="4535" w:type="dxa"/>
          </w:tcPr>
          <w:p w14:paraId="27A17254" w14:textId="77777777" w:rsidR="009667B2" w:rsidRDefault="009667B2" w:rsidP="004C47FA">
            <w:pPr>
              <w:jc w:val="both"/>
            </w:pPr>
            <w:r w:rsidRPr="00B8173F">
              <w:t>NEGATIVA</w:t>
            </w:r>
          </w:p>
        </w:tc>
      </w:tr>
      <w:tr w:rsidR="009667B2" w14:paraId="586F325D" w14:textId="77777777" w:rsidTr="003F6865">
        <w:tc>
          <w:tcPr>
            <w:tcW w:w="4527" w:type="dxa"/>
          </w:tcPr>
          <w:p w14:paraId="15BC940E" w14:textId="77777777" w:rsidR="009667B2" w:rsidRPr="00F4274C" w:rsidRDefault="009667B2" w:rsidP="004C47FA">
            <w:pPr>
              <w:jc w:val="both"/>
            </w:pPr>
            <w:r w:rsidRPr="00F4274C">
              <w:t>aborted</w:t>
            </w:r>
          </w:p>
        </w:tc>
        <w:tc>
          <w:tcPr>
            <w:tcW w:w="4535" w:type="dxa"/>
          </w:tcPr>
          <w:p w14:paraId="7E8892A8" w14:textId="77777777" w:rsidR="009667B2" w:rsidRDefault="009667B2" w:rsidP="004C47FA">
            <w:pPr>
              <w:jc w:val="both"/>
            </w:pPr>
            <w:r w:rsidRPr="00B8173F">
              <w:t>NEGATIVA</w:t>
            </w:r>
          </w:p>
        </w:tc>
      </w:tr>
      <w:tr w:rsidR="009667B2" w14:paraId="5020A65F" w14:textId="77777777" w:rsidTr="003F6865">
        <w:tc>
          <w:tcPr>
            <w:tcW w:w="4527" w:type="dxa"/>
          </w:tcPr>
          <w:p w14:paraId="3CEBF306" w14:textId="77777777" w:rsidR="009667B2" w:rsidRPr="00F4274C" w:rsidRDefault="009667B2" w:rsidP="004C47FA">
            <w:pPr>
              <w:jc w:val="both"/>
            </w:pPr>
            <w:r w:rsidRPr="00F4274C">
              <w:t>abrasive</w:t>
            </w:r>
          </w:p>
        </w:tc>
        <w:tc>
          <w:tcPr>
            <w:tcW w:w="4535" w:type="dxa"/>
          </w:tcPr>
          <w:p w14:paraId="42D713D5" w14:textId="77777777" w:rsidR="009667B2" w:rsidRDefault="009667B2" w:rsidP="004C47FA">
            <w:pPr>
              <w:jc w:val="both"/>
            </w:pPr>
            <w:r w:rsidRPr="00B8173F">
              <w:t>NEGATIVA</w:t>
            </w:r>
          </w:p>
        </w:tc>
      </w:tr>
      <w:tr w:rsidR="009667B2" w14:paraId="7E43E8E0" w14:textId="77777777" w:rsidTr="003F6865">
        <w:tc>
          <w:tcPr>
            <w:tcW w:w="4527" w:type="dxa"/>
          </w:tcPr>
          <w:p w14:paraId="0F9B7C1B" w14:textId="77777777" w:rsidR="009667B2" w:rsidRPr="00F4274C" w:rsidRDefault="009667B2" w:rsidP="004C47FA">
            <w:pPr>
              <w:jc w:val="both"/>
            </w:pPr>
            <w:r w:rsidRPr="00F4274C">
              <w:t>absence</w:t>
            </w:r>
          </w:p>
        </w:tc>
        <w:tc>
          <w:tcPr>
            <w:tcW w:w="4535" w:type="dxa"/>
          </w:tcPr>
          <w:p w14:paraId="5AF4D95F" w14:textId="77777777" w:rsidR="009667B2" w:rsidRDefault="009667B2" w:rsidP="004C47FA">
            <w:pPr>
              <w:jc w:val="both"/>
            </w:pPr>
            <w:r w:rsidRPr="00B8173F">
              <w:t>NEGATIVA</w:t>
            </w:r>
          </w:p>
        </w:tc>
      </w:tr>
      <w:tr w:rsidR="009667B2" w14:paraId="23B9AD8A" w14:textId="77777777" w:rsidTr="003F6865">
        <w:tc>
          <w:tcPr>
            <w:tcW w:w="4527" w:type="dxa"/>
          </w:tcPr>
          <w:p w14:paraId="0E49D1A3" w14:textId="77777777" w:rsidR="009667B2" w:rsidRPr="00F4274C" w:rsidRDefault="009667B2" w:rsidP="004C47FA">
            <w:pPr>
              <w:jc w:val="both"/>
            </w:pPr>
            <w:r w:rsidRPr="00F4274C">
              <w:t>absurd</w:t>
            </w:r>
          </w:p>
        </w:tc>
        <w:tc>
          <w:tcPr>
            <w:tcW w:w="4535" w:type="dxa"/>
          </w:tcPr>
          <w:p w14:paraId="40FC2239" w14:textId="77777777" w:rsidR="009667B2" w:rsidRDefault="009667B2" w:rsidP="004C47FA">
            <w:pPr>
              <w:jc w:val="both"/>
            </w:pPr>
            <w:r w:rsidRPr="00B8173F">
              <w:t>NEGATIVA</w:t>
            </w:r>
          </w:p>
        </w:tc>
      </w:tr>
      <w:tr w:rsidR="009667B2" w14:paraId="5664364E" w14:textId="77777777" w:rsidTr="003F6865">
        <w:tc>
          <w:tcPr>
            <w:tcW w:w="4527" w:type="dxa"/>
          </w:tcPr>
          <w:p w14:paraId="25434FE4" w14:textId="77777777" w:rsidR="009667B2" w:rsidRPr="00F4274C" w:rsidRDefault="009667B2" w:rsidP="004C47FA">
            <w:pPr>
              <w:jc w:val="both"/>
            </w:pPr>
            <w:r w:rsidRPr="00F4274C">
              <w:t>absurdity</w:t>
            </w:r>
          </w:p>
        </w:tc>
        <w:tc>
          <w:tcPr>
            <w:tcW w:w="4535" w:type="dxa"/>
          </w:tcPr>
          <w:p w14:paraId="225C9F9E" w14:textId="77777777" w:rsidR="009667B2" w:rsidRDefault="009667B2" w:rsidP="004C47FA">
            <w:pPr>
              <w:jc w:val="both"/>
            </w:pPr>
            <w:r w:rsidRPr="00B8173F">
              <w:t>NEGATIVA</w:t>
            </w:r>
          </w:p>
        </w:tc>
      </w:tr>
      <w:tr w:rsidR="009667B2" w14:paraId="7F1E00DA" w14:textId="77777777" w:rsidTr="003F6865">
        <w:tc>
          <w:tcPr>
            <w:tcW w:w="4527" w:type="dxa"/>
          </w:tcPr>
          <w:p w14:paraId="5D843A3B" w14:textId="77777777" w:rsidR="009667B2" w:rsidRPr="00F4274C" w:rsidRDefault="009667B2" w:rsidP="004C47FA">
            <w:pPr>
              <w:jc w:val="both"/>
            </w:pPr>
            <w:r w:rsidRPr="00F4274C">
              <w:t>abuse</w:t>
            </w:r>
          </w:p>
        </w:tc>
        <w:tc>
          <w:tcPr>
            <w:tcW w:w="4535" w:type="dxa"/>
          </w:tcPr>
          <w:p w14:paraId="34BAD8DA" w14:textId="77777777" w:rsidR="009667B2" w:rsidRDefault="009667B2" w:rsidP="004C47FA">
            <w:pPr>
              <w:jc w:val="both"/>
            </w:pPr>
            <w:r w:rsidRPr="00B8173F">
              <w:t>NEGATIVA</w:t>
            </w:r>
          </w:p>
        </w:tc>
      </w:tr>
      <w:tr w:rsidR="009667B2" w14:paraId="62140EFC" w14:textId="77777777" w:rsidTr="003F6865">
        <w:tc>
          <w:tcPr>
            <w:tcW w:w="4527" w:type="dxa"/>
          </w:tcPr>
          <w:p w14:paraId="3D13AD59" w14:textId="77777777" w:rsidR="009667B2" w:rsidRPr="00F4274C" w:rsidRDefault="009667B2" w:rsidP="004C47FA">
            <w:pPr>
              <w:jc w:val="both"/>
            </w:pPr>
            <w:r w:rsidRPr="00F4274C">
              <w:t>accidental</w:t>
            </w:r>
          </w:p>
        </w:tc>
        <w:tc>
          <w:tcPr>
            <w:tcW w:w="4535" w:type="dxa"/>
          </w:tcPr>
          <w:p w14:paraId="36EDF671" w14:textId="77777777" w:rsidR="009667B2" w:rsidRDefault="009667B2" w:rsidP="004C47FA">
            <w:pPr>
              <w:jc w:val="both"/>
            </w:pPr>
            <w:r w:rsidRPr="00B8173F">
              <w:t>NEGATIVA</w:t>
            </w:r>
          </w:p>
        </w:tc>
      </w:tr>
      <w:tr w:rsidR="009667B2" w14:paraId="20C82D5F" w14:textId="77777777" w:rsidTr="003F6865">
        <w:tc>
          <w:tcPr>
            <w:tcW w:w="4527" w:type="dxa"/>
          </w:tcPr>
          <w:p w14:paraId="368FD3C1" w14:textId="77777777" w:rsidR="009667B2" w:rsidRDefault="009667B2" w:rsidP="004C47FA">
            <w:pPr>
              <w:jc w:val="both"/>
            </w:pPr>
            <w:r w:rsidRPr="00F4274C">
              <w:t>accusation</w:t>
            </w:r>
          </w:p>
        </w:tc>
        <w:tc>
          <w:tcPr>
            <w:tcW w:w="4535" w:type="dxa"/>
          </w:tcPr>
          <w:p w14:paraId="46BB76C5" w14:textId="77777777" w:rsidR="009667B2" w:rsidRDefault="009667B2" w:rsidP="004C47FA">
            <w:pPr>
              <w:jc w:val="both"/>
            </w:pPr>
            <w:r w:rsidRPr="00B8173F">
              <w:t>NEGATIVA</w:t>
            </w:r>
          </w:p>
        </w:tc>
      </w:tr>
      <w:tr w:rsidR="009667B2" w14:paraId="24FCA33E" w14:textId="77777777" w:rsidTr="003F6865">
        <w:tc>
          <w:tcPr>
            <w:tcW w:w="4527" w:type="dxa"/>
          </w:tcPr>
          <w:p w14:paraId="3A816C21" w14:textId="77777777" w:rsidR="009667B2" w:rsidRPr="00855E46" w:rsidRDefault="009667B2" w:rsidP="004C47FA">
            <w:pPr>
              <w:jc w:val="both"/>
            </w:pPr>
            <w:r w:rsidRPr="00855E46">
              <w:rPr>
                <w:rFonts w:ascii="Calibri" w:hAnsi="Calibri" w:cs="Calibri"/>
              </w:rPr>
              <w:t>﻿</w:t>
            </w:r>
            <w:r w:rsidRPr="00855E46">
              <w:t>accessible</w:t>
            </w:r>
          </w:p>
        </w:tc>
        <w:tc>
          <w:tcPr>
            <w:tcW w:w="4535" w:type="dxa"/>
          </w:tcPr>
          <w:p w14:paraId="121E06EE" w14:textId="77777777" w:rsidR="009667B2" w:rsidRPr="00B8173F" w:rsidRDefault="009667B2" w:rsidP="004C47FA">
            <w:pPr>
              <w:jc w:val="both"/>
            </w:pPr>
            <w:r>
              <w:t>POSITIVA</w:t>
            </w:r>
          </w:p>
        </w:tc>
      </w:tr>
      <w:tr w:rsidR="009667B2" w14:paraId="74F4E658" w14:textId="77777777" w:rsidTr="003F6865">
        <w:tc>
          <w:tcPr>
            <w:tcW w:w="4527" w:type="dxa"/>
          </w:tcPr>
          <w:p w14:paraId="0B0F3FA4" w14:textId="77777777" w:rsidR="009667B2" w:rsidRPr="00855E46" w:rsidRDefault="009667B2" w:rsidP="004C47FA">
            <w:pPr>
              <w:jc w:val="both"/>
            </w:pPr>
            <w:r w:rsidRPr="00855E46">
              <w:t>accomplished</w:t>
            </w:r>
          </w:p>
        </w:tc>
        <w:tc>
          <w:tcPr>
            <w:tcW w:w="4535" w:type="dxa"/>
          </w:tcPr>
          <w:p w14:paraId="6309404E" w14:textId="77777777" w:rsidR="009667B2" w:rsidRDefault="009667B2" w:rsidP="004C47FA">
            <w:pPr>
              <w:jc w:val="both"/>
            </w:pPr>
            <w:r w:rsidRPr="000A5395">
              <w:t>POSITIVA</w:t>
            </w:r>
          </w:p>
        </w:tc>
      </w:tr>
      <w:tr w:rsidR="009667B2" w14:paraId="741AE288" w14:textId="77777777" w:rsidTr="003F6865">
        <w:tc>
          <w:tcPr>
            <w:tcW w:w="4527" w:type="dxa"/>
          </w:tcPr>
          <w:p w14:paraId="7235C164" w14:textId="77777777" w:rsidR="009667B2" w:rsidRPr="00855E46" w:rsidRDefault="009667B2" w:rsidP="004C47FA">
            <w:pPr>
              <w:jc w:val="both"/>
            </w:pPr>
            <w:r w:rsidRPr="00855E46">
              <w:t>accurate</w:t>
            </w:r>
          </w:p>
        </w:tc>
        <w:tc>
          <w:tcPr>
            <w:tcW w:w="4535" w:type="dxa"/>
          </w:tcPr>
          <w:p w14:paraId="13490A40" w14:textId="77777777" w:rsidR="009667B2" w:rsidRDefault="009667B2" w:rsidP="004C47FA">
            <w:pPr>
              <w:jc w:val="both"/>
            </w:pPr>
            <w:r w:rsidRPr="000A5395">
              <w:t>POSITIVA</w:t>
            </w:r>
          </w:p>
        </w:tc>
      </w:tr>
      <w:tr w:rsidR="009667B2" w14:paraId="386E4F66" w14:textId="77777777" w:rsidTr="003F6865">
        <w:tc>
          <w:tcPr>
            <w:tcW w:w="4527" w:type="dxa"/>
          </w:tcPr>
          <w:p w14:paraId="46717ED5" w14:textId="77777777" w:rsidR="009667B2" w:rsidRPr="00855E46" w:rsidRDefault="009667B2" w:rsidP="004C47FA">
            <w:pPr>
              <w:jc w:val="both"/>
            </w:pPr>
            <w:r w:rsidRPr="00855E46">
              <w:t>adequate</w:t>
            </w:r>
          </w:p>
        </w:tc>
        <w:tc>
          <w:tcPr>
            <w:tcW w:w="4535" w:type="dxa"/>
          </w:tcPr>
          <w:p w14:paraId="0B1B7BF0" w14:textId="77777777" w:rsidR="009667B2" w:rsidRDefault="009667B2" w:rsidP="004C47FA">
            <w:pPr>
              <w:jc w:val="both"/>
            </w:pPr>
            <w:r w:rsidRPr="000A5395">
              <w:t>POSITIVA</w:t>
            </w:r>
          </w:p>
        </w:tc>
      </w:tr>
      <w:tr w:rsidR="009667B2" w14:paraId="41A8E024" w14:textId="77777777" w:rsidTr="003F6865">
        <w:tc>
          <w:tcPr>
            <w:tcW w:w="4527" w:type="dxa"/>
          </w:tcPr>
          <w:p w14:paraId="7AE8D225" w14:textId="77777777" w:rsidR="009667B2" w:rsidRPr="00855E46" w:rsidRDefault="009667B2" w:rsidP="004C47FA">
            <w:pPr>
              <w:jc w:val="both"/>
            </w:pPr>
            <w:r w:rsidRPr="00855E46">
              <w:t>admiration</w:t>
            </w:r>
          </w:p>
        </w:tc>
        <w:tc>
          <w:tcPr>
            <w:tcW w:w="4535" w:type="dxa"/>
          </w:tcPr>
          <w:p w14:paraId="50D2CA54" w14:textId="77777777" w:rsidR="009667B2" w:rsidRDefault="009667B2" w:rsidP="004C47FA">
            <w:pPr>
              <w:jc w:val="both"/>
            </w:pPr>
            <w:r w:rsidRPr="000A5395">
              <w:t>POSITIVA</w:t>
            </w:r>
          </w:p>
        </w:tc>
      </w:tr>
      <w:tr w:rsidR="009667B2" w14:paraId="06AB14B1" w14:textId="77777777" w:rsidTr="003F6865">
        <w:tc>
          <w:tcPr>
            <w:tcW w:w="4527" w:type="dxa"/>
          </w:tcPr>
          <w:p w14:paraId="06ABA6F0" w14:textId="77777777" w:rsidR="009667B2" w:rsidRPr="00855E46" w:rsidRDefault="009667B2" w:rsidP="004C47FA">
            <w:pPr>
              <w:jc w:val="both"/>
            </w:pPr>
            <w:r w:rsidRPr="00855E46">
              <w:t>adorable</w:t>
            </w:r>
          </w:p>
        </w:tc>
        <w:tc>
          <w:tcPr>
            <w:tcW w:w="4535" w:type="dxa"/>
          </w:tcPr>
          <w:p w14:paraId="02300136" w14:textId="77777777" w:rsidR="009667B2" w:rsidRDefault="009667B2" w:rsidP="004C47FA">
            <w:pPr>
              <w:jc w:val="both"/>
            </w:pPr>
            <w:r w:rsidRPr="000A5395">
              <w:t>POSITIVA</w:t>
            </w:r>
          </w:p>
        </w:tc>
      </w:tr>
      <w:tr w:rsidR="009667B2" w14:paraId="07DCBBEB" w14:textId="77777777" w:rsidTr="003F6865">
        <w:tc>
          <w:tcPr>
            <w:tcW w:w="4527" w:type="dxa"/>
          </w:tcPr>
          <w:p w14:paraId="6C4573E3" w14:textId="77777777" w:rsidR="009667B2" w:rsidRPr="00855E46" w:rsidRDefault="009667B2" w:rsidP="004C47FA">
            <w:pPr>
              <w:jc w:val="both"/>
            </w:pPr>
            <w:r w:rsidRPr="00855E46">
              <w:t>adore</w:t>
            </w:r>
          </w:p>
        </w:tc>
        <w:tc>
          <w:tcPr>
            <w:tcW w:w="4535" w:type="dxa"/>
          </w:tcPr>
          <w:p w14:paraId="3F7BB508" w14:textId="77777777" w:rsidR="009667B2" w:rsidRDefault="009667B2" w:rsidP="004C47FA">
            <w:pPr>
              <w:jc w:val="both"/>
            </w:pPr>
            <w:r w:rsidRPr="000A5395">
              <w:t>POSITIVA</w:t>
            </w:r>
          </w:p>
        </w:tc>
      </w:tr>
      <w:tr w:rsidR="009667B2" w14:paraId="75B4E812" w14:textId="77777777" w:rsidTr="003F6865">
        <w:tc>
          <w:tcPr>
            <w:tcW w:w="4527" w:type="dxa"/>
          </w:tcPr>
          <w:p w14:paraId="3A21C8D7" w14:textId="77777777" w:rsidR="009667B2" w:rsidRPr="00855E46" w:rsidRDefault="009667B2" w:rsidP="004C47FA">
            <w:pPr>
              <w:jc w:val="both"/>
            </w:pPr>
            <w:r w:rsidRPr="00855E46">
              <w:t>adored</w:t>
            </w:r>
          </w:p>
        </w:tc>
        <w:tc>
          <w:tcPr>
            <w:tcW w:w="4535" w:type="dxa"/>
          </w:tcPr>
          <w:p w14:paraId="3D22A8DD" w14:textId="77777777" w:rsidR="009667B2" w:rsidRDefault="009667B2" w:rsidP="004C47FA">
            <w:pPr>
              <w:jc w:val="both"/>
            </w:pPr>
            <w:r w:rsidRPr="000A5395">
              <w:t>POSITIVA</w:t>
            </w:r>
          </w:p>
        </w:tc>
      </w:tr>
      <w:tr w:rsidR="009667B2" w14:paraId="02818B03" w14:textId="77777777" w:rsidTr="003F6865">
        <w:tc>
          <w:tcPr>
            <w:tcW w:w="4527" w:type="dxa"/>
          </w:tcPr>
          <w:p w14:paraId="3837E6D0" w14:textId="77777777" w:rsidR="009667B2" w:rsidRPr="00855E46" w:rsidRDefault="009667B2" w:rsidP="004C47FA">
            <w:pPr>
              <w:jc w:val="both"/>
            </w:pPr>
            <w:r w:rsidRPr="00855E46">
              <w:t>adoring</w:t>
            </w:r>
          </w:p>
        </w:tc>
        <w:tc>
          <w:tcPr>
            <w:tcW w:w="4535" w:type="dxa"/>
          </w:tcPr>
          <w:p w14:paraId="539E7F2C" w14:textId="77777777" w:rsidR="009667B2" w:rsidRDefault="009667B2" w:rsidP="004C47FA">
            <w:pPr>
              <w:jc w:val="both"/>
            </w:pPr>
            <w:r w:rsidRPr="000A5395">
              <w:t>POSITIVA</w:t>
            </w:r>
          </w:p>
        </w:tc>
      </w:tr>
      <w:tr w:rsidR="009667B2" w14:paraId="7CD60829" w14:textId="77777777" w:rsidTr="003F6865">
        <w:tc>
          <w:tcPr>
            <w:tcW w:w="4527" w:type="dxa"/>
          </w:tcPr>
          <w:p w14:paraId="3EBEA544" w14:textId="77777777" w:rsidR="009667B2" w:rsidRDefault="009667B2" w:rsidP="004C47FA">
            <w:pPr>
              <w:jc w:val="both"/>
            </w:pPr>
            <w:r w:rsidRPr="00855E46">
              <w:t>advanced</w:t>
            </w:r>
          </w:p>
        </w:tc>
        <w:tc>
          <w:tcPr>
            <w:tcW w:w="4535" w:type="dxa"/>
          </w:tcPr>
          <w:p w14:paraId="32D6FDDE" w14:textId="77777777" w:rsidR="009667B2" w:rsidRDefault="009667B2" w:rsidP="004C47FA">
            <w:pPr>
              <w:jc w:val="both"/>
            </w:pPr>
            <w:r w:rsidRPr="000A5395">
              <w:t>POSITIVA</w:t>
            </w:r>
          </w:p>
        </w:tc>
      </w:tr>
    </w:tbl>
    <w:p w14:paraId="3A03F6EB" w14:textId="77777777" w:rsidR="006A3736" w:rsidRDefault="00A84FCF" w:rsidP="004C47FA">
      <w:pPr>
        <w:pStyle w:val="TextodoTrabalho"/>
        <w:spacing w:before="0" w:after="0"/>
        <w:ind w:firstLine="0"/>
      </w:pPr>
      <w:r>
        <w:tab/>
      </w:r>
    </w:p>
    <w:p w14:paraId="3E8C0655" w14:textId="347B1A03" w:rsidR="0047633D" w:rsidRDefault="00401BFA" w:rsidP="004F59B9">
      <w:pPr>
        <w:pStyle w:val="TextodoTrabalho"/>
        <w:spacing w:before="0" w:after="0"/>
        <w:ind w:firstLine="709"/>
      </w:pPr>
      <w:r>
        <w:t>Inicialmente, tínhamos o MSD com informações de um milhão de músicas diferentes</w:t>
      </w:r>
      <w:r w:rsidR="002E6C02">
        <w:t xml:space="preserve">, o </w:t>
      </w:r>
      <w:r w:rsidR="002E6C02" w:rsidRPr="00927266">
        <w:rPr>
          <w:i/>
        </w:rPr>
        <w:t>The Last.fm</w:t>
      </w:r>
      <w:r w:rsidR="002E6C02">
        <w:t xml:space="preserve"> com </w:t>
      </w:r>
      <w:proofErr w:type="spellStart"/>
      <w:r w:rsidR="002E6C02" w:rsidRPr="0021689B">
        <w:rPr>
          <w:i/>
        </w:rPr>
        <w:t>tags</w:t>
      </w:r>
      <w:proofErr w:type="spellEnd"/>
      <w:r w:rsidR="002E6C02">
        <w:t xml:space="preserve"> para 50</w:t>
      </w:r>
      <w:r w:rsidR="00B53634">
        <w:t>5</w:t>
      </w:r>
      <w:r w:rsidR="002E6C02">
        <w:t>.216 dessas músicas</w:t>
      </w:r>
      <w:r w:rsidR="006E4053">
        <w:t xml:space="preserve"> e o </w:t>
      </w:r>
      <w:proofErr w:type="spellStart"/>
      <w:r w:rsidR="006E4053" w:rsidRPr="00F41305">
        <w:rPr>
          <w:i/>
        </w:rPr>
        <w:t>Opinion-lexicon-English</w:t>
      </w:r>
      <w:proofErr w:type="spellEnd"/>
      <w:r w:rsidR="006E4053">
        <w:t xml:space="preserve"> contendo 6</w:t>
      </w:r>
      <w:r w:rsidR="00D65474">
        <w:t>.</w:t>
      </w:r>
      <w:r w:rsidR="006E4053">
        <w:t>970 palavras</w:t>
      </w:r>
      <w:r>
        <w:t xml:space="preserve">. </w:t>
      </w:r>
      <w:r w:rsidR="000C51C7">
        <w:t xml:space="preserve">Após efetuar o mapeando das músicas do MSD com as músicas do </w:t>
      </w:r>
      <w:r w:rsidR="000C51C7" w:rsidRPr="00927266">
        <w:rPr>
          <w:i/>
        </w:rPr>
        <w:t>The Last.fm</w:t>
      </w:r>
      <w:r w:rsidR="000C51C7">
        <w:t xml:space="preserve"> e das </w:t>
      </w:r>
      <w:proofErr w:type="spellStart"/>
      <w:r w:rsidR="000C51C7" w:rsidRPr="00F41305">
        <w:rPr>
          <w:i/>
        </w:rPr>
        <w:t>tags</w:t>
      </w:r>
      <w:proofErr w:type="spellEnd"/>
      <w:r w:rsidR="000C51C7">
        <w:t xml:space="preserve"> do </w:t>
      </w:r>
      <w:r w:rsidR="000C51C7" w:rsidRPr="00927266">
        <w:rPr>
          <w:i/>
        </w:rPr>
        <w:t>The Last.fm</w:t>
      </w:r>
      <w:r w:rsidR="000C51C7">
        <w:t xml:space="preserve"> com as palavras presentes no </w:t>
      </w:r>
      <w:proofErr w:type="spellStart"/>
      <w:r w:rsidR="000C51C7" w:rsidRPr="00F41305">
        <w:rPr>
          <w:i/>
        </w:rPr>
        <w:t>Opinion-lexicon-English</w:t>
      </w:r>
      <w:proofErr w:type="spellEnd"/>
      <w:r w:rsidR="000C51C7">
        <w:t xml:space="preserve">, temos um total de </w:t>
      </w:r>
      <w:r w:rsidR="00B44C31" w:rsidRPr="00B44C31">
        <w:t>121</w:t>
      </w:r>
      <w:r w:rsidR="00B44C31">
        <w:t>.</w:t>
      </w:r>
      <w:r w:rsidR="00B44C31" w:rsidRPr="00B44C31">
        <w:t>382</w:t>
      </w:r>
      <w:r w:rsidR="00B44C31">
        <w:t xml:space="preserve"> </w:t>
      </w:r>
      <w:r w:rsidR="000C51C7">
        <w:t xml:space="preserve">músicas com pelo </w:t>
      </w:r>
      <w:r w:rsidR="00E75220">
        <w:t>menos</w:t>
      </w:r>
      <w:r w:rsidR="000C51C7">
        <w:t xml:space="preserve"> uma </w:t>
      </w:r>
      <w:proofErr w:type="spellStart"/>
      <w:r w:rsidR="000C51C7" w:rsidRPr="00F41305">
        <w:rPr>
          <w:i/>
        </w:rPr>
        <w:t>tag</w:t>
      </w:r>
      <w:proofErr w:type="spellEnd"/>
      <w:r w:rsidR="000C51C7">
        <w:t xml:space="preserve"> positiva e </w:t>
      </w:r>
      <w:r w:rsidR="00B44C31" w:rsidRPr="00B44C31">
        <w:t>88</w:t>
      </w:r>
      <w:r w:rsidR="00B44C31">
        <w:t>.</w:t>
      </w:r>
      <w:r w:rsidR="00B44C31" w:rsidRPr="00B44C31">
        <w:t>544</w:t>
      </w:r>
      <w:r w:rsidR="00B44C31">
        <w:t xml:space="preserve"> </w:t>
      </w:r>
      <w:r w:rsidR="000C51C7">
        <w:t xml:space="preserve">músicas com pelo menos uma </w:t>
      </w:r>
      <w:proofErr w:type="spellStart"/>
      <w:r w:rsidR="000C51C7" w:rsidRPr="00F41305">
        <w:rPr>
          <w:i/>
        </w:rPr>
        <w:t>tag</w:t>
      </w:r>
      <w:proofErr w:type="spellEnd"/>
      <w:r w:rsidR="000C51C7">
        <w:t xml:space="preserve"> negativa</w:t>
      </w:r>
      <w:r w:rsidR="00B44C31">
        <w:t xml:space="preserve"> e </w:t>
      </w:r>
      <w:r w:rsidR="00B44C31" w:rsidRPr="00B44C31">
        <w:t>155</w:t>
      </w:r>
      <w:r w:rsidR="00B44C31">
        <w:t>.</w:t>
      </w:r>
      <w:r w:rsidR="00B44C31" w:rsidRPr="00B44C31">
        <w:t>994</w:t>
      </w:r>
      <w:r w:rsidR="00B44C31">
        <w:t xml:space="preserve"> músicas com ao menos uma </w:t>
      </w:r>
      <w:proofErr w:type="spellStart"/>
      <w:r w:rsidR="00B44C31" w:rsidRPr="00A62276">
        <w:rPr>
          <w:i/>
        </w:rPr>
        <w:t>tag</w:t>
      </w:r>
      <w:proofErr w:type="spellEnd"/>
      <w:r w:rsidR="00B44C31">
        <w:t xml:space="preserve"> positiva </w:t>
      </w:r>
      <w:r w:rsidR="00765BEC">
        <w:t xml:space="preserve">ou </w:t>
      </w:r>
      <w:r w:rsidR="00B44C31">
        <w:t>negativa</w:t>
      </w:r>
      <w:r w:rsidR="00D65474">
        <w:t>.</w:t>
      </w:r>
      <w:r w:rsidR="00B44C31">
        <w:t xml:space="preserve"> </w:t>
      </w:r>
      <w:r w:rsidR="00D65474">
        <w:t>P</w:t>
      </w:r>
      <w:r w:rsidR="00B44C31">
        <w:t xml:space="preserve">ortanto, </w:t>
      </w:r>
      <w:r w:rsidR="00B44C31" w:rsidRPr="00B44C31">
        <w:t>346</w:t>
      </w:r>
      <w:r w:rsidR="00B44C31">
        <w:t>.</w:t>
      </w:r>
      <w:r w:rsidR="00B44C31" w:rsidRPr="00B44C31">
        <w:t>222</w:t>
      </w:r>
      <w:r w:rsidR="00B44C31">
        <w:t xml:space="preserve"> músicas </w:t>
      </w:r>
      <w:r w:rsidR="00A62276">
        <w:t xml:space="preserve">que não possuem </w:t>
      </w:r>
      <w:proofErr w:type="spellStart"/>
      <w:r w:rsidR="00A62276" w:rsidRPr="00A62276">
        <w:rPr>
          <w:i/>
        </w:rPr>
        <w:t>tags</w:t>
      </w:r>
      <w:proofErr w:type="spellEnd"/>
      <w:r w:rsidR="00A62276">
        <w:t xml:space="preserve"> de sentimento foram descartadas</w:t>
      </w:r>
      <w:r w:rsidR="000C51C7">
        <w:t xml:space="preserve">. </w:t>
      </w:r>
      <w:r w:rsidR="00AA7926">
        <w:t xml:space="preserve">A </w:t>
      </w:r>
      <w:r w:rsidR="00182F51">
        <w:t>F</w:t>
      </w:r>
      <w:r w:rsidR="00AA7926">
        <w:t>igura</w:t>
      </w:r>
      <w:r w:rsidR="00BD1ECD">
        <w:t xml:space="preserve"> </w:t>
      </w:r>
      <w:r w:rsidR="00222590">
        <w:t>6</w:t>
      </w:r>
      <w:r w:rsidR="00AA7926">
        <w:t xml:space="preserve"> </w:t>
      </w:r>
      <w:r w:rsidR="000C51C7">
        <w:t>exemplifica</w:t>
      </w:r>
      <w:r w:rsidR="00225C8D">
        <w:t xml:space="preserve"> as </w:t>
      </w:r>
      <w:r w:rsidR="00225C8D">
        <w:lastRenderedPageBreak/>
        <w:t>informações contidas na</w:t>
      </w:r>
      <w:r w:rsidR="00AA7926">
        <w:t xml:space="preserve">s três </w:t>
      </w:r>
      <w:r w:rsidR="00225C8D">
        <w:t>bases de dados utilizada</w:t>
      </w:r>
      <w:r w:rsidR="00AA7926">
        <w:t>s até o momento</w:t>
      </w:r>
      <w:r w:rsidR="00F41305">
        <w:t>, nela é apresentada a intersecção das três bases de dados citadas nos parágrafos anteriores.</w:t>
      </w:r>
    </w:p>
    <w:p w14:paraId="71A1C140" w14:textId="77777777" w:rsidR="00B76984" w:rsidRDefault="00B76984" w:rsidP="004F59B9">
      <w:pPr>
        <w:pStyle w:val="TextodoTrabalho"/>
        <w:spacing w:before="0" w:after="0"/>
        <w:ind w:firstLine="709"/>
      </w:pPr>
    </w:p>
    <w:p w14:paraId="21EDBABD" w14:textId="7B6D5B43" w:rsidR="001324D0" w:rsidRPr="001324D0" w:rsidRDefault="001324D0" w:rsidP="001324D0">
      <w:pPr>
        <w:pStyle w:val="Caption"/>
        <w:keepNext/>
        <w:rPr>
          <w:sz w:val="24"/>
          <w:szCs w:val="24"/>
        </w:rPr>
      </w:pPr>
      <w:r w:rsidRPr="001324D0">
        <w:rPr>
          <w:sz w:val="24"/>
          <w:szCs w:val="24"/>
        </w:rPr>
        <w:t xml:space="preserve">Figura </w:t>
      </w:r>
      <w:r w:rsidR="00222590">
        <w:rPr>
          <w:sz w:val="24"/>
          <w:szCs w:val="24"/>
        </w:rPr>
        <w:t>6</w:t>
      </w:r>
      <w:r w:rsidRPr="001324D0">
        <w:rPr>
          <w:sz w:val="24"/>
          <w:szCs w:val="24"/>
        </w:rPr>
        <w:t xml:space="preserve"> - Filtro utilizando três bases de dados</w:t>
      </w:r>
    </w:p>
    <w:p w14:paraId="3821B2F6" w14:textId="56C0DFF5" w:rsidR="006E282B" w:rsidRDefault="00943686" w:rsidP="004C47FA">
      <w:pPr>
        <w:pStyle w:val="TextodoTrabalho"/>
        <w:spacing w:before="0" w:after="0"/>
        <w:ind w:firstLine="0"/>
      </w:pPr>
      <w:r>
        <w:rPr>
          <w:noProof/>
        </w:rPr>
        <mc:AlternateContent>
          <mc:Choice Requires="wps">
            <w:drawing>
              <wp:anchor distT="0" distB="0" distL="114300" distR="114300" simplePos="0" relativeHeight="251659264" behindDoc="0" locked="0" layoutInCell="1" allowOverlap="1" wp14:anchorId="046F24D5" wp14:editId="7F19140C">
                <wp:simplePos x="0" y="0"/>
                <wp:positionH relativeFrom="column">
                  <wp:posOffset>2685895</wp:posOffset>
                </wp:positionH>
                <wp:positionV relativeFrom="paragraph">
                  <wp:posOffset>2475865</wp:posOffset>
                </wp:positionV>
                <wp:extent cx="405727" cy="121112"/>
                <wp:effectExtent l="0" t="0" r="13970" b="19050"/>
                <wp:wrapNone/>
                <wp:docPr id="1" name="Text Box 1"/>
                <wp:cNvGraphicFramePr/>
                <a:graphic xmlns:a="http://schemas.openxmlformats.org/drawingml/2006/main">
                  <a:graphicData uri="http://schemas.microsoft.com/office/word/2010/wordprocessingShape">
                    <wps:wsp>
                      <wps:cNvSpPr txBox="1"/>
                      <wps:spPr>
                        <a:xfrm>
                          <a:off x="0" y="0"/>
                          <a:ext cx="405727" cy="121112"/>
                        </a:xfrm>
                        <a:prstGeom prst="rect">
                          <a:avLst/>
                        </a:prstGeom>
                        <a:solidFill>
                          <a:schemeClr val="lt1">
                            <a:alpha val="0"/>
                          </a:schemeClr>
                        </a:solidFill>
                        <a:ln w="0">
                          <a:solidFill>
                            <a:prstClr val="black"/>
                          </a:solidFill>
                        </a:ln>
                      </wps:spPr>
                      <wps:txbx>
                        <w:txbxContent>
                          <w:p w14:paraId="7B925D4E" w14:textId="248E91B2" w:rsidR="00F4669C" w:rsidRPr="000E33F3" w:rsidRDefault="00F4669C" w:rsidP="00943686">
                            <w:pPr>
                              <w:jc w:val="both"/>
                              <w:rPr>
                                <w:b/>
                                <w:color w:val="000000" w:themeColor="text1"/>
                                <w:sz w:val="16"/>
                                <w:szCs w:val="16"/>
                              </w:rPr>
                            </w:pPr>
                            <w:r w:rsidRPr="000E33F3">
                              <w:rPr>
                                <w:b/>
                                <w:color w:val="000000" w:themeColor="text1"/>
                                <w:sz w:val="16"/>
                                <w:szCs w:val="16"/>
                              </w:rPr>
                              <w:t>155.99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6F24D5" id="_x0000_t202" coordsize="21600,21600" o:spt="202" path="m,l,21600r21600,l21600,xe">
                <v:stroke joinstyle="miter"/>
                <v:path gradientshapeok="t" o:connecttype="rect"/>
              </v:shapetype>
              <v:shape id="Text Box 1" o:spid="_x0000_s1026" type="#_x0000_t202" style="position:absolute;left:0;text-align:left;margin-left:211.5pt;margin-top:194.95pt;width:31.95pt;height: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" fillcolor="white [3201]" strokeweight="0">
                <v:fill opacity="0"/>
                <v:textbox inset="1mm,0,0,0">
                  <w:txbxContent>
                    <w:p w14:paraId="7B925D4E" w14:textId="248E91B2" w:rsidR="00F4669C" w:rsidRPr="000E33F3" w:rsidRDefault="00F4669C" w:rsidP="00943686">
                      <w:pPr>
                        <w:jc w:val="both"/>
                        <w:rPr>
                          <w:b/>
                          <w:color w:val="000000" w:themeColor="text1"/>
                          <w:sz w:val="16"/>
                          <w:szCs w:val="16"/>
                        </w:rPr>
                      </w:pPr>
                      <w:r w:rsidRPr="000E33F3">
                        <w:rPr>
                          <w:b/>
                          <w:color w:val="000000" w:themeColor="text1"/>
                          <w:sz w:val="16"/>
                          <w:szCs w:val="16"/>
                        </w:rPr>
                        <w:t>155.994</w:t>
                      </w:r>
                    </w:p>
                  </w:txbxContent>
                </v:textbox>
              </v:shape>
            </w:pict>
          </mc:Fallback>
        </mc:AlternateContent>
      </w:r>
      <w:r w:rsidR="006E282B">
        <w:rPr>
          <w:noProof/>
        </w:rPr>
        <w:drawing>
          <wp:inline distT="0" distB="0" distL="0" distR="0" wp14:anchorId="43A5B9F8" wp14:editId="6EFAC5E5">
            <wp:extent cx="5779974" cy="4384040"/>
            <wp:effectExtent l="0" t="0" r="0" b="0"/>
            <wp:docPr id="45" name="Diagram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FDB5A16" w14:textId="1EEC56E3" w:rsidR="00177B72" w:rsidRDefault="00927266" w:rsidP="004C47FA">
      <w:pPr>
        <w:pStyle w:val="Heading3"/>
        <w:numPr>
          <w:ilvl w:val="0"/>
          <w:numId w:val="0"/>
        </w:numPr>
        <w:jc w:val="both"/>
      </w:pPr>
      <w:r>
        <w:t>3</w:t>
      </w:r>
      <w:r w:rsidR="0028289C">
        <w:t xml:space="preserve">.2.2   </w:t>
      </w:r>
      <w:r w:rsidR="00177B72">
        <w:t>Coleta de letras musicais em português</w:t>
      </w:r>
    </w:p>
    <w:p w14:paraId="1D1BEC37" w14:textId="57109C48" w:rsidR="005547C0" w:rsidRPr="00A335BE" w:rsidRDefault="00335EFA" w:rsidP="008E2F9B">
      <w:pPr>
        <w:spacing w:line="360" w:lineRule="auto"/>
        <w:ind w:firstLine="709"/>
        <w:jc w:val="both"/>
        <w:rPr>
          <w:lang w:val="pt-BR"/>
        </w:rPr>
      </w:pPr>
      <w:r w:rsidRPr="00A335BE">
        <w:rPr>
          <w:lang w:val="pt-BR"/>
        </w:rPr>
        <w:t>Nenhuma das bases de dados citadas até o momento prov</w:t>
      </w:r>
      <w:r w:rsidR="004F3ED8">
        <w:rPr>
          <w:lang w:val="pt-BR"/>
        </w:rPr>
        <w:t>ê</w:t>
      </w:r>
      <w:r w:rsidRPr="00A335BE">
        <w:rPr>
          <w:lang w:val="pt-BR"/>
        </w:rPr>
        <w:t xml:space="preserve"> informações </w:t>
      </w:r>
      <w:r w:rsidR="00174662">
        <w:rPr>
          <w:lang w:val="pt-BR"/>
        </w:rPr>
        <w:t>sobre as</w:t>
      </w:r>
      <w:r w:rsidRPr="00A335BE">
        <w:rPr>
          <w:lang w:val="pt-BR"/>
        </w:rPr>
        <w:t xml:space="preserve"> letra</w:t>
      </w:r>
      <w:r w:rsidR="00174662">
        <w:rPr>
          <w:lang w:val="pt-BR"/>
        </w:rPr>
        <w:t>s</w:t>
      </w:r>
      <w:r w:rsidRPr="00A335BE">
        <w:rPr>
          <w:lang w:val="pt-BR"/>
        </w:rPr>
        <w:t xml:space="preserve"> das músicas. </w:t>
      </w:r>
      <w:r w:rsidR="000C7A08" w:rsidRPr="00A335BE">
        <w:rPr>
          <w:lang w:val="pt-BR"/>
        </w:rPr>
        <w:t>Além disso, n</w:t>
      </w:r>
      <w:r w:rsidRPr="00A335BE">
        <w:rPr>
          <w:lang w:val="pt-BR"/>
        </w:rPr>
        <w:t>ão encontramos até o momento um corpus que contenha as letras das músicas do MSD em sua versão em português ou algum</w:t>
      </w:r>
      <w:r w:rsidR="000C7A08" w:rsidRPr="00A335BE">
        <w:rPr>
          <w:lang w:val="pt-BR"/>
        </w:rPr>
        <w:t xml:space="preserve"> outro</w:t>
      </w:r>
      <w:r w:rsidRPr="00A335BE">
        <w:rPr>
          <w:lang w:val="pt-BR"/>
        </w:rPr>
        <w:t xml:space="preserve"> banco de dados de músicas em português que já apresente polarização ou algum atributo que indique emoções.</w:t>
      </w:r>
      <w:r w:rsidR="000C7A08" w:rsidRPr="00A335BE">
        <w:rPr>
          <w:lang w:val="pt-BR"/>
        </w:rPr>
        <w:t xml:space="preserve"> </w:t>
      </w:r>
      <w:r w:rsidRPr="00A335BE">
        <w:rPr>
          <w:lang w:val="pt-BR"/>
        </w:rPr>
        <w:t xml:space="preserve">Portanto, para a realização desde estudo fez-se necessária a coleta das letras das músicas citadas </w:t>
      </w:r>
      <w:r w:rsidR="004F3ED8">
        <w:rPr>
          <w:lang w:val="pt-BR"/>
        </w:rPr>
        <w:t>na seção anterior.</w:t>
      </w:r>
    </w:p>
    <w:p w14:paraId="35AF1D2C" w14:textId="4FFF57C8" w:rsidR="0047633D" w:rsidRDefault="000E44CB" w:rsidP="004F59B9">
      <w:pPr>
        <w:pStyle w:val="TextodoTrabalho"/>
        <w:spacing w:before="0" w:after="0"/>
        <w:ind w:firstLine="709"/>
      </w:pPr>
      <w:r>
        <w:rPr>
          <w:lang w:eastAsia="en-US"/>
        </w:rPr>
        <w:t xml:space="preserve"> O site brasileiro Vagalume (</w:t>
      </w:r>
      <w:hyperlink r:id="rId21" w:history="1">
        <w:r w:rsidRPr="00C0047C">
          <w:rPr>
            <w:rStyle w:val="Hyperlink"/>
            <w:lang w:eastAsia="en-US"/>
          </w:rPr>
          <w:t>https://www.vagalume.com.br/</w:t>
        </w:r>
      </w:hyperlink>
      <w:r>
        <w:rPr>
          <w:lang w:eastAsia="en-US"/>
        </w:rPr>
        <w:t>), lançado em 2002, possu</w:t>
      </w:r>
      <w:r w:rsidR="00437879">
        <w:rPr>
          <w:lang w:eastAsia="en-US"/>
        </w:rPr>
        <w:t>i</w:t>
      </w:r>
      <w:r>
        <w:rPr>
          <w:lang w:eastAsia="en-US"/>
        </w:rPr>
        <w:t xml:space="preserve"> as letras e traduções de milhões de músicas populares</w:t>
      </w:r>
      <w:r w:rsidR="006A3736">
        <w:rPr>
          <w:lang w:eastAsia="en-US"/>
        </w:rPr>
        <w:t xml:space="preserve"> de diversos art</w:t>
      </w:r>
      <w:r w:rsidR="004F3ED8">
        <w:rPr>
          <w:lang w:eastAsia="en-US"/>
        </w:rPr>
        <w:t>i</w:t>
      </w:r>
      <w:r w:rsidR="006A3736">
        <w:rPr>
          <w:lang w:eastAsia="en-US"/>
        </w:rPr>
        <w:t>stas</w:t>
      </w:r>
      <w:r>
        <w:rPr>
          <w:lang w:eastAsia="en-US"/>
        </w:rPr>
        <w:t>.</w:t>
      </w:r>
      <w:r w:rsidR="005547C0">
        <w:rPr>
          <w:lang w:eastAsia="en-US"/>
        </w:rPr>
        <w:t xml:space="preserve"> O Vagalume possui uma API (</w:t>
      </w:r>
      <w:r w:rsidR="002D1B8D">
        <w:rPr>
          <w:lang w:eastAsia="en-US"/>
        </w:rPr>
        <w:t xml:space="preserve">do inglês, </w:t>
      </w:r>
      <w:proofErr w:type="spellStart"/>
      <w:r w:rsidR="005547C0" w:rsidRPr="002D1B8D">
        <w:rPr>
          <w:i/>
          <w:lang w:eastAsia="en-US"/>
        </w:rPr>
        <w:t>Application</w:t>
      </w:r>
      <w:proofErr w:type="spellEnd"/>
      <w:r w:rsidR="005547C0" w:rsidRPr="002D1B8D">
        <w:rPr>
          <w:i/>
          <w:lang w:eastAsia="en-US"/>
        </w:rPr>
        <w:t xml:space="preserve"> </w:t>
      </w:r>
      <w:proofErr w:type="spellStart"/>
      <w:r w:rsidR="005547C0" w:rsidRPr="002D1B8D">
        <w:rPr>
          <w:i/>
          <w:lang w:eastAsia="en-US"/>
        </w:rPr>
        <w:t>programming</w:t>
      </w:r>
      <w:proofErr w:type="spellEnd"/>
      <w:r w:rsidR="005547C0" w:rsidRPr="002D1B8D">
        <w:rPr>
          <w:i/>
          <w:lang w:eastAsia="en-US"/>
        </w:rPr>
        <w:t xml:space="preserve"> Interface</w:t>
      </w:r>
      <w:r w:rsidR="005547C0">
        <w:rPr>
          <w:lang w:eastAsia="en-US"/>
        </w:rPr>
        <w:t>) que pode ser utilizada</w:t>
      </w:r>
      <w:r w:rsidR="006A3736">
        <w:rPr>
          <w:lang w:eastAsia="en-US"/>
        </w:rPr>
        <w:t xml:space="preserve"> por desenvolvedores</w:t>
      </w:r>
      <w:r w:rsidR="005547C0">
        <w:rPr>
          <w:lang w:eastAsia="en-US"/>
        </w:rPr>
        <w:t xml:space="preserve"> para coletar informaç</w:t>
      </w:r>
      <w:r w:rsidR="002738ED">
        <w:rPr>
          <w:lang w:eastAsia="en-US"/>
        </w:rPr>
        <w:t>ões das</w:t>
      </w:r>
      <w:r w:rsidR="006A3736">
        <w:rPr>
          <w:lang w:eastAsia="en-US"/>
        </w:rPr>
        <w:t xml:space="preserve"> músicas disponíveis no Vagalume e apresenta-las em outros sites ou sistemas. Neste estudo a API do Vagalume</w:t>
      </w:r>
      <w:r w:rsidR="00D65474">
        <w:rPr>
          <w:lang w:eastAsia="en-US"/>
        </w:rPr>
        <w:t xml:space="preserve"> foi utilizada</w:t>
      </w:r>
      <w:r w:rsidR="006A3736">
        <w:rPr>
          <w:lang w:eastAsia="en-US"/>
        </w:rPr>
        <w:t xml:space="preserve"> para coletar as </w:t>
      </w:r>
      <w:r w:rsidR="006A3736">
        <w:rPr>
          <w:lang w:eastAsia="en-US"/>
        </w:rPr>
        <w:lastRenderedPageBreak/>
        <w:t xml:space="preserve">letras em português das músicas do MSD que tem </w:t>
      </w:r>
      <w:proofErr w:type="spellStart"/>
      <w:r w:rsidR="006A3736" w:rsidRPr="00C15478">
        <w:rPr>
          <w:i/>
          <w:lang w:eastAsia="en-US"/>
        </w:rPr>
        <w:t>tags</w:t>
      </w:r>
      <w:proofErr w:type="spellEnd"/>
      <w:r w:rsidR="006A3736">
        <w:rPr>
          <w:lang w:eastAsia="en-US"/>
        </w:rPr>
        <w:t xml:space="preserve"> no </w:t>
      </w:r>
      <w:r w:rsidR="006A3736" w:rsidRPr="00C15478">
        <w:rPr>
          <w:i/>
          <w:lang w:eastAsia="en-US"/>
        </w:rPr>
        <w:t>The Last.fm</w:t>
      </w:r>
      <w:r w:rsidR="006A3736">
        <w:rPr>
          <w:lang w:eastAsia="en-US"/>
        </w:rPr>
        <w:t xml:space="preserve"> que correspondem a palavras do </w:t>
      </w:r>
      <w:proofErr w:type="spellStart"/>
      <w:r w:rsidR="006A3736" w:rsidRPr="00307BF6">
        <w:rPr>
          <w:i/>
        </w:rPr>
        <w:t>Opinion-lexicon-English</w:t>
      </w:r>
      <w:proofErr w:type="spellEnd"/>
      <w:r w:rsidR="006A3736">
        <w:t>.</w:t>
      </w:r>
      <w:r w:rsidR="00EB2D2D">
        <w:t xml:space="preserve"> </w:t>
      </w:r>
      <w:r w:rsidR="00BC021A" w:rsidRPr="00A335BE">
        <w:t xml:space="preserve">A </w:t>
      </w:r>
      <w:r w:rsidR="00A37DAB">
        <w:t xml:space="preserve">Figura </w:t>
      </w:r>
      <w:r w:rsidR="00222590">
        <w:t>7</w:t>
      </w:r>
      <w:r w:rsidR="00A37DAB" w:rsidRPr="00A335BE">
        <w:t xml:space="preserve"> </w:t>
      </w:r>
      <w:r w:rsidR="00BC021A" w:rsidRPr="00A335BE">
        <w:t xml:space="preserve">apresenta um exemplo de como enviar uma requisição para o Vagalume com o objetivo de buscar a letra da música </w:t>
      </w:r>
      <w:proofErr w:type="spellStart"/>
      <w:r w:rsidR="00BC021A" w:rsidRPr="00A335BE">
        <w:rPr>
          <w:i/>
        </w:rPr>
        <w:t>One</w:t>
      </w:r>
      <w:proofErr w:type="spellEnd"/>
      <w:r w:rsidR="00BC021A" w:rsidRPr="00A335BE">
        <w:t xml:space="preserve"> do artista U2.</w:t>
      </w:r>
    </w:p>
    <w:p w14:paraId="11D76FE5" w14:textId="77777777" w:rsidR="00C86E61" w:rsidRPr="00A335BE" w:rsidRDefault="00C86E61" w:rsidP="004F59B9">
      <w:pPr>
        <w:pStyle w:val="TextodoTrabalho"/>
        <w:spacing w:before="0" w:after="0"/>
        <w:ind w:firstLine="709"/>
      </w:pPr>
    </w:p>
    <w:p w14:paraId="1AC7A63F" w14:textId="6119C446" w:rsidR="00307BF6" w:rsidRPr="00307BF6" w:rsidRDefault="00307BF6" w:rsidP="00307BF6">
      <w:pPr>
        <w:pStyle w:val="Caption"/>
        <w:keepNext/>
        <w:rPr>
          <w:sz w:val="24"/>
          <w:szCs w:val="24"/>
        </w:rPr>
      </w:pPr>
      <w:r w:rsidRPr="00307BF6">
        <w:rPr>
          <w:sz w:val="24"/>
          <w:szCs w:val="24"/>
        </w:rPr>
        <w:t xml:space="preserve">Figura </w:t>
      </w:r>
      <w:r w:rsidR="00222590">
        <w:rPr>
          <w:sz w:val="24"/>
          <w:szCs w:val="24"/>
        </w:rPr>
        <w:t>7</w:t>
      </w:r>
      <w:r w:rsidRPr="00307BF6">
        <w:rPr>
          <w:sz w:val="24"/>
          <w:szCs w:val="24"/>
        </w:rPr>
        <w:t xml:space="preserve"> - </w:t>
      </w:r>
      <w:r w:rsidR="0002006E">
        <w:rPr>
          <w:sz w:val="24"/>
          <w:szCs w:val="24"/>
        </w:rPr>
        <w:t>Chamada</w:t>
      </w:r>
      <w:r w:rsidRPr="00307BF6">
        <w:rPr>
          <w:sz w:val="24"/>
          <w:szCs w:val="24"/>
        </w:rPr>
        <w:t xml:space="preserve"> </w:t>
      </w:r>
      <w:r w:rsidR="0002006E">
        <w:rPr>
          <w:sz w:val="24"/>
          <w:szCs w:val="24"/>
        </w:rPr>
        <w:t>par</w:t>
      </w:r>
      <w:r w:rsidRPr="00307BF6">
        <w:rPr>
          <w:sz w:val="24"/>
          <w:szCs w:val="24"/>
        </w:rPr>
        <w:t>a API do Vagalume</w:t>
      </w:r>
    </w:p>
    <w:p w14:paraId="03375B2A" w14:textId="5F928D9D" w:rsidR="00AE59CE" w:rsidRDefault="000B5EB5" w:rsidP="00A37DAB">
      <w:pPr>
        <w:pStyle w:val="TextodoTrabalho"/>
        <w:spacing w:before="0" w:after="0"/>
        <w:ind w:firstLine="0"/>
        <w:jc w:val="center"/>
      </w:pPr>
      <w:r>
        <w:rPr>
          <w:noProof/>
        </w:rPr>
        <w:drawing>
          <wp:inline distT="0" distB="0" distL="0" distR="0" wp14:anchorId="680AC8C7" wp14:editId="20D85664">
            <wp:extent cx="3771900" cy="284308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8-09-29 at 13.41.23.png"/>
                    <pic:cNvPicPr/>
                  </pic:nvPicPr>
                  <pic:blipFill>
                    <a:blip r:embed="rId22">
                      <a:extLst>
                        <a:ext uri="{28A0092B-C50C-407E-A947-70E740481C1C}">
                          <a14:useLocalDpi xmlns:a14="http://schemas.microsoft.com/office/drawing/2010/main" val="0"/>
                        </a:ext>
                      </a:extLst>
                    </a:blip>
                    <a:stretch>
                      <a:fillRect/>
                    </a:stretch>
                  </pic:blipFill>
                  <pic:spPr>
                    <a:xfrm>
                      <a:off x="0" y="0"/>
                      <a:ext cx="4000828" cy="3015641"/>
                    </a:xfrm>
                    <a:prstGeom prst="rect">
                      <a:avLst/>
                    </a:prstGeom>
                  </pic:spPr>
                </pic:pic>
              </a:graphicData>
            </a:graphic>
          </wp:inline>
        </w:drawing>
      </w:r>
    </w:p>
    <w:p w14:paraId="0F0398F9" w14:textId="77777777" w:rsidR="00466FA9" w:rsidRDefault="00466FA9" w:rsidP="00EB2D2D">
      <w:pPr>
        <w:pStyle w:val="TextodoTrabalho"/>
        <w:spacing w:before="0" w:after="0"/>
      </w:pPr>
    </w:p>
    <w:p w14:paraId="18102F33" w14:textId="79CF413E" w:rsidR="00EB2D2D" w:rsidRPr="00EB2D2D" w:rsidRDefault="00EB2D2D" w:rsidP="00EB2D2D">
      <w:pPr>
        <w:pStyle w:val="Caption"/>
        <w:keepNext/>
        <w:rPr>
          <w:sz w:val="24"/>
          <w:szCs w:val="24"/>
        </w:rPr>
      </w:pPr>
      <w:r w:rsidRPr="00EB2D2D">
        <w:rPr>
          <w:sz w:val="24"/>
          <w:szCs w:val="24"/>
        </w:rPr>
        <w:t xml:space="preserve">Figura </w:t>
      </w:r>
      <w:r w:rsidR="00222590">
        <w:rPr>
          <w:sz w:val="24"/>
          <w:szCs w:val="24"/>
        </w:rPr>
        <w:t>8</w:t>
      </w:r>
      <w:r w:rsidRPr="00EB2D2D">
        <w:rPr>
          <w:sz w:val="24"/>
          <w:szCs w:val="24"/>
        </w:rPr>
        <w:t xml:space="preserve"> - Exemplo de resposta da API do Vagalume</w:t>
      </w:r>
    </w:p>
    <w:p w14:paraId="3FEF677B" w14:textId="77777777" w:rsidR="00666AE3" w:rsidRDefault="002C0545" w:rsidP="00EB2D2D">
      <w:pPr>
        <w:pStyle w:val="TextodoTrabalho"/>
        <w:spacing w:before="0" w:after="0"/>
        <w:ind w:firstLine="0"/>
        <w:jc w:val="center"/>
      </w:pPr>
      <w:r w:rsidRPr="002C0545">
        <w:rPr>
          <w:noProof/>
        </w:rPr>
        <w:drawing>
          <wp:inline distT="0" distB="0" distL="0" distR="0" wp14:anchorId="2EC8FC0C" wp14:editId="7B14F6AC">
            <wp:extent cx="5973821" cy="3704665"/>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9328" cy="3770095"/>
                    </a:xfrm>
                    <a:prstGeom prst="rect">
                      <a:avLst/>
                    </a:prstGeom>
                  </pic:spPr>
                </pic:pic>
              </a:graphicData>
            </a:graphic>
          </wp:inline>
        </w:drawing>
      </w:r>
    </w:p>
    <w:p w14:paraId="416CA3BC" w14:textId="789936A6" w:rsidR="00A37DAB" w:rsidRDefault="00A37DAB" w:rsidP="008E2F9B">
      <w:pPr>
        <w:pStyle w:val="TextodoTrabalho"/>
        <w:spacing w:before="0" w:after="0"/>
        <w:ind w:firstLine="709"/>
      </w:pPr>
      <w:r>
        <w:lastRenderedPageBreak/>
        <w:t xml:space="preserve">Através de requisições ao site do Vagalume, podemos coletar algumas informações das músicas, entre elas a letra original e uma tradução para o português, caso a tradução exista no Vagalume. A </w:t>
      </w:r>
      <w:r w:rsidR="00174662">
        <w:t>F</w:t>
      </w:r>
      <w:r>
        <w:t xml:space="preserve">igura </w:t>
      </w:r>
      <w:r w:rsidR="00222590">
        <w:t>8</w:t>
      </w:r>
      <w:r>
        <w:t xml:space="preserve"> apresenta a resposta da requisição, efetuada através do navegador Google Chrome.</w:t>
      </w:r>
    </w:p>
    <w:p w14:paraId="5E61BD1D" w14:textId="75A65E3B" w:rsidR="004C16E0" w:rsidRDefault="008D33C6" w:rsidP="008E2F9B">
      <w:pPr>
        <w:pStyle w:val="TextodoTrabalho"/>
        <w:spacing w:before="0" w:after="0"/>
        <w:ind w:firstLine="709"/>
      </w:pPr>
      <w:r>
        <w:t>Para os fins deste estudo, utilizamos as traduções das músicas para o português.</w:t>
      </w:r>
      <w:r w:rsidR="004C16E0">
        <w:t xml:space="preserve"> Enviamos diversas requisições para a API do Vagalume durante a coleta das letras das músicas</w:t>
      </w:r>
      <w:r w:rsidR="00CC0D78">
        <w:t xml:space="preserve"> e</w:t>
      </w:r>
      <w:r w:rsidR="004C16E0">
        <w:t>, como o Vagalume possui um limite de requisições que pode ser efetuado a partir de um IP</w:t>
      </w:r>
      <w:r w:rsidR="00757120">
        <w:t xml:space="preserve"> (</w:t>
      </w:r>
      <w:r w:rsidR="00757120" w:rsidRPr="00C15478">
        <w:rPr>
          <w:i/>
        </w:rPr>
        <w:t xml:space="preserve">Internet </w:t>
      </w:r>
      <w:proofErr w:type="spellStart"/>
      <w:r w:rsidR="00757120" w:rsidRPr="00C15478">
        <w:rPr>
          <w:i/>
        </w:rPr>
        <w:t>Protocol</w:t>
      </w:r>
      <w:proofErr w:type="spellEnd"/>
      <w:r w:rsidR="00757120">
        <w:t>)</w:t>
      </w:r>
      <w:r w:rsidR="004C16E0">
        <w:t xml:space="preserve"> durante determinado período de tempo, não foi possível coletar todas as letras em tempo hábil.</w:t>
      </w:r>
      <w:r w:rsidR="00D20AF4">
        <w:t xml:space="preserve"> Executamos o algoritmo de requisições diversas vezes e coletamos letras em português para </w:t>
      </w:r>
      <w:r w:rsidR="00AE6E17">
        <w:t>2</w:t>
      </w:r>
      <w:r w:rsidR="00B62F83">
        <w:t>3</w:t>
      </w:r>
      <w:r w:rsidR="00C15478">
        <w:t>.</w:t>
      </w:r>
      <w:r w:rsidR="00B62F83">
        <w:t>457</w:t>
      </w:r>
      <w:r w:rsidR="003929C2">
        <w:t xml:space="preserve"> </w:t>
      </w:r>
      <w:r w:rsidR="00D20AF4">
        <w:t>músicas</w:t>
      </w:r>
      <w:r w:rsidR="00AD247B">
        <w:t>.</w:t>
      </w:r>
    </w:p>
    <w:p w14:paraId="66A0DCCC" w14:textId="72D04F5F" w:rsidR="00770035" w:rsidRDefault="00C15478" w:rsidP="004C47FA">
      <w:pPr>
        <w:pStyle w:val="Heading3"/>
        <w:numPr>
          <w:ilvl w:val="0"/>
          <w:numId w:val="0"/>
        </w:numPr>
        <w:jc w:val="both"/>
      </w:pPr>
      <w:r>
        <w:t>3</w:t>
      </w:r>
      <w:r w:rsidR="00F30C2D">
        <w:t xml:space="preserve">.2.3   </w:t>
      </w:r>
      <w:r w:rsidR="00770035">
        <w:t>Classificação das músicas</w:t>
      </w:r>
    </w:p>
    <w:p w14:paraId="44436117" w14:textId="0533EF30" w:rsidR="00FB4D28" w:rsidRDefault="00FB4D28" w:rsidP="008E2F9B">
      <w:pPr>
        <w:pStyle w:val="TextodoTrabalho"/>
        <w:spacing w:before="0" w:after="0"/>
        <w:ind w:firstLine="709"/>
      </w:pPr>
      <w:r>
        <w:t xml:space="preserve">Utilizamos as </w:t>
      </w:r>
      <w:proofErr w:type="spellStart"/>
      <w:r w:rsidRPr="0090728E">
        <w:rPr>
          <w:i/>
        </w:rPr>
        <w:t>tags</w:t>
      </w:r>
      <w:proofErr w:type="spellEnd"/>
      <w:r>
        <w:t xml:space="preserve"> das músicas cadastradas pelos usuários para determinar se uma música é “positiva” ou “negativa”. Músicas foram classificadas como positivas se elas cont</w:t>
      </w:r>
      <w:r w:rsidR="00C77716">
        <w:t>ê</w:t>
      </w:r>
      <w:r>
        <w:t xml:space="preserve">m mais </w:t>
      </w:r>
      <w:proofErr w:type="spellStart"/>
      <w:r w:rsidRPr="0090728E">
        <w:rPr>
          <w:i/>
        </w:rPr>
        <w:t>tags</w:t>
      </w:r>
      <w:proofErr w:type="spellEnd"/>
      <w:r>
        <w:t xml:space="preserve"> positivas do que negativas. Músicas foram classificadas como negativas se elas cont</w:t>
      </w:r>
      <w:r w:rsidR="00C77716">
        <w:t>ê</w:t>
      </w:r>
      <w:r>
        <w:t xml:space="preserve">m mais </w:t>
      </w:r>
      <w:proofErr w:type="spellStart"/>
      <w:r w:rsidRPr="0090728E">
        <w:rPr>
          <w:i/>
        </w:rPr>
        <w:t>tags</w:t>
      </w:r>
      <w:proofErr w:type="spellEnd"/>
      <w:r>
        <w:t xml:space="preserve"> negativas do que positivas, por sua vez, </w:t>
      </w:r>
      <w:r w:rsidR="00C15478">
        <w:t>músicas</w:t>
      </w:r>
      <w:r>
        <w:t xml:space="preserve"> com o mesmo número de </w:t>
      </w:r>
      <w:proofErr w:type="spellStart"/>
      <w:r w:rsidRPr="0090728E">
        <w:rPr>
          <w:i/>
        </w:rPr>
        <w:t>tags</w:t>
      </w:r>
      <w:proofErr w:type="spellEnd"/>
      <w:r>
        <w:t xml:space="preserve"> positivas e negativas foram classificadas como </w:t>
      </w:r>
      <w:r w:rsidR="00C15478">
        <w:t>neutras</w:t>
      </w:r>
      <w:r>
        <w:t>.</w:t>
      </w:r>
    </w:p>
    <w:p w14:paraId="67F0872B" w14:textId="12DF7D38" w:rsidR="00FB4D28" w:rsidRPr="000C51C7" w:rsidRDefault="00FB4D28" w:rsidP="008E2F9B">
      <w:pPr>
        <w:spacing w:line="360" w:lineRule="auto"/>
        <w:ind w:firstLine="709"/>
        <w:jc w:val="both"/>
        <w:rPr>
          <w:lang w:val="pt-BR"/>
        </w:rPr>
      </w:pPr>
      <w:r w:rsidRPr="00FB4D28">
        <w:rPr>
          <w:lang w:val="pt-BR"/>
        </w:rPr>
        <w:t xml:space="preserve"> Para exemplificar como o filtro foi feito, digamos que determinada música contenha apenas 3 </w:t>
      </w:r>
      <w:proofErr w:type="spellStart"/>
      <w:r w:rsidRPr="0090728E">
        <w:rPr>
          <w:i/>
          <w:lang w:val="pt-BR"/>
        </w:rPr>
        <w:t>tags</w:t>
      </w:r>
      <w:proofErr w:type="spellEnd"/>
      <w:r w:rsidRPr="00FB4D28">
        <w:rPr>
          <w:lang w:val="pt-BR"/>
        </w:rPr>
        <w:t xml:space="preserve">, sendo elas: </w:t>
      </w:r>
      <w:proofErr w:type="spellStart"/>
      <w:r w:rsidRPr="00FB4D28">
        <w:rPr>
          <w:i/>
          <w:lang w:val="pt-BR"/>
        </w:rPr>
        <w:t>adored</w:t>
      </w:r>
      <w:proofErr w:type="spellEnd"/>
      <w:r w:rsidRPr="00FB4D28">
        <w:rPr>
          <w:lang w:val="pt-BR"/>
        </w:rPr>
        <w:t>,</w:t>
      </w:r>
      <w:r w:rsidRPr="00FB4D28">
        <w:rPr>
          <w:i/>
          <w:lang w:val="pt-BR"/>
        </w:rPr>
        <w:t xml:space="preserve"> </w:t>
      </w:r>
      <w:proofErr w:type="spellStart"/>
      <w:r w:rsidRPr="00FB4D28">
        <w:rPr>
          <w:i/>
          <w:lang w:val="pt-BR"/>
        </w:rPr>
        <w:t>admiration</w:t>
      </w:r>
      <w:proofErr w:type="spellEnd"/>
      <w:r w:rsidRPr="00FB4D28">
        <w:rPr>
          <w:lang w:val="pt-BR"/>
        </w:rPr>
        <w:t xml:space="preserve"> e </w:t>
      </w:r>
      <w:proofErr w:type="spellStart"/>
      <w:r w:rsidRPr="00FB4D28">
        <w:rPr>
          <w:i/>
          <w:lang w:val="pt-BR"/>
        </w:rPr>
        <w:t>abomination</w:t>
      </w:r>
      <w:proofErr w:type="spellEnd"/>
      <w:r w:rsidRPr="00FB4D28">
        <w:rPr>
          <w:lang w:val="pt-BR"/>
        </w:rPr>
        <w:t xml:space="preserve">. </w:t>
      </w:r>
      <w:r w:rsidRPr="000C51C7">
        <w:rPr>
          <w:lang w:val="pt-BR"/>
        </w:rPr>
        <w:t>Como podemos visualizar n</w:t>
      </w:r>
      <w:r w:rsidR="005E43CF">
        <w:rPr>
          <w:lang w:val="pt-BR"/>
        </w:rPr>
        <w:t>o</w:t>
      </w:r>
      <w:r w:rsidRPr="000C51C7">
        <w:rPr>
          <w:lang w:val="pt-BR"/>
        </w:rPr>
        <w:t xml:space="preserve"> </w:t>
      </w:r>
      <w:r w:rsidR="00750C52">
        <w:rPr>
          <w:lang w:val="pt-BR"/>
        </w:rPr>
        <w:t>Quadro</w:t>
      </w:r>
      <w:r w:rsidRPr="000C51C7">
        <w:rPr>
          <w:lang w:val="pt-BR"/>
        </w:rPr>
        <w:t xml:space="preserve"> </w:t>
      </w:r>
      <w:r w:rsidR="00C15478">
        <w:rPr>
          <w:lang w:val="pt-BR"/>
        </w:rPr>
        <w:t>9</w:t>
      </w:r>
      <w:r w:rsidRPr="000C51C7">
        <w:rPr>
          <w:lang w:val="pt-BR"/>
        </w:rPr>
        <w:t xml:space="preserve">, </w:t>
      </w:r>
      <w:proofErr w:type="spellStart"/>
      <w:r w:rsidRPr="000C51C7">
        <w:rPr>
          <w:i/>
          <w:lang w:val="pt-BR"/>
        </w:rPr>
        <w:t>adored</w:t>
      </w:r>
      <w:proofErr w:type="spellEnd"/>
      <w:r w:rsidRPr="000C51C7">
        <w:rPr>
          <w:i/>
          <w:lang w:val="pt-BR"/>
        </w:rPr>
        <w:t xml:space="preserve"> </w:t>
      </w:r>
      <w:r w:rsidRPr="000C51C7">
        <w:rPr>
          <w:lang w:val="pt-BR"/>
        </w:rPr>
        <w:t>(adorado, em português) foi classificada como positiva,</w:t>
      </w:r>
      <w:r w:rsidRPr="000C51C7">
        <w:rPr>
          <w:i/>
          <w:lang w:val="pt-BR"/>
        </w:rPr>
        <w:t xml:space="preserve"> </w:t>
      </w:r>
      <w:proofErr w:type="spellStart"/>
      <w:r w:rsidRPr="000C51C7">
        <w:rPr>
          <w:i/>
          <w:lang w:val="pt-BR"/>
        </w:rPr>
        <w:t>admiration</w:t>
      </w:r>
      <w:proofErr w:type="spellEnd"/>
      <w:r w:rsidRPr="000C51C7">
        <w:rPr>
          <w:i/>
          <w:lang w:val="pt-BR"/>
        </w:rPr>
        <w:t xml:space="preserve"> </w:t>
      </w:r>
      <w:r w:rsidRPr="000C51C7">
        <w:rPr>
          <w:lang w:val="pt-BR"/>
        </w:rPr>
        <w:t xml:space="preserve">(admiração, em português) também foi classificada como positiva e </w:t>
      </w:r>
      <w:proofErr w:type="spellStart"/>
      <w:r w:rsidRPr="000C51C7">
        <w:rPr>
          <w:i/>
          <w:lang w:val="pt-BR"/>
        </w:rPr>
        <w:t>abomination</w:t>
      </w:r>
      <w:proofErr w:type="spellEnd"/>
      <w:r w:rsidRPr="000C51C7">
        <w:rPr>
          <w:lang w:val="pt-BR"/>
        </w:rPr>
        <w:t xml:space="preserve"> (abominação, em português) foi classificada como uma palavra negativa pelo </w:t>
      </w:r>
      <w:proofErr w:type="spellStart"/>
      <w:r w:rsidRPr="000C51C7">
        <w:rPr>
          <w:i/>
          <w:lang w:val="pt-BR"/>
        </w:rPr>
        <w:t>Opinion-lexicon-English</w:t>
      </w:r>
      <w:proofErr w:type="spellEnd"/>
      <w:r w:rsidRPr="000C51C7">
        <w:rPr>
          <w:lang w:val="pt-BR"/>
        </w:rPr>
        <w:t xml:space="preserve">. Isso significa que </w:t>
      </w:r>
      <w:r w:rsidR="00C15478">
        <w:rPr>
          <w:lang w:val="pt-BR"/>
        </w:rPr>
        <w:t>a música em questão</w:t>
      </w:r>
      <w:r w:rsidR="00C15478" w:rsidRPr="000C51C7">
        <w:rPr>
          <w:lang w:val="pt-BR"/>
        </w:rPr>
        <w:t xml:space="preserve"> </w:t>
      </w:r>
      <w:r w:rsidRPr="000C51C7">
        <w:rPr>
          <w:lang w:val="pt-BR"/>
        </w:rPr>
        <w:t xml:space="preserve">seria classificada como positiva por apresentar um número maior de </w:t>
      </w:r>
      <w:proofErr w:type="spellStart"/>
      <w:r w:rsidRPr="0090728E">
        <w:rPr>
          <w:i/>
          <w:lang w:val="pt-BR"/>
        </w:rPr>
        <w:t>tags</w:t>
      </w:r>
      <w:proofErr w:type="spellEnd"/>
      <w:r w:rsidRPr="000C51C7">
        <w:rPr>
          <w:lang w:val="pt-BR"/>
        </w:rPr>
        <w:t xml:space="preserve"> positivas do que de </w:t>
      </w:r>
      <w:proofErr w:type="spellStart"/>
      <w:r w:rsidRPr="0090728E">
        <w:rPr>
          <w:i/>
          <w:lang w:val="pt-BR"/>
        </w:rPr>
        <w:t>tags</w:t>
      </w:r>
      <w:proofErr w:type="spellEnd"/>
      <w:r w:rsidRPr="000C51C7">
        <w:rPr>
          <w:lang w:val="pt-BR"/>
        </w:rPr>
        <w:t xml:space="preserve"> negativas.</w:t>
      </w:r>
    </w:p>
    <w:p w14:paraId="117E7855" w14:textId="4C9777A1" w:rsidR="00400945" w:rsidRDefault="00430176" w:rsidP="008E2F9B">
      <w:pPr>
        <w:pStyle w:val="TextodoTrabalho"/>
        <w:spacing w:before="0" w:after="0"/>
        <w:ind w:firstLine="709"/>
      </w:pPr>
      <w:r>
        <w:t>Foram classificadas apenas as músicas</w:t>
      </w:r>
      <w:r w:rsidR="00400945">
        <w:t xml:space="preserve"> em que foi poss</w:t>
      </w:r>
      <w:r w:rsidR="00C06BBB">
        <w:t xml:space="preserve">ível coletar a letra da API do </w:t>
      </w:r>
      <w:proofErr w:type="spellStart"/>
      <w:r w:rsidR="00C06BBB">
        <w:t>V</w:t>
      </w:r>
      <w:r w:rsidR="00400945">
        <w:t>alume</w:t>
      </w:r>
      <w:proofErr w:type="spellEnd"/>
      <w:r w:rsidR="00400945">
        <w:t>, destas</w:t>
      </w:r>
      <w:r w:rsidR="00437879">
        <w:t>,</w:t>
      </w:r>
      <w:r w:rsidR="00400945">
        <w:t xml:space="preserve"> os resultados foram os seguintes:</w:t>
      </w:r>
    </w:p>
    <w:p w14:paraId="3BDB0416" w14:textId="2958FC0D" w:rsidR="00400945" w:rsidRDefault="00400945" w:rsidP="004C47FA">
      <w:pPr>
        <w:pStyle w:val="TextodoTrabalho"/>
        <w:numPr>
          <w:ilvl w:val="0"/>
          <w:numId w:val="4"/>
        </w:numPr>
        <w:spacing w:before="0" w:after="0"/>
      </w:pPr>
      <w:r>
        <w:t xml:space="preserve">Total: </w:t>
      </w:r>
      <w:r w:rsidR="00805EEF">
        <w:t>2</w:t>
      </w:r>
      <w:r w:rsidR="009C5480">
        <w:t>3</w:t>
      </w:r>
      <w:r w:rsidR="00C15478">
        <w:t>.</w:t>
      </w:r>
      <w:r w:rsidR="009C5480">
        <w:t>457</w:t>
      </w:r>
      <w:r>
        <w:t>;</w:t>
      </w:r>
    </w:p>
    <w:p w14:paraId="5C38841A" w14:textId="69E40CF0" w:rsidR="00400945" w:rsidRDefault="00400945" w:rsidP="004C47FA">
      <w:pPr>
        <w:pStyle w:val="TextodoTrabalho"/>
        <w:numPr>
          <w:ilvl w:val="0"/>
          <w:numId w:val="4"/>
        </w:numPr>
        <w:spacing w:before="0" w:after="0"/>
      </w:pPr>
      <w:r>
        <w:t xml:space="preserve">Positivas: </w:t>
      </w:r>
      <w:r w:rsidR="00805EEF">
        <w:t>1</w:t>
      </w:r>
      <w:r w:rsidR="009C5480">
        <w:t>6</w:t>
      </w:r>
      <w:r w:rsidR="00C15478">
        <w:t>.</w:t>
      </w:r>
      <w:r w:rsidR="009C5480">
        <w:t>588</w:t>
      </w:r>
      <w:r>
        <w:t>;</w:t>
      </w:r>
    </w:p>
    <w:p w14:paraId="7F30B78D" w14:textId="1C518F78" w:rsidR="00400945" w:rsidRDefault="00400945" w:rsidP="004C47FA">
      <w:pPr>
        <w:pStyle w:val="TextodoTrabalho"/>
        <w:numPr>
          <w:ilvl w:val="0"/>
          <w:numId w:val="4"/>
        </w:numPr>
        <w:spacing w:before="0" w:after="0"/>
      </w:pPr>
      <w:r>
        <w:t xml:space="preserve">Negativas: </w:t>
      </w:r>
      <w:r w:rsidR="00805EEF">
        <w:t>4</w:t>
      </w:r>
      <w:r w:rsidR="00C15478">
        <w:t>.</w:t>
      </w:r>
      <w:r w:rsidR="009C5480">
        <w:t>537</w:t>
      </w:r>
      <w:r>
        <w:t>;</w:t>
      </w:r>
    </w:p>
    <w:p w14:paraId="6501B685" w14:textId="69ACB4F6" w:rsidR="006A25C9" w:rsidRDefault="006A25C9" w:rsidP="006A25C9">
      <w:pPr>
        <w:pStyle w:val="TextodoTrabalho"/>
        <w:numPr>
          <w:ilvl w:val="0"/>
          <w:numId w:val="4"/>
        </w:numPr>
        <w:spacing w:before="0" w:after="0"/>
      </w:pPr>
      <w:r>
        <w:t xml:space="preserve">Neutras </w:t>
      </w:r>
      <w:r w:rsidR="00805EEF">
        <w:t>2</w:t>
      </w:r>
      <w:r w:rsidR="00C15478">
        <w:t>.</w:t>
      </w:r>
      <w:r w:rsidR="009C5480">
        <w:t>332</w:t>
      </w:r>
      <w:r>
        <w:t>;</w:t>
      </w:r>
    </w:p>
    <w:p w14:paraId="209F77E8" w14:textId="68AC107E" w:rsidR="002A1C51" w:rsidRDefault="002A1C51" w:rsidP="006A25C9">
      <w:pPr>
        <w:pStyle w:val="TextodoTrabalho"/>
        <w:spacing w:before="0" w:after="0"/>
        <w:ind w:firstLine="0"/>
      </w:pPr>
    </w:p>
    <w:p w14:paraId="79C8BAB1" w14:textId="40212B56" w:rsidR="002A1C51" w:rsidRDefault="00F66F84" w:rsidP="008E2F9B">
      <w:pPr>
        <w:pStyle w:val="TextodoTrabalho"/>
        <w:spacing w:before="0" w:after="0"/>
        <w:ind w:firstLine="709"/>
      </w:pPr>
      <w:r>
        <w:t xml:space="preserve">Na </w:t>
      </w:r>
      <w:r w:rsidR="00C32B39">
        <w:t>F</w:t>
      </w:r>
      <w:r w:rsidR="002A1C51">
        <w:t xml:space="preserve">igura </w:t>
      </w:r>
      <w:r w:rsidR="00222590">
        <w:t>9</w:t>
      </w:r>
      <w:r w:rsidR="002A1C51">
        <w:t xml:space="preserve">, apresentamos um gráfico contendo as quantidades de músicas classificadas para cada categoria. Podemos ver que as músicas positivas representam </w:t>
      </w:r>
      <w:r w:rsidR="00C80CC6">
        <w:t>7</w:t>
      </w:r>
      <w:r w:rsidR="00015784">
        <w:t>1</w:t>
      </w:r>
      <w:r w:rsidR="002A1C51">
        <w:t xml:space="preserve">% de todas as letras coletadas da API do vagalume. Este número </w:t>
      </w:r>
      <w:r w:rsidR="00EA2739">
        <w:t xml:space="preserve">é </w:t>
      </w:r>
      <w:r w:rsidR="001375ED">
        <w:t xml:space="preserve">consideravelmente </w:t>
      </w:r>
      <w:r w:rsidR="002A1C51">
        <w:t xml:space="preserve">maior </w:t>
      </w:r>
      <w:r w:rsidR="00C15478">
        <w:t>do que a</w:t>
      </w:r>
      <w:r w:rsidR="002A1C51">
        <w:t xml:space="preserve"> quantidade de </w:t>
      </w:r>
      <w:r w:rsidR="002A1C51">
        <w:lastRenderedPageBreak/>
        <w:t xml:space="preserve">letras em português coletadas para a classe negativa, que representa </w:t>
      </w:r>
      <w:r w:rsidR="003E6FA6">
        <w:t>1</w:t>
      </w:r>
      <w:r w:rsidR="001375ED">
        <w:t>9</w:t>
      </w:r>
      <w:r w:rsidR="002A1C51">
        <w:t xml:space="preserve">% do total. </w:t>
      </w:r>
      <w:r w:rsidR="006D5935">
        <w:t>Por fim,</w:t>
      </w:r>
      <w:r w:rsidR="002A1C51">
        <w:t xml:space="preserve"> as músicas que foram classificadas como neutras representam</w:t>
      </w:r>
      <w:r w:rsidR="00C80CC6">
        <w:t xml:space="preserve"> apenas</w:t>
      </w:r>
      <w:r w:rsidR="002A1C51">
        <w:t xml:space="preserve"> </w:t>
      </w:r>
      <w:r w:rsidR="001375ED">
        <w:t>10</w:t>
      </w:r>
      <w:r w:rsidR="002A1C51">
        <w:t>% da base de dados.</w:t>
      </w:r>
    </w:p>
    <w:p w14:paraId="23A6FD80" w14:textId="4084CBC5" w:rsidR="000B4F7F" w:rsidRDefault="000B4F7F" w:rsidP="000B4F7F">
      <w:pPr>
        <w:pStyle w:val="TextodoTrabalho"/>
        <w:spacing w:before="0" w:after="0"/>
        <w:ind w:firstLine="0"/>
      </w:pPr>
    </w:p>
    <w:p w14:paraId="2F6212D0" w14:textId="1C5F7D03" w:rsidR="002A1C51" w:rsidRPr="002A1C51" w:rsidRDefault="002A1C51" w:rsidP="002A1C51">
      <w:pPr>
        <w:pStyle w:val="Caption"/>
        <w:keepNext/>
        <w:rPr>
          <w:sz w:val="24"/>
          <w:szCs w:val="24"/>
        </w:rPr>
      </w:pPr>
      <w:r w:rsidRPr="002A1C51">
        <w:rPr>
          <w:sz w:val="24"/>
          <w:szCs w:val="24"/>
        </w:rPr>
        <w:t xml:space="preserve">Figura </w:t>
      </w:r>
      <w:r w:rsidR="00222590">
        <w:rPr>
          <w:sz w:val="24"/>
          <w:szCs w:val="24"/>
        </w:rPr>
        <w:t>9</w:t>
      </w:r>
      <w:r w:rsidRPr="002A1C51">
        <w:rPr>
          <w:sz w:val="24"/>
          <w:szCs w:val="24"/>
        </w:rPr>
        <w:t xml:space="preserve"> - Músicas classificadas</w:t>
      </w:r>
    </w:p>
    <w:p w14:paraId="418A1A22" w14:textId="6DA3A0C3" w:rsidR="000B4F7F" w:rsidRDefault="000B4F7F" w:rsidP="00A736DE">
      <w:pPr>
        <w:pStyle w:val="TextodoTrabalho"/>
        <w:spacing w:before="0" w:after="0"/>
        <w:ind w:firstLine="0"/>
        <w:jc w:val="center"/>
      </w:pPr>
      <w:r>
        <w:rPr>
          <w:noProof/>
        </w:rPr>
        <w:drawing>
          <wp:inline distT="0" distB="0" distL="0" distR="0" wp14:anchorId="395B3813" wp14:editId="7842F1A5">
            <wp:extent cx="5486400" cy="3200400"/>
            <wp:effectExtent l="0" t="0" r="14605"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592CA08" w14:textId="684BEFAB" w:rsidR="00E06016" w:rsidRDefault="002743BB" w:rsidP="004C47FA">
      <w:pPr>
        <w:pStyle w:val="Heading3"/>
        <w:numPr>
          <w:ilvl w:val="0"/>
          <w:numId w:val="0"/>
        </w:numPr>
        <w:jc w:val="both"/>
      </w:pPr>
      <w:r>
        <w:t>3.</w:t>
      </w:r>
      <w:r w:rsidR="00593846">
        <w:t xml:space="preserve">2.4   </w:t>
      </w:r>
      <w:r w:rsidR="00E06016">
        <w:t>Remoção de letras duplicadas</w:t>
      </w:r>
    </w:p>
    <w:p w14:paraId="4B5D7F74" w14:textId="6E4FBA99" w:rsidR="00E21BBF" w:rsidRPr="00C15478" w:rsidRDefault="00E21BBF" w:rsidP="008E2F9B">
      <w:pPr>
        <w:spacing w:line="360" w:lineRule="auto"/>
        <w:ind w:firstLine="709"/>
        <w:jc w:val="both"/>
        <w:rPr>
          <w:lang w:val="pt-BR"/>
        </w:rPr>
      </w:pPr>
      <w:r w:rsidRPr="00A335BE">
        <w:rPr>
          <w:lang w:val="pt-BR"/>
        </w:rPr>
        <w:t xml:space="preserve">O </w:t>
      </w:r>
      <w:proofErr w:type="spellStart"/>
      <w:r w:rsidRPr="00D16A5A">
        <w:rPr>
          <w:i/>
          <w:lang w:val="pt-BR"/>
        </w:rPr>
        <w:t>Million</w:t>
      </w:r>
      <w:proofErr w:type="spellEnd"/>
      <w:r w:rsidRPr="00D16A5A">
        <w:rPr>
          <w:i/>
          <w:lang w:val="pt-BR"/>
        </w:rPr>
        <w:t xml:space="preserve"> Song </w:t>
      </w:r>
      <w:proofErr w:type="spellStart"/>
      <w:r w:rsidRPr="00D16A5A">
        <w:rPr>
          <w:i/>
          <w:lang w:val="pt-BR"/>
        </w:rPr>
        <w:t>Dataset</w:t>
      </w:r>
      <w:proofErr w:type="spellEnd"/>
      <w:r w:rsidRPr="00A335BE">
        <w:rPr>
          <w:lang w:val="pt-BR"/>
        </w:rPr>
        <w:t xml:space="preserve"> apresenta informações duplicadas para algumas músicas</w:t>
      </w:r>
      <w:r w:rsidR="00C15478">
        <w:rPr>
          <w:lang w:val="pt-BR"/>
        </w:rPr>
        <w:t>.</w:t>
      </w:r>
      <w:r w:rsidRPr="00A335BE">
        <w:rPr>
          <w:lang w:val="pt-BR"/>
        </w:rPr>
        <w:t xml:space="preserve"> </w:t>
      </w:r>
      <w:r w:rsidR="00C15478">
        <w:rPr>
          <w:lang w:val="pt-BR"/>
        </w:rPr>
        <w:t>M</w:t>
      </w:r>
      <w:r w:rsidRPr="00A335BE">
        <w:rPr>
          <w:lang w:val="pt-BR"/>
        </w:rPr>
        <w:t>esmo que as músicas tenham art</w:t>
      </w:r>
      <w:r w:rsidR="00D16A5A">
        <w:rPr>
          <w:lang w:val="pt-BR"/>
        </w:rPr>
        <w:t>i</w:t>
      </w:r>
      <w:r w:rsidRPr="00A335BE">
        <w:rPr>
          <w:lang w:val="pt-BR"/>
        </w:rPr>
        <w:t>stas e letras diferentes entre s</w:t>
      </w:r>
      <w:r w:rsidR="00D16A5A">
        <w:rPr>
          <w:lang w:val="pt-BR"/>
        </w:rPr>
        <w:t>i</w:t>
      </w:r>
      <w:r w:rsidRPr="00A335BE">
        <w:rPr>
          <w:lang w:val="pt-BR"/>
        </w:rPr>
        <w:t>, é possível que a música esteja duplicada, pois artistas diferentes podem fazer versões da mesma música, além disso</w:t>
      </w:r>
      <w:r w:rsidR="00C15478">
        <w:rPr>
          <w:lang w:val="pt-BR"/>
        </w:rPr>
        <w:t>,</w:t>
      </w:r>
      <w:r w:rsidRPr="00A335BE">
        <w:rPr>
          <w:lang w:val="pt-BR"/>
        </w:rPr>
        <w:t xml:space="preserve"> existem dados de músicas cantadas ao vivo e sua versão gravada em est</w:t>
      </w:r>
      <w:r w:rsidR="003A542A" w:rsidRPr="00A335BE">
        <w:rPr>
          <w:lang w:val="pt-BR"/>
        </w:rPr>
        <w:t>úd</w:t>
      </w:r>
      <w:r w:rsidRPr="00A335BE">
        <w:rPr>
          <w:lang w:val="pt-BR"/>
        </w:rPr>
        <w:t>io.</w:t>
      </w:r>
      <w:r w:rsidR="00C15478">
        <w:rPr>
          <w:lang w:val="pt-BR"/>
        </w:rPr>
        <w:t xml:space="preserve"> Realizamos a remoção das letras duplicadas.</w:t>
      </w:r>
      <w:r w:rsidR="003A542A" w:rsidRPr="00A335BE">
        <w:rPr>
          <w:lang w:val="pt-BR"/>
        </w:rPr>
        <w:t xml:space="preserve"> Com a remoção de letras duplicada</w:t>
      </w:r>
      <w:r w:rsidR="00BF4177" w:rsidRPr="00A335BE">
        <w:rPr>
          <w:lang w:val="pt-BR"/>
        </w:rPr>
        <w:t>s, ficamos com um total de 1</w:t>
      </w:r>
      <w:r w:rsidR="00590886">
        <w:rPr>
          <w:lang w:val="pt-BR"/>
        </w:rPr>
        <w:t>2</w:t>
      </w:r>
      <w:r w:rsidR="00D23D35">
        <w:rPr>
          <w:lang w:val="pt-BR"/>
        </w:rPr>
        <w:t>.</w:t>
      </w:r>
      <w:r w:rsidR="00590886">
        <w:rPr>
          <w:lang w:val="pt-BR"/>
        </w:rPr>
        <w:t>573</w:t>
      </w:r>
      <w:r w:rsidR="003A542A" w:rsidRPr="00A335BE">
        <w:rPr>
          <w:lang w:val="pt-BR"/>
        </w:rPr>
        <w:t xml:space="preserve"> letras classificadas.</w:t>
      </w:r>
      <w:r w:rsidR="00BF4177" w:rsidRPr="00A335BE">
        <w:rPr>
          <w:lang w:val="pt-BR"/>
        </w:rPr>
        <w:t xml:space="preserve"> </w:t>
      </w:r>
      <w:r w:rsidR="00BF4177" w:rsidRPr="00C15478">
        <w:rPr>
          <w:lang w:val="pt-BR"/>
        </w:rPr>
        <w:t>Os dados são os seguintes:</w:t>
      </w:r>
    </w:p>
    <w:p w14:paraId="5CEF6A38" w14:textId="1A1C37D1" w:rsidR="00BF4177" w:rsidRDefault="00BF4177" w:rsidP="004C47FA">
      <w:pPr>
        <w:pStyle w:val="TextodoTrabalho"/>
        <w:numPr>
          <w:ilvl w:val="0"/>
          <w:numId w:val="4"/>
        </w:numPr>
        <w:spacing w:before="0" w:after="0"/>
      </w:pPr>
      <w:r>
        <w:t>Total:</w:t>
      </w:r>
      <w:r w:rsidR="00C561D5">
        <w:t>12.573</w:t>
      </w:r>
      <w:r>
        <w:t>;</w:t>
      </w:r>
    </w:p>
    <w:p w14:paraId="67CAC174" w14:textId="1B04E0FD" w:rsidR="00BF4177" w:rsidRDefault="00BF4177" w:rsidP="004C47FA">
      <w:pPr>
        <w:pStyle w:val="TextodoTrabalho"/>
        <w:numPr>
          <w:ilvl w:val="0"/>
          <w:numId w:val="4"/>
        </w:numPr>
        <w:spacing w:before="0" w:after="0"/>
      </w:pPr>
      <w:r>
        <w:t xml:space="preserve">Positivas: </w:t>
      </w:r>
      <w:r w:rsidR="00C561D5">
        <w:t>8.363</w:t>
      </w:r>
      <w:r>
        <w:t>;</w:t>
      </w:r>
    </w:p>
    <w:p w14:paraId="686C7A8C" w14:textId="5B9F529B" w:rsidR="00BF4177" w:rsidRDefault="00BF4177" w:rsidP="004C47FA">
      <w:pPr>
        <w:pStyle w:val="TextodoTrabalho"/>
        <w:numPr>
          <w:ilvl w:val="0"/>
          <w:numId w:val="4"/>
        </w:numPr>
        <w:spacing w:before="0" w:after="0"/>
      </w:pPr>
      <w:r>
        <w:t xml:space="preserve">Negativas: </w:t>
      </w:r>
      <w:r w:rsidR="00C561D5">
        <w:t>2.740</w:t>
      </w:r>
      <w:r>
        <w:t>;</w:t>
      </w:r>
    </w:p>
    <w:p w14:paraId="07A10A7A" w14:textId="7EBA3A60" w:rsidR="006A25C9" w:rsidRDefault="006A25C9" w:rsidP="006A25C9">
      <w:pPr>
        <w:pStyle w:val="TextodoTrabalho"/>
        <w:numPr>
          <w:ilvl w:val="0"/>
          <w:numId w:val="4"/>
        </w:numPr>
        <w:spacing w:before="0" w:after="0"/>
      </w:pPr>
      <w:r>
        <w:t xml:space="preserve">Neutras </w:t>
      </w:r>
      <w:r w:rsidR="00C561D5">
        <w:t>1.470</w:t>
      </w:r>
      <w:r>
        <w:t>;</w:t>
      </w:r>
    </w:p>
    <w:p w14:paraId="7E905E72" w14:textId="35C9548B" w:rsidR="006A25C9" w:rsidRDefault="006A25C9" w:rsidP="002C03E4"/>
    <w:p w14:paraId="02F1C970" w14:textId="0666050A" w:rsidR="006A25C9" w:rsidRDefault="006A25C9" w:rsidP="008E2F9B">
      <w:pPr>
        <w:pStyle w:val="TextodoTrabalho"/>
        <w:spacing w:before="0" w:after="0"/>
        <w:ind w:firstLine="709"/>
      </w:pPr>
      <w:r>
        <w:t>N</w:t>
      </w:r>
      <w:r w:rsidR="00C15478">
        <w:t>a</w:t>
      </w:r>
      <w:r>
        <w:t xml:space="preserve"> </w:t>
      </w:r>
      <w:r w:rsidR="00182F51">
        <w:t>F</w:t>
      </w:r>
      <w:r>
        <w:t xml:space="preserve">igura </w:t>
      </w:r>
      <w:r w:rsidR="00222590">
        <w:t>10</w:t>
      </w:r>
      <w:r>
        <w:t xml:space="preserve">, apresentamos um gráfico contendo as quantidades de músicas classificadas para cada categoria. Podemos ver que as músicas positivas </w:t>
      </w:r>
      <w:r w:rsidR="00130833">
        <w:t xml:space="preserve">agora </w:t>
      </w:r>
      <w:r>
        <w:t>representam 6</w:t>
      </w:r>
      <w:r w:rsidR="00493500">
        <w:t>6</w:t>
      </w:r>
      <w:r>
        <w:t xml:space="preserve">% de todas as letras coletadas da API do vagalume. </w:t>
      </w:r>
      <w:r w:rsidR="00182F51">
        <w:t>Novamente, e</w:t>
      </w:r>
      <w:r>
        <w:t>ste número é</w:t>
      </w:r>
      <w:r w:rsidR="0089325E">
        <w:t xml:space="preserve"> consideravelmente</w:t>
      </w:r>
      <w:r>
        <w:t xml:space="preserve"> maior </w:t>
      </w:r>
      <w:r w:rsidR="0089325E">
        <w:t>em relação a</w:t>
      </w:r>
      <w:r>
        <w:t xml:space="preserve"> quantidade de letras em português coletadas para a classe negativa, que </w:t>
      </w:r>
      <w:r>
        <w:lastRenderedPageBreak/>
        <w:t>representa 2</w:t>
      </w:r>
      <w:r w:rsidR="00493500">
        <w:t>2</w:t>
      </w:r>
      <w:r>
        <w:t xml:space="preserve">% do total. </w:t>
      </w:r>
      <w:r w:rsidR="006D5935">
        <w:t>Por fim,</w:t>
      </w:r>
      <w:r>
        <w:t xml:space="preserve"> as músicas que foram classificadas como neutras representam 1</w:t>
      </w:r>
      <w:r w:rsidR="00BF125F">
        <w:t>2</w:t>
      </w:r>
      <w:r>
        <w:t>% da base de dados.</w:t>
      </w:r>
    </w:p>
    <w:p w14:paraId="6536D0B6" w14:textId="77777777" w:rsidR="006A25C9" w:rsidRDefault="006A25C9" w:rsidP="002C03E4">
      <w:pPr>
        <w:pStyle w:val="TextodoTrabalho"/>
        <w:spacing w:before="0" w:after="0"/>
        <w:ind w:firstLine="0"/>
      </w:pPr>
    </w:p>
    <w:p w14:paraId="59719F10" w14:textId="4AA818C5" w:rsidR="007C773F" w:rsidRPr="007C773F" w:rsidRDefault="007C773F" w:rsidP="007C773F">
      <w:pPr>
        <w:pStyle w:val="Caption"/>
        <w:keepNext/>
        <w:rPr>
          <w:sz w:val="24"/>
          <w:szCs w:val="24"/>
        </w:rPr>
      </w:pPr>
      <w:r w:rsidRPr="007C773F">
        <w:rPr>
          <w:sz w:val="24"/>
          <w:szCs w:val="24"/>
        </w:rPr>
        <w:t xml:space="preserve">Figura </w:t>
      </w:r>
      <w:r w:rsidR="00222590">
        <w:rPr>
          <w:sz w:val="24"/>
          <w:szCs w:val="24"/>
        </w:rPr>
        <w:t>10</w:t>
      </w:r>
      <w:r w:rsidRPr="007C773F">
        <w:rPr>
          <w:sz w:val="24"/>
          <w:szCs w:val="24"/>
        </w:rPr>
        <w:t xml:space="preserve"> - Porcentagem de músicas por classe</w:t>
      </w:r>
    </w:p>
    <w:p w14:paraId="5FBA56DD" w14:textId="321E1E46" w:rsidR="00F63D96" w:rsidRDefault="00F63D96" w:rsidP="006E363F">
      <w:pPr>
        <w:pStyle w:val="TextodoTrabalho"/>
        <w:spacing w:before="0" w:after="0"/>
        <w:ind w:firstLine="0"/>
        <w:jc w:val="center"/>
      </w:pPr>
      <w:r>
        <w:rPr>
          <w:noProof/>
        </w:rPr>
        <w:drawing>
          <wp:inline distT="0" distB="0" distL="0" distR="0" wp14:anchorId="487C2883" wp14:editId="1DB3368E">
            <wp:extent cx="5486400" cy="3200400"/>
            <wp:effectExtent l="0" t="0" r="1270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1607F8" w14:textId="4CFC2136" w:rsidR="008C3407" w:rsidRPr="00F63D96" w:rsidRDefault="002743BB" w:rsidP="004C47FA">
      <w:pPr>
        <w:pStyle w:val="Heading3"/>
        <w:numPr>
          <w:ilvl w:val="0"/>
          <w:numId w:val="0"/>
        </w:numPr>
        <w:jc w:val="both"/>
      </w:pPr>
      <w:r>
        <w:t>3</w:t>
      </w:r>
      <w:r w:rsidR="008C3407">
        <w:t>.2.5   Remoção de número excessivo de letras positivas</w:t>
      </w:r>
      <w:r w:rsidR="00B56062">
        <w:t xml:space="preserve"> e letras neutras</w:t>
      </w:r>
    </w:p>
    <w:p w14:paraId="663C6B57" w14:textId="4059D10F" w:rsidR="00B4490B" w:rsidRPr="00A335BE" w:rsidRDefault="00EB7364" w:rsidP="000F3094">
      <w:pPr>
        <w:spacing w:line="360" w:lineRule="auto"/>
        <w:ind w:firstLine="709"/>
        <w:jc w:val="both"/>
        <w:rPr>
          <w:lang w:val="pt-BR"/>
        </w:rPr>
      </w:pPr>
      <w:r w:rsidRPr="00A335BE">
        <w:rPr>
          <w:lang w:val="pt-BR"/>
        </w:rPr>
        <w:t>Ao analisar os dados das letras de músicas coletadas, podemos verificar a existência de um número excessivo de músicas com polaridade positiva em relação as músicas com polaridade negativa.</w:t>
      </w:r>
      <w:r w:rsidR="007C773F">
        <w:rPr>
          <w:lang w:val="pt-BR"/>
        </w:rPr>
        <w:t xml:space="preserve"> É possível analisar, </w:t>
      </w:r>
      <w:r w:rsidR="002743BB">
        <w:rPr>
          <w:lang w:val="pt-BR"/>
        </w:rPr>
        <w:t>inclusive</w:t>
      </w:r>
      <w:r w:rsidR="007C773F">
        <w:rPr>
          <w:lang w:val="pt-BR"/>
        </w:rPr>
        <w:t>, que a soma da quantidade de letras negativas com a quantidade de letras neutras ainda não atinge a quantidade de letras positivas na base de dados.</w:t>
      </w:r>
      <w:r w:rsidRPr="00A335BE">
        <w:rPr>
          <w:lang w:val="pt-BR"/>
        </w:rPr>
        <w:t xml:space="preserve"> Para evitar que</w:t>
      </w:r>
      <w:r w:rsidR="0082468F" w:rsidRPr="00A335BE">
        <w:rPr>
          <w:lang w:val="pt-BR"/>
        </w:rPr>
        <w:t xml:space="preserve"> os algoritmos de aprendizado de máquina possam dar alguma preferência para a polaridade positiva</w:t>
      </w:r>
      <w:r w:rsidR="003E50B8">
        <w:rPr>
          <w:lang w:val="pt-BR"/>
        </w:rPr>
        <w:t xml:space="preserve"> (</w:t>
      </w:r>
      <w:r w:rsidR="003E50B8" w:rsidRPr="002A1C51">
        <w:rPr>
          <w:i/>
          <w:lang w:val="pt-BR"/>
        </w:rPr>
        <w:t>bias</w:t>
      </w:r>
      <w:r w:rsidR="003E50B8">
        <w:rPr>
          <w:lang w:val="pt-BR"/>
        </w:rPr>
        <w:t>)</w:t>
      </w:r>
      <w:r w:rsidR="0082468F" w:rsidRPr="00A335BE">
        <w:rPr>
          <w:lang w:val="pt-BR"/>
        </w:rPr>
        <w:t xml:space="preserve">, </w:t>
      </w:r>
      <w:r w:rsidR="002A1C51">
        <w:rPr>
          <w:lang w:val="pt-BR"/>
        </w:rPr>
        <w:t>foram removidas de forma aleatória</w:t>
      </w:r>
      <w:r w:rsidR="002A1C51" w:rsidRPr="00A335BE">
        <w:rPr>
          <w:lang w:val="pt-BR"/>
        </w:rPr>
        <w:t xml:space="preserve"> </w:t>
      </w:r>
      <w:r w:rsidR="0082468F" w:rsidRPr="00A335BE">
        <w:rPr>
          <w:lang w:val="pt-BR"/>
        </w:rPr>
        <w:t xml:space="preserve">grande quantidade das músicas positivas para que possamos ter uma base de dados mais equilibrada. As letras neutras também foram </w:t>
      </w:r>
      <w:r w:rsidR="00D16A5A">
        <w:rPr>
          <w:lang w:val="pt-BR"/>
        </w:rPr>
        <w:t>removidas</w:t>
      </w:r>
      <w:r w:rsidR="0082468F" w:rsidRPr="00A335BE">
        <w:rPr>
          <w:lang w:val="pt-BR"/>
        </w:rPr>
        <w:t>, pois o objetiv</w:t>
      </w:r>
      <w:r w:rsidR="00D16A5A">
        <w:rPr>
          <w:lang w:val="pt-BR"/>
        </w:rPr>
        <w:t>o</w:t>
      </w:r>
      <w:r w:rsidR="0082468F" w:rsidRPr="00A335BE">
        <w:rPr>
          <w:lang w:val="pt-BR"/>
        </w:rPr>
        <w:t xml:space="preserve"> deste estudo é de classificar letras como positivas ou negativas.</w:t>
      </w:r>
      <w:r w:rsidR="00D16A5A">
        <w:rPr>
          <w:lang w:val="pt-BR"/>
        </w:rPr>
        <w:t xml:space="preserve"> </w:t>
      </w:r>
      <w:r w:rsidR="00B4490B" w:rsidRPr="00A335BE">
        <w:rPr>
          <w:lang w:val="pt-BR"/>
        </w:rPr>
        <w:t>Após a remoção das músicas duplicadas e das músicas neutras, temos os seguintes números:</w:t>
      </w:r>
    </w:p>
    <w:p w14:paraId="36EED5ED" w14:textId="51D0E71C" w:rsidR="00B4490B" w:rsidRDefault="00B4490B" w:rsidP="004C47FA">
      <w:pPr>
        <w:pStyle w:val="TextodoTrabalho"/>
        <w:numPr>
          <w:ilvl w:val="0"/>
          <w:numId w:val="4"/>
        </w:numPr>
        <w:spacing w:before="0" w:after="0"/>
      </w:pPr>
      <w:r>
        <w:t xml:space="preserve">Total: </w:t>
      </w:r>
      <w:r w:rsidR="00657B20">
        <w:t>5</w:t>
      </w:r>
      <w:r w:rsidR="002743BB">
        <w:t>.</w:t>
      </w:r>
      <w:r w:rsidR="00657B20">
        <w:t>000</w:t>
      </w:r>
      <w:r>
        <w:t>;</w:t>
      </w:r>
    </w:p>
    <w:p w14:paraId="0391BF77" w14:textId="2B2D29EC" w:rsidR="00B4490B" w:rsidRDefault="00B4490B" w:rsidP="004C47FA">
      <w:pPr>
        <w:pStyle w:val="TextodoTrabalho"/>
        <w:numPr>
          <w:ilvl w:val="0"/>
          <w:numId w:val="4"/>
        </w:numPr>
        <w:spacing w:before="0" w:after="0"/>
      </w:pPr>
      <w:r>
        <w:t>Positivas: 2</w:t>
      </w:r>
      <w:r w:rsidR="002743BB">
        <w:t>.</w:t>
      </w:r>
      <w:r w:rsidR="00657B20">
        <w:t>500</w:t>
      </w:r>
      <w:r>
        <w:t>;</w:t>
      </w:r>
    </w:p>
    <w:p w14:paraId="64B687F2" w14:textId="78CCEE7B" w:rsidR="00BA2792" w:rsidRDefault="007C773F" w:rsidP="00BA2792">
      <w:pPr>
        <w:pStyle w:val="TextodoTrabalho"/>
        <w:numPr>
          <w:ilvl w:val="0"/>
          <w:numId w:val="4"/>
        </w:numPr>
        <w:spacing w:before="0" w:after="0"/>
      </w:pPr>
      <w:r>
        <w:t>Negativas: 2</w:t>
      </w:r>
      <w:r w:rsidR="002743BB">
        <w:t>.</w:t>
      </w:r>
      <w:r w:rsidR="00657B20">
        <w:t>500</w:t>
      </w:r>
      <w:r>
        <w:t>;</w:t>
      </w:r>
    </w:p>
    <w:p w14:paraId="5A315045" w14:textId="76592CEA" w:rsidR="00372E5B" w:rsidRDefault="00372E5B" w:rsidP="007C773F">
      <w:pPr>
        <w:pStyle w:val="TextodoTrabalho"/>
        <w:spacing w:before="0" w:after="0"/>
      </w:pPr>
    </w:p>
    <w:p w14:paraId="561CF5AE" w14:textId="77777777" w:rsidR="00BA2792" w:rsidRDefault="00BA2792" w:rsidP="007C773F">
      <w:pPr>
        <w:pStyle w:val="TextodoTrabalho"/>
        <w:spacing w:before="0" w:after="0"/>
      </w:pPr>
    </w:p>
    <w:p w14:paraId="5101A239" w14:textId="10EC6EAC" w:rsidR="00372E5B" w:rsidRPr="007C773F" w:rsidRDefault="007C773F" w:rsidP="00C86E61">
      <w:pPr>
        <w:pStyle w:val="TextodoTrabalho"/>
        <w:spacing w:before="0" w:after="0"/>
        <w:ind w:firstLine="709"/>
      </w:pPr>
      <w:r>
        <w:lastRenderedPageBreak/>
        <w:t>Na Figura 1</w:t>
      </w:r>
      <w:r w:rsidR="00222590">
        <w:t>1</w:t>
      </w:r>
      <w:r>
        <w:t xml:space="preserve"> é apresentada a versão final do </w:t>
      </w:r>
      <w:proofErr w:type="spellStart"/>
      <w:r w:rsidRPr="007C773F">
        <w:rPr>
          <w:i/>
        </w:rPr>
        <w:t>dataset</w:t>
      </w:r>
      <w:proofErr w:type="spellEnd"/>
      <w:r>
        <w:t xml:space="preserve"> balanceado, contendo 50% de letras classificadas como “positivas” e 50% de letras musicais classificadas como “negativas”.</w:t>
      </w:r>
    </w:p>
    <w:p w14:paraId="5BD1476D" w14:textId="175F332A" w:rsidR="007C773F" w:rsidRPr="00372E5B" w:rsidRDefault="007C773F" w:rsidP="00372E5B">
      <w:pPr>
        <w:pStyle w:val="Caption"/>
        <w:keepNext/>
        <w:rPr>
          <w:sz w:val="24"/>
          <w:szCs w:val="24"/>
        </w:rPr>
      </w:pPr>
      <w:r w:rsidRPr="00372E5B">
        <w:rPr>
          <w:sz w:val="24"/>
          <w:szCs w:val="24"/>
        </w:rPr>
        <w:t>Figura 1</w:t>
      </w:r>
      <w:r w:rsidR="00222590">
        <w:rPr>
          <w:sz w:val="24"/>
          <w:szCs w:val="24"/>
        </w:rPr>
        <w:t>1</w:t>
      </w:r>
      <w:r w:rsidRPr="00372E5B">
        <w:rPr>
          <w:sz w:val="24"/>
          <w:szCs w:val="24"/>
        </w:rPr>
        <w:t xml:space="preserve"> - Porcentagem de letras positivas e negativas</w:t>
      </w:r>
    </w:p>
    <w:p w14:paraId="67834626" w14:textId="7F73F0AD" w:rsidR="00CE1BD7" w:rsidRDefault="00CE1BD7" w:rsidP="006E363F">
      <w:pPr>
        <w:pStyle w:val="TextodoTrabalho"/>
        <w:spacing w:before="0" w:after="0"/>
        <w:ind w:firstLine="0"/>
      </w:pPr>
      <w:r>
        <w:rPr>
          <w:noProof/>
        </w:rPr>
        <w:drawing>
          <wp:inline distT="0" distB="0" distL="0" distR="0" wp14:anchorId="1DE52106" wp14:editId="61DF019D">
            <wp:extent cx="5486400" cy="3200400"/>
            <wp:effectExtent l="0" t="0" r="1270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6378C8B" w14:textId="5C131257" w:rsidR="0097379D" w:rsidRDefault="002743BB" w:rsidP="004C47FA">
      <w:pPr>
        <w:pStyle w:val="Heading3"/>
        <w:numPr>
          <w:ilvl w:val="0"/>
          <w:numId w:val="0"/>
        </w:numPr>
        <w:jc w:val="both"/>
      </w:pPr>
      <w:r>
        <w:t>3</w:t>
      </w:r>
      <w:r w:rsidR="003E37CE">
        <w:t xml:space="preserve">.3   </w:t>
      </w:r>
      <w:r w:rsidR="00711EA4">
        <w:t>Desenvolvimento de um Modelo para Aprendizado de Máquina</w:t>
      </w:r>
    </w:p>
    <w:p w14:paraId="7C17A7B4" w14:textId="06617B8E" w:rsidR="00AA5813" w:rsidRPr="00A335BE" w:rsidRDefault="00AA5813" w:rsidP="000F3094">
      <w:pPr>
        <w:spacing w:line="360" w:lineRule="auto"/>
        <w:ind w:firstLine="709"/>
        <w:jc w:val="both"/>
        <w:rPr>
          <w:lang w:val="pt-BR"/>
        </w:rPr>
      </w:pPr>
      <w:r w:rsidRPr="00A335BE">
        <w:rPr>
          <w:lang w:val="pt-BR"/>
        </w:rPr>
        <w:t xml:space="preserve">Com os dados coletados, criamos </w:t>
      </w:r>
      <w:r w:rsidR="00316D9E">
        <w:rPr>
          <w:lang w:val="pt-BR"/>
        </w:rPr>
        <w:t>um</w:t>
      </w:r>
      <w:r w:rsidRPr="00A335BE">
        <w:rPr>
          <w:lang w:val="pt-BR"/>
        </w:rPr>
        <w:t xml:space="preserve"> </w:t>
      </w:r>
      <w:r w:rsidR="00316D9E">
        <w:rPr>
          <w:lang w:val="pt-BR"/>
        </w:rPr>
        <w:t>corpus</w:t>
      </w:r>
      <w:r w:rsidRPr="00A335BE">
        <w:rPr>
          <w:lang w:val="pt-BR"/>
        </w:rPr>
        <w:t xml:space="preserve"> contendo informações de </w:t>
      </w:r>
      <w:r w:rsidR="00B54BA6" w:rsidRPr="00B54BA6">
        <w:rPr>
          <w:lang w:val="pt-BR"/>
        </w:rPr>
        <w:t xml:space="preserve">12.573 </w:t>
      </w:r>
      <w:r w:rsidRPr="00A335BE">
        <w:rPr>
          <w:lang w:val="pt-BR"/>
        </w:rPr>
        <w:t>músicas diferentes</w:t>
      </w:r>
      <w:r w:rsidR="0039242D" w:rsidRPr="00A335BE">
        <w:rPr>
          <w:lang w:val="pt-BR"/>
        </w:rPr>
        <w:t xml:space="preserve">, sendo que neste estudo serão utilizadas informações de </w:t>
      </w:r>
      <w:r w:rsidR="00B54BA6">
        <w:rPr>
          <w:lang w:val="pt-BR"/>
        </w:rPr>
        <w:t>5.000</w:t>
      </w:r>
      <w:r w:rsidR="0039242D" w:rsidRPr="00A335BE">
        <w:rPr>
          <w:lang w:val="pt-BR"/>
        </w:rPr>
        <w:t xml:space="preserve"> músi</w:t>
      </w:r>
      <w:r w:rsidR="00901B14" w:rsidRPr="00A335BE">
        <w:rPr>
          <w:lang w:val="pt-BR"/>
        </w:rPr>
        <w:t>cas, 2</w:t>
      </w:r>
      <w:r w:rsidR="002743BB">
        <w:rPr>
          <w:lang w:val="pt-BR"/>
        </w:rPr>
        <w:t>.</w:t>
      </w:r>
      <w:r w:rsidR="00B54BA6">
        <w:rPr>
          <w:lang w:val="pt-BR"/>
        </w:rPr>
        <w:t>500</w:t>
      </w:r>
      <w:r w:rsidR="00901B14" w:rsidRPr="00A335BE">
        <w:rPr>
          <w:lang w:val="pt-BR"/>
        </w:rPr>
        <w:t xml:space="preserve"> positivas e 2</w:t>
      </w:r>
      <w:r w:rsidR="002743BB">
        <w:rPr>
          <w:lang w:val="pt-BR"/>
        </w:rPr>
        <w:t>.</w:t>
      </w:r>
      <w:r w:rsidR="00B54BA6">
        <w:rPr>
          <w:lang w:val="pt-BR"/>
        </w:rPr>
        <w:t>500</w:t>
      </w:r>
      <w:r w:rsidR="00901B14" w:rsidRPr="00A335BE">
        <w:rPr>
          <w:lang w:val="pt-BR"/>
        </w:rPr>
        <w:t xml:space="preserve"> negat</w:t>
      </w:r>
      <w:r w:rsidR="0039242D" w:rsidRPr="00A335BE">
        <w:rPr>
          <w:lang w:val="pt-BR"/>
        </w:rPr>
        <w:t>ivas</w:t>
      </w:r>
      <w:r w:rsidRPr="00A335BE">
        <w:rPr>
          <w:lang w:val="pt-BR"/>
        </w:rPr>
        <w:t xml:space="preserve">. Para que seja possível </w:t>
      </w:r>
      <w:r w:rsidR="00102C33">
        <w:rPr>
          <w:lang w:val="pt-BR"/>
        </w:rPr>
        <w:t>a aplicação</w:t>
      </w:r>
      <w:r w:rsidR="00884652">
        <w:rPr>
          <w:lang w:val="pt-BR"/>
        </w:rPr>
        <w:t xml:space="preserve"> de</w:t>
      </w:r>
      <w:r w:rsidRPr="00A335BE">
        <w:rPr>
          <w:lang w:val="pt-BR"/>
        </w:rPr>
        <w:t xml:space="preserve"> algoritmos de aprendizado de máquina </w:t>
      </w:r>
      <w:r w:rsidR="00102C33">
        <w:rPr>
          <w:lang w:val="pt-BR"/>
        </w:rPr>
        <w:t>nos</w:t>
      </w:r>
      <w:r w:rsidRPr="00A335BE">
        <w:rPr>
          <w:lang w:val="pt-BR"/>
        </w:rPr>
        <w:t xml:space="preserve"> dados coletados, c</w:t>
      </w:r>
      <w:r w:rsidR="00F24B5A" w:rsidRPr="00A335BE">
        <w:rPr>
          <w:lang w:val="pt-BR"/>
        </w:rPr>
        <w:t xml:space="preserve">riamos um modelo no formato </w:t>
      </w:r>
      <w:proofErr w:type="spellStart"/>
      <w:r w:rsidR="00F24B5A" w:rsidRPr="00102C33">
        <w:rPr>
          <w:i/>
          <w:lang w:val="pt-BR"/>
        </w:rPr>
        <w:t>csv</w:t>
      </w:r>
      <w:proofErr w:type="spellEnd"/>
      <w:r w:rsidR="00F24B5A" w:rsidRPr="00A335BE">
        <w:rPr>
          <w:lang w:val="pt-BR"/>
        </w:rPr>
        <w:t xml:space="preserve"> contendo, além da polaridade, as 10 palavras mais rel</w:t>
      </w:r>
      <w:r w:rsidR="0039242D" w:rsidRPr="00A335BE">
        <w:rPr>
          <w:lang w:val="pt-BR"/>
        </w:rPr>
        <w:t>evantes para cada letra musical</w:t>
      </w:r>
      <w:r w:rsidR="00804E76" w:rsidRPr="00A335BE">
        <w:rPr>
          <w:lang w:val="pt-BR"/>
        </w:rPr>
        <w:t xml:space="preserve"> e um contador informando quantas vezes essas palavras </w:t>
      </w:r>
      <w:r w:rsidR="002F68EC">
        <w:rPr>
          <w:lang w:val="pt-BR"/>
        </w:rPr>
        <w:t>aparecem</w:t>
      </w:r>
      <w:r w:rsidR="00804E76" w:rsidRPr="00A335BE">
        <w:rPr>
          <w:lang w:val="pt-BR"/>
        </w:rPr>
        <w:t xml:space="preserve"> na letra da música. Por fim, o modelo </w:t>
      </w:r>
      <w:r w:rsidR="00437879">
        <w:rPr>
          <w:lang w:val="pt-BR"/>
        </w:rPr>
        <w:t>possui</w:t>
      </w:r>
      <w:r w:rsidR="00804E76" w:rsidRPr="00A335BE">
        <w:rPr>
          <w:lang w:val="pt-BR"/>
        </w:rPr>
        <w:t xml:space="preserve"> um contador de palavras positivas e um contador de palavras negativas em cada letra.</w:t>
      </w:r>
      <w:r w:rsidR="00901B14" w:rsidRPr="00A335BE">
        <w:rPr>
          <w:lang w:val="pt-BR"/>
        </w:rPr>
        <w:t xml:space="preserve"> Esta seção detalha a criação do modelo.</w:t>
      </w:r>
    </w:p>
    <w:p w14:paraId="3289A438" w14:textId="2C309DF4" w:rsidR="004D1CF1" w:rsidRDefault="002F68EC" w:rsidP="004C47FA">
      <w:pPr>
        <w:pStyle w:val="Heading3"/>
        <w:numPr>
          <w:ilvl w:val="0"/>
          <w:numId w:val="0"/>
        </w:numPr>
        <w:jc w:val="both"/>
      </w:pPr>
      <w:r>
        <w:t>3</w:t>
      </w:r>
      <w:r w:rsidR="004D1CF1" w:rsidRPr="00A4368F">
        <w:t xml:space="preserve">.3.1   </w:t>
      </w:r>
      <w:r w:rsidR="004D1CF1">
        <w:t xml:space="preserve">Remoção de </w:t>
      </w:r>
      <w:r w:rsidR="004D1CF1" w:rsidRPr="002F68EC">
        <w:rPr>
          <w:i/>
        </w:rPr>
        <w:t xml:space="preserve">Stop </w:t>
      </w:r>
      <w:proofErr w:type="spellStart"/>
      <w:r w:rsidR="004D1CF1" w:rsidRPr="002F68EC">
        <w:rPr>
          <w:i/>
        </w:rPr>
        <w:t>words</w:t>
      </w:r>
      <w:proofErr w:type="spellEnd"/>
    </w:p>
    <w:p w14:paraId="656DCDAF" w14:textId="69067531" w:rsidR="004D1CF1" w:rsidRDefault="003A092F" w:rsidP="000F3094">
      <w:pPr>
        <w:spacing w:line="360" w:lineRule="auto"/>
        <w:ind w:firstLine="709"/>
        <w:jc w:val="both"/>
        <w:rPr>
          <w:lang w:val="pt-BR"/>
        </w:rPr>
      </w:pPr>
      <w:r w:rsidRPr="00A335BE">
        <w:rPr>
          <w:lang w:val="pt-BR"/>
        </w:rPr>
        <w:t>C</w:t>
      </w:r>
      <w:r w:rsidR="002C5168" w:rsidRPr="00A335BE">
        <w:rPr>
          <w:lang w:val="pt-BR"/>
        </w:rPr>
        <w:t>omo</w:t>
      </w:r>
      <w:r w:rsidR="005410E7">
        <w:rPr>
          <w:lang w:val="pt-BR"/>
        </w:rPr>
        <w:t xml:space="preserve"> </w:t>
      </w:r>
      <w:r w:rsidR="005410E7" w:rsidRPr="00A335BE">
        <w:rPr>
          <w:i/>
          <w:lang w:val="pt-BR"/>
        </w:rPr>
        <w:t xml:space="preserve">stop </w:t>
      </w:r>
      <w:proofErr w:type="spellStart"/>
      <w:r w:rsidR="005410E7" w:rsidRPr="00A335BE">
        <w:rPr>
          <w:i/>
          <w:lang w:val="pt-BR"/>
        </w:rPr>
        <w:t>word</w:t>
      </w:r>
      <w:r w:rsidR="005410E7">
        <w:rPr>
          <w:i/>
          <w:lang w:val="pt-BR"/>
        </w:rPr>
        <w:t>s</w:t>
      </w:r>
      <w:proofErr w:type="spellEnd"/>
      <w:r w:rsidR="002C5168" w:rsidRPr="00A335BE">
        <w:rPr>
          <w:lang w:val="pt-BR"/>
        </w:rPr>
        <w:t xml:space="preserve"> aparecem em todos os documentos, elas não apresentam </w:t>
      </w:r>
      <w:r w:rsidR="001C22AB" w:rsidRPr="00A335BE">
        <w:rPr>
          <w:lang w:val="pt-BR"/>
        </w:rPr>
        <w:t>relevância para a classificação</w:t>
      </w:r>
      <w:r w:rsidR="00EE6315" w:rsidRPr="00A335BE">
        <w:rPr>
          <w:lang w:val="pt-BR"/>
        </w:rPr>
        <w:t>,</w:t>
      </w:r>
      <w:r w:rsidR="001C22AB" w:rsidRPr="00A335BE">
        <w:rPr>
          <w:lang w:val="pt-BR"/>
        </w:rPr>
        <w:t xml:space="preserve"> por este motivo</w:t>
      </w:r>
      <w:r w:rsidR="00EE6315" w:rsidRPr="00A335BE">
        <w:rPr>
          <w:lang w:val="pt-BR"/>
        </w:rPr>
        <w:t xml:space="preserve"> </w:t>
      </w:r>
      <w:r w:rsidR="006A1B37" w:rsidRPr="00A335BE">
        <w:rPr>
          <w:lang w:val="pt-BR"/>
        </w:rPr>
        <w:t>efetuamos a remoção das mesmas.</w:t>
      </w:r>
      <w:r w:rsidR="00214796">
        <w:rPr>
          <w:lang w:val="pt-BR"/>
        </w:rPr>
        <w:t xml:space="preserve"> A seguir, é apresentado exemplo de remoção de </w:t>
      </w:r>
      <w:r w:rsidR="00214796" w:rsidRPr="00214796">
        <w:rPr>
          <w:i/>
          <w:lang w:val="pt-BR"/>
        </w:rPr>
        <w:t xml:space="preserve">stop </w:t>
      </w:r>
      <w:proofErr w:type="spellStart"/>
      <w:r w:rsidR="00214796" w:rsidRPr="00214796">
        <w:rPr>
          <w:i/>
          <w:lang w:val="pt-BR"/>
        </w:rPr>
        <w:t>words</w:t>
      </w:r>
      <w:proofErr w:type="spellEnd"/>
      <w:r w:rsidR="00214796" w:rsidRPr="00214796">
        <w:rPr>
          <w:i/>
          <w:lang w:val="pt-BR"/>
        </w:rPr>
        <w:t xml:space="preserve"> </w:t>
      </w:r>
      <w:r w:rsidR="00214796">
        <w:rPr>
          <w:lang w:val="pt-BR"/>
        </w:rPr>
        <w:t xml:space="preserve">da música de id </w:t>
      </w:r>
      <w:r w:rsidR="00214796" w:rsidRPr="00214796">
        <w:rPr>
          <w:rFonts w:ascii="Calibri" w:hAnsi="Calibri" w:cs="Calibri"/>
          <w:lang w:val="pt-BR"/>
        </w:rPr>
        <w:t>﻿</w:t>
      </w:r>
      <w:r w:rsidR="00214796" w:rsidRPr="00214796">
        <w:rPr>
          <w:lang w:val="pt-BR"/>
        </w:rPr>
        <w:t>TRWDFUY128E0784BD1</w:t>
      </w:r>
      <w:r w:rsidR="00214796">
        <w:rPr>
          <w:lang w:val="pt-BR"/>
        </w:rPr>
        <w:t>.</w:t>
      </w:r>
    </w:p>
    <w:p w14:paraId="34049138" w14:textId="1314B01D" w:rsidR="00214796" w:rsidRDefault="00214796" w:rsidP="00B7281E">
      <w:pPr>
        <w:spacing w:line="360" w:lineRule="auto"/>
        <w:ind w:firstLine="708"/>
        <w:jc w:val="both"/>
        <w:rPr>
          <w:lang w:val="pt-BR"/>
        </w:rPr>
      </w:pPr>
      <w:r>
        <w:rPr>
          <w:lang w:val="pt-BR"/>
        </w:rPr>
        <w:t xml:space="preserve">Música com </w:t>
      </w:r>
      <w:r w:rsidRPr="00214796">
        <w:rPr>
          <w:i/>
          <w:lang w:val="pt-BR"/>
        </w:rPr>
        <w:t xml:space="preserve">stop </w:t>
      </w:r>
      <w:proofErr w:type="spellStart"/>
      <w:r w:rsidRPr="00214796">
        <w:rPr>
          <w:i/>
          <w:lang w:val="pt-BR"/>
        </w:rPr>
        <w:t>words</w:t>
      </w:r>
      <w:proofErr w:type="spellEnd"/>
      <w:r>
        <w:rPr>
          <w:lang w:val="pt-BR"/>
        </w:rPr>
        <w:t>:</w:t>
      </w:r>
    </w:p>
    <w:p w14:paraId="5CC49A2B" w14:textId="77777777" w:rsidR="00214796" w:rsidRPr="00204B50" w:rsidRDefault="00214796" w:rsidP="00B7281E">
      <w:pPr>
        <w:ind w:left="708"/>
        <w:jc w:val="both"/>
        <w:rPr>
          <w:lang w:val="pt-BR"/>
        </w:rPr>
      </w:pPr>
      <w:r>
        <w:rPr>
          <w:lang w:val="pt-BR"/>
        </w:rPr>
        <w:t>“</w:t>
      </w:r>
      <w:r w:rsidRPr="00204B50">
        <w:rPr>
          <w:lang w:val="pt-BR"/>
        </w:rPr>
        <w:t>Passo a passo, de coração para coração,</w:t>
      </w:r>
    </w:p>
    <w:p w14:paraId="7D5B3B95" w14:textId="77777777" w:rsidR="00214796" w:rsidRPr="00204B50" w:rsidRDefault="00214796" w:rsidP="00B7281E">
      <w:pPr>
        <w:ind w:left="708"/>
        <w:jc w:val="both"/>
        <w:rPr>
          <w:lang w:val="pt-BR"/>
        </w:rPr>
      </w:pPr>
      <w:r w:rsidRPr="00204B50">
        <w:rPr>
          <w:lang w:val="pt-BR"/>
        </w:rPr>
        <w:t>Esquerda direita esquerda</w:t>
      </w:r>
    </w:p>
    <w:p w14:paraId="3009CCC6" w14:textId="77777777" w:rsidR="00214796" w:rsidRPr="00204B50" w:rsidRDefault="00214796" w:rsidP="00B7281E">
      <w:pPr>
        <w:ind w:left="708"/>
        <w:jc w:val="both"/>
        <w:rPr>
          <w:lang w:val="pt-BR"/>
        </w:rPr>
      </w:pPr>
      <w:r w:rsidRPr="00204B50">
        <w:rPr>
          <w:lang w:val="pt-BR"/>
        </w:rPr>
        <w:t>Todos nós caímos</w:t>
      </w:r>
    </w:p>
    <w:p w14:paraId="03019556" w14:textId="77777777" w:rsidR="00214796" w:rsidRPr="00204B50" w:rsidRDefault="00214796" w:rsidP="00B7281E">
      <w:pPr>
        <w:ind w:left="708"/>
        <w:jc w:val="both"/>
        <w:rPr>
          <w:lang w:val="pt-BR"/>
        </w:rPr>
      </w:pPr>
      <w:r w:rsidRPr="00204B50">
        <w:rPr>
          <w:lang w:val="pt-BR"/>
        </w:rPr>
        <w:t>Passo a passo, de coração para coração,</w:t>
      </w:r>
    </w:p>
    <w:p w14:paraId="6ECAA9B4" w14:textId="77777777" w:rsidR="00214796" w:rsidRDefault="00214796" w:rsidP="00B7281E">
      <w:pPr>
        <w:ind w:left="708"/>
        <w:jc w:val="both"/>
        <w:rPr>
          <w:lang w:val="pt-BR"/>
        </w:rPr>
      </w:pPr>
      <w:r w:rsidRPr="00204B50">
        <w:rPr>
          <w:lang w:val="pt-BR"/>
        </w:rPr>
        <w:lastRenderedPageBreak/>
        <w:t xml:space="preserve">Esquerda direita esquerda </w:t>
      </w:r>
    </w:p>
    <w:p w14:paraId="6FDD57B3" w14:textId="77777777" w:rsidR="00214796" w:rsidRPr="00204B50" w:rsidRDefault="00214796" w:rsidP="00B7281E">
      <w:pPr>
        <w:ind w:left="708"/>
        <w:jc w:val="both"/>
        <w:rPr>
          <w:lang w:val="pt-BR"/>
        </w:rPr>
      </w:pPr>
      <w:r w:rsidRPr="00204B50">
        <w:rPr>
          <w:lang w:val="pt-BR"/>
        </w:rPr>
        <w:t>Nós todos caímos, como soldados de brinquedo</w:t>
      </w:r>
    </w:p>
    <w:p w14:paraId="197A61CB" w14:textId="77777777" w:rsidR="00214796" w:rsidRPr="00204B50" w:rsidRDefault="00214796" w:rsidP="00B7281E">
      <w:pPr>
        <w:ind w:left="708"/>
        <w:jc w:val="both"/>
        <w:rPr>
          <w:lang w:val="pt-BR"/>
        </w:rPr>
      </w:pPr>
      <w:r w:rsidRPr="00204B50">
        <w:rPr>
          <w:lang w:val="pt-BR"/>
        </w:rPr>
        <w:t>Pouco a pouco, separados, nós nunca vencemos</w:t>
      </w:r>
    </w:p>
    <w:p w14:paraId="070674A7" w14:textId="77777777" w:rsidR="00214796" w:rsidRDefault="00214796" w:rsidP="00B7281E">
      <w:pPr>
        <w:ind w:left="708"/>
        <w:jc w:val="both"/>
        <w:rPr>
          <w:lang w:val="pt-BR"/>
        </w:rPr>
      </w:pPr>
      <w:r w:rsidRPr="00204B50">
        <w:rPr>
          <w:lang w:val="pt-BR"/>
        </w:rPr>
        <w:t>Mas a batalha continua, para os soldados de brinquedo</w:t>
      </w:r>
      <w:r>
        <w:rPr>
          <w:lang w:val="pt-BR"/>
        </w:rPr>
        <w:t>”</w:t>
      </w:r>
    </w:p>
    <w:p w14:paraId="1DB5DE39" w14:textId="222B25E3" w:rsidR="00214796" w:rsidRDefault="00214796" w:rsidP="00214796">
      <w:pPr>
        <w:jc w:val="both"/>
        <w:rPr>
          <w:lang w:val="pt-BR"/>
        </w:rPr>
      </w:pPr>
    </w:p>
    <w:p w14:paraId="4AF1924B" w14:textId="7CB2711A" w:rsidR="00214796" w:rsidRDefault="00214796" w:rsidP="00B7281E">
      <w:pPr>
        <w:spacing w:line="360" w:lineRule="auto"/>
        <w:ind w:firstLine="708"/>
        <w:jc w:val="both"/>
        <w:rPr>
          <w:lang w:val="pt-BR"/>
        </w:rPr>
      </w:pPr>
      <w:r>
        <w:rPr>
          <w:lang w:val="pt-BR"/>
        </w:rPr>
        <w:t xml:space="preserve">Música sem </w:t>
      </w:r>
      <w:r w:rsidRPr="00214796">
        <w:rPr>
          <w:i/>
          <w:lang w:val="pt-BR"/>
        </w:rPr>
        <w:t xml:space="preserve">stop </w:t>
      </w:r>
      <w:proofErr w:type="spellStart"/>
      <w:r w:rsidRPr="00214796">
        <w:rPr>
          <w:i/>
          <w:lang w:val="pt-BR"/>
        </w:rPr>
        <w:t>words</w:t>
      </w:r>
      <w:proofErr w:type="spellEnd"/>
      <w:r>
        <w:rPr>
          <w:lang w:val="pt-BR"/>
        </w:rPr>
        <w:t>:</w:t>
      </w:r>
    </w:p>
    <w:p w14:paraId="651AE2FB" w14:textId="77777777" w:rsidR="00214796" w:rsidRPr="00204B50" w:rsidRDefault="00214796" w:rsidP="00B7281E">
      <w:pPr>
        <w:ind w:left="708"/>
        <w:jc w:val="both"/>
        <w:rPr>
          <w:lang w:val="pt-BR"/>
        </w:rPr>
      </w:pPr>
      <w:r>
        <w:rPr>
          <w:lang w:val="pt-BR"/>
        </w:rPr>
        <w:t>“</w:t>
      </w:r>
      <w:r w:rsidRPr="00204B50">
        <w:rPr>
          <w:lang w:val="pt-BR"/>
        </w:rPr>
        <w:t xml:space="preserve">Passo </w:t>
      </w:r>
      <w:proofErr w:type="spellStart"/>
      <w:r w:rsidRPr="00204B50">
        <w:rPr>
          <w:lang w:val="pt-BR"/>
        </w:rPr>
        <w:t>passo</w:t>
      </w:r>
      <w:proofErr w:type="spellEnd"/>
      <w:r w:rsidRPr="00204B50">
        <w:rPr>
          <w:lang w:val="pt-BR"/>
        </w:rPr>
        <w:t xml:space="preserve">, </w:t>
      </w:r>
      <w:proofErr w:type="gramStart"/>
      <w:r w:rsidRPr="00204B50">
        <w:rPr>
          <w:lang w:val="pt-BR"/>
        </w:rPr>
        <w:t>coração</w:t>
      </w:r>
      <w:proofErr w:type="gramEnd"/>
      <w:r w:rsidRPr="00204B50">
        <w:rPr>
          <w:lang w:val="pt-BR"/>
        </w:rPr>
        <w:t xml:space="preserve"> </w:t>
      </w:r>
      <w:proofErr w:type="spellStart"/>
      <w:r w:rsidRPr="00204B50">
        <w:rPr>
          <w:lang w:val="pt-BR"/>
        </w:rPr>
        <w:t>coração</w:t>
      </w:r>
      <w:proofErr w:type="spellEnd"/>
      <w:r w:rsidRPr="00204B50">
        <w:rPr>
          <w:lang w:val="pt-BR"/>
        </w:rPr>
        <w:t>,</w:t>
      </w:r>
    </w:p>
    <w:p w14:paraId="5382B2D0" w14:textId="77777777" w:rsidR="00214796" w:rsidRPr="00204B50" w:rsidRDefault="00214796" w:rsidP="00B7281E">
      <w:pPr>
        <w:ind w:left="708"/>
        <w:jc w:val="both"/>
        <w:rPr>
          <w:lang w:val="pt-BR"/>
        </w:rPr>
      </w:pPr>
      <w:r w:rsidRPr="00204B50">
        <w:rPr>
          <w:lang w:val="pt-BR"/>
        </w:rPr>
        <w:t>Esquerda direita esquerda</w:t>
      </w:r>
    </w:p>
    <w:p w14:paraId="5812CA86" w14:textId="77777777" w:rsidR="00214796" w:rsidRPr="00204B50" w:rsidRDefault="00214796" w:rsidP="00B7281E">
      <w:pPr>
        <w:ind w:left="708"/>
        <w:jc w:val="both"/>
        <w:rPr>
          <w:lang w:val="pt-BR"/>
        </w:rPr>
      </w:pPr>
      <w:r w:rsidRPr="00204B50">
        <w:rPr>
          <w:lang w:val="pt-BR"/>
        </w:rPr>
        <w:t>Todos caímos</w:t>
      </w:r>
    </w:p>
    <w:p w14:paraId="63F06546" w14:textId="77777777" w:rsidR="00214796" w:rsidRPr="00204B50" w:rsidRDefault="00214796" w:rsidP="00B7281E">
      <w:pPr>
        <w:ind w:left="708"/>
        <w:jc w:val="both"/>
        <w:rPr>
          <w:lang w:val="pt-BR"/>
        </w:rPr>
      </w:pPr>
      <w:r w:rsidRPr="00204B50">
        <w:rPr>
          <w:lang w:val="pt-BR"/>
        </w:rPr>
        <w:t xml:space="preserve">Passo </w:t>
      </w:r>
      <w:proofErr w:type="spellStart"/>
      <w:r w:rsidRPr="00204B50">
        <w:rPr>
          <w:lang w:val="pt-BR"/>
        </w:rPr>
        <w:t>passo</w:t>
      </w:r>
      <w:proofErr w:type="spellEnd"/>
      <w:r w:rsidRPr="00204B50">
        <w:rPr>
          <w:lang w:val="pt-BR"/>
        </w:rPr>
        <w:t xml:space="preserve">, </w:t>
      </w:r>
      <w:proofErr w:type="gramStart"/>
      <w:r w:rsidRPr="00204B50">
        <w:rPr>
          <w:lang w:val="pt-BR"/>
        </w:rPr>
        <w:t>coração</w:t>
      </w:r>
      <w:proofErr w:type="gramEnd"/>
      <w:r w:rsidRPr="00204B50">
        <w:rPr>
          <w:lang w:val="pt-BR"/>
        </w:rPr>
        <w:t xml:space="preserve"> </w:t>
      </w:r>
      <w:proofErr w:type="spellStart"/>
      <w:r w:rsidRPr="00204B50">
        <w:rPr>
          <w:lang w:val="pt-BR"/>
        </w:rPr>
        <w:t>coração</w:t>
      </w:r>
      <w:proofErr w:type="spellEnd"/>
      <w:r w:rsidRPr="00204B50">
        <w:rPr>
          <w:lang w:val="pt-BR"/>
        </w:rPr>
        <w:t>,</w:t>
      </w:r>
    </w:p>
    <w:p w14:paraId="3E0AB07D" w14:textId="77777777" w:rsidR="00FE6023" w:rsidRDefault="00214796" w:rsidP="00B7281E">
      <w:pPr>
        <w:ind w:left="708"/>
        <w:jc w:val="both"/>
        <w:rPr>
          <w:lang w:val="pt-BR"/>
        </w:rPr>
      </w:pPr>
      <w:r w:rsidRPr="00204B50">
        <w:rPr>
          <w:lang w:val="pt-BR"/>
        </w:rPr>
        <w:t xml:space="preserve">Esquerda direita esquerda </w:t>
      </w:r>
    </w:p>
    <w:p w14:paraId="186A0C2B" w14:textId="71B81501" w:rsidR="00214796" w:rsidRPr="00204B50" w:rsidRDefault="00214796" w:rsidP="00B7281E">
      <w:pPr>
        <w:ind w:left="708"/>
        <w:jc w:val="both"/>
        <w:rPr>
          <w:lang w:val="pt-BR"/>
        </w:rPr>
      </w:pPr>
      <w:r w:rsidRPr="00204B50">
        <w:rPr>
          <w:lang w:val="pt-BR"/>
        </w:rPr>
        <w:t>todos caímos, soldados brinquedo</w:t>
      </w:r>
    </w:p>
    <w:p w14:paraId="37618A04" w14:textId="77777777" w:rsidR="00214796" w:rsidRPr="00204B50" w:rsidRDefault="00214796" w:rsidP="00B7281E">
      <w:pPr>
        <w:ind w:left="708"/>
        <w:jc w:val="both"/>
        <w:rPr>
          <w:lang w:val="pt-BR"/>
        </w:rPr>
      </w:pPr>
      <w:r w:rsidRPr="00204B50">
        <w:rPr>
          <w:lang w:val="pt-BR"/>
        </w:rPr>
        <w:t xml:space="preserve">Pouco </w:t>
      </w:r>
      <w:proofErr w:type="spellStart"/>
      <w:r w:rsidRPr="00204B50">
        <w:rPr>
          <w:lang w:val="pt-BR"/>
        </w:rPr>
        <w:t>pouco</w:t>
      </w:r>
      <w:proofErr w:type="spellEnd"/>
      <w:r w:rsidRPr="00204B50">
        <w:rPr>
          <w:lang w:val="pt-BR"/>
        </w:rPr>
        <w:t>, separados, nunca vencemos</w:t>
      </w:r>
    </w:p>
    <w:p w14:paraId="557AA2CE" w14:textId="67921341" w:rsidR="00214796" w:rsidRDefault="00214796" w:rsidP="00B7281E">
      <w:pPr>
        <w:ind w:left="708"/>
        <w:jc w:val="both"/>
        <w:rPr>
          <w:lang w:val="pt-BR"/>
        </w:rPr>
      </w:pPr>
      <w:r w:rsidRPr="00204B50">
        <w:rPr>
          <w:lang w:val="pt-BR"/>
        </w:rPr>
        <w:t>Mas batalha continua, soldados brinquedo</w:t>
      </w:r>
      <w:r>
        <w:rPr>
          <w:lang w:val="pt-BR"/>
        </w:rPr>
        <w:t>”</w:t>
      </w:r>
    </w:p>
    <w:p w14:paraId="2D79B784" w14:textId="31821DB1" w:rsidR="00B7281E" w:rsidRDefault="00B7281E" w:rsidP="00B7281E">
      <w:pPr>
        <w:jc w:val="both"/>
        <w:rPr>
          <w:lang w:val="pt-BR"/>
        </w:rPr>
      </w:pPr>
    </w:p>
    <w:p w14:paraId="67B9E7DD" w14:textId="6887B138" w:rsidR="00B7281E" w:rsidRPr="00A335BE" w:rsidRDefault="00B7281E" w:rsidP="000F3094">
      <w:pPr>
        <w:spacing w:line="360" w:lineRule="auto"/>
        <w:ind w:firstLine="709"/>
        <w:jc w:val="both"/>
        <w:rPr>
          <w:lang w:val="pt-BR"/>
        </w:rPr>
      </w:pPr>
      <w:r>
        <w:rPr>
          <w:lang w:val="pt-BR"/>
        </w:rPr>
        <w:t xml:space="preserve">Com a remoção de </w:t>
      </w:r>
      <w:r w:rsidRPr="002F68EC">
        <w:rPr>
          <w:i/>
          <w:lang w:val="pt-BR"/>
        </w:rPr>
        <w:t xml:space="preserve">stop </w:t>
      </w:r>
      <w:proofErr w:type="spellStart"/>
      <w:r w:rsidRPr="002F68EC">
        <w:rPr>
          <w:i/>
          <w:lang w:val="pt-BR"/>
        </w:rPr>
        <w:t>words</w:t>
      </w:r>
      <w:proofErr w:type="spellEnd"/>
      <w:r>
        <w:rPr>
          <w:lang w:val="pt-BR"/>
        </w:rPr>
        <w:t>, pode-se analisar que palavras como ‘a’, ‘de’</w:t>
      </w:r>
      <w:r w:rsidR="00FE6023">
        <w:rPr>
          <w:lang w:val="pt-BR"/>
        </w:rPr>
        <w:t>,</w:t>
      </w:r>
      <w:r w:rsidR="00A8531D">
        <w:rPr>
          <w:lang w:val="pt-BR"/>
        </w:rPr>
        <w:t xml:space="preserve"> ‘os’,</w:t>
      </w:r>
      <w:r>
        <w:rPr>
          <w:lang w:val="pt-BR"/>
        </w:rPr>
        <w:t xml:space="preserve"> ‘para’ </w:t>
      </w:r>
      <w:r w:rsidR="00FE6023">
        <w:rPr>
          <w:lang w:val="pt-BR"/>
        </w:rPr>
        <w:t xml:space="preserve">e ‘nós’ </w:t>
      </w:r>
      <w:r>
        <w:rPr>
          <w:lang w:val="pt-BR"/>
        </w:rPr>
        <w:t>foram removidas.</w:t>
      </w:r>
    </w:p>
    <w:p w14:paraId="4078AE82" w14:textId="622030A0" w:rsidR="004A6B92" w:rsidRPr="00A4368F" w:rsidRDefault="005A5F72" w:rsidP="004C47FA">
      <w:pPr>
        <w:pStyle w:val="Heading3"/>
        <w:numPr>
          <w:ilvl w:val="0"/>
          <w:numId w:val="0"/>
        </w:numPr>
        <w:jc w:val="both"/>
      </w:pPr>
      <w:r>
        <w:t>3</w:t>
      </w:r>
      <w:r w:rsidR="004D1CF1">
        <w:t>.3.2</w:t>
      </w:r>
      <w:r w:rsidR="00E074ED" w:rsidRPr="00A4368F">
        <w:t xml:space="preserve">   </w:t>
      </w:r>
      <w:r w:rsidR="00F66F84">
        <w:t xml:space="preserve">Aplicação de </w:t>
      </w:r>
      <w:r w:rsidR="003D676A" w:rsidRPr="00A4368F">
        <w:t>TF</w:t>
      </w:r>
      <w:r w:rsidR="0097379D" w:rsidRPr="00A4368F">
        <w:t>-IDF</w:t>
      </w:r>
    </w:p>
    <w:p w14:paraId="5FABBB6B" w14:textId="255B53FA" w:rsidR="00CB515D" w:rsidRPr="00A335BE" w:rsidRDefault="00FB49B1" w:rsidP="000F3094">
      <w:pPr>
        <w:spacing w:line="360" w:lineRule="auto"/>
        <w:ind w:firstLine="709"/>
        <w:jc w:val="both"/>
        <w:rPr>
          <w:lang w:val="pt-BR"/>
        </w:rPr>
      </w:pPr>
      <w:r w:rsidRPr="00A335BE">
        <w:rPr>
          <w:lang w:val="pt-BR"/>
        </w:rPr>
        <w:t xml:space="preserve">Aplicamos o algoritmo </w:t>
      </w:r>
      <w:r w:rsidR="00307970" w:rsidRPr="00A335BE">
        <w:rPr>
          <w:lang w:val="pt-BR"/>
        </w:rPr>
        <w:t xml:space="preserve">TF-IDF </w:t>
      </w:r>
      <w:r w:rsidR="00307970">
        <w:rPr>
          <w:lang w:val="pt-BR"/>
        </w:rPr>
        <w:t>nas</w:t>
      </w:r>
      <w:r w:rsidRPr="00A335BE">
        <w:rPr>
          <w:lang w:val="pt-BR"/>
        </w:rPr>
        <w:t xml:space="preserve"> letras coletadas. </w:t>
      </w:r>
      <w:r w:rsidR="005E43CF">
        <w:rPr>
          <w:lang w:val="pt-BR"/>
        </w:rPr>
        <w:t>O</w:t>
      </w:r>
      <w:r w:rsidRPr="00A335BE">
        <w:rPr>
          <w:lang w:val="pt-BR"/>
        </w:rPr>
        <w:t xml:space="preserve"> </w:t>
      </w:r>
      <w:r w:rsidR="00750C52">
        <w:rPr>
          <w:lang w:val="pt-BR"/>
        </w:rPr>
        <w:t>Quadro</w:t>
      </w:r>
      <w:r w:rsidR="002F68EC">
        <w:rPr>
          <w:lang w:val="pt-BR"/>
        </w:rPr>
        <w:t xml:space="preserve"> 10</w:t>
      </w:r>
      <w:r w:rsidRPr="00A335BE">
        <w:rPr>
          <w:lang w:val="pt-BR"/>
        </w:rPr>
        <w:t xml:space="preserve"> </w:t>
      </w:r>
      <w:r w:rsidR="00F8036D">
        <w:rPr>
          <w:lang w:val="pt-BR"/>
        </w:rPr>
        <w:t>apresenta</w:t>
      </w:r>
      <w:r w:rsidRPr="00A335BE">
        <w:rPr>
          <w:lang w:val="pt-BR"/>
        </w:rPr>
        <w:t xml:space="preserve"> alguns dos resultados obtidos através do algoritmo.</w:t>
      </w:r>
    </w:p>
    <w:p w14:paraId="5A41D887" w14:textId="77777777" w:rsidR="00624417" w:rsidRPr="00A335BE" w:rsidRDefault="00624417" w:rsidP="004C47FA">
      <w:pPr>
        <w:spacing w:line="360" w:lineRule="auto"/>
        <w:ind w:firstLine="851"/>
        <w:jc w:val="both"/>
        <w:rPr>
          <w:lang w:val="pt-BR"/>
        </w:rPr>
      </w:pPr>
    </w:p>
    <w:p w14:paraId="2B1C9906" w14:textId="4314BC18" w:rsidR="007E3B52" w:rsidRPr="007E3B52" w:rsidRDefault="00750C52" w:rsidP="007E3B52">
      <w:pPr>
        <w:pStyle w:val="Caption"/>
        <w:keepNext/>
        <w:rPr>
          <w:sz w:val="24"/>
          <w:szCs w:val="24"/>
        </w:rPr>
      </w:pPr>
      <w:r>
        <w:rPr>
          <w:sz w:val="24"/>
          <w:szCs w:val="24"/>
        </w:rPr>
        <w:t>Quadro</w:t>
      </w:r>
      <w:r w:rsidR="007E3B52" w:rsidRPr="007E3B52">
        <w:rPr>
          <w:sz w:val="24"/>
          <w:szCs w:val="24"/>
        </w:rPr>
        <w:t xml:space="preserve"> </w:t>
      </w:r>
      <w:r w:rsidR="007E3B52" w:rsidRPr="007E3B52">
        <w:rPr>
          <w:sz w:val="24"/>
          <w:szCs w:val="24"/>
        </w:rPr>
        <w:fldChar w:fldCharType="begin"/>
      </w:r>
      <w:r w:rsidR="007E3B52" w:rsidRPr="007E3B52">
        <w:rPr>
          <w:sz w:val="24"/>
          <w:szCs w:val="24"/>
        </w:rPr>
        <w:instrText xml:space="preserve"> SEQ Tabela \* ARABIC </w:instrText>
      </w:r>
      <w:r w:rsidR="007E3B52" w:rsidRPr="007E3B52">
        <w:rPr>
          <w:sz w:val="24"/>
          <w:szCs w:val="24"/>
        </w:rPr>
        <w:fldChar w:fldCharType="separate"/>
      </w:r>
      <w:r w:rsidR="004564F7">
        <w:rPr>
          <w:noProof/>
          <w:sz w:val="24"/>
          <w:szCs w:val="24"/>
        </w:rPr>
        <w:t>10</w:t>
      </w:r>
      <w:r w:rsidR="007E3B52" w:rsidRPr="007E3B52">
        <w:rPr>
          <w:sz w:val="24"/>
          <w:szCs w:val="24"/>
        </w:rPr>
        <w:fldChar w:fldCharType="end"/>
      </w:r>
      <w:r w:rsidR="007E3B52" w:rsidRPr="007E3B52">
        <w:rPr>
          <w:sz w:val="24"/>
          <w:szCs w:val="24"/>
        </w:rPr>
        <w:t xml:space="preserve"> - Exemplos de valores de </w:t>
      </w:r>
      <w:r w:rsidR="002F68EC" w:rsidRPr="007E3B52">
        <w:rPr>
          <w:sz w:val="24"/>
          <w:szCs w:val="24"/>
        </w:rPr>
        <w:t>TF-IDF</w:t>
      </w:r>
    </w:p>
    <w:tbl>
      <w:tblPr>
        <w:tblStyle w:val="TableGrid"/>
        <w:tblW w:w="8835" w:type="dxa"/>
        <w:tblLook w:val="04A0" w:firstRow="1" w:lastRow="0" w:firstColumn="1" w:lastColumn="0" w:noHBand="0" w:noVBand="1"/>
      </w:tblPr>
      <w:tblGrid>
        <w:gridCol w:w="2502"/>
        <w:gridCol w:w="949"/>
        <w:gridCol w:w="1182"/>
        <w:gridCol w:w="1194"/>
        <w:gridCol w:w="1096"/>
        <w:gridCol w:w="1060"/>
        <w:gridCol w:w="1060"/>
      </w:tblGrid>
      <w:tr w:rsidR="004B45F0" w14:paraId="581BC029" w14:textId="77777777" w:rsidTr="008C6E6B">
        <w:trPr>
          <w:trHeight w:val="421"/>
        </w:trPr>
        <w:tc>
          <w:tcPr>
            <w:tcW w:w="2445" w:type="dxa"/>
          </w:tcPr>
          <w:p w14:paraId="032736D4" w14:textId="77777777" w:rsidR="00A90A92" w:rsidRPr="004B45F0" w:rsidRDefault="00A90A92" w:rsidP="004C47FA">
            <w:pPr>
              <w:spacing w:line="360" w:lineRule="auto"/>
              <w:jc w:val="both"/>
              <w:rPr>
                <w:sz w:val="22"/>
                <w:szCs w:val="22"/>
              </w:rPr>
            </w:pPr>
            <w:r w:rsidRPr="004B45F0">
              <w:rPr>
                <w:sz w:val="22"/>
                <w:szCs w:val="22"/>
              </w:rPr>
              <w:t>ID</w:t>
            </w:r>
            <w:r w:rsidR="00173CD6" w:rsidRPr="004B45F0">
              <w:rPr>
                <w:sz w:val="22"/>
                <w:szCs w:val="22"/>
              </w:rPr>
              <w:t xml:space="preserve"> NO MSD</w:t>
            </w:r>
          </w:p>
        </w:tc>
        <w:tc>
          <w:tcPr>
            <w:tcW w:w="926" w:type="dxa"/>
          </w:tcPr>
          <w:p w14:paraId="126F069C" w14:textId="77777777" w:rsidR="00A90A92" w:rsidRPr="004B45F0" w:rsidRDefault="00A90A92" w:rsidP="004C47FA">
            <w:pPr>
              <w:spacing w:line="360" w:lineRule="auto"/>
              <w:jc w:val="both"/>
              <w:rPr>
                <w:sz w:val="22"/>
                <w:szCs w:val="22"/>
              </w:rPr>
            </w:pPr>
            <w:r w:rsidRPr="004B45F0">
              <w:rPr>
                <w:sz w:val="22"/>
                <w:szCs w:val="22"/>
              </w:rPr>
              <w:t>P1</w:t>
            </w:r>
          </w:p>
        </w:tc>
        <w:tc>
          <w:tcPr>
            <w:tcW w:w="1154" w:type="dxa"/>
          </w:tcPr>
          <w:p w14:paraId="485D4CDD" w14:textId="77777777" w:rsidR="00A90A92" w:rsidRPr="004B45F0" w:rsidRDefault="00A90A92" w:rsidP="004C47FA">
            <w:pPr>
              <w:spacing w:line="360" w:lineRule="auto"/>
              <w:jc w:val="both"/>
              <w:rPr>
                <w:sz w:val="22"/>
                <w:szCs w:val="22"/>
              </w:rPr>
            </w:pPr>
            <w:r w:rsidRPr="004B45F0">
              <w:rPr>
                <w:sz w:val="22"/>
                <w:szCs w:val="22"/>
              </w:rPr>
              <w:t>P2</w:t>
            </w:r>
          </w:p>
        </w:tc>
        <w:tc>
          <w:tcPr>
            <w:tcW w:w="1167" w:type="dxa"/>
          </w:tcPr>
          <w:p w14:paraId="3E5AA1FD" w14:textId="77777777" w:rsidR="00A90A92" w:rsidRPr="004B45F0" w:rsidRDefault="00A90A92" w:rsidP="004C47FA">
            <w:pPr>
              <w:spacing w:line="360" w:lineRule="auto"/>
              <w:jc w:val="both"/>
              <w:rPr>
                <w:sz w:val="22"/>
                <w:szCs w:val="22"/>
              </w:rPr>
            </w:pPr>
            <w:r w:rsidRPr="004B45F0">
              <w:rPr>
                <w:sz w:val="22"/>
                <w:szCs w:val="22"/>
              </w:rPr>
              <w:t>P3</w:t>
            </w:r>
          </w:p>
        </w:tc>
        <w:tc>
          <w:tcPr>
            <w:tcW w:w="1071" w:type="dxa"/>
          </w:tcPr>
          <w:p w14:paraId="3605295F" w14:textId="77777777" w:rsidR="00A90A92" w:rsidRPr="004B45F0" w:rsidRDefault="00A90A92" w:rsidP="004C47FA">
            <w:pPr>
              <w:spacing w:line="360" w:lineRule="auto"/>
              <w:jc w:val="both"/>
              <w:rPr>
                <w:sz w:val="22"/>
                <w:szCs w:val="22"/>
              </w:rPr>
            </w:pPr>
            <w:r w:rsidRPr="004B45F0">
              <w:rPr>
                <w:sz w:val="22"/>
                <w:szCs w:val="22"/>
              </w:rPr>
              <w:t>TFIDF</w:t>
            </w:r>
            <w:r w:rsidR="005A3D55" w:rsidRPr="004B45F0">
              <w:rPr>
                <w:sz w:val="22"/>
                <w:szCs w:val="22"/>
              </w:rPr>
              <w:t>P</w:t>
            </w:r>
            <w:r w:rsidRPr="004B45F0">
              <w:rPr>
                <w:sz w:val="22"/>
                <w:szCs w:val="22"/>
              </w:rPr>
              <w:t>1</w:t>
            </w:r>
          </w:p>
        </w:tc>
        <w:tc>
          <w:tcPr>
            <w:tcW w:w="1036" w:type="dxa"/>
          </w:tcPr>
          <w:p w14:paraId="7F10FFC5" w14:textId="77777777" w:rsidR="00A90A92" w:rsidRPr="004B45F0" w:rsidRDefault="00A90A92" w:rsidP="004C47FA">
            <w:pPr>
              <w:spacing w:line="360" w:lineRule="auto"/>
              <w:jc w:val="both"/>
              <w:rPr>
                <w:sz w:val="22"/>
                <w:szCs w:val="22"/>
              </w:rPr>
            </w:pPr>
            <w:r w:rsidRPr="004B45F0">
              <w:rPr>
                <w:sz w:val="22"/>
                <w:szCs w:val="22"/>
              </w:rPr>
              <w:t>TFIDF</w:t>
            </w:r>
            <w:r w:rsidR="005A3D55" w:rsidRPr="004B45F0">
              <w:rPr>
                <w:sz w:val="22"/>
                <w:szCs w:val="22"/>
              </w:rPr>
              <w:t>P</w:t>
            </w:r>
            <w:r w:rsidRPr="004B45F0">
              <w:rPr>
                <w:sz w:val="22"/>
                <w:szCs w:val="22"/>
              </w:rPr>
              <w:t>2</w:t>
            </w:r>
          </w:p>
        </w:tc>
        <w:tc>
          <w:tcPr>
            <w:tcW w:w="1036" w:type="dxa"/>
          </w:tcPr>
          <w:p w14:paraId="4A3115BD" w14:textId="77777777" w:rsidR="00A90A92" w:rsidRPr="004B45F0" w:rsidRDefault="00A90A92" w:rsidP="004C47FA">
            <w:pPr>
              <w:spacing w:line="360" w:lineRule="auto"/>
              <w:jc w:val="both"/>
              <w:rPr>
                <w:sz w:val="22"/>
                <w:szCs w:val="22"/>
              </w:rPr>
            </w:pPr>
            <w:r w:rsidRPr="004B45F0">
              <w:rPr>
                <w:sz w:val="22"/>
                <w:szCs w:val="22"/>
              </w:rPr>
              <w:t>TFIDF</w:t>
            </w:r>
            <w:r w:rsidR="005A3D55" w:rsidRPr="004B45F0">
              <w:rPr>
                <w:sz w:val="22"/>
                <w:szCs w:val="22"/>
              </w:rPr>
              <w:t>P</w:t>
            </w:r>
            <w:r w:rsidRPr="004B45F0">
              <w:rPr>
                <w:sz w:val="22"/>
                <w:szCs w:val="22"/>
              </w:rPr>
              <w:t>3</w:t>
            </w:r>
          </w:p>
        </w:tc>
      </w:tr>
      <w:tr w:rsidR="004B45F0" w14:paraId="7529C086" w14:textId="77777777" w:rsidTr="008C6E6B">
        <w:trPr>
          <w:trHeight w:val="401"/>
        </w:trPr>
        <w:tc>
          <w:tcPr>
            <w:tcW w:w="2445" w:type="dxa"/>
          </w:tcPr>
          <w:p w14:paraId="52DC8458" w14:textId="47AA6E1B" w:rsidR="002E7B43" w:rsidRPr="004B45F0" w:rsidRDefault="002E7B43" w:rsidP="002E7B43">
            <w:pPr>
              <w:spacing w:line="360" w:lineRule="auto"/>
              <w:jc w:val="both"/>
              <w:rPr>
                <w:sz w:val="22"/>
                <w:szCs w:val="22"/>
              </w:rPr>
            </w:pPr>
            <w:r w:rsidRPr="004B45F0">
              <w:rPr>
                <w:sz w:val="22"/>
                <w:szCs w:val="22"/>
              </w:rPr>
              <w:t>TRDEZPM128E078F1F8</w:t>
            </w:r>
          </w:p>
        </w:tc>
        <w:tc>
          <w:tcPr>
            <w:tcW w:w="926" w:type="dxa"/>
          </w:tcPr>
          <w:p w14:paraId="70CE1110" w14:textId="704EEB15" w:rsidR="002E7B43" w:rsidRPr="004B45F0" w:rsidRDefault="002E7B43" w:rsidP="002E7B43">
            <w:pPr>
              <w:spacing w:line="360" w:lineRule="auto"/>
              <w:jc w:val="both"/>
              <w:rPr>
                <w:sz w:val="22"/>
                <w:szCs w:val="22"/>
              </w:rPr>
            </w:pPr>
            <w:proofErr w:type="spellStart"/>
            <w:r w:rsidRPr="004B45F0">
              <w:rPr>
                <w:sz w:val="22"/>
                <w:szCs w:val="22"/>
              </w:rPr>
              <w:t>ensinará</w:t>
            </w:r>
            <w:proofErr w:type="spellEnd"/>
          </w:p>
        </w:tc>
        <w:tc>
          <w:tcPr>
            <w:tcW w:w="1154" w:type="dxa"/>
          </w:tcPr>
          <w:p w14:paraId="2C717EA3" w14:textId="1E9D6656" w:rsidR="002E7B43" w:rsidRPr="004B45F0" w:rsidRDefault="002E7B43" w:rsidP="002E7B43">
            <w:pPr>
              <w:spacing w:line="360" w:lineRule="auto"/>
              <w:jc w:val="both"/>
              <w:rPr>
                <w:sz w:val="22"/>
                <w:szCs w:val="22"/>
              </w:rPr>
            </w:pPr>
            <w:proofErr w:type="spellStart"/>
            <w:r w:rsidRPr="004B45F0">
              <w:rPr>
                <w:sz w:val="22"/>
                <w:szCs w:val="22"/>
              </w:rPr>
              <w:t>filosofia</w:t>
            </w:r>
            <w:proofErr w:type="spellEnd"/>
          </w:p>
        </w:tc>
        <w:tc>
          <w:tcPr>
            <w:tcW w:w="1167" w:type="dxa"/>
          </w:tcPr>
          <w:p w14:paraId="1913F561" w14:textId="176BC5B0" w:rsidR="002E7B43" w:rsidRPr="004B45F0" w:rsidRDefault="002E7B43" w:rsidP="002E7B43">
            <w:pPr>
              <w:spacing w:line="360" w:lineRule="auto"/>
              <w:jc w:val="both"/>
              <w:rPr>
                <w:sz w:val="22"/>
                <w:szCs w:val="22"/>
              </w:rPr>
            </w:pPr>
            <w:proofErr w:type="spellStart"/>
            <w:r w:rsidRPr="004B45F0">
              <w:rPr>
                <w:sz w:val="22"/>
                <w:szCs w:val="22"/>
              </w:rPr>
              <w:t>majestade</w:t>
            </w:r>
            <w:proofErr w:type="spellEnd"/>
          </w:p>
        </w:tc>
        <w:tc>
          <w:tcPr>
            <w:tcW w:w="1071" w:type="dxa"/>
          </w:tcPr>
          <w:p w14:paraId="2DB94CA0" w14:textId="1C8BBF9D" w:rsidR="002E7B43" w:rsidRPr="004B45F0" w:rsidRDefault="002E7B43" w:rsidP="002E7B43">
            <w:pPr>
              <w:spacing w:line="360" w:lineRule="auto"/>
              <w:jc w:val="both"/>
              <w:rPr>
                <w:sz w:val="22"/>
                <w:szCs w:val="22"/>
              </w:rPr>
            </w:pPr>
            <w:r w:rsidRPr="004B45F0">
              <w:rPr>
                <w:sz w:val="22"/>
                <w:szCs w:val="22"/>
              </w:rPr>
              <w:t>17.4816...</w:t>
            </w:r>
          </w:p>
        </w:tc>
        <w:tc>
          <w:tcPr>
            <w:tcW w:w="1036" w:type="dxa"/>
          </w:tcPr>
          <w:p w14:paraId="38BD6D6B" w14:textId="3842B93C" w:rsidR="002E7B43" w:rsidRPr="004B45F0" w:rsidRDefault="002E7B43" w:rsidP="002E7B43">
            <w:pPr>
              <w:spacing w:line="360" w:lineRule="auto"/>
              <w:jc w:val="both"/>
              <w:rPr>
                <w:sz w:val="22"/>
                <w:szCs w:val="22"/>
              </w:rPr>
            </w:pPr>
            <w:r w:rsidRPr="004B45F0">
              <w:rPr>
                <w:sz w:val="22"/>
                <w:szCs w:val="22"/>
              </w:rPr>
              <w:t>12. 459...</w:t>
            </w:r>
          </w:p>
        </w:tc>
        <w:tc>
          <w:tcPr>
            <w:tcW w:w="1036" w:type="dxa"/>
          </w:tcPr>
          <w:p w14:paraId="561B6CCC" w14:textId="72C90C69" w:rsidR="002E7B43" w:rsidRPr="004B45F0" w:rsidRDefault="002E7B43" w:rsidP="002E7B43">
            <w:pPr>
              <w:spacing w:line="360" w:lineRule="auto"/>
              <w:jc w:val="both"/>
              <w:rPr>
                <w:sz w:val="22"/>
                <w:szCs w:val="22"/>
              </w:rPr>
            </w:pPr>
            <w:r w:rsidRPr="004B45F0">
              <w:rPr>
                <w:sz w:val="22"/>
                <w:szCs w:val="22"/>
              </w:rPr>
              <w:t>12.034...</w:t>
            </w:r>
          </w:p>
        </w:tc>
      </w:tr>
      <w:tr w:rsidR="004B45F0" w14:paraId="2764FF39" w14:textId="77777777" w:rsidTr="008C6E6B">
        <w:trPr>
          <w:trHeight w:val="421"/>
        </w:trPr>
        <w:tc>
          <w:tcPr>
            <w:tcW w:w="2445" w:type="dxa"/>
          </w:tcPr>
          <w:p w14:paraId="3B617F8E" w14:textId="77777777" w:rsidR="00A90A92" w:rsidRPr="004B45F0" w:rsidRDefault="00A90A92" w:rsidP="004C47FA">
            <w:pPr>
              <w:spacing w:line="360" w:lineRule="auto"/>
              <w:jc w:val="both"/>
              <w:rPr>
                <w:sz w:val="22"/>
                <w:szCs w:val="22"/>
              </w:rPr>
            </w:pPr>
            <w:r w:rsidRPr="004B45F0">
              <w:rPr>
                <w:sz w:val="22"/>
                <w:szCs w:val="22"/>
              </w:rPr>
              <w:t>TRMHAJE128F429B800</w:t>
            </w:r>
          </w:p>
        </w:tc>
        <w:tc>
          <w:tcPr>
            <w:tcW w:w="926" w:type="dxa"/>
          </w:tcPr>
          <w:p w14:paraId="2667313F" w14:textId="77777777" w:rsidR="00A90A92" w:rsidRPr="004B45F0" w:rsidRDefault="00A90A92" w:rsidP="004C47FA">
            <w:pPr>
              <w:spacing w:line="360" w:lineRule="auto"/>
              <w:jc w:val="both"/>
              <w:rPr>
                <w:sz w:val="22"/>
                <w:szCs w:val="22"/>
              </w:rPr>
            </w:pPr>
            <w:proofErr w:type="spellStart"/>
            <w:r w:rsidRPr="004B45F0">
              <w:rPr>
                <w:sz w:val="22"/>
                <w:szCs w:val="22"/>
              </w:rPr>
              <w:t>afasto</w:t>
            </w:r>
            <w:proofErr w:type="spellEnd"/>
          </w:p>
        </w:tc>
        <w:tc>
          <w:tcPr>
            <w:tcW w:w="1154" w:type="dxa"/>
          </w:tcPr>
          <w:p w14:paraId="5FD8FC60" w14:textId="77777777" w:rsidR="00A90A92" w:rsidRPr="004B45F0" w:rsidRDefault="00A90A92" w:rsidP="004C47FA">
            <w:pPr>
              <w:spacing w:line="360" w:lineRule="auto"/>
              <w:jc w:val="both"/>
              <w:rPr>
                <w:sz w:val="22"/>
                <w:szCs w:val="22"/>
              </w:rPr>
            </w:pPr>
            <w:proofErr w:type="spellStart"/>
            <w:r w:rsidRPr="004B45F0">
              <w:rPr>
                <w:sz w:val="22"/>
                <w:szCs w:val="22"/>
              </w:rPr>
              <w:t>desmorona</w:t>
            </w:r>
            <w:proofErr w:type="spellEnd"/>
          </w:p>
        </w:tc>
        <w:tc>
          <w:tcPr>
            <w:tcW w:w="1167" w:type="dxa"/>
          </w:tcPr>
          <w:p w14:paraId="2256DB73" w14:textId="77777777" w:rsidR="00A90A92" w:rsidRPr="004B45F0" w:rsidRDefault="00A90A92" w:rsidP="004C47FA">
            <w:pPr>
              <w:spacing w:line="360" w:lineRule="auto"/>
              <w:jc w:val="both"/>
              <w:rPr>
                <w:sz w:val="22"/>
                <w:szCs w:val="22"/>
              </w:rPr>
            </w:pPr>
            <w:proofErr w:type="spellStart"/>
            <w:r w:rsidRPr="004B45F0">
              <w:rPr>
                <w:sz w:val="22"/>
                <w:szCs w:val="22"/>
              </w:rPr>
              <w:t>desmo</w:t>
            </w:r>
            <w:r w:rsidR="00A01636" w:rsidRPr="004B45F0">
              <w:rPr>
                <w:sz w:val="22"/>
                <w:szCs w:val="22"/>
              </w:rPr>
              <w:t>ron</w:t>
            </w:r>
            <w:r w:rsidRPr="004B45F0">
              <w:rPr>
                <w:sz w:val="22"/>
                <w:szCs w:val="22"/>
              </w:rPr>
              <w:t>o</w:t>
            </w:r>
            <w:proofErr w:type="spellEnd"/>
          </w:p>
        </w:tc>
        <w:tc>
          <w:tcPr>
            <w:tcW w:w="1071" w:type="dxa"/>
          </w:tcPr>
          <w:p w14:paraId="792D85D1" w14:textId="77777777" w:rsidR="00A90A92" w:rsidRPr="004B45F0" w:rsidRDefault="00A90A92" w:rsidP="004C47FA">
            <w:pPr>
              <w:spacing w:line="360" w:lineRule="auto"/>
              <w:jc w:val="both"/>
              <w:rPr>
                <w:sz w:val="22"/>
                <w:szCs w:val="22"/>
              </w:rPr>
            </w:pPr>
            <w:r w:rsidRPr="004B45F0">
              <w:rPr>
                <w:sz w:val="22"/>
                <w:szCs w:val="22"/>
              </w:rPr>
              <w:t>37.073...</w:t>
            </w:r>
          </w:p>
        </w:tc>
        <w:tc>
          <w:tcPr>
            <w:tcW w:w="1036" w:type="dxa"/>
          </w:tcPr>
          <w:p w14:paraId="6273A839" w14:textId="77777777" w:rsidR="00A90A92" w:rsidRPr="004B45F0" w:rsidRDefault="003B6596" w:rsidP="004C47FA">
            <w:pPr>
              <w:spacing w:line="360" w:lineRule="auto"/>
              <w:jc w:val="both"/>
              <w:rPr>
                <w:sz w:val="22"/>
                <w:szCs w:val="22"/>
              </w:rPr>
            </w:pPr>
            <w:r w:rsidRPr="004B45F0">
              <w:rPr>
                <w:sz w:val="22"/>
                <w:szCs w:val="22"/>
              </w:rPr>
              <w:t>31.149</w:t>
            </w:r>
            <w:r w:rsidR="00A90A92" w:rsidRPr="004B45F0">
              <w:rPr>
                <w:sz w:val="22"/>
                <w:szCs w:val="22"/>
              </w:rPr>
              <w:t>...</w:t>
            </w:r>
          </w:p>
        </w:tc>
        <w:tc>
          <w:tcPr>
            <w:tcW w:w="1036" w:type="dxa"/>
          </w:tcPr>
          <w:p w14:paraId="0A0971F2" w14:textId="50578D22" w:rsidR="00A90A92" w:rsidRPr="004B45F0" w:rsidRDefault="00A90A92" w:rsidP="004C47FA">
            <w:pPr>
              <w:spacing w:line="360" w:lineRule="auto"/>
              <w:jc w:val="both"/>
              <w:rPr>
                <w:sz w:val="22"/>
                <w:szCs w:val="22"/>
              </w:rPr>
            </w:pPr>
            <w:r w:rsidRPr="004B45F0">
              <w:rPr>
                <w:sz w:val="22"/>
                <w:szCs w:val="22"/>
              </w:rPr>
              <w:t>19.466</w:t>
            </w:r>
            <w:r w:rsidR="00FA7F45" w:rsidRPr="004B45F0">
              <w:rPr>
                <w:sz w:val="22"/>
                <w:szCs w:val="22"/>
              </w:rPr>
              <w:t>…</w:t>
            </w:r>
          </w:p>
        </w:tc>
      </w:tr>
    </w:tbl>
    <w:p w14:paraId="075C6B71" w14:textId="77777777" w:rsidR="00D6228E" w:rsidRDefault="00D6228E" w:rsidP="004C47FA">
      <w:pPr>
        <w:spacing w:line="360" w:lineRule="auto"/>
        <w:ind w:firstLine="851"/>
        <w:jc w:val="both"/>
      </w:pPr>
    </w:p>
    <w:p w14:paraId="7F928C3D" w14:textId="10463A2E" w:rsidR="000E6A1A" w:rsidRDefault="007A1278" w:rsidP="000F3094">
      <w:pPr>
        <w:spacing w:line="360" w:lineRule="auto"/>
        <w:ind w:firstLine="709"/>
        <w:jc w:val="both"/>
        <w:rPr>
          <w:lang w:val="pt-BR"/>
        </w:rPr>
      </w:pPr>
      <w:r w:rsidRPr="00A335BE">
        <w:rPr>
          <w:lang w:val="pt-BR"/>
        </w:rPr>
        <w:t xml:space="preserve"> </w:t>
      </w:r>
      <w:r w:rsidR="00733C3E" w:rsidRPr="00A335BE">
        <w:rPr>
          <w:lang w:val="pt-BR"/>
        </w:rPr>
        <w:t>Os resultados nos mostram, por exemplo, que as palavras mais importantes no documento</w:t>
      </w:r>
      <w:r w:rsidR="00576DCB">
        <w:rPr>
          <w:lang w:val="pt-BR"/>
        </w:rPr>
        <w:t xml:space="preserve"> (</w:t>
      </w:r>
      <w:r w:rsidR="00733C3E" w:rsidRPr="00A335BE">
        <w:rPr>
          <w:lang w:val="pt-BR"/>
        </w:rPr>
        <w:t>música</w:t>
      </w:r>
      <w:r w:rsidR="00576DCB">
        <w:rPr>
          <w:lang w:val="pt-BR"/>
        </w:rPr>
        <w:t>)</w:t>
      </w:r>
      <w:r w:rsidR="00733C3E" w:rsidRPr="00A335BE">
        <w:rPr>
          <w:lang w:val="pt-BR"/>
        </w:rPr>
        <w:t xml:space="preserve"> de id </w:t>
      </w:r>
      <w:r w:rsidR="00643711" w:rsidRPr="00643711">
        <w:rPr>
          <w:lang w:val="pt-BR"/>
        </w:rPr>
        <w:t xml:space="preserve">TRDEZPM128E078F1F8 </w:t>
      </w:r>
      <w:r w:rsidR="00733C3E" w:rsidRPr="00A335BE">
        <w:rPr>
          <w:lang w:val="pt-BR"/>
        </w:rPr>
        <w:t xml:space="preserve">são: </w:t>
      </w:r>
      <w:r w:rsidR="00643711" w:rsidRPr="00643711">
        <w:rPr>
          <w:lang w:val="pt-BR"/>
        </w:rPr>
        <w:t>ensinará</w:t>
      </w:r>
      <w:r w:rsidR="00733C3E" w:rsidRPr="00A335BE">
        <w:rPr>
          <w:lang w:val="pt-BR"/>
        </w:rPr>
        <w:t xml:space="preserve">, </w:t>
      </w:r>
      <w:r w:rsidR="00643711" w:rsidRPr="00643711">
        <w:rPr>
          <w:lang w:val="pt-BR"/>
        </w:rPr>
        <w:t>filosofia</w:t>
      </w:r>
      <w:r w:rsidR="00733C3E" w:rsidRPr="00A335BE">
        <w:rPr>
          <w:lang w:val="pt-BR"/>
        </w:rPr>
        <w:t xml:space="preserve"> e</w:t>
      </w:r>
      <w:bookmarkStart w:id="2" w:name="_GoBack"/>
      <w:bookmarkEnd w:id="2"/>
      <w:r w:rsidR="00733C3E" w:rsidRPr="00A335BE">
        <w:rPr>
          <w:lang w:val="pt-BR"/>
        </w:rPr>
        <w:t xml:space="preserve"> </w:t>
      </w:r>
      <w:r w:rsidR="00643711" w:rsidRPr="00643711">
        <w:rPr>
          <w:lang w:val="pt-BR"/>
        </w:rPr>
        <w:t>majestade</w:t>
      </w:r>
      <w:r w:rsidR="00733C3E" w:rsidRPr="00A335BE">
        <w:rPr>
          <w:lang w:val="pt-BR"/>
        </w:rPr>
        <w:t xml:space="preserve">, respectivamente, pois estas foram as palavras com o maior “peso” calculado através do </w:t>
      </w:r>
      <w:r w:rsidR="002F68EC" w:rsidRPr="002F68EC">
        <w:rPr>
          <w:sz w:val="22"/>
          <w:lang w:val="pt-BR"/>
        </w:rPr>
        <w:t>TF-IDF</w:t>
      </w:r>
      <w:r w:rsidR="00733C3E" w:rsidRPr="00A335BE">
        <w:rPr>
          <w:lang w:val="pt-BR"/>
        </w:rPr>
        <w:t xml:space="preserve">. Podemos analisar também que para a música TRMHAJE128F429B800 temos duas palavras muito similares com valores diferentes de </w:t>
      </w:r>
      <w:r w:rsidR="002F68EC" w:rsidRPr="00A335BE">
        <w:rPr>
          <w:lang w:val="pt-BR"/>
        </w:rPr>
        <w:t>TF-IDF</w:t>
      </w:r>
      <w:r w:rsidR="00733C3E" w:rsidRPr="00A335BE">
        <w:rPr>
          <w:lang w:val="pt-BR"/>
        </w:rPr>
        <w:t>, sendo essas palavras “desmorona” e “desmorono”, que possuem os valores “31.149...” e “19.466...”, respectivamente. Isso nos leva a crer que a palavra “desmorona” tem mais importância do que a palavra “desmorono” neste documento. Porém, como as duas palavras possuem a mesma raiz, podemos a</w:t>
      </w:r>
      <w:r w:rsidR="009D21CB" w:rsidRPr="00A335BE">
        <w:rPr>
          <w:lang w:val="pt-BR"/>
        </w:rPr>
        <w:t>plicar um algoritmo de normaliz</w:t>
      </w:r>
      <w:r w:rsidR="00CC0F65" w:rsidRPr="00A335BE">
        <w:rPr>
          <w:lang w:val="pt-BR"/>
        </w:rPr>
        <w:t>aç</w:t>
      </w:r>
      <w:r w:rsidR="00C33E28" w:rsidRPr="00A335BE">
        <w:rPr>
          <w:lang w:val="pt-BR"/>
        </w:rPr>
        <w:t>ão te</w:t>
      </w:r>
      <w:r w:rsidR="007E3B52">
        <w:rPr>
          <w:lang w:val="pt-BR"/>
        </w:rPr>
        <w:t>xtual e torna-las uma só.</w:t>
      </w:r>
    </w:p>
    <w:p w14:paraId="7132A550" w14:textId="3EFCED84" w:rsidR="004E50DE" w:rsidRDefault="004E50DE" w:rsidP="000F3094">
      <w:pPr>
        <w:spacing w:line="360" w:lineRule="auto"/>
        <w:ind w:firstLine="709"/>
        <w:jc w:val="both"/>
        <w:rPr>
          <w:lang w:val="pt-BR"/>
        </w:rPr>
      </w:pPr>
    </w:p>
    <w:p w14:paraId="0830B9BF" w14:textId="77777777" w:rsidR="004E50DE" w:rsidRPr="00A335BE" w:rsidRDefault="004E50DE" w:rsidP="000F3094">
      <w:pPr>
        <w:spacing w:line="360" w:lineRule="auto"/>
        <w:ind w:firstLine="709"/>
        <w:jc w:val="both"/>
        <w:rPr>
          <w:lang w:val="pt-BR"/>
        </w:rPr>
      </w:pPr>
    </w:p>
    <w:p w14:paraId="1AED135B" w14:textId="0EBF5F37" w:rsidR="009330C8" w:rsidRPr="00EF23EE" w:rsidRDefault="005A5F72" w:rsidP="00EF23EE">
      <w:pPr>
        <w:pStyle w:val="Heading3"/>
        <w:numPr>
          <w:ilvl w:val="0"/>
          <w:numId w:val="0"/>
        </w:numPr>
        <w:jc w:val="both"/>
      </w:pPr>
      <w:r>
        <w:lastRenderedPageBreak/>
        <w:t>3</w:t>
      </w:r>
      <w:r w:rsidR="000426D0">
        <w:t>.3.</w:t>
      </w:r>
      <w:r>
        <w:t>3</w:t>
      </w:r>
      <w:r w:rsidR="000426D0">
        <w:t xml:space="preserve">   </w:t>
      </w:r>
      <w:r w:rsidR="00F66F84">
        <w:t xml:space="preserve">Aplicação de </w:t>
      </w:r>
      <w:proofErr w:type="spellStart"/>
      <w:r w:rsidR="00165450" w:rsidRPr="00E509CC">
        <w:rPr>
          <w:i/>
        </w:rPr>
        <w:t>Stemização</w:t>
      </w:r>
      <w:proofErr w:type="spellEnd"/>
    </w:p>
    <w:p w14:paraId="51A9F890" w14:textId="2EAA4A74" w:rsidR="007569FB" w:rsidRDefault="00F8036D" w:rsidP="000F3094">
      <w:pPr>
        <w:spacing w:line="360" w:lineRule="auto"/>
        <w:ind w:firstLine="709"/>
        <w:jc w:val="both"/>
        <w:rPr>
          <w:lang w:val="pt-BR"/>
        </w:rPr>
      </w:pPr>
      <w:r>
        <w:rPr>
          <w:lang w:val="pt-BR"/>
        </w:rPr>
        <w:t>Conforme apresentado no capítulo 2, neste estudo utilizamos o Algoritmo de Oregon</w:t>
      </w:r>
      <w:r w:rsidRPr="00F8036D">
        <w:rPr>
          <w:lang w:val="pt-BR"/>
        </w:rPr>
        <w:t xml:space="preserve"> (2001)</w:t>
      </w:r>
      <w:r>
        <w:rPr>
          <w:lang w:val="pt-BR"/>
        </w:rPr>
        <w:t xml:space="preserve"> para </w:t>
      </w:r>
      <w:proofErr w:type="spellStart"/>
      <w:r w:rsidRPr="00F8036D">
        <w:rPr>
          <w:i/>
          <w:lang w:val="pt-BR"/>
        </w:rPr>
        <w:t>stemização</w:t>
      </w:r>
      <w:proofErr w:type="spellEnd"/>
      <w:r>
        <w:rPr>
          <w:lang w:val="pt-BR"/>
        </w:rPr>
        <w:t xml:space="preserve">. </w:t>
      </w:r>
      <w:r w:rsidR="007569FB">
        <w:rPr>
          <w:lang w:val="pt-BR"/>
        </w:rPr>
        <w:t>N</w:t>
      </w:r>
      <w:r w:rsidR="005E43CF">
        <w:rPr>
          <w:lang w:val="pt-BR"/>
        </w:rPr>
        <w:t>o</w:t>
      </w:r>
      <w:r w:rsidR="007569FB">
        <w:rPr>
          <w:lang w:val="pt-BR"/>
        </w:rPr>
        <w:t xml:space="preserve"> </w:t>
      </w:r>
      <w:r w:rsidR="00750C52">
        <w:rPr>
          <w:lang w:val="pt-BR"/>
        </w:rPr>
        <w:t>Quadro</w:t>
      </w:r>
      <w:r w:rsidR="007569FB">
        <w:rPr>
          <w:lang w:val="pt-BR"/>
        </w:rPr>
        <w:t xml:space="preserve"> </w:t>
      </w:r>
      <w:r w:rsidR="00E509CC">
        <w:rPr>
          <w:lang w:val="pt-BR"/>
        </w:rPr>
        <w:t>11</w:t>
      </w:r>
      <w:r w:rsidR="007569FB">
        <w:rPr>
          <w:lang w:val="pt-BR"/>
        </w:rPr>
        <w:t>, podemos conferir a</w:t>
      </w:r>
      <w:r w:rsidR="007569FB" w:rsidRPr="00A335BE">
        <w:rPr>
          <w:lang w:val="pt-BR"/>
        </w:rPr>
        <w:t>lguns exemplos de palavras após a aplicação</w:t>
      </w:r>
      <w:r w:rsidR="007650B5">
        <w:rPr>
          <w:lang w:val="pt-BR"/>
        </w:rPr>
        <w:t xml:space="preserve"> </w:t>
      </w:r>
      <w:r w:rsidR="00E509CC">
        <w:rPr>
          <w:lang w:val="pt-BR"/>
        </w:rPr>
        <w:t>d</w:t>
      </w:r>
      <w:r w:rsidR="007650B5">
        <w:rPr>
          <w:lang w:val="pt-BR"/>
        </w:rPr>
        <w:t>o</w:t>
      </w:r>
      <w:r w:rsidR="00E509CC">
        <w:rPr>
          <w:lang w:val="pt-BR"/>
        </w:rPr>
        <w:t xml:space="preserve"> </w:t>
      </w:r>
      <w:r w:rsidR="00E509CC" w:rsidRPr="00A335BE">
        <w:rPr>
          <w:lang w:val="pt-BR"/>
        </w:rPr>
        <w:t xml:space="preserve">Algoritmo de </w:t>
      </w:r>
      <w:proofErr w:type="spellStart"/>
      <w:r w:rsidR="00E509CC" w:rsidRPr="00A335BE">
        <w:rPr>
          <w:lang w:val="pt-BR"/>
        </w:rPr>
        <w:t>Orengo</w:t>
      </w:r>
      <w:proofErr w:type="spellEnd"/>
      <w:r w:rsidR="007569FB" w:rsidRPr="00A335BE">
        <w:rPr>
          <w:lang w:val="pt-BR"/>
        </w:rPr>
        <w:t>.</w:t>
      </w:r>
    </w:p>
    <w:p w14:paraId="1F25E491" w14:textId="77777777" w:rsidR="007569FB" w:rsidRPr="00A335BE" w:rsidRDefault="007569FB" w:rsidP="007569FB">
      <w:pPr>
        <w:spacing w:line="360" w:lineRule="auto"/>
        <w:ind w:firstLine="851"/>
        <w:jc w:val="both"/>
        <w:rPr>
          <w:lang w:val="pt-BR"/>
        </w:rPr>
      </w:pPr>
    </w:p>
    <w:p w14:paraId="15769F86" w14:textId="6D40B477" w:rsidR="00C632A2" w:rsidRPr="00C632A2" w:rsidRDefault="00750C52" w:rsidP="00C632A2">
      <w:pPr>
        <w:pStyle w:val="Caption"/>
        <w:keepNext/>
        <w:rPr>
          <w:sz w:val="24"/>
          <w:szCs w:val="24"/>
        </w:rPr>
      </w:pPr>
      <w:r>
        <w:rPr>
          <w:sz w:val="24"/>
          <w:szCs w:val="24"/>
        </w:rPr>
        <w:t>Quadro</w:t>
      </w:r>
      <w:r w:rsidR="00C632A2" w:rsidRPr="00C632A2">
        <w:rPr>
          <w:sz w:val="24"/>
          <w:szCs w:val="24"/>
        </w:rPr>
        <w:t xml:space="preserve"> </w:t>
      </w:r>
      <w:r w:rsidR="00C632A2" w:rsidRPr="00C632A2">
        <w:rPr>
          <w:sz w:val="24"/>
          <w:szCs w:val="24"/>
        </w:rPr>
        <w:fldChar w:fldCharType="begin"/>
      </w:r>
      <w:r w:rsidR="00C632A2" w:rsidRPr="00C632A2">
        <w:rPr>
          <w:sz w:val="24"/>
          <w:szCs w:val="24"/>
        </w:rPr>
        <w:instrText xml:space="preserve"> SEQ Tabela \* ARABIC </w:instrText>
      </w:r>
      <w:r w:rsidR="00C632A2" w:rsidRPr="00C632A2">
        <w:rPr>
          <w:sz w:val="24"/>
          <w:szCs w:val="24"/>
        </w:rPr>
        <w:fldChar w:fldCharType="separate"/>
      </w:r>
      <w:r w:rsidR="004564F7">
        <w:rPr>
          <w:noProof/>
          <w:sz w:val="24"/>
          <w:szCs w:val="24"/>
        </w:rPr>
        <w:t>11</w:t>
      </w:r>
      <w:r w:rsidR="00C632A2" w:rsidRPr="00C632A2">
        <w:rPr>
          <w:sz w:val="24"/>
          <w:szCs w:val="24"/>
        </w:rPr>
        <w:fldChar w:fldCharType="end"/>
      </w:r>
      <w:r w:rsidR="00C632A2" w:rsidRPr="00C632A2">
        <w:rPr>
          <w:sz w:val="24"/>
          <w:szCs w:val="24"/>
        </w:rPr>
        <w:t xml:space="preserve"> - Palavras com </w:t>
      </w:r>
      <w:proofErr w:type="spellStart"/>
      <w:r w:rsidR="00C632A2" w:rsidRPr="002C7F07">
        <w:rPr>
          <w:i/>
          <w:sz w:val="24"/>
          <w:szCs w:val="24"/>
        </w:rPr>
        <w:t>stemização</w:t>
      </w:r>
      <w:proofErr w:type="spellEnd"/>
    </w:p>
    <w:tbl>
      <w:tblPr>
        <w:tblStyle w:val="TableGrid"/>
        <w:tblW w:w="0" w:type="auto"/>
        <w:tblLook w:val="04A0" w:firstRow="1" w:lastRow="0" w:firstColumn="1" w:lastColumn="0" w:noHBand="0" w:noVBand="1"/>
      </w:tblPr>
      <w:tblGrid>
        <w:gridCol w:w="4505"/>
        <w:gridCol w:w="4505"/>
      </w:tblGrid>
      <w:tr w:rsidR="00400CE3" w14:paraId="3FF94BA1" w14:textId="77777777" w:rsidTr="00656AF8">
        <w:tc>
          <w:tcPr>
            <w:tcW w:w="4505" w:type="dxa"/>
          </w:tcPr>
          <w:p w14:paraId="02D29068" w14:textId="77777777" w:rsidR="00400CE3" w:rsidRDefault="00400CE3" w:rsidP="004C47FA">
            <w:pPr>
              <w:spacing w:line="360" w:lineRule="auto"/>
              <w:jc w:val="both"/>
            </w:pPr>
            <w:proofErr w:type="spellStart"/>
            <w:r>
              <w:t>Palavra</w:t>
            </w:r>
            <w:proofErr w:type="spellEnd"/>
            <w:r>
              <w:t xml:space="preserve"> original</w:t>
            </w:r>
          </w:p>
        </w:tc>
        <w:tc>
          <w:tcPr>
            <w:tcW w:w="4505" w:type="dxa"/>
          </w:tcPr>
          <w:p w14:paraId="62FA8626" w14:textId="77777777" w:rsidR="00400CE3" w:rsidRDefault="00400CE3" w:rsidP="004C47FA">
            <w:pPr>
              <w:spacing w:line="360" w:lineRule="auto"/>
              <w:jc w:val="both"/>
            </w:pPr>
            <w:proofErr w:type="spellStart"/>
            <w:r>
              <w:t>Palavra</w:t>
            </w:r>
            <w:proofErr w:type="spellEnd"/>
            <w:r>
              <w:t xml:space="preserve"> </w:t>
            </w:r>
            <w:proofErr w:type="spellStart"/>
            <w:r>
              <w:t>após</w:t>
            </w:r>
            <w:proofErr w:type="spellEnd"/>
            <w:r>
              <w:t xml:space="preserve"> </w:t>
            </w:r>
            <w:proofErr w:type="spellStart"/>
            <w:r w:rsidRPr="002C7F07">
              <w:rPr>
                <w:i/>
              </w:rPr>
              <w:t>stemização</w:t>
            </w:r>
            <w:proofErr w:type="spellEnd"/>
          </w:p>
        </w:tc>
      </w:tr>
      <w:tr w:rsidR="00400CE3" w14:paraId="600F70EB" w14:textId="77777777" w:rsidTr="00656AF8">
        <w:tc>
          <w:tcPr>
            <w:tcW w:w="4505" w:type="dxa"/>
          </w:tcPr>
          <w:p w14:paraId="59D73894" w14:textId="77777777" w:rsidR="00400CE3" w:rsidRDefault="00400CE3" w:rsidP="004C47FA">
            <w:pPr>
              <w:spacing w:line="360" w:lineRule="auto"/>
              <w:jc w:val="both"/>
            </w:pPr>
            <w:proofErr w:type="spellStart"/>
            <w:r w:rsidRPr="00CA57B6">
              <w:t>justificado</w:t>
            </w:r>
            <w:proofErr w:type="spellEnd"/>
          </w:p>
        </w:tc>
        <w:tc>
          <w:tcPr>
            <w:tcW w:w="4505" w:type="dxa"/>
          </w:tcPr>
          <w:p w14:paraId="30A25E7B" w14:textId="77777777" w:rsidR="00400CE3" w:rsidRDefault="00400CE3" w:rsidP="004C47FA">
            <w:pPr>
              <w:spacing w:line="360" w:lineRule="auto"/>
              <w:jc w:val="both"/>
            </w:pPr>
            <w:proofErr w:type="spellStart"/>
            <w:r w:rsidRPr="00DF5338">
              <w:t>justific</w:t>
            </w:r>
            <w:proofErr w:type="spellEnd"/>
          </w:p>
        </w:tc>
      </w:tr>
      <w:tr w:rsidR="00400CE3" w14:paraId="0ECF1AB6" w14:textId="77777777" w:rsidTr="00656AF8">
        <w:tc>
          <w:tcPr>
            <w:tcW w:w="4505" w:type="dxa"/>
          </w:tcPr>
          <w:p w14:paraId="4B6BD836" w14:textId="77777777" w:rsidR="00400CE3" w:rsidRDefault="00400CE3" w:rsidP="004C47FA">
            <w:pPr>
              <w:spacing w:line="360" w:lineRule="auto"/>
              <w:jc w:val="both"/>
            </w:pPr>
            <w:proofErr w:type="spellStart"/>
            <w:r w:rsidRPr="00CA57B6">
              <w:t>vire</w:t>
            </w:r>
            <w:proofErr w:type="spellEnd"/>
            <w:r w:rsidRPr="00CA57B6">
              <w:t>-se</w:t>
            </w:r>
          </w:p>
        </w:tc>
        <w:tc>
          <w:tcPr>
            <w:tcW w:w="4505" w:type="dxa"/>
          </w:tcPr>
          <w:p w14:paraId="03527E97" w14:textId="77777777" w:rsidR="00400CE3" w:rsidRDefault="00400CE3" w:rsidP="004C47FA">
            <w:pPr>
              <w:spacing w:line="360" w:lineRule="auto"/>
              <w:jc w:val="both"/>
            </w:pPr>
            <w:proofErr w:type="spellStart"/>
            <w:r w:rsidRPr="00DF5338">
              <w:t>vire</w:t>
            </w:r>
            <w:proofErr w:type="spellEnd"/>
            <w:r w:rsidRPr="00DF5338">
              <w:t>-s</w:t>
            </w:r>
          </w:p>
        </w:tc>
      </w:tr>
      <w:tr w:rsidR="00400CE3" w14:paraId="30CA3093" w14:textId="77777777" w:rsidTr="00656AF8">
        <w:tc>
          <w:tcPr>
            <w:tcW w:w="4505" w:type="dxa"/>
          </w:tcPr>
          <w:p w14:paraId="3A405FE8" w14:textId="3796ED9C" w:rsidR="00400CE3" w:rsidRDefault="00400CE3" w:rsidP="004C47FA">
            <w:pPr>
              <w:spacing w:line="360" w:lineRule="auto"/>
              <w:jc w:val="both"/>
            </w:pPr>
            <w:proofErr w:type="spellStart"/>
            <w:r>
              <w:t>vi</w:t>
            </w:r>
            <w:r w:rsidR="007650B5">
              <w:t>d</w:t>
            </w:r>
            <w:r>
              <w:t>a</w:t>
            </w:r>
            <w:proofErr w:type="spellEnd"/>
          </w:p>
        </w:tc>
        <w:tc>
          <w:tcPr>
            <w:tcW w:w="4505" w:type="dxa"/>
          </w:tcPr>
          <w:p w14:paraId="52AC2311" w14:textId="77777777" w:rsidR="00400CE3" w:rsidRDefault="00400CE3" w:rsidP="004C47FA">
            <w:pPr>
              <w:spacing w:line="360" w:lineRule="auto"/>
              <w:jc w:val="both"/>
            </w:pPr>
            <w:r>
              <w:t>vid</w:t>
            </w:r>
          </w:p>
        </w:tc>
      </w:tr>
      <w:tr w:rsidR="00400CE3" w14:paraId="27E4B19A" w14:textId="77777777" w:rsidTr="00656AF8">
        <w:tc>
          <w:tcPr>
            <w:tcW w:w="4505" w:type="dxa"/>
          </w:tcPr>
          <w:p w14:paraId="57B6325F" w14:textId="77777777" w:rsidR="00400CE3" w:rsidRDefault="00400CE3" w:rsidP="004C47FA">
            <w:pPr>
              <w:spacing w:line="360" w:lineRule="auto"/>
              <w:jc w:val="both"/>
            </w:pPr>
            <w:proofErr w:type="spellStart"/>
            <w:r w:rsidRPr="00DF5338">
              <w:t>desmoron</w:t>
            </w:r>
            <w:r>
              <w:t>a</w:t>
            </w:r>
            <w:proofErr w:type="spellEnd"/>
          </w:p>
        </w:tc>
        <w:tc>
          <w:tcPr>
            <w:tcW w:w="4505" w:type="dxa"/>
          </w:tcPr>
          <w:p w14:paraId="03B73E7B" w14:textId="77777777" w:rsidR="00400CE3" w:rsidRDefault="00400CE3" w:rsidP="004C47FA">
            <w:pPr>
              <w:spacing w:line="360" w:lineRule="auto"/>
              <w:jc w:val="both"/>
            </w:pPr>
            <w:proofErr w:type="spellStart"/>
            <w:r w:rsidRPr="00DF5338">
              <w:t>desmoron</w:t>
            </w:r>
            <w:proofErr w:type="spellEnd"/>
          </w:p>
        </w:tc>
      </w:tr>
      <w:tr w:rsidR="00400CE3" w14:paraId="665F05F3" w14:textId="77777777" w:rsidTr="00656AF8">
        <w:tc>
          <w:tcPr>
            <w:tcW w:w="4505" w:type="dxa"/>
          </w:tcPr>
          <w:p w14:paraId="0B7E2E46" w14:textId="77777777" w:rsidR="00400CE3" w:rsidRDefault="00400CE3" w:rsidP="004C47FA">
            <w:pPr>
              <w:spacing w:line="360" w:lineRule="auto"/>
              <w:jc w:val="both"/>
            </w:pPr>
            <w:proofErr w:type="spellStart"/>
            <w:r w:rsidRPr="00DF5338">
              <w:t>desmoron</w:t>
            </w:r>
            <w:r>
              <w:t>o</w:t>
            </w:r>
            <w:proofErr w:type="spellEnd"/>
          </w:p>
        </w:tc>
        <w:tc>
          <w:tcPr>
            <w:tcW w:w="4505" w:type="dxa"/>
          </w:tcPr>
          <w:p w14:paraId="02C1F84B" w14:textId="77777777" w:rsidR="00400CE3" w:rsidRDefault="00400CE3" w:rsidP="004C47FA">
            <w:pPr>
              <w:spacing w:line="360" w:lineRule="auto"/>
              <w:jc w:val="both"/>
            </w:pPr>
            <w:proofErr w:type="spellStart"/>
            <w:r w:rsidRPr="00DF5338">
              <w:t>desmoron</w:t>
            </w:r>
            <w:proofErr w:type="spellEnd"/>
          </w:p>
        </w:tc>
      </w:tr>
      <w:tr w:rsidR="00400CE3" w14:paraId="7ABED001" w14:textId="77777777" w:rsidTr="00656AF8">
        <w:tc>
          <w:tcPr>
            <w:tcW w:w="4505" w:type="dxa"/>
          </w:tcPr>
          <w:p w14:paraId="667417AA" w14:textId="77777777" w:rsidR="00400CE3" w:rsidRDefault="00400CE3" w:rsidP="004C47FA">
            <w:pPr>
              <w:spacing w:line="360" w:lineRule="auto"/>
              <w:jc w:val="both"/>
            </w:pPr>
            <w:proofErr w:type="spellStart"/>
            <w:r>
              <w:t>afasto</w:t>
            </w:r>
            <w:proofErr w:type="spellEnd"/>
          </w:p>
        </w:tc>
        <w:tc>
          <w:tcPr>
            <w:tcW w:w="4505" w:type="dxa"/>
          </w:tcPr>
          <w:p w14:paraId="0EBCC42E" w14:textId="77777777" w:rsidR="00400CE3" w:rsidRDefault="009330C8" w:rsidP="004C47FA">
            <w:pPr>
              <w:spacing w:line="360" w:lineRule="auto"/>
              <w:jc w:val="both"/>
            </w:pPr>
            <w:proofErr w:type="spellStart"/>
            <w:r>
              <w:t>a</w:t>
            </w:r>
            <w:r w:rsidR="00400CE3" w:rsidRPr="00DF5338">
              <w:t>fast</w:t>
            </w:r>
            <w:proofErr w:type="spellEnd"/>
          </w:p>
        </w:tc>
      </w:tr>
    </w:tbl>
    <w:p w14:paraId="053EB885" w14:textId="77777777" w:rsidR="00400CE3" w:rsidRDefault="00400CE3" w:rsidP="004C47FA">
      <w:pPr>
        <w:spacing w:line="360" w:lineRule="auto"/>
        <w:jc w:val="both"/>
      </w:pPr>
    </w:p>
    <w:p w14:paraId="51779640" w14:textId="04ECBBDC" w:rsidR="007569FB" w:rsidRPr="00A335BE" w:rsidRDefault="007569FB" w:rsidP="000F3094">
      <w:pPr>
        <w:spacing w:line="360" w:lineRule="auto"/>
        <w:ind w:firstLine="709"/>
        <w:jc w:val="both"/>
        <w:rPr>
          <w:lang w:val="pt-BR"/>
        </w:rPr>
      </w:pPr>
      <w:r w:rsidRPr="00A335BE">
        <w:rPr>
          <w:lang w:val="pt-BR"/>
        </w:rPr>
        <w:t xml:space="preserve">Após a aplicação do Algoritmo de </w:t>
      </w:r>
      <w:proofErr w:type="spellStart"/>
      <w:r w:rsidRPr="00A335BE">
        <w:rPr>
          <w:lang w:val="pt-BR"/>
        </w:rPr>
        <w:t>Orengo</w:t>
      </w:r>
      <w:proofErr w:type="spellEnd"/>
      <w:r w:rsidRPr="00A335BE">
        <w:rPr>
          <w:lang w:val="pt-BR"/>
        </w:rPr>
        <w:t xml:space="preserve"> </w:t>
      </w:r>
      <w:r w:rsidR="00FE4831">
        <w:rPr>
          <w:lang w:val="pt-BR"/>
        </w:rPr>
        <w:t>nas letras coletadas</w:t>
      </w:r>
      <w:r w:rsidRPr="00A335BE">
        <w:rPr>
          <w:lang w:val="pt-BR"/>
        </w:rPr>
        <w:t xml:space="preserve">, o </w:t>
      </w:r>
      <w:r w:rsidR="00FE4831" w:rsidRPr="00A335BE">
        <w:rPr>
          <w:lang w:val="pt-BR"/>
        </w:rPr>
        <w:t xml:space="preserve">TF-IDF </w:t>
      </w:r>
      <w:r w:rsidRPr="00A335BE">
        <w:rPr>
          <w:lang w:val="pt-BR"/>
        </w:rPr>
        <w:t xml:space="preserve">foi calculado novamente. O cálculo de </w:t>
      </w:r>
      <w:r w:rsidR="00FE4831" w:rsidRPr="00A335BE">
        <w:rPr>
          <w:lang w:val="pt-BR"/>
        </w:rPr>
        <w:t xml:space="preserve">TF-IDF </w:t>
      </w:r>
      <w:r w:rsidRPr="00A335BE">
        <w:rPr>
          <w:lang w:val="pt-BR"/>
        </w:rPr>
        <w:t xml:space="preserve">deve ser refeito pelo fato de que a </w:t>
      </w:r>
      <w:proofErr w:type="spellStart"/>
      <w:r w:rsidRPr="00FE4831">
        <w:rPr>
          <w:i/>
          <w:lang w:val="pt-BR"/>
        </w:rPr>
        <w:t>stemização</w:t>
      </w:r>
      <w:proofErr w:type="spellEnd"/>
      <w:r w:rsidRPr="00A335BE">
        <w:rPr>
          <w:lang w:val="pt-BR"/>
        </w:rPr>
        <w:t xml:space="preserve"> irá combinar algumas palavras da base de dados. </w:t>
      </w:r>
      <w:r>
        <w:rPr>
          <w:lang w:val="pt-BR"/>
        </w:rPr>
        <w:t>N</w:t>
      </w:r>
      <w:r w:rsidR="005E43CF">
        <w:rPr>
          <w:lang w:val="pt-BR"/>
        </w:rPr>
        <w:t>o</w:t>
      </w:r>
      <w:r w:rsidRPr="00A335BE">
        <w:rPr>
          <w:lang w:val="pt-BR"/>
        </w:rPr>
        <w:t xml:space="preserve"> </w:t>
      </w:r>
      <w:r w:rsidR="00750C52">
        <w:rPr>
          <w:lang w:val="pt-BR"/>
        </w:rPr>
        <w:t>Quadro</w:t>
      </w:r>
      <w:r>
        <w:rPr>
          <w:lang w:val="pt-BR"/>
        </w:rPr>
        <w:t xml:space="preserve"> </w:t>
      </w:r>
      <w:r w:rsidR="00FE4831">
        <w:rPr>
          <w:lang w:val="pt-BR"/>
        </w:rPr>
        <w:t>12</w:t>
      </w:r>
      <w:r>
        <w:rPr>
          <w:lang w:val="pt-BR"/>
        </w:rPr>
        <w:t xml:space="preserve">, </w:t>
      </w:r>
      <w:r w:rsidRPr="00A335BE">
        <w:rPr>
          <w:lang w:val="pt-BR"/>
        </w:rPr>
        <w:t xml:space="preserve">são apresentados </w:t>
      </w:r>
      <w:r w:rsidR="00FE4831">
        <w:rPr>
          <w:lang w:val="pt-BR"/>
        </w:rPr>
        <w:t xml:space="preserve">novamente </w:t>
      </w:r>
      <w:r w:rsidRPr="00A335BE">
        <w:rPr>
          <w:lang w:val="pt-BR"/>
        </w:rPr>
        <w:t xml:space="preserve">os resultados para as músicas </w:t>
      </w:r>
      <w:r w:rsidR="00643711" w:rsidRPr="00A335BE">
        <w:rPr>
          <w:lang w:val="pt-BR"/>
        </w:rPr>
        <w:t>TRDEZPM128E078F1F8</w:t>
      </w:r>
      <w:r w:rsidR="00643711">
        <w:rPr>
          <w:lang w:val="pt-BR"/>
        </w:rPr>
        <w:t xml:space="preserve"> e</w:t>
      </w:r>
      <w:r w:rsidRPr="00A335BE">
        <w:rPr>
          <w:lang w:val="pt-BR"/>
        </w:rPr>
        <w:t xml:space="preserve"> TRMHAJE128F429B800</w:t>
      </w:r>
      <w:r w:rsidR="00FE4831">
        <w:rPr>
          <w:lang w:val="pt-BR"/>
        </w:rPr>
        <w:t xml:space="preserve">, porém, agora com </w:t>
      </w:r>
      <w:proofErr w:type="spellStart"/>
      <w:r w:rsidR="00FE4831" w:rsidRPr="00FE4831">
        <w:rPr>
          <w:i/>
          <w:lang w:val="pt-BR"/>
        </w:rPr>
        <w:t>stemização</w:t>
      </w:r>
      <w:proofErr w:type="spellEnd"/>
      <w:r w:rsidR="00FE4831">
        <w:rPr>
          <w:lang w:val="pt-BR"/>
        </w:rPr>
        <w:t>.</w:t>
      </w:r>
    </w:p>
    <w:p w14:paraId="7F3392BF" w14:textId="77777777" w:rsidR="00545B97" w:rsidRPr="00A335BE" w:rsidRDefault="00545B97" w:rsidP="004C47FA">
      <w:pPr>
        <w:spacing w:line="360" w:lineRule="auto"/>
        <w:ind w:firstLine="851"/>
        <w:jc w:val="both"/>
        <w:rPr>
          <w:lang w:val="pt-BR"/>
        </w:rPr>
      </w:pPr>
    </w:p>
    <w:p w14:paraId="7891A397" w14:textId="33DAA51A" w:rsidR="00276A24" w:rsidRPr="00276A24" w:rsidRDefault="00750C52" w:rsidP="00276A24">
      <w:pPr>
        <w:pStyle w:val="Caption"/>
        <w:keepNext/>
        <w:rPr>
          <w:sz w:val="24"/>
          <w:szCs w:val="24"/>
        </w:rPr>
      </w:pPr>
      <w:r>
        <w:rPr>
          <w:sz w:val="24"/>
          <w:szCs w:val="24"/>
        </w:rPr>
        <w:t>Quadro</w:t>
      </w:r>
      <w:r w:rsidR="00276A24" w:rsidRPr="00276A24">
        <w:rPr>
          <w:sz w:val="24"/>
          <w:szCs w:val="24"/>
        </w:rPr>
        <w:t xml:space="preserve"> </w:t>
      </w:r>
      <w:r w:rsidR="00276A24" w:rsidRPr="00276A24">
        <w:rPr>
          <w:sz w:val="24"/>
          <w:szCs w:val="24"/>
        </w:rPr>
        <w:fldChar w:fldCharType="begin"/>
      </w:r>
      <w:r w:rsidR="00276A24" w:rsidRPr="00276A24">
        <w:rPr>
          <w:sz w:val="24"/>
          <w:szCs w:val="24"/>
        </w:rPr>
        <w:instrText xml:space="preserve"> SEQ Tabela \* ARABIC </w:instrText>
      </w:r>
      <w:r w:rsidR="00276A24" w:rsidRPr="00276A24">
        <w:rPr>
          <w:sz w:val="24"/>
          <w:szCs w:val="24"/>
        </w:rPr>
        <w:fldChar w:fldCharType="separate"/>
      </w:r>
      <w:r w:rsidR="004564F7">
        <w:rPr>
          <w:noProof/>
          <w:sz w:val="24"/>
          <w:szCs w:val="24"/>
        </w:rPr>
        <w:t>12</w:t>
      </w:r>
      <w:r w:rsidR="00276A24" w:rsidRPr="00276A24">
        <w:rPr>
          <w:sz w:val="24"/>
          <w:szCs w:val="24"/>
        </w:rPr>
        <w:fldChar w:fldCharType="end"/>
      </w:r>
      <w:r w:rsidR="00276A24" w:rsidRPr="00276A24">
        <w:rPr>
          <w:sz w:val="24"/>
          <w:szCs w:val="24"/>
        </w:rPr>
        <w:t xml:space="preserve"> - </w:t>
      </w:r>
      <w:r w:rsidR="005A5F72" w:rsidRPr="00276A24">
        <w:rPr>
          <w:sz w:val="24"/>
          <w:szCs w:val="24"/>
        </w:rPr>
        <w:t xml:space="preserve">TF-IDF </w:t>
      </w:r>
      <w:r w:rsidR="00276A24" w:rsidRPr="00276A24">
        <w:rPr>
          <w:sz w:val="24"/>
          <w:szCs w:val="24"/>
        </w:rPr>
        <w:t xml:space="preserve">após </w:t>
      </w:r>
      <w:proofErr w:type="spellStart"/>
      <w:r w:rsidR="00276A24" w:rsidRPr="005A5F72">
        <w:rPr>
          <w:i/>
          <w:sz w:val="24"/>
          <w:szCs w:val="24"/>
        </w:rPr>
        <w:t>stemização</w:t>
      </w:r>
      <w:proofErr w:type="spellEnd"/>
    </w:p>
    <w:tbl>
      <w:tblPr>
        <w:tblStyle w:val="TableGrid"/>
        <w:tblW w:w="7701" w:type="dxa"/>
        <w:tblLook w:val="04A0" w:firstRow="1" w:lastRow="0" w:firstColumn="1" w:lastColumn="0" w:noHBand="0" w:noVBand="1"/>
      </w:tblPr>
      <w:tblGrid>
        <w:gridCol w:w="2710"/>
        <w:gridCol w:w="1163"/>
        <w:gridCol w:w="1070"/>
        <w:gridCol w:w="617"/>
        <w:gridCol w:w="1137"/>
        <w:gridCol w:w="1137"/>
        <w:gridCol w:w="1137"/>
      </w:tblGrid>
      <w:tr w:rsidR="00400CE3" w14:paraId="105C5184" w14:textId="77777777" w:rsidTr="002E72BD">
        <w:trPr>
          <w:trHeight w:val="318"/>
        </w:trPr>
        <w:tc>
          <w:tcPr>
            <w:tcW w:w="2138" w:type="dxa"/>
          </w:tcPr>
          <w:p w14:paraId="063DE1F4" w14:textId="77777777" w:rsidR="00400CE3" w:rsidRPr="00CA57B6" w:rsidRDefault="00400CE3" w:rsidP="004C47FA">
            <w:pPr>
              <w:spacing w:line="360" w:lineRule="auto"/>
              <w:jc w:val="both"/>
            </w:pPr>
            <w:r w:rsidRPr="00CA57B6">
              <w:t>ID</w:t>
            </w:r>
            <w:r>
              <w:t xml:space="preserve"> NO </w:t>
            </w:r>
            <w:r w:rsidRPr="00CA57B6">
              <w:t>MSD</w:t>
            </w:r>
          </w:p>
        </w:tc>
        <w:tc>
          <w:tcPr>
            <w:tcW w:w="949" w:type="dxa"/>
          </w:tcPr>
          <w:p w14:paraId="0F11F821" w14:textId="77777777" w:rsidR="00400CE3" w:rsidRPr="00CA57B6" w:rsidRDefault="00400CE3" w:rsidP="004C47FA">
            <w:pPr>
              <w:spacing w:line="360" w:lineRule="auto"/>
              <w:jc w:val="both"/>
            </w:pPr>
            <w:r w:rsidRPr="00CA57B6">
              <w:t>P1</w:t>
            </w:r>
          </w:p>
        </w:tc>
        <w:tc>
          <w:tcPr>
            <w:tcW w:w="969" w:type="dxa"/>
          </w:tcPr>
          <w:p w14:paraId="3F68BD17" w14:textId="77777777" w:rsidR="00400CE3" w:rsidRPr="00CA57B6" w:rsidRDefault="00400CE3" w:rsidP="004C47FA">
            <w:pPr>
              <w:spacing w:line="360" w:lineRule="auto"/>
              <w:jc w:val="both"/>
            </w:pPr>
            <w:r w:rsidRPr="00CA57B6">
              <w:t>P2</w:t>
            </w:r>
          </w:p>
        </w:tc>
        <w:tc>
          <w:tcPr>
            <w:tcW w:w="942" w:type="dxa"/>
          </w:tcPr>
          <w:p w14:paraId="302AF08D" w14:textId="77777777" w:rsidR="00400CE3" w:rsidRPr="00CA57B6" w:rsidRDefault="00400CE3" w:rsidP="004C47FA">
            <w:pPr>
              <w:spacing w:line="360" w:lineRule="auto"/>
              <w:jc w:val="both"/>
            </w:pPr>
            <w:r w:rsidRPr="00CA57B6">
              <w:t>P3</w:t>
            </w:r>
          </w:p>
        </w:tc>
        <w:tc>
          <w:tcPr>
            <w:tcW w:w="909" w:type="dxa"/>
          </w:tcPr>
          <w:p w14:paraId="7A5B18DA" w14:textId="77777777" w:rsidR="00400CE3" w:rsidRPr="00CA57B6" w:rsidRDefault="00400CE3" w:rsidP="004C47FA">
            <w:pPr>
              <w:spacing w:line="360" w:lineRule="auto"/>
              <w:jc w:val="both"/>
            </w:pPr>
            <w:r w:rsidRPr="00CA57B6">
              <w:t>TFIDF</w:t>
            </w:r>
            <w:r>
              <w:t>P</w:t>
            </w:r>
            <w:r w:rsidRPr="00CA57B6">
              <w:t>1</w:t>
            </w:r>
          </w:p>
        </w:tc>
        <w:tc>
          <w:tcPr>
            <w:tcW w:w="897" w:type="dxa"/>
          </w:tcPr>
          <w:p w14:paraId="13D555EA" w14:textId="77777777" w:rsidR="00400CE3" w:rsidRPr="00CA57B6" w:rsidRDefault="00400CE3" w:rsidP="004C47FA">
            <w:pPr>
              <w:spacing w:line="360" w:lineRule="auto"/>
              <w:jc w:val="both"/>
            </w:pPr>
            <w:r w:rsidRPr="00CA57B6">
              <w:t>TFIDF</w:t>
            </w:r>
            <w:r>
              <w:t>P</w:t>
            </w:r>
            <w:r w:rsidRPr="00CA57B6">
              <w:t>2</w:t>
            </w:r>
          </w:p>
        </w:tc>
        <w:tc>
          <w:tcPr>
            <w:tcW w:w="897" w:type="dxa"/>
          </w:tcPr>
          <w:p w14:paraId="7A4DA914" w14:textId="77777777" w:rsidR="00400CE3" w:rsidRPr="00CA57B6" w:rsidRDefault="00400CE3" w:rsidP="004C47FA">
            <w:pPr>
              <w:spacing w:line="360" w:lineRule="auto"/>
              <w:jc w:val="both"/>
            </w:pPr>
            <w:r w:rsidRPr="00CA57B6">
              <w:t>TFIDF</w:t>
            </w:r>
            <w:r>
              <w:t>P</w:t>
            </w:r>
            <w:r w:rsidRPr="00CA57B6">
              <w:t>3</w:t>
            </w:r>
          </w:p>
        </w:tc>
      </w:tr>
      <w:tr w:rsidR="00643711" w14:paraId="24F372E4" w14:textId="77777777" w:rsidTr="002E72BD">
        <w:trPr>
          <w:trHeight w:val="303"/>
        </w:trPr>
        <w:tc>
          <w:tcPr>
            <w:tcW w:w="2138" w:type="dxa"/>
          </w:tcPr>
          <w:p w14:paraId="40AFE223" w14:textId="27ABEB17" w:rsidR="00643711" w:rsidRPr="00CA57B6" w:rsidRDefault="00643711" w:rsidP="00643711">
            <w:pPr>
              <w:spacing w:line="360" w:lineRule="auto"/>
              <w:jc w:val="both"/>
            </w:pPr>
            <w:r w:rsidRPr="00CA57B6">
              <w:t>TRDEZPM128E078F1F8</w:t>
            </w:r>
          </w:p>
        </w:tc>
        <w:tc>
          <w:tcPr>
            <w:tcW w:w="949" w:type="dxa"/>
          </w:tcPr>
          <w:p w14:paraId="3683207F" w14:textId="3FEB2F8E" w:rsidR="00643711" w:rsidRPr="00CA57B6" w:rsidRDefault="00643711" w:rsidP="00643711">
            <w:pPr>
              <w:spacing w:line="360" w:lineRule="auto"/>
              <w:jc w:val="both"/>
            </w:pPr>
            <w:proofErr w:type="spellStart"/>
            <w:r w:rsidRPr="00DF5338">
              <w:t>filosof</w:t>
            </w:r>
            <w:proofErr w:type="spellEnd"/>
          </w:p>
        </w:tc>
        <w:tc>
          <w:tcPr>
            <w:tcW w:w="969" w:type="dxa"/>
          </w:tcPr>
          <w:p w14:paraId="5F82826C" w14:textId="6AB86046" w:rsidR="00643711" w:rsidRPr="00CA57B6" w:rsidRDefault="00643711" w:rsidP="00643711">
            <w:pPr>
              <w:spacing w:line="360" w:lineRule="auto"/>
              <w:jc w:val="both"/>
            </w:pPr>
            <w:proofErr w:type="spellStart"/>
            <w:r w:rsidRPr="00DF5338">
              <w:t>majestad</w:t>
            </w:r>
            <w:proofErr w:type="spellEnd"/>
          </w:p>
        </w:tc>
        <w:tc>
          <w:tcPr>
            <w:tcW w:w="942" w:type="dxa"/>
          </w:tcPr>
          <w:p w14:paraId="2CD264B8" w14:textId="780D0AF6" w:rsidR="00643711" w:rsidRPr="00CA57B6" w:rsidRDefault="00643711" w:rsidP="00643711">
            <w:pPr>
              <w:spacing w:line="360" w:lineRule="auto"/>
              <w:jc w:val="both"/>
            </w:pPr>
            <w:proofErr w:type="spellStart"/>
            <w:r w:rsidRPr="00DF5338">
              <w:t>pois</w:t>
            </w:r>
            <w:proofErr w:type="spellEnd"/>
          </w:p>
        </w:tc>
        <w:tc>
          <w:tcPr>
            <w:tcW w:w="909" w:type="dxa"/>
          </w:tcPr>
          <w:p w14:paraId="1E6EA782" w14:textId="3AB2C0F7" w:rsidR="00643711" w:rsidRPr="00CA57B6" w:rsidRDefault="00643711" w:rsidP="00643711">
            <w:pPr>
              <w:spacing w:line="360" w:lineRule="auto"/>
              <w:jc w:val="both"/>
            </w:pPr>
            <w:r w:rsidRPr="00DF5338">
              <w:t>12.277</w:t>
            </w:r>
            <w:r w:rsidRPr="00CA57B6">
              <w:t>...</w:t>
            </w:r>
          </w:p>
        </w:tc>
        <w:tc>
          <w:tcPr>
            <w:tcW w:w="897" w:type="dxa"/>
          </w:tcPr>
          <w:p w14:paraId="161CF6B4" w14:textId="2D5287D0" w:rsidR="00643711" w:rsidRPr="00CA57B6" w:rsidRDefault="00643711" w:rsidP="00643711">
            <w:pPr>
              <w:spacing w:line="360" w:lineRule="auto"/>
              <w:jc w:val="both"/>
            </w:pPr>
            <w:r w:rsidRPr="00DF5338">
              <w:t>12.034</w:t>
            </w:r>
            <w:r w:rsidRPr="00CA57B6">
              <w:t>...</w:t>
            </w:r>
          </w:p>
        </w:tc>
        <w:tc>
          <w:tcPr>
            <w:tcW w:w="897" w:type="dxa"/>
          </w:tcPr>
          <w:p w14:paraId="70310E03" w14:textId="3D216A2E" w:rsidR="00643711" w:rsidRPr="00CA57B6" w:rsidRDefault="00643711" w:rsidP="00643711">
            <w:pPr>
              <w:spacing w:line="360" w:lineRule="auto"/>
              <w:jc w:val="both"/>
            </w:pPr>
            <w:r w:rsidRPr="00DF5338">
              <w:t>11.639</w:t>
            </w:r>
            <w:r w:rsidRPr="00CA57B6">
              <w:t>...</w:t>
            </w:r>
          </w:p>
        </w:tc>
      </w:tr>
      <w:tr w:rsidR="00400CE3" w14:paraId="029DFF1F" w14:textId="77777777" w:rsidTr="002E72BD">
        <w:trPr>
          <w:trHeight w:val="318"/>
        </w:trPr>
        <w:tc>
          <w:tcPr>
            <w:tcW w:w="2138" w:type="dxa"/>
          </w:tcPr>
          <w:p w14:paraId="2A8B5A97" w14:textId="77777777" w:rsidR="00400CE3" w:rsidRPr="00CA57B6" w:rsidRDefault="00400CE3" w:rsidP="004C47FA">
            <w:pPr>
              <w:spacing w:line="360" w:lineRule="auto"/>
              <w:jc w:val="both"/>
            </w:pPr>
            <w:r w:rsidRPr="00CA57B6">
              <w:t>TRMHAJE128F429B800</w:t>
            </w:r>
          </w:p>
        </w:tc>
        <w:tc>
          <w:tcPr>
            <w:tcW w:w="949" w:type="dxa"/>
          </w:tcPr>
          <w:p w14:paraId="3F1F0A74" w14:textId="77777777" w:rsidR="00400CE3" w:rsidRPr="00CA57B6" w:rsidRDefault="00400CE3" w:rsidP="004C47FA">
            <w:pPr>
              <w:spacing w:line="360" w:lineRule="auto"/>
              <w:jc w:val="both"/>
            </w:pPr>
            <w:proofErr w:type="spellStart"/>
            <w:r w:rsidRPr="00DF5338">
              <w:t>desmoron</w:t>
            </w:r>
            <w:proofErr w:type="spellEnd"/>
          </w:p>
        </w:tc>
        <w:tc>
          <w:tcPr>
            <w:tcW w:w="969" w:type="dxa"/>
          </w:tcPr>
          <w:p w14:paraId="24E0D571" w14:textId="77777777" w:rsidR="00400CE3" w:rsidRPr="00CA57B6" w:rsidRDefault="00400CE3" w:rsidP="004C47FA">
            <w:pPr>
              <w:spacing w:line="360" w:lineRule="auto"/>
              <w:jc w:val="both"/>
            </w:pPr>
            <w:proofErr w:type="spellStart"/>
            <w:r w:rsidRPr="00DF5338">
              <w:t>afast</w:t>
            </w:r>
            <w:proofErr w:type="spellEnd"/>
          </w:p>
        </w:tc>
        <w:tc>
          <w:tcPr>
            <w:tcW w:w="942" w:type="dxa"/>
          </w:tcPr>
          <w:p w14:paraId="60690699" w14:textId="77777777" w:rsidR="00400CE3" w:rsidRPr="00CA57B6" w:rsidRDefault="00400CE3" w:rsidP="004C47FA">
            <w:pPr>
              <w:spacing w:line="360" w:lineRule="auto"/>
              <w:jc w:val="both"/>
            </w:pPr>
            <w:proofErr w:type="spellStart"/>
            <w:r w:rsidRPr="00DF5338">
              <w:t>tud</w:t>
            </w:r>
            <w:proofErr w:type="spellEnd"/>
          </w:p>
        </w:tc>
        <w:tc>
          <w:tcPr>
            <w:tcW w:w="909" w:type="dxa"/>
          </w:tcPr>
          <w:p w14:paraId="382EFE6A" w14:textId="77777777" w:rsidR="00400CE3" w:rsidRPr="00CA57B6" w:rsidRDefault="00400CE3" w:rsidP="004C47FA">
            <w:pPr>
              <w:spacing w:line="360" w:lineRule="auto"/>
              <w:jc w:val="both"/>
            </w:pPr>
            <w:r w:rsidRPr="00DF5338">
              <w:t>33.719</w:t>
            </w:r>
            <w:r w:rsidRPr="00CA57B6">
              <w:t>...</w:t>
            </w:r>
          </w:p>
        </w:tc>
        <w:tc>
          <w:tcPr>
            <w:tcW w:w="897" w:type="dxa"/>
          </w:tcPr>
          <w:p w14:paraId="7DE2F262" w14:textId="77777777" w:rsidR="00400CE3" w:rsidRPr="00CA57B6" w:rsidRDefault="00400CE3" w:rsidP="004C47FA">
            <w:pPr>
              <w:spacing w:line="360" w:lineRule="auto"/>
              <w:jc w:val="both"/>
            </w:pPr>
            <w:r w:rsidRPr="00DF5338">
              <w:t>23.947</w:t>
            </w:r>
            <w:r w:rsidRPr="00CA57B6">
              <w:t>...</w:t>
            </w:r>
          </w:p>
        </w:tc>
        <w:tc>
          <w:tcPr>
            <w:tcW w:w="897" w:type="dxa"/>
          </w:tcPr>
          <w:p w14:paraId="06799D8E" w14:textId="77777777" w:rsidR="00400CE3" w:rsidRPr="00CA57B6" w:rsidRDefault="00400CE3" w:rsidP="004C47FA">
            <w:pPr>
              <w:spacing w:line="360" w:lineRule="auto"/>
              <w:jc w:val="both"/>
            </w:pPr>
            <w:r w:rsidRPr="00DF5338">
              <w:t>11.183</w:t>
            </w:r>
            <w:r>
              <w:t>…</w:t>
            </w:r>
          </w:p>
        </w:tc>
      </w:tr>
    </w:tbl>
    <w:p w14:paraId="0EB952E2" w14:textId="77777777" w:rsidR="00400CE3" w:rsidRDefault="00400CE3" w:rsidP="004C47FA">
      <w:pPr>
        <w:spacing w:line="360" w:lineRule="auto"/>
        <w:jc w:val="both"/>
      </w:pPr>
    </w:p>
    <w:p w14:paraId="56111BCC" w14:textId="0D834305" w:rsidR="008D6BD4" w:rsidRDefault="008D6BD4" w:rsidP="009E7EBE">
      <w:pPr>
        <w:spacing w:line="360" w:lineRule="auto"/>
        <w:ind w:firstLine="709"/>
        <w:jc w:val="both"/>
        <w:rPr>
          <w:lang w:val="pt-BR"/>
        </w:rPr>
      </w:pPr>
      <w:r>
        <w:rPr>
          <w:lang w:val="pt-BR"/>
        </w:rPr>
        <w:t xml:space="preserve">Fazendo uma comparação entre </w:t>
      </w:r>
      <w:r w:rsidR="005E43CF">
        <w:rPr>
          <w:lang w:val="pt-BR"/>
        </w:rPr>
        <w:t>o</w:t>
      </w:r>
      <w:r>
        <w:rPr>
          <w:lang w:val="pt-BR"/>
        </w:rPr>
        <w:t xml:space="preserve"> </w:t>
      </w:r>
      <w:r w:rsidR="00750C52">
        <w:rPr>
          <w:lang w:val="pt-BR"/>
        </w:rPr>
        <w:t>Quadro</w:t>
      </w:r>
      <w:r>
        <w:rPr>
          <w:lang w:val="pt-BR"/>
        </w:rPr>
        <w:t xml:space="preserve"> 10 e </w:t>
      </w:r>
      <w:r w:rsidR="005E43CF">
        <w:rPr>
          <w:lang w:val="pt-BR"/>
        </w:rPr>
        <w:t>o</w:t>
      </w:r>
      <w:r>
        <w:rPr>
          <w:lang w:val="pt-BR"/>
        </w:rPr>
        <w:t xml:space="preserve"> </w:t>
      </w:r>
      <w:r w:rsidR="00750C52">
        <w:rPr>
          <w:lang w:val="pt-BR"/>
        </w:rPr>
        <w:t>Quadro</w:t>
      </w:r>
      <w:r>
        <w:rPr>
          <w:lang w:val="pt-BR"/>
        </w:rPr>
        <w:t xml:space="preserve"> 12, p</w:t>
      </w:r>
      <w:r w:rsidR="00400CE3" w:rsidRPr="00A335BE">
        <w:rPr>
          <w:lang w:val="pt-BR"/>
        </w:rPr>
        <w:t xml:space="preserve">odemos verificar as mudanças de pesos em alguns termos após a </w:t>
      </w:r>
      <w:proofErr w:type="spellStart"/>
      <w:r w:rsidR="00400CE3" w:rsidRPr="005A5F72">
        <w:rPr>
          <w:i/>
          <w:lang w:val="pt-BR"/>
        </w:rPr>
        <w:t>stemização</w:t>
      </w:r>
      <w:proofErr w:type="spellEnd"/>
      <w:r w:rsidR="00400CE3" w:rsidRPr="00A335BE">
        <w:rPr>
          <w:lang w:val="pt-BR"/>
        </w:rPr>
        <w:t xml:space="preserve">. Além disso, anteriormente a música TRMHAJE128F429B800 tinha duas palavras </w:t>
      </w:r>
      <w:r>
        <w:rPr>
          <w:lang w:val="pt-BR"/>
        </w:rPr>
        <w:t xml:space="preserve">muito </w:t>
      </w:r>
      <w:r w:rsidR="00400CE3" w:rsidRPr="00A335BE">
        <w:rPr>
          <w:lang w:val="pt-BR"/>
        </w:rPr>
        <w:t xml:space="preserve">similares: “desmorona” e “desmorono”. Após a aplicação do algoritmo de </w:t>
      </w:r>
      <w:proofErr w:type="spellStart"/>
      <w:r w:rsidR="00400CE3" w:rsidRPr="00A335BE">
        <w:rPr>
          <w:lang w:val="pt-BR"/>
        </w:rPr>
        <w:t>Orengo</w:t>
      </w:r>
      <w:proofErr w:type="spellEnd"/>
      <w:r w:rsidR="00400CE3" w:rsidRPr="00A335BE">
        <w:rPr>
          <w:lang w:val="pt-BR"/>
        </w:rPr>
        <w:t xml:space="preserve"> as duas palavras foram combinadas e tornaram-se “</w:t>
      </w:r>
      <w:proofErr w:type="spellStart"/>
      <w:r w:rsidR="00400CE3" w:rsidRPr="00A335BE">
        <w:rPr>
          <w:lang w:val="pt-BR"/>
        </w:rPr>
        <w:t>desmoron</w:t>
      </w:r>
      <w:proofErr w:type="spellEnd"/>
      <w:r w:rsidR="00400CE3" w:rsidRPr="00A335BE">
        <w:rPr>
          <w:lang w:val="pt-BR"/>
        </w:rPr>
        <w:t>” com um peso de “33.719…”.</w:t>
      </w:r>
    </w:p>
    <w:p w14:paraId="7FAEDBAC" w14:textId="722E52E9" w:rsidR="00B252BF" w:rsidRDefault="00B252BF" w:rsidP="009E7EBE">
      <w:pPr>
        <w:spacing w:line="360" w:lineRule="auto"/>
        <w:ind w:firstLine="709"/>
        <w:jc w:val="both"/>
        <w:rPr>
          <w:lang w:val="pt-BR"/>
        </w:rPr>
      </w:pPr>
    </w:p>
    <w:p w14:paraId="762FB78B" w14:textId="1FA135ED" w:rsidR="00B252BF" w:rsidRDefault="00B252BF" w:rsidP="009E7EBE">
      <w:pPr>
        <w:spacing w:line="360" w:lineRule="auto"/>
        <w:ind w:firstLine="709"/>
        <w:jc w:val="both"/>
        <w:rPr>
          <w:lang w:val="pt-BR"/>
        </w:rPr>
      </w:pPr>
    </w:p>
    <w:p w14:paraId="069E8444" w14:textId="0A44DCE7" w:rsidR="00B252BF" w:rsidRDefault="00B252BF" w:rsidP="009E7EBE">
      <w:pPr>
        <w:spacing w:line="360" w:lineRule="auto"/>
        <w:ind w:firstLine="709"/>
        <w:jc w:val="both"/>
        <w:rPr>
          <w:lang w:val="pt-BR"/>
        </w:rPr>
      </w:pPr>
    </w:p>
    <w:p w14:paraId="0EDB463D" w14:textId="77777777" w:rsidR="00B252BF" w:rsidRPr="00A335BE" w:rsidRDefault="00B252BF" w:rsidP="009E7EBE">
      <w:pPr>
        <w:spacing w:line="360" w:lineRule="auto"/>
        <w:ind w:firstLine="709"/>
        <w:jc w:val="both"/>
        <w:rPr>
          <w:lang w:val="pt-BR"/>
        </w:rPr>
      </w:pPr>
    </w:p>
    <w:p w14:paraId="77426488" w14:textId="4C127C1B" w:rsidR="00173BE0" w:rsidRDefault="005A5F72" w:rsidP="004C47FA">
      <w:pPr>
        <w:pStyle w:val="Heading3"/>
        <w:numPr>
          <w:ilvl w:val="0"/>
          <w:numId w:val="0"/>
        </w:numPr>
        <w:jc w:val="both"/>
      </w:pPr>
      <w:r>
        <w:lastRenderedPageBreak/>
        <w:t>3</w:t>
      </w:r>
      <w:r w:rsidR="00173BE0">
        <w:t>.3.4</w:t>
      </w:r>
      <w:r w:rsidR="00846BBB">
        <w:t xml:space="preserve">   Remoção de </w:t>
      </w:r>
      <w:r w:rsidR="00B56494">
        <w:t>valores</w:t>
      </w:r>
      <w:r w:rsidR="00846BBB">
        <w:t xml:space="preserve"> </w:t>
      </w:r>
      <w:r w:rsidR="007F096D">
        <w:t>com contador único</w:t>
      </w:r>
    </w:p>
    <w:p w14:paraId="4917BCCD" w14:textId="1F1B46E5" w:rsidR="00BF4177" w:rsidRPr="00A335BE" w:rsidRDefault="007569FB" w:rsidP="000F3094">
      <w:pPr>
        <w:spacing w:line="360" w:lineRule="auto"/>
        <w:ind w:firstLine="709"/>
        <w:jc w:val="both"/>
        <w:rPr>
          <w:lang w:val="pt-BR"/>
        </w:rPr>
      </w:pPr>
      <w:r>
        <w:rPr>
          <w:lang w:val="pt-BR"/>
        </w:rPr>
        <w:t>Os</w:t>
      </w:r>
      <w:r w:rsidRPr="00A335BE">
        <w:rPr>
          <w:lang w:val="pt-BR"/>
        </w:rPr>
        <w:t xml:space="preserve"> valores que aparecem uma única vez por atributo</w:t>
      </w:r>
      <w:r>
        <w:rPr>
          <w:lang w:val="pt-BR"/>
        </w:rPr>
        <w:t xml:space="preserve"> foram removidos</w:t>
      </w:r>
      <w:r w:rsidRPr="00A335BE">
        <w:rPr>
          <w:lang w:val="pt-BR"/>
        </w:rPr>
        <w:t>. Por exemplo, a palavra “</w:t>
      </w:r>
      <w:proofErr w:type="spellStart"/>
      <w:r w:rsidRPr="00A335BE">
        <w:rPr>
          <w:lang w:val="pt-BR"/>
        </w:rPr>
        <w:t>pequim</w:t>
      </w:r>
      <w:proofErr w:type="spellEnd"/>
      <w:r w:rsidRPr="00A335BE">
        <w:rPr>
          <w:lang w:val="pt-BR"/>
        </w:rPr>
        <w:t xml:space="preserve">” aparece uma única vez no atributo </w:t>
      </w:r>
      <w:r w:rsidR="005A5F72">
        <w:rPr>
          <w:lang w:val="pt-BR"/>
        </w:rPr>
        <w:t>“</w:t>
      </w:r>
      <w:r w:rsidRPr="00A335BE">
        <w:rPr>
          <w:lang w:val="pt-BR"/>
        </w:rPr>
        <w:t>palavra1</w:t>
      </w:r>
      <w:r w:rsidR="005A5F72">
        <w:rPr>
          <w:lang w:val="pt-BR"/>
        </w:rPr>
        <w:t>”</w:t>
      </w:r>
      <w:r w:rsidRPr="00A335BE">
        <w:rPr>
          <w:lang w:val="pt-BR"/>
        </w:rPr>
        <w:t xml:space="preserve"> no documento TRMMCTJ128F933AE36. Isso indica que a palavra “</w:t>
      </w:r>
      <w:proofErr w:type="spellStart"/>
      <w:r w:rsidRPr="00A335BE">
        <w:rPr>
          <w:lang w:val="pt-BR"/>
        </w:rPr>
        <w:t>pequim</w:t>
      </w:r>
      <w:proofErr w:type="spellEnd"/>
      <w:r w:rsidRPr="00A335BE">
        <w:rPr>
          <w:lang w:val="pt-BR"/>
        </w:rPr>
        <w:t>” tem bastante relevância para o documento, mas não necessariamente uma grande relevância para a polaridade positiva, pois este trata-se do único documento em que a palavra aparece. As palavras removidas são representadas com o valor “?”</w:t>
      </w:r>
      <w:r w:rsidR="005A5F72">
        <w:rPr>
          <w:lang w:val="pt-BR"/>
        </w:rPr>
        <w:t xml:space="preserve"> no modelo para aprendizado de máquina.</w:t>
      </w:r>
    </w:p>
    <w:p w14:paraId="2EB2E701" w14:textId="513568C1" w:rsidR="00F66B7B" w:rsidRDefault="005A5F72" w:rsidP="004C47FA">
      <w:pPr>
        <w:pStyle w:val="Heading3"/>
        <w:numPr>
          <w:ilvl w:val="0"/>
          <w:numId w:val="0"/>
        </w:numPr>
        <w:jc w:val="both"/>
      </w:pPr>
      <w:r>
        <w:t>3</w:t>
      </w:r>
      <w:r w:rsidR="00F66B7B">
        <w:t>.3.</w:t>
      </w:r>
      <w:r>
        <w:t>5</w:t>
      </w:r>
      <w:r w:rsidR="00F66B7B">
        <w:t xml:space="preserve">   Modelo final</w:t>
      </w:r>
      <w:r w:rsidR="00AD71EE">
        <w:t xml:space="preserve"> para aprendizado de máquina</w:t>
      </w:r>
    </w:p>
    <w:p w14:paraId="2054E5BC" w14:textId="7917094B" w:rsidR="001B1D1B" w:rsidRDefault="009352D6" w:rsidP="000F3094">
      <w:pPr>
        <w:spacing w:line="360" w:lineRule="auto"/>
        <w:ind w:firstLine="709"/>
        <w:jc w:val="both"/>
        <w:rPr>
          <w:lang w:val="pt-BR"/>
        </w:rPr>
      </w:pPr>
      <w:r w:rsidRPr="00A335BE">
        <w:rPr>
          <w:lang w:val="pt-BR"/>
        </w:rPr>
        <w:t>O modelo criado para ser aplicado em algoritmos de aprendizado de m</w:t>
      </w:r>
      <w:r w:rsidR="00AB3F44" w:rsidRPr="00A335BE">
        <w:rPr>
          <w:lang w:val="pt-BR"/>
        </w:rPr>
        <w:t>áquina conta com 24 atributos</w:t>
      </w:r>
      <w:r w:rsidR="00046D85">
        <w:rPr>
          <w:lang w:val="pt-BR"/>
        </w:rPr>
        <w:t>. Os atributos do modelo em questão são apresentados n</w:t>
      </w:r>
      <w:r w:rsidR="00CF5BA5">
        <w:rPr>
          <w:lang w:val="pt-BR"/>
        </w:rPr>
        <w:t>o</w:t>
      </w:r>
      <w:r w:rsidR="00046D85">
        <w:rPr>
          <w:lang w:val="pt-BR"/>
        </w:rPr>
        <w:t xml:space="preserve"> </w:t>
      </w:r>
      <w:r w:rsidR="00750C52">
        <w:rPr>
          <w:lang w:val="pt-BR"/>
        </w:rPr>
        <w:t>Quadro</w:t>
      </w:r>
      <w:r w:rsidR="00046D85">
        <w:rPr>
          <w:lang w:val="pt-BR"/>
        </w:rPr>
        <w:t xml:space="preserve"> 13,</w:t>
      </w:r>
      <w:r w:rsidR="005240B7" w:rsidRPr="00A335BE">
        <w:rPr>
          <w:lang w:val="pt-BR"/>
        </w:rPr>
        <w:t xml:space="preserve"> </w:t>
      </w:r>
      <w:r w:rsidR="00405FE3">
        <w:rPr>
          <w:lang w:val="pt-BR"/>
        </w:rPr>
        <w:t>o</w:t>
      </w:r>
      <w:r w:rsidR="005240B7" w:rsidRPr="00A335BE">
        <w:rPr>
          <w:lang w:val="pt-BR"/>
        </w:rPr>
        <w:t xml:space="preserve"> MSD ID</w:t>
      </w:r>
      <w:r w:rsidR="00405FE3">
        <w:rPr>
          <w:lang w:val="pt-BR"/>
        </w:rPr>
        <w:t xml:space="preserve"> é apresentado por questões informativas, </w:t>
      </w:r>
      <w:r w:rsidR="007A5355">
        <w:rPr>
          <w:lang w:val="pt-BR"/>
        </w:rPr>
        <w:t xml:space="preserve">porém o ID não é utilizado no </w:t>
      </w:r>
      <w:r w:rsidR="00046D85">
        <w:rPr>
          <w:lang w:val="pt-BR"/>
        </w:rPr>
        <w:t>aprendizado de máquina</w:t>
      </w:r>
      <w:r w:rsidR="007A5355">
        <w:rPr>
          <w:lang w:val="pt-BR"/>
        </w:rPr>
        <w:t>.</w:t>
      </w:r>
      <w:r w:rsidR="005240B7" w:rsidRPr="00A335BE">
        <w:rPr>
          <w:lang w:val="pt-BR"/>
        </w:rPr>
        <w:t xml:space="preserve"> </w:t>
      </w:r>
      <w:r w:rsidR="007A5355">
        <w:rPr>
          <w:lang w:val="pt-BR"/>
        </w:rPr>
        <w:t>Os</w:t>
      </w:r>
      <w:r w:rsidR="00AB3F44" w:rsidRPr="00A335BE">
        <w:rPr>
          <w:lang w:val="pt-BR"/>
        </w:rPr>
        <w:t xml:space="preserve"> dez </w:t>
      </w:r>
      <w:r w:rsidR="00046D85">
        <w:rPr>
          <w:lang w:val="pt-BR"/>
        </w:rPr>
        <w:t>seguintes atributos</w:t>
      </w:r>
      <w:r w:rsidR="00046D85" w:rsidRPr="00A335BE">
        <w:rPr>
          <w:lang w:val="pt-BR"/>
        </w:rPr>
        <w:t xml:space="preserve"> </w:t>
      </w:r>
      <w:r w:rsidR="00AB3F44" w:rsidRPr="00A335BE">
        <w:rPr>
          <w:lang w:val="pt-BR"/>
        </w:rPr>
        <w:t xml:space="preserve">são as palavras mais importantes na letra de cada música, </w:t>
      </w:r>
      <w:r w:rsidR="00A75042">
        <w:rPr>
          <w:lang w:val="pt-BR"/>
        </w:rPr>
        <w:t>em seguida</w:t>
      </w:r>
      <w:r w:rsidR="00AB3F44" w:rsidRPr="00A335BE">
        <w:rPr>
          <w:lang w:val="pt-BR"/>
        </w:rPr>
        <w:t xml:space="preserve"> são</w:t>
      </w:r>
      <w:r w:rsidR="00A75042">
        <w:rPr>
          <w:lang w:val="pt-BR"/>
        </w:rPr>
        <w:t xml:space="preserve"> apresentadas </w:t>
      </w:r>
      <w:r w:rsidR="00AB3F44" w:rsidRPr="00A335BE">
        <w:rPr>
          <w:lang w:val="pt-BR"/>
        </w:rPr>
        <w:t xml:space="preserve">as frequências </w:t>
      </w:r>
      <w:r w:rsidR="00A75042">
        <w:rPr>
          <w:lang w:val="pt-BR"/>
        </w:rPr>
        <w:t xml:space="preserve">em </w:t>
      </w:r>
      <w:r w:rsidR="00AB3F44" w:rsidRPr="00A335BE">
        <w:rPr>
          <w:lang w:val="pt-BR"/>
        </w:rPr>
        <w:t xml:space="preserve">que as dez palavras mais importantes aparecem no documento. </w:t>
      </w:r>
      <w:r w:rsidR="00A75042">
        <w:rPr>
          <w:lang w:val="pt-BR"/>
        </w:rPr>
        <w:t>Então</w:t>
      </w:r>
      <w:r w:rsidR="003626C2" w:rsidRPr="00A335BE">
        <w:rPr>
          <w:lang w:val="pt-BR"/>
        </w:rPr>
        <w:t>,</w:t>
      </w:r>
      <w:r w:rsidR="00AB3F44" w:rsidRPr="00A335BE">
        <w:rPr>
          <w:lang w:val="pt-BR"/>
        </w:rPr>
        <w:t xml:space="preserve"> temos o contador de palavras positivas no documento, contador de palavras negativas do documento</w:t>
      </w:r>
      <w:r w:rsidR="007650B5">
        <w:rPr>
          <w:lang w:val="pt-BR"/>
        </w:rPr>
        <w:t xml:space="preserve"> </w:t>
      </w:r>
      <w:r w:rsidR="007650B5" w:rsidRPr="00A335BE">
        <w:rPr>
          <w:lang w:val="pt-BR"/>
        </w:rPr>
        <w:t>e</w:t>
      </w:r>
      <w:r w:rsidR="006D6B1B">
        <w:rPr>
          <w:lang w:val="pt-BR"/>
        </w:rPr>
        <w:t>,</w:t>
      </w:r>
      <w:r w:rsidR="007650B5" w:rsidRPr="00A335BE">
        <w:rPr>
          <w:lang w:val="pt-BR"/>
        </w:rPr>
        <w:t xml:space="preserve"> por fim</w:t>
      </w:r>
      <w:r w:rsidR="00AB3F44" w:rsidRPr="00A335BE">
        <w:rPr>
          <w:lang w:val="pt-BR"/>
        </w:rPr>
        <w:t>, a polaridade associada a música.</w:t>
      </w:r>
    </w:p>
    <w:p w14:paraId="53D93AA5" w14:textId="77777777" w:rsidR="00372E5B" w:rsidRDefault="00372E5B" w:rsidP="007A5355">
      <w:pPr>
        <w:spacing w:line="360" w:lineRule="auto"/>
        <w:ind w:firstLine="851"/>
        <w:jc w:val="both"/>
        <w:rPr>
          <w:lang w:val="pt-BR"/>
        </w:rPr>
      </w:pPr>
    </w:p>
    <w:p w14:paraId="40D87F42" w14:textId="3E233D79" w:rsidR="00700952" w:rsidRPr="00700952" w:rsidRDefault="00750C52" w:rsidP="00700952">
      <w:pPr>
        <w:pStyle w:val="Caption"/>
        <w:keepNext/>
        <w:rPr>
          <w:sz w:val="24"/>
          <w:szCs w:val="24"/>
        </w:rPr>
      </w:pPr>
      <w:r>
        <w:rPr>
          <w:sz w:val="24"/>
          <w:szCs w:val="24"/>
        </w:rPr>
        <w:t>Quadro</w:t>
      </w:r>
      <w:r w:rsidR="00383878" w:rsidRPr="00383878">
        <w:rPr>
          <w:sz w:val="24"/>
          <w:szCs w:val="24"/>
        </w:rPr>
        <w:t xml:space="preserve"> </w:t>
      </w:r>
      <w:r w:rsidR="00383878" w:rsidRPr="00383878">
        <w:rPr>
          <w:sz w:val="24"/>
          <w:szCs w:val="24"/>
        </w:rPr>
        <w:fldChar w:fldCharType="begin"/>
      </w:r>
      <w:r w:rsidR="00383878" w:rsidRPr="00383878">
        <w:rPr>
          <w:sz w:val="24"/>
          <w:szCs w:val="24"/>
        </w:rPr>
        <w:instrText xml:space="preserve"> SEQ Tabela \* ARABIC </w:instrText>
      </w:r>
      <w:r w:rsidR="00383878" w:rsidRPr="00383878">
        <w:rPr>
          <w:sz w:val="24"/>
          <w:szCs w:val="24"/>
        </w:rPr>
        <w:fldChar w:fldCharType="separate"/>
      </w:r>
      <w:r w:rsidR="004564F7">
        <w:rPr>
          <w:noProof/>
          <w:sz w:val="24"/>
          <w:szCs w:val="24"/>
        </w:rPr>
        <w:t>13</w:t>
      </w:r>
      <w:r w:rsidR="00383878" w:rsidRPr="00383878">
        <w:rPr>
          <w:sz w:val="24"/>
          <w:szCs w:val="24"/>
        </w:rPr>
        <w:fldChar w:fldCharType="end"/>
      </w:r>
      <w:r w:rsidR="00383878" w:rsidRPr="00383878">
        <w:rPr>
          <w:sz w:val="24"/>
          <w:szCs w:val="24"/>
        </w:rPr>
        <w:t xml:space="preserve"> - Modelo final para aprendizado de máquina</w:t>
      </w:r>
    </w:p>
    <w:p w14:paraId="2CECD64A" w14:textId="769578CF" w:rsidR="009735D4" w:rsidRDefault="00A259D4" w:rsidP="00383878">
      <w:pPr>
        <w:jc w:val="center"/>
      </w:pPr>
      <w:r w:rsidRPr="00A259D4">
        <w:rPr>
          <w:noProof/>
        </w:rPr>
        <w:drawing>
          <wp:inline distT="0" distB="0" distL="0" distR="0" wp14:anchorId="5F489130" wp14:editId="71EDDF74">
            <wp:extent cx="5760720" cy="347281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472815"/>
                    </a:xfrm>
                    <a:prstGeom prst="rect">
                      <a:avLst/>
                    </a:prstGeom>
                  </pic:spPr>
                </pic:pic>
              </a:graphicData>
            </a:graphic>
          </wp:inline>
        </w:drawing>
      </w:r>
    </w:p>
    <w:p w14:paraId="14E5AFD9" w14:textId="4FABA541" w:rsidR="00E24CE6" w:rsidRDefault="00E24CE6" w:rsidP="004C47FA">
      <w:pPr>
        <w:spacing w:line="360" w:lineRule="auto"/>
        <w:jc w:val="both"/>
        <w:rPr>
          <w:lang w:val="pt-BR"/>
        </w:rPr>
      </w:pPr>
    </w:p>
    <w:p w14:paraId="06EF9C3D" w14:textId="5FD30CE7" w:rsidR="00372E5B" w:rsidRPr="007A5355" w:rsidRDefault="00372E5B" w:rsidP="000F3094">
      <w:pPr>
        <w:spacing w:line="360" w:lineRule="auto"/>
        <w:ind w:firstLine="709"/>
        <w:jc w:val="both"/>
        <w:rPr>
          <w:lang w:val="pt-BR"/>
        </w:rPr>
      </w:pPr>
      <w:r>
        <w:rPr>
          <w:lang w:val="pt-BR"/>
        </w:rPr>
        <w:t xml:space="preserve">As dez palavras mais importantes de cada música foram calculadas com a utilização do </w:t>
      </w:r>
      <w:r w:rsidR="00E84FBF">
        <w:rPr>
          <w:lang w:val="pt-BR"/>
        </w:rPr>
        <w:t>TF-IDF</w:t>
      </w:r>
      <w:r>
        <w:rPr>
          <w:lang w:val="pt-BR"/>
        </w:rPr>
        <w:t xml:space="preserve"> após </w:t>
      </w:r>
      <w:proofErr w:type="spellStart"/>
      <w:r w:rsidRPr="003853E8">
        <w:rPr>
          <w:i/>
          <w:lang w:val="pt-BR"/>
        </w:rPr>
        <w:t>stemização</w:t>
      </w:r>
      <w:proofErr w:type="spellEnd"/>
      <w:r>
        <w:rPr>
          <w:lang w:val="pt-BR"/>
        </w:rPr>
        <w:t xml:space="preserve"> e remoção de </w:t>
      </w:r>
      <w:r w:rsidRPr="007A5355">
        <w:rPr>
          <w:i/>
          <w:lang w:val="pt-BR"/>
        </w:rPr>
        <w:t xml:space="preserve">stop </w:t>
      </w:r>
      <w:proofErr w:type="spellStart"/>
      <w:r w:rsidRPr="007A5355">
        <w:rPr>
          <w:i/>
          <w:lang w:val="pt-BR"/>
        </w:rPr>
        <w:t>words</w:t>
      </w:r>
      <w:proofErr w:type="spellEnd"/>
      <w:r>
        <w:rPr>
          <w:lang w:val="pt-BR"/>
        </w:rPr>
        <w:t xml:space="preserve">. Os contadores para cada uma das dez </w:t>
      </w:r>
      <w:r>
        <w:rPr>
          <w:lang w:val="pt-BR"/>
        </w:rPr>
        <w:lastRenderedPageBreak/>
        <w:t xml:space="preserve">palavras mais importantes seguem a mesma ordenação das palavras. </w:t>
      </w:r>
      <w:r w:rsidRPr="00A335BE">
        <w:rPr>
          <w:lang w:val="pt-BR"/>
        </w:rPr>
        <w:t xml:space="preserve">Os contadores de palavras positivas e negativas contabilizam valores de todas as palavras presentes nas músicas após aplicação do algoritmo de </w:t>
      </w:r>
      <w:proofErr w:type="spellStart"/>
      <w:r w:rsidRPr="003853E8">
        <w:rPr>
          <w:i/>
          <w:lang w:val="pt-BR"/>
        </w:rPr>
        <w:t>stemização</w:t>
      </w:r>
      <w:proofErr w:type="spellEnd"/>
      <w:r w:rsidRPr="00A335BE">
        <w:rPr>
          <w:lang w:val="pt-BR"/>
        </w:rPr>
        <w:t xml:space="preserve">, e não somente as dez palavras consideradas mais importantes através do algoritmo </w:t>
      </w:r>
      <w:r w:rsidR="008D7507" w:rsidRPr="00A335BE">
        <w:rPr>
          <w:lang w:val="pt-BR"/>
        </w:rPr>
        <w:t>TF-IDF</w:t>
      </w:r>
      <w:r w:rsidRPr="00A335BE">
        <w:rPr>
          <w:lang w:val="pt-BR"/>
        </w:rPr>
        <w:t>.</w:t>
      </w:r>
    </w:p>
    <w:p w14:paraId="4A97DEF0" w14:textId="546471CE" w:rsidR="00E24CE6" w:rsidRDefault="00E24CE6" w:rsidP="0090728E">
      <w:pPr>
        <w:pStyle w:val="Heading1"/>
        <w:numPr>
          <w:ilvl w:val="0"/>
          <w:numId w:val="7"/>
        </w:numPr>
        <w:spacing w:line="360" w:lineRule="auto"/>
        <w:jc w:val="both"/>
      </w:pPr>
      <w:r>
        <w:lastRenderedPageBreak/>
        <w:t>resultados e discussões</w:t>
      </w:r>
    </w:p>
    <w:p w14:paraId="3F50857D" w14:textId="5CDE6DBC" w:rsidR="000D66F8" w:rsidRPr="009B2EAF" w:rsidRDefault="00FA2008" w:rsidP="000F3094">
      <w:pPr>
        <w:spacing w:line="360" w:lineRule="auto"/>
        <w:ind w:firstLine="709"/>
        <w:jc w:val="both"/>
        <w:rPr>
          <w:lang w:val="pt-BR"/>
        </w:rPr>
      </w:pPr>
      <w:r w:rsidRPr="009B2EAF">
        <w:rPr>
          <w:lang w:val="pt-BR"/>
        </w:rPr>
        <w:t>Nesta seção</w:t>
      </w:r>
      <w:r w:rsidR="00FB45C7" w:rsidRPr="009B2EAF">
        <w:rPr>
          <w:lang w:val="pt-BR"/>
        </w:rPr>
        <w:t xml:space="preserve"> </w:t>
      </w:r>
      <w:r w:rsidR="00A160B1" w:rsidRPr="009B2EAF">
        <w:rPr>
          <w:lang w:val="pt-BR"/>
        </w:rPr>
        <w:t>são</w:t>
      </w:r>
      <w:r w:rsidR="00763200" w:rsidRPr="009B2EAF">
        <w:rPr>
          <w:lang w:val="pt-BR"/>
        </w:rPr>
        <w:t xml:space="preserve"> apresentados</w:t>
      </w:r>
      <w:r w:rsidR="00FB45C7" w:rsidRPr="009B2EAF">
        <w:rPr>
          <w:lang w:val="pt-BR"/>
        </w:rPr>
        <w:t xml:space="preserve"> os resultados</w:t>
      </w:r>
      <w:r w:rsidR="00595EB0" w:rsidRPr="009B2EAF">
        <w:rPr>
          <w:lang w:val="pt-BR"/>
        </w:rPr>
        <w:t xml:space="preserve"> </w:t>
      </w:r>
      <w:r w:rsidRPr="009B2EAF">
        <w:rPr>
          <w:lang w:val="pt-BR"/>
        </w:rPr>
        <w:t>obtidos</w:t>
      </w:r>
      <w:r w:rsidR="005229A2" w:rsidRPr="009B2EAF">
        <w:rPr>
          <w:lang w:val="pt-BR"/>
        </w:rPr>
        <w:t xml:space="preserve"> pelo </w:t>
      </w:r>
      <w:r w:rsidR="00267123" w:rsidRPr="009B2EAF">
        <w:rPr>
          <w:lang w:val="pt-BR"/>
        </w:rPr>
        <w:t xml:space="preserve">presente </w:t>
      </w:r>
      <w:r w:rsidR="005229A2" w:rsidRPr="009B2EAF">
        <w:rPr>
          <w:lang w:val="pt-BR"/>
        </w:rPr>
        <w:t xml:space="preserve">estudo. </w:t>
      </w:r>
      <w:r w:rsidR="00DD1358" w:rsidRPr="009B2EAF">
        <w:rPr>
          <w:lang w:val="pt-BR"/>
        </w:rPr>
        <w:t>Foram utilizad</w:t>
      </w:r>
      <w:r w:rsidR="00C434DD" w:rsidRPr="009B2EAF">
        <w:rPr>
          <w:lang w:val="pt-BR"/>
        </w:rPr>
        <w:t>a</w:t>
      </w:r>
      <w:r w:rsidR="00DD1358" w:rsidRPr="009B2EAF">
        <w:rPr>
          <w:lang w:val="pt-BR"/>
        </w:rPr>
        <w:t>s</w:t>
      </w:r>
      <w:r w:rsidR="00C434DD" w:rsidRPr="009B2EAF">
        <w:rPr>
          <w:lang w:val="pt-BR"/>
        </w:rPr>
        <w:t xml:space="preserve"> as implementações na ferrament</w:t>
      </w:r>
      <w:r w:rsidR="007569FB" w:rsidRPr="009B2EAF">
        <w:rPr>
          <w:lang w:val="pt-BR"/>
        </w:rPr>
        <w:t>a</w:t>
      </w:r>
      <w:r w:rsidR="00C434DD" w:rsidRPr="009B2EAF">
        <w:rPr>
          <w:lang w:val="pt-BR"/>
        </w:rPr>
        <w:t xml:space="preserve"> </w:t>
      </w:r>
      <w:proofErr w:type="spellStart"/>
      <w:r w:rsidR="00C434DD" w:rsidRPr="009B2EAF">
        <w:rPr>
          <w:lang w:val="pt-BR"/>
        </w:rPr>
        <w:t>Weka</w:t>
      </w:r>
      <w:proofErr w:type="spellEnd"/>
      <w:r w:rsidR="00C434DD" w:rsidRPr="009B2EAF">
        <w:rPr>
          <w:lang w:val="pt-BR"/>
        </w:rPr>
        <w:t xml:space="preserve"> para</w:t>
      </w:r>
      <w:r w:rsidR="00DD1358" w:rsidRPr="009B2EAF">
        <w:rPr>
          <w:lang w:val="pt-BR"/>
        </w:rPr>
        <w:t xml:space="preserve"> os</w:t>
      </w:r>
      <w:r w:rsidR="00C12F38" w:rsidRPr="009B2EAF">
        <w:rPr>
          <w:lang w:val="pt-BR"/>
        </w:rPr>
        <w:t xml:space="preserve"> seguintes algoritmos: </w:t>
      </w:r>
      <w:proofErr w:type="spellStart"/>
      <w:r w:rsidR="00C12F38" w:rsidRPr="009B2EAF">
        <w:rPr>
          <w:lang w:val="pt-BR"/>
        </w:rPr>
        <w:t>L</w:t>
      </w:r>
      <w:r w:rsidR="005229A2" w:rsidRPr="009B2EAF">
        <w:rPr>
          <w:lang w:val="pt-BR"/>
        </w:rPr>
        <w:t>ibSVM</w:t>
      </w:r>
      <w:proofErr w:type="spellEnd"/>
      <w:r w:rsidR="005229A2" w:rsidRPr="009B2EAF">
        <w:rPr>
          <w:lang w:val="pt-BR"/>
        </w:rPr>
        <w:t xml:space="preserve">, SMO, </w:t>
      </w:r>
      <w:proofErr w:type="spellStart"/>
      <w:r w:rsidR="005229A2" w:rsidRPr="009B2EAF">
        <w:rPr>
          <w:lang w:val="pt-BR"/>
        </w:rPr>
        <w:t>Naive</w:t>
      </w:r>
      <w:proofErr w:type="spellEnd"/>
      <w:r w:rsidR="005229A2" w:rsidRPr="009B2EAF">
        <w:rPr>
          <w:lang w:val="pt-BR"/>
        </w:rPr>
        <w:t xml:space="preserve"> </w:t>
      </w:r>
      <w:proofErr w:type="spellStart"/>
      <w:r w:rsidR="005229A2" w:rsidRPr="009B2EAF">
        <w:rPr>
          <w:lang w:val="pt-BR"/>
        </w:rPr>
        <w:t>Bayes</w:t>
      </w:r>
      <w:proofErr w:type="spellEnd"/>
      <w:r w:rsidR="005229A2" w:rsidRPr="009B2EAF">
        <w:rPr>
          <w:lang w:val="pt-BR"/>
        </w:rPr>
        <w:t>,</w:t>
      </w:r>
      <w:r w:rsidR="008E0A92" w:rsidRPr="009B2EAF">
        <w:rPr>
          <w:lang w:val="pt-BR"/>
        </w:rPr>
        <w:t xml:space="preserve"> KNN, J48 e k-</w:t>
      </w:r>
      <w:proofErr w:type="spellStart"/>
      <w:r w:rsidR="008E0A92" w:rsidRPr="009B2EAF">
        <w:rPr>
          <w:lang w:val="pt-BR"/>
        </w:rPr>
        <w:t>means</w:t>
      </w:r>
      <w:proofErr w:type="spellEnd"/>
      <w:r w:rsidR="008E0A92" w:rsidRPr="009B2EAF">
        <w:rPr>
          <w:lang w:val="pt-BR"/>
        </w:rPr>
        <w:t>.</w:t>
      </w:r>
      <w:r w:rsidR="00C12F38" w:rsidRPr="009B2EAF">
        <w:rPr>
          <w:lang w:val="pt-BR"/>
        </w:rPr>
        <w:t xml:space="preserve"> Para cada um dos algoritmos </w:t>
      </w:r>
      <w:r w:rsidR="003043D9" w:rsidRPr="009B2EAF">
        <w:rPr>
          <w:lang w:val="pt-BR"/>
        </w:rPr>
        <w:t>são</w:t>
      </w:r>
      <w:r w:rsidR="00C12F38" w:rsidRPr="009B2EAF">
        <w:rPr>
          <w:lang w:val="pt-BR"/>
        </w:rPr>
        <w:t xml:space="preserve"> apresentadas suas porcentagens totais de acertos de classificação</w:t>
      </w:r>
      <w:r w:rsidR="009B2EAF" w:rsidRPr="009B2EAF">
        <w:rPr>
          <w:lang w:val="pt-BR"/>
        </w:rPr>
        <w:t>,</w:t>
      </w:r>
      <w:r w:rsidR="00C12F38" w:rsidRPr="009B2EAF">
        <w:rPr>
          <w:lang w:val="pt-BR"/>
        </w:rPr>
        <w:t xml:space="preserve"> bem como suas porcentagens individuais para cada uma das classes de classificação.</w:t>
      </w:r>
      <w:r w:rsidR="00586653" w:rsidRPr="009B2EAF">
        <w:rPr>
          <w:lang w:val="pt-BR"/>
        </w:rPr>
        <w:t xml:space="preserve"> Além disso, para a avaliação dos resultados utilizamos as medidas de precisão, </w:t>
      </w:r>
      <w:r w:rsidR="00586653" w:rsidRPr="009B2EAF">
        <w:rPr>
          <w:i/>
          <w:lang w:val="pt-BR"/>
        </w:rPr>
        <w:t xml:space="preserve">recall </w:t>
      </w:r>
      <w:r w:rsidR="00586653" w:rsidRPr="009B2EAF">
        <w:rPr>
          <w:color w:val="000000"/>
          <w:shd w:val="clear" w:color="auto" w:fill="FFFFFF"/>
          <w:lang w:val="pt-BR"/>
        </w:rPr>
        <w:t>(</w:t>
      </w:r>
      <w:proofErr w:type="gramStart"/>
      <w:r w:rsidR="00586653" w:rsidRPr="009B2EAF">
        <w:rPr>
          <w:color w:val="000000"/>
          <w:shd w:val="clear" w:color="auto" w:fill="FFFFFF"/>
          <w:lang w:val="pt-BR"/>
        </w:rPr>
        <w:t>MANNING;SCHÜTZE</w:t>
      </w:r>
      <w:proofErr w:type="gramEnd"/>
      <w:r w:rsidR="00586653" w:rsidRPr="009B2EAF">
        <w:rPr>
          <w:color w:val="000000"/>
          <w:shd w:val="clear" w:color="auto" w:fill="FFFFFF"/>
          <w:lang w:val="pt-BR"/>
        </w:rPr>
        <w:t>,</w:t>
      </w:r>
      <w:r w:rsidR="008922A6" w:rsidRPr="009B2EAF">
        <w:rPr>
          <w:color w:val="000000"/>
          <w:shd w:val="clear" w:color="auto" w:fill="FFFFFF"/>
          <w:lang w:val="pt-BR"/>
        </w:rPr>
        <w:t xml:space="preserve"> </w:t>
      </w:r>
      <w:r w:rsidR="00586653" w:rsidRPr="009B2EAF">
        <w:rPr>
          <w:color w:val="000000"/>
          <w:shd w:val="clear" w:color="auto" w:fill="FFFFFF"/>
          <w:lang w:val="pt-BR"/>
        </w:rPr>
        <w:t>1999)</w:t>
      </w:r>
      <w:r w:rsidR="00586653" w:rsidRPr="009B2EAF">
        <w:rPr>
          <w:lang w:val="pt-BR"/>
        </w:rPr>
        <w:t xml:space="preserve"> e </w:t>
      </w:r>
      <w:r w:rsidR="00586653" w:rsidRPr="009B2EAF">
        <w:rPr>
          <w:i/>
          <w:lang w:val="pt-BR"/>
        </w:rPr>
        <w:t>F-</w:t>
      </w:r>
      <w:proofErr w:type="spellStart"/>
      <w:r w:rsidR="00586653" w:rsidRPr="009B2EAF">
        <w:rPr>
          <w:i/>
          <w:lang w:val="pt-BR"/>
        </w:rPr>
        <w:t>measure</w:t>
      </w:r>
      <w:proofErr w:type="spellEnd"/>
      <w:r w:rsidR="00586653" w:rsidRPr="009B2EAF">
        <w:rPr>
          <w:lang w:val="pt-BR"/>
        </w:rPr>
        <w:t>.</w:t>
      </w:r>
      <w:r w:rsidR="00C12F38" w:rsidRPr="009B2EAF">
        <w:rPr>
          <w:lang w:val="pt-BR"/>
        </w:rPr>
        <w:t xml:space="preserve"> Ao fim dessa seção </w:t>
      </w:r>
      <w:r w:rsidR="008922A6" w:rsidRPr="009B2EAF">
        <w:rPr>
          <w:lang w:val="pt-BR"/>
        </w:rPr>
        <w:t>são</w:t>
      </w:r>
      <w:r w:rsidR="00C12F38" w:rsidRPr="009B2EAF">
        <w:rPr>
          <w:lang w:val="pt-BR"/>
        </w:rPr>
        <w:t xml:space="preserve"> comparados os resultados dos algoritmos citados para verificar qual apresenta os melhores resultados.</w:t>
      </w:r>
      <w:r w:rsidR="00A30737" w:rsidRPr="009B2EAF">
        <w:rPr>
          <w:lang w:val="pt-BR"/>
        </w:rPr>
        <w:t xml:space="preserve"> </w:t>
      </w:r>
      <w:r w:rsidR="00863AF3" w:rsidRPr="009B2EAF">
        <w:rPr>
          <w:lang w:val="pt-BR"/>
        </w:rPr>
        <w:t xml:space="preserve">Todos os algoritmos foram executados com </w:t>
      </w:r>
      <w:proofErr w:type="spellStart"/>
      <w:r w:rsidR="00863AF3" w:rsidRPr="009B2EAF">
        <w:rPr>
          <w:i/>
          <w:lang w:val="pt-BR"/>
        </w:rPr>
        <w:t>cross-validation</w:t>
      </w:r>
      <w:proofErr w:type="spellEnd"/>
      <w:r w:rsidR="00863AF3" w:rsidRPr="009B2EAF">
        <w:rPr>
          <w:lang w:val="pt-BR"/>
        </w:rPr>
        <w:t xml:space="preserve"> de 10 </w:t>
      </w:r>
      <w:proofErr w:type="spellStart"/>
      <w:r w:rsidR="00863AF3" w:rsidRPr="009B2EAF">
        <w:rPr>
          <w:i/>
          <w:lang w:val="pt-BR"/>
        </w:rPr>
        <w:t>folds</w:t>
      </w:r>
      <w:proofErr w:type="spellEnd"/>
      <w:r w:rsidR="00863AF3" w:rsidRPr="009B2EAF">
        <w:rPr>
          <w:lang w:val="pt-BR"/>
        </w:rPr>
        <w:t>.</w:t>
      </w:r>
    </w:p>
    <w:p w14:paraId="0F1DE042" w14:textId="77777777" w:rsidR="00A30737" w:rsidRDefault="00A30737" w:rsidP="004C47FA">
      <w:pPr>
        <w:spacing w:line="360" w:lineRule="auto"/>
        <w:jc w:val="both"/>
        <w:rPr>
          <w:lang w:val="pt-BR"/>
        </w:rPr>
      </w:pPr>
    </w:p>
    <w:p w14:paraId="08310146" w14:textId="77777777" w:rsidR="000D66F8" w:rsidRPr="00A335BE" w:rsidRDefault="000B6CF8" w:rsidP="004C47FA">
      <w:pPr>
        <w:spacing w:line="360" w:lineRule="auto"/>
        <w:jc w:val="both"/>
        <w:rPr>
          <w:lang w:val="pt-BR"/>
        </w:rPr>
      </w:pPr>
      <w:r w:rsidRPr="00A335BE">
        <w:rPr>
          <w:lang w:val="pt-BR"/>
        </w:rPr>
        <w:t xml:space="preserve">4.1    </w:t>
      </w:r>
      <w:r w:rsidR="00FD14EB" w:rsidRPr="00A335BE">
        <w:rPr>
          <w:b/>
          <w:lang w:val="pt-BR"/>
        </w:rPr>
        <w:t xml:space="preserve">Resultados com </w:t>
      </w:r>
      <w:proofErr w:type="spellStart"/>
      <w:r w:rsidR="00DD1358">
        <w:rPr>
          <w:b/>
          <w:lang w:val="pt-BR"/>
        </w:rPr>
        <w:t>LibSVM</w:t>
      </w:r>
      <w:proofErr w:type="spellEnd"/>
    </w:p>
    <w:p w14:paraId="3C8BAAA1" w14:textId="566AB652" w:rsidR="00AF4051" w:rsidRDefault="00033C53" w:rsidP="000F3094">
      <w:pPr>
        <w:spacing w:line="360" w:lineRule="auto"/>
        <w:ind w:firstLine="709"/>
        <w:jc w:val="both"/>
        <w:rPr>
          <w:lang w:val="pt-BR"/>
        </w:rPr>
      </w:pPr>
      <w:r w:rsidRPr="00A335BE">
        <w:rPr>
          <w:lang w:val="pt-BR"/>
        </w:rPr>
        <w:t xml:space="preserve">A matriz de confusão do </w:t>
      </w:r>
      <w:proofErr w:type="spellStart"/>
      <w:r w:rsidR="00F77D11">
        <w:rPr>
          <w:lang w:val="pt-BR"/>
        </w:rPr>
        <w:t>Lib</w:t>
      </w:r>
      <w:r w:rsidRPr="00A335BE">
        <w:rPr>
          <w:lang w:val="pt-BR"/>
        </w:rPr>
        <w:t>SVM</w:t>
      </w:r>
      <w:proofErr w:type="spellEnd"/>
      <w:r w:rsidR="00CA69C9">
        <w:rPr>
          <w:lang w:val="pt-BR"/>
        </w:rPr>
        <w:t xml:space="preserve"> apresentada n</w:t>
      </w:r>
      <w:r w:rsidR="00CF5BA5">
        <w:rPr>
          <w:lang w:val="pt-BR"/>
        </w:rPr>
        <w:t>o</w:t>
      </w:r>
      <w:r w:rsidR="00CA69C9">
        <w:rPr>
          <w:lang w:val="pt-BR"/>
        </w:rPr>
        <w:t xml:space="preserve"> </w:t>
      </w:r>
      <w:r w:rsidR="00750C52">
        <w:rPr>
          <w:lang w:val="pt-BR"/>
        </w:rPr>
        <w:t>Quadro</w:t>
      </w:r>
      <w:r w:rsidR="00CA69C9">
        <w:rPr>
          <w:lang w:val="pt-BR"/>
        </w:rPr>
        <w:t xml:space="preserve"> 14</w:t>
      </w:r>
      <w:r w:rsidRPr="00A335BE">
        <w:rPr>
          <w:lang w:val="pt-BR"/>
        </w:rPr>
        <w:t xml:space="preserve"> nos mostra que </w:t>
      </w:r>
      <w:r w:rsidR="0061082D" w:rsidRPr="0061082D">
        <w:rPr>
          <w:lang w:val="pt-BR"/>
        </w:rPr>
        <w:t>1.</w:t>
      </w:r>
      <w:r w:rsidR="00F77D11">
        <w:rPr>
          <w:lang w:val="pt-BR"/>
        </w:rPr>
        <w:t>150</w:t>
      </w:r>
      <w:r w:rsidR="0061082D" w:rsidRPr="0061082D">
        <w:rPr>
          <w:lang w:val="pt-BR"/>
        </w:rPr>
        <w:t xml:space="preserve"> </w:t>
      </w:r>
      <w:r w:rsidRPr="00A335BE">
        <w:rPr>
          <w:lang w:val="pt-BR"/>
        </w:rPr>
        <w:t>músicas foram corretamen</w:t>
      </w:r>
      <w:r w:rsidR="003838BC" w:rsidRPr="00A335BE">
        <w:rPr>
          <w:lang w:val="pt-BR"/>
        </w:rPr>
        <w:t>te classificadas como positivas e que</w:t>
      </w:r>
      <w:r w:rsidRPr="00A335BE">
        <w:rPr>
          <w:lang w:val="pt-BR"/>
        </w:rPr>
        <w:t xml:space="preserve"> </w:t>
      </w:r>
      <w:r w:rsidR="0061082D" w:rsidRPr="0061082D">
        <w:rPr>
          <w:lang w:val="pt-BR"/>
        </w:rPr>
        <w:t>1.</w:t>
      </w:r>
      <w:r w:rsidR="00F77D11">
        <w:rPr>
          <w:lang w:val="pt-BR"/>
        </w:rPr>
        <w:t>350</w:t>
      </w:r>
      <w:r w:rsidR="0061082D" w:rsidRPr="0061082D">
        <w:rPr>
          <w:lang w:val="pt-BR"/>
        </w:rPr>
        <w:t xml:space="preserve"> </w:t>
      </w:r>
      <w:r w:rsidRPr="00A335BE">
        <w:rPr>
          <w:lang w:val="pt-BR"/>
        </w:rPr>
        <w:t xml:space="preserve">foram incorretamente classificadas como </w:t>
      </w:r>
      <w:r w:rsidR="00745470">
        <w:rPr>
          <w:lang w:val="pt-BR"/>
        </w:rPr>
        <w:t>negativas</w:t>
      </w:r>
      <w:r w:rsidRPr="00A335BE">
        <w:rPr>
          <w:lang w:val="pt-BR"/>
        </w:rPr>
        <w:t>. Por sua</w:t>
      </w:r>
      <w:r w:rsidR="00474EA6" w:rsidRPr="00A335BE">
        <w:rPr>
          <w:lang w:val="pt-BR"/>
        </w:rPr>
        <w:t xml:space="preserve"> vez, </w:t>
      </w:r>
      <w:r w:rsidR="0061082D" w:rsidRPr="0061082D">
        <w:rPr>
          <w:lang w:val="pt-BR"/>
        </w:rPr>
        <w:t>1.</w:t>
      </w:r>
      <w:r w:rsidR="00F77D11">
        <w:rPr>
          <w:lang w:val="pt-BR"/>
        </w:rPr>
        <w:t>769</w:t>
      </w:r>
      <w:r w:rsidR="0061082D" w:rsidRPr="0061082D">
        <w:rPr>
          <w:lang w:val="pt-BR"/>
        </w:rPr>
        <w:t xml:space="preserve"> </w:t>
      </w:r>
      <w:r w:rsidRPr="00A335BE">
        <w:rPr>
          <w:lang w:val="pt-BR"/>
        </w:rPr>
        <w:t xml:space="preserve">músicas foram </w:t>
      </w:r>
      <w:r w:rsidR="00474EA6" w:rsidRPr="00A335BE">
        <w:rPr>
          <w:lang w:val="pt-BR"/>
        </w:rPr>
        <w:t>corretamente</w:t>
      </w:r>
      <w:r w:rsidRPr="00A335BE">
        <w:rPr>
          <w:lang w:val="pt-BR"/>
        </w:rPr>
        <w:t xml:space="preserve"> classi</w:t>
      </w:r>
      <w:r w:rsidR="00474EA6" w:rsidRPr="00A335BE">
        <w:rPr>
          <w:lang w:val="pt-BR"/>
        </w:rPr>
        <w:t xml:space="preserve">ficadas como negativas e </w:t>
      </w:r>
      <w:r w:rsidR="00F77D11">
        <w:rPr>
          <w:lang w:val="pt-BR"/>
        </w:rPr>
        <w:t>731</w:t>
      </w:r>
      <w:r w:rsidR="00474EA6" w:rsidRPr="00A335BE">
        <w:rPr>
          <w:lang w:val="pt-BR"/>
        </w:rPr>
        <w:t xml:space="preserve"> foram incorretamente classificadas como </w:t>
      </w:r>
      <w:r w:rsidR="00745470">
        <w:rPr>
          <w:lang w:val="pt-BR"/>
        </w:rPr>
        <w:t>positivas</w:t>
      </w:r>
      <w:r w:rsidR="00474EA6" w:rsidRPr="00A335BE">
        <w:rPr>
          <w:lang w:val="pt-BR"/>
        </w:rPr>
        <w:t xml:space="preserve">. Como podemos analisar, </w:t>
      </w:r>
      <w:r w:rsidR="00F77D11">
        <w:rPr>
          <w:lang w:val="pt-BR"/>
        </w:rPr>
        <w:t>46</w:t>
      </w:r>
      <w:r w:rsidR="00474EA6" w:rsidRPr="00A335BE">
        <w:rPr>
          <w:lang w:val="pt-BR"/>
        </w:rPr>
        <w:t xml:space="preserve">% das músicas positivas foram corretamente classificadas enquanto </w:t>
      </w:r>
      <w:r w:rsidR="00F77D11">
        <w:rPr>
          <w:lang w:val="pt-BR"/>
        </w:rPr>
        <w:t>70</w:t>
      </w:r>
      <w:r w:rsidR="0061082D">
        <w:rPr>
          <w:lang w:val="pt-BR"/>
        </w:rPr>
        <w:t>,</w:t>
      </w:r>
      <w:r w:rsidR="00F77D11">
        <w:rPr>
          <w:lang w:val="pt-BR"/>
        </w:rPr>
        <w:t>76</w:t>
      </w:r>
      <w:r w:rsidR="00474EA6" w:rsidRPr="00A335BE">
        <w:rPr>
          <w:lang w:val="pt-BR"/>
        </w:rPr>
        <w:t>% das músicas negativas foram corretamente classificadas pelo algoritmo.</w:t>
      </w:r>
      <w:r w:rsidR="00C0040E">
        <w:rPr>
          <w:lang w:val="pt-BR"/>
        </w:rPr>
        <w:t xml:space="preserve"> Com a junção de resultados das duas classes, temos um total de </w:t>
      </w:r>
      <w:r w:rsidR="00C0040E" w:rsidRPr="003D61CA">
        <w:rPr>
          <w:lang w:val="pt-BR"/>
        </w:rPr>
        <w:t>5</w:t>
      </w:r>
      <w:r w:rsidR="0061082D">
        <w:rPr>
          <w:lang w:val="pt-BR"/>
        </w:rPr>
        <w:t>8</w:t>
      </w:r>
      <w:r w:rsidR="00C0040E" w:rsidRPr="003D61CA">
        <w:rPr>
          <w:lang w:val="pt-BR"/>
        </w:rPr>
        <w:t>,</w:t>
      </w:r>
      <w:r w:rsidR="00242BB7">
        <w:rPr>
          <w:lang w:val="pt-BR"/>
        </w:rPr>
        <w:t>38</w:t>
      </w:r>
      <w:r w:rsidR="00C0040E" w:rsidRPr="003D61CA">
        <w:rPr>
          <w:lang w:val="pt-BR"/>
        </w:rPr>
        <w:t>%</w:t>
      </w:r>
      <w:r w:rsidR="00C0040E">
        <w:rPr>
          <w:lang w:val="pt-BR"/>
        </w:rPr>
        <w:t xml:space="preserve"> instâncias corretamente classificadas.</w:t>
      </w:r>
    </w:p>
    <w:p w14:paraId="2BCB3140" w14:textId="77777777" w:rsidR="0061082D" w:rsidRPr="00A335BE" w:rsidRDefault="0061082D" w:rsidP="0061082D">
      <w:pPr>
        <w:spacing w:line="360" w:lineRule="auto"/>
        <w:jc w:val="both"/>
        <w:rPr>
          <w:lang w:val="pt-BR"/>
        </w:rPr>
      </w:pPr>
    </w:p>
    <w:p w14:paraId="551DBB6D" w14:textId="3976BCD7" w:rsidR="009D2805" w:rsidRPr="009D2805" w:rsidRDefault="00750C52" w:rsidP="009D2805">
      <w:pPr>
        <w:pStyle w:val="Caption"/>
        <w:keepNext/>
        <w:rPr>
          <w:sz w:val="24"/>
          <w:szCs w:val="24"/>
        </w:rPr>
      </w:pPr>
      <w:r>
        <w:rPr>
          <w:sz w:val="24"/>
          <w:szCs w:val="24"/>
        </w:rPr>
        <w:t>Quadro</w:t>
      </w:r>
      <w:r w:rsidR="009D2805" w:rsidRPr="009D2805">
        <w:rPr>
          <w:sz w:val="24"/>
          <w:szCs w:val="24"/>
        </w:rPr>
        <w:t xml:space="preserve"> </w:t>
      </w:r>
      <w:r w:rsidR="009D2805" w:rsidRPr="009D2805">
        <w:rPr>
          <w:sz w:val="24"/>
          <w:szCs w:val="24"/>
        </w:rPr>
        <w:fldChar w:fldCharType="begin"/>
      </w:r>
      <w:r w:rsidR="009D2805" w:rsidRPr="009D2805">
        <w:rPr>
          <w:sz w:val="24"/>
          <w:szCs w:val="24"/>
        </w:rPr>
        <w:instrText xml:space="preserve"> SEQ Tabela \* ARABIC </w:instrText>
      </w:r>
      <w:r w:rsidR="009D2805" w:rsidRPr="009D2805">
        <w:rPr>
          <w:sz w:val="24"/>
          <w:szCs w:val="24"/>
        </w:rPr>
        <w:fldChar w:fldCharType="separate"/>
      </w:r>
      <w:r w:rsidR="004564F7">
        <w:rPr>
          <w:noProof/>
          <w:sz w:val="24"/>
          <w:szCs w:val="24"/>
        </w:rPr>
        <w:t>14</w:t>
      </w:r>
      <w:r w:rsidR="009D2805" w:rsidRPr="009D2805">
        <w:rPr>
          <w:sz w:val="24"/>
          <w:szCs w:val="24"/>
        </w:rPr>
        <w:fldChar w:fldCharType="end"/>
      </w:r>
      <w:r w:rsidR="009D2805" w:rsidRPr="009D2805">
        <w:rPr>
          <w:sz w:val="24"/>
          <w:szCs w:val="24"/>
        </w:rPr>
        <w:t xml:space="preserve"> - Matriz de confusão do </w:t>
      </w:r>
      <w:proofErr w:type="spellStart"/>
      <w:r w:rsidR="002C620D">
        <w:rPr>
          <w:sz w:val="24"/>
          <w:szCs w:val="24"/>
        </w:rPr>
        <w:t>L</w:t>
      </w:r>
      <w:r w:rsidR="009D2805" w:rsidRPr="009D2805">
        <w:rPr>
          <w:sz w:val="24"/>
          <w:szCs w:val="24"/>
        </w:rPr>
        <w:t>ibSVM</w:t>
      </w:r>
      <w:proofErr w:type="spellEnd"/>
    </w:p>
    <w:tbl>
      <w:tblPr>
        <w:tblStyle w:val="TableGrid"/>
        <w:tblW w:w="0" w:type="auto"/>
        <w:tblLook w:val="04A0" w:firstRow="1" w:lastRow="0" w:firstColumn="1" w:lastColumn="0" w:noHBand="0" w:noVBand="1"/>
      </w:tblPr>
      <w:tblGrid>
        <w:gridCol w:w="3020"/>
        <w:gridCol w:w="3021"/>
        <w:gridCol w:w="3021"/>
      </w:tblGrid>
      <w:tr w:rsidR="00AF4051" w14:paraId="5959A2B8" w14:textId="77777777" w:rsidTr="00AF4051">
        <w:tc>
          <w:tcPr>
            <w:tcW w:w="3020" w:type="dxa"/>
          </w:tcPr>
          <w:p w14:paraId="70AC35BD" w14:textId="77777777" w:rsidR="00AF4051" w:rsidRPr="00A335BE" w:rsidRDefault="00745470" w:rsidP="004C47FA">
            <w:pPr>
              <w:spacing w:line="360" w:lineRule="auto"/>
              <w:jc w:val="both"/>
              <w:rPr>
                <w:lang w:val="pt-BR"/>
              </w:rPr>
            </w:pPr>
            <w:r>
              <w:rPr>
                <w:lang w:val="pt-BR"/>
              </w:rPr>
              <w:t>Classe correta</w:t>
            </w:r>
          </w:p>
        </w:tc>
        <w:tc>
          <w:tcPr>
            <w:tcW w:w="3021" w:type="dxa"/>
          </w:tcPr>
          <w:p w14:paraId="19967824" w14:textId="77777777" w:rsidR="00AF4051" w:rsidRDefault="00AF4051" w:rsidP="004C47FA">
            <w:pPr>
              <w:spacing w:line="360" w:lineRule="auto"/>
              <w:jc w:val="both"/>
            </w:pPr>
            <w:proofErr w:type="spellStart"/>
            <w:r>
              <w:t>Positiva</w:t>
            </w:r>
            <w:proofErr w:type="spellEnd"/>
          </w:p>
        </w:tc>
        <w:tc>
          <w:tcPr>
            <w:tcW w:w="3021" w:type="dxa"/>
          </w:tcPr>
          <w:p w14:paraId="3C8BC6E2" w14:textId="77777777" w:rsidR="00AF4051" w:rsidRDefault="00AF4051" w:rsidP="004C47FA">
            <w:pPr>
              <w:spacing w:line="360" w:lineRule="auto"/>
              <w:jc w:val="both"/>
            </w:pPr>
            <w:proofErr w:type="spellStart"/>
            <w:r>
              <w:t>Negativa</w:t>
            </w:r>
            <w:proofErr w:type="spellEnd"/>
          </w:p>
        </w:tc>
      </w:tr>
      <w:tr w:rsidR="00AF4051" w14:paraId="55E49295" w14:textId="77777777" w:rsidTr="00AF4051">
        <w:tc>
          <w:tcPr>
            <w:tcW w:w="3020" w:type="dxa"/>
          </w:tcPr>
          <w:p w14:paraId="5EC445C8" w14:textId="77777777" w:rsidR="00AF4051" w:rsidRDefault="00AF4051" w:rsidP="004C47FA">
            <w:pPr>
              <w:spacing w:line="360" w:lineRule="auto"/>
              <w:jc w:val="both"/>
            </w:pPr>
            <w:proofErr w:type="spellStart"/>
            <w:r>
              <w:t>Positiva</w:t>
            </w:r>
            <w:proofErr w:type="spellEnd"/>
          </w:p>
        </w:tc>
        <w:tc>
          <w:tcPr>
            <w:tcW w:w="3021" w:type="dxa"/>
          </w:tcPr>
          <w:p w14:paraId="2AB5FACD" w14:textId="6F6181F3" w:rsidR="00AF4051" w:rsidRDefault="0061082D" w:rsidP="004C47FA">
            <w:pPr>
              <w:spacing w:line="360" w:lineRule="auto"/>
              <w:jc w:val="both"/>
            </w:pPr>
            <w:r>
              <w:t>1.</w:t>
            </w:r>
            <w:r w:rsidR="00F77D11">
              <w:t>150</w:t>
            </w:r>
          </w:p>
        </w:tc>
        <w:tc>
          <w:tcPr>
            <w:tcW w:w="3021" w:type="dxa"/>
          </w:tcPr>
          <w:p w14:paraId="22634897" w14:textId="13226AA9" w:rsidR="00AF4051" w:rsidRDefault="0061082D" w:rsidP="004C47FA">
            <w:pPr>
              <w:spacing w:line="360" w:lineRule="auto"/>
              <w:jc w:val="both"/>
            </w:pPr>
            <w:r>
              <w:t>1.</w:t>
            </w:r>
            <w:r w:rsidR="00F77D11">
              <w:t>350</w:t>
            </w:r>
          </w:p>
        </w:tc>
      </w:tr>
      <w:tr w:rsidR="00AF4051" w14:paraId="0B9DDFB0" w14:textId="77777777" w:rsidTr="00AF4051">
        <w:tc>
          <w:tcPr>
            <w:tcW w:w="3020" w:type="dxa"/>
          </w:tcPr>
          <w:p w14:paraId="3CD85424" w14:textId="77777777" w:rsidR="00AF4051" w:rsidRDefault="00AF4051" w:rsidP="004C47FA">
            <w:pPr>
              <w:spacing w:line="360" w:lineRule="auto"/>
              <w:jc w:val="both"/>
            </w:pPr>
            <w:proofErr w:type="spellStart"/>
            <w:r>
              <w:t>Negativa</w:t>
            </w:r>
            <w:proofErr w:type="spellEnd"/>
          </w:p>
        </w:tc>
        <w:tc>
          <w:tcPr>
            <w:tcW w:w="3021" w:type="dxa"/>
          </w:tcPr>
          <w:p w14:paraId="5220C623" w14:textId="72ACB16D" w:rsidR="00AF4051" w:rsidRDefault="00F77D11" w:rsidP="004C47FA">
            <w:pPr>
              <w:spacing w:line="360" w:lineRule="auto"/>
              <w:jc w:val="both"/>
            </w:pPr>
            <w:r>
              <w:t>731</w:t>
            </w:r>
          </w:p>
        </w:tc>
        <w:tc>
          <w:tcPr>
            <w:tcW w:w="3021" w:type="dxa"/>
          </w:tcPr>
          <w:p w14:paraId="4E5E1D7B" w14:textId="28EDB3DB" w:rsidR="00AF4051" w:rsidRDefault="0061082D" w:rsidP="004C47FA">
            <w:pPr>
              <w:spacing w:line="360" w:lineRule="auto"/>
              <w:jc w:val="both"/>
            </w:pPr>
            <w:r>
              <w:t>1.</w:t>
            </w:r>
            <w:r w:rsidR="00F77D11">
              <w:t>769</w:t>
            </w:r>
          </w:p>
        </w:tc>
      </w:tr>
    </w:tbl>
    <w:p w14:paraId="429B1AE9" w14:textId="77777777" w:rsidR="003838BC" w:rsidRDefault="003838BC" w:rsidP="004C47FA">
      <w:pPr>
        <w:spacing w:line="360" w:lineRule="auto"/>
        <w:ind w:firstLine="851"/>
        <w:jc w:val="both"/>
      </w:pPr>
    </w:p>
    <w:p w14:paraId="53256541" w14:textId="1C969888" w:rsidR="007B5EBF" w:rsidRDefault="00023EA0" w:rsidP="000F3094">
      <w:pPr>
        <w:spacing w:line="360" w:lineRule="auto"/>
        <w:ind w:firstLine="709"/>
        <w:jc w:val="both"/>
        <w:rPr>
          <w:lang w:val="pt-BR"/>
        </w:rPr>
      </w:pPr>
      <w:r>
        <w:rPr>
          <w:lang w:val="pt-BR"/>
        </w:rPr>
        <w:t>N</w:t>
      </w:r>
      <w:r w:rsidR="00CF5BA5">
        <w:rPr>
          <w:lang w:val="pt-BR"/>
        </w:rPr>
        <w:t>o</w:t>
      </w:r>
      <w:r>
        <w:rPr>
          <w:lang w:val="pt-BR"/>
        </w:rPr>
        <w:t xml:space="preserve"> </w:t>
      </w:r>
      <w:r w:rsidR="00750C52">
        <w:rPr>
          <w:lang w:val="pt-BR"/>
        </w:rPr>
        <w:t>Quadro</w:t>
      </w:r>
      <w:r>
        <w:rPr>
          <w:lang w:val="pt-BR"/>
        </w:rPr>
        <w:t xml:space="preserve"> 15 </w:t>
      </w:r>
      <w:r w:rsidR="00FE44F1">
        <w:rPr>
          <w:lang w:val="pt-BR"/>
        </w:rPr>
        <w:t xml:space="preserve">são </w:t>
      </w:r>
      <w:r>
        <w:rPr>
          <w:lang w:val="pt-BR"/>
        </w:rPr>
        <w:t xml:space="preserve">apresentados os resultados de </w:t>
      </w:r>
      <w:r w:rsidRPr="00DA6CF6">
        <w:rPr>
          <w:i/>
          <w:lang w:val="pt-BR"/>
        </w:rPr>
        <w:t>F-</w:t>
      </w:r>
      <w:proofErr w:type="spellStart"/>
      <w:r w:rsidRPr="00DA6CF6">
        <w:rPr>
          <w:i/>
          <w:lang w:val="pt-BR"/>
        </w:rPr>
        <w:t>measure</w:t>
      </w:r>
      <w:proofErr w:type="spellEnd"/>
      <w:r>
        <w:rPr>
          <w:lang w:val="pt-BR"/>
        </w:rPr>
        <w:t xml:space="preserve"> para cada uma das duas classes e para o total de instâncias. </w:t>
      </w:r>
      <w:r w:rsidR="007B5EBF">
        <w:rPr>
          <w:lang w:val="pt-BR"/>
        </w:rPr>
        <w:t>É possível analisar que o</w:t>
      </w:r>
      <w:r w:rsidR="009F63AF" w:rsidRPr="009F63AF">
        <w:rPr>
          <w:lang w:val="pt-BR"/>
        </w:rPr>
        <w:t>b</w:t>
      </w:r>
      <w:r w:rsidR="009F63AF">
        <w:rPr>
          <w:lang w:val="pt-BR"/>
        </w:rPr>
        <w:t>tivemos um</w:t>
      </w:r>
      <w:r w:rsidR="008C1F22">
        <w:rPr>
          <w:lang w:val="pt-BR"/>
        </w:rPr>
        <w:t xml:space="preserve"> valor total de</w:t>
      </w:r>
      <w:r w:rsidR="009F63AF">
        <w:rPr>
          <w:lang w:val="pt-BR"/>
        </w:rPr>
        <w:t xml:space="preserve"> </w:t>
      </w:r>
      <w:r w:rsidR="009F63AF" w:rsidRPr="00DA6CF6">
        <w:rPr>
          <w:i/>
          <w:lang w:val="pt-BR"/>
        </w:rPr>
        <w:t>F-</w:t>
      </w:r>
      <w:r w:rsidR="00DA6CF6" w:rsidRPr="00DA6CF6">
        <w:rPr>
          <w:i/>
          <w:lang w:val="pt-BR"/>
        </w:rPr>
        <w:t xml:space="preserve"> </w:t>
      </w:r>
      <w:proofErr w:type="spellStart"/>
      <w:r w:rsidR="00DA6CF6" w:rsidRPr="00DA6CF6">
        <w:rPr>
          <w:i/>
          <w:lang w:val="pt-BR"/>
        </w:rPr>
        <w:t>measure</w:t>
      </w:r>
      <w:proofErr w:type="spellEnd"/>
      <w:r w:rsidR="00DA6CF6">
        <w:rPr>
          <w:lang w:val="pt-BR"/>
        </w:rPr>
        <w:t xml:space="preserve"> </w:t>
      </w:r>
      <w:r w:rsidR="009F63AF">
        <w:rPr>
          <w:lang w:val="pt-BR"/>
        </w:rPr>
        <w:t xml:space="preserve">de </w:t>
      </w:r>
      <w:r w:rsidR="009F63AF" w:rsidRPr="009F63AF">
        <w:rPr>
          <w:lang w:val="pt-BR"/>
        </w:rPr>
        <w:t>5</w:t>
      </w:r>
      <w:r w:rsidR="006E69B0">
        <w:rPr>
          <w:lang w:val="pt-BR"/>
        </w:rPr>
        <w:t>7</w:t>
      </w:r>
      <w:r w:rsidR="004C0517">
        <w:rPr>
          <w:lang w:val="pt-BR"/>
        </w:rPr>
        <w:t>,</w:t>
      </w:r>
      <w:r w:rsidR="006E69B0">
        <w:rPr>
          <w:lang w:val="pt-BR"/>
        </w:rPr>
        <w:t>7</w:t>
      </w:r>
      <w:r w:rsidR="009F63AF">
        <w:rPr>
          <w:lang w:val="pt-BR"/>
        </w:rPr>
        <w:t xml:space="preserve">0 em comparação </w:t>
      </w:r>
      <w:r w:rsidR="00712021">
        <w:rPr>
          <w:lang w:val="pt-BR"/>
        </w:rPr>
        <w:t>aos</w:t>
      </w:r>
      <w:r w:rsidR="009F63AF">
        <w:rPr>
          <w:lang w:val="pt-BR"/>
        </w:rPr>
        <w:t xml:space="preserve"> 68</w:t>
      </w:r>
      <w:r w:rsidR="004C0517">
        <w:rPr>
          <w:lang w:val="pt-BR"/>
        </w:rPr>
        <w:t>,</w:t>
      </w:r>
      <w:r w:rsidR="009F63AF">
        <w:rPr>
          <w:lang w:val="pt-BR"/>
        </w:rPr>
        <w:t xml:space="preserve">30 apresentados </w:t>
      </w:r>
      <w:r w:rsidR="00DB4F52" w:rsidRPr="003D61CA">
        <w:rPr>
          <w:lang w:val="pt-BR"/>
        </w:rPr>
        <w:t xml:space="preserve">por </w:t>
      </w:r>
      <w:proofErr w:type="spellStart"/>
      <w:r w:rsidR="00DB4F52" w:rsidRPr="003D61CA">
        <w:rPr>
          <w:lang w:val="pt-BR"/>
        </w:rPr>
        <w:t>Patra</w:t>
      </w:r>
      <w:proofErr w:type="spellEnd"/>
      <w:r w:rsidR="00DB4F52" w:rsidRPr="003D61CA">
        <w:rPr>
          <w:lang w:val="pt-BR"/>
        </w:rPr>
        <w:t xml:space="preserve"> et al. (2015</w:t>
      </w:r>
      <w:r w:rsidR="00712021">
        <w:rPr>
          <w:lang w:val="pt-BR"/>
        </w:rPr>
        <w:t>)</w:t>
      </w:r>
      <w:r w:rsidR="009F63AF">
        <w:rPr>
          <w:lang w:val="pt-BR"/>
        </w:rPr>
        <w:t xml:space="preserve">. </w:t>
      </w:r>
      <w:r w:rsidR="00DB4F52" w:rsidRPr="003D61CA">
        <w:rPr>
          <w:lang w:val="pt-BR"/>
        </w:rPr>
        <w:t xml:space="preserve">É importante lembrar, no entanto, que o estudo de </w:t>
      </w:r>
      <w:proofErr w:type="spellStart"/>
      <w:r w:rsidR="00DB4F52" w:rsidRPr="003D61CA">
        <w:rPr>
          <w:lang w:val="pt-BR"/>
        </w:rPr>
        <w:t>Patra</w:t>
      </w:r>
      <w:proofErr w:type="spellEnd"/>
      <w:r w:rsidR="00DB4F52" w:rsidRPr="003D61CA">
        <w:rPr>
          <w:lang w:val="pt-BR"/>
        </w:rPr>
        <w:t xml:space="preserve"> et al. (2015) utilizava letras de músicas </w:t>
      </w:r>
      <w:r w:rsidR="00203865">
        <w:rPr>
          <w:lang w:val="pt-BR"/>
        </w:rPr>
        <w:t xml:space="preserve">em </w:t>
      </w:r>
      <w:r w:rsidR="00FE7A6A">
        <w:rPr>
          <w:lang w:val="pt-BR"/>
        </w:rPr>
        <w:t>h</w:t>
      </w:r>
      <w:r w:rsidR="00DB4F52" w:rsidRPr="003D61CA">
        <w:rPr>
          <w:lang w:val="pt-BR"/>
        </w:rPr>
        <w:t xml:space="preserve">indi, enquanto os resultados aqui apresentados tratam-se de letras de músicas </w:t>
      </w:r>
      <w:r w:rsidR="007B5EBF">
        <w:rPr>
          <w:lang w:val="pt-BR"/>
        </w:rPr>
        <w:t>coletadas na</w:t>
      </w:r>
      <w:r w:rsidR="007B5EBF" w:rsidRPr="003D61CA">
        <w:rPr>
          <w:lang w:val="pt-BR"/>
        </w:rPr>
        <w:t xml:space="preserve"> </w:t>
      </w:r>
      <w:r w:rsidR="00DB4F52" w:rsidRPr="003D61CA">
        <w:rPr>
          <w:lang w:val="pt-BR"/>
        </w:rPr>
        <w:t>língua portuguesa.</w:t>
      </w:r>
    </w:p>
    <w:p w14:paraId="44BC398A" w14:textId="620B8E95" w:rsidR="00CA69C9" w:rsidRDefault="00CA69C9" w:rsidP="007B5EBF">
      <w:pPr>
        <w:spacing w:line="360" w:lineRule="auto"/>
        <w:ind w:firstLine="851"/>
        <w:jc w:val="both"/>
        <w:rPr>
          <w:lang w:val="pt-BR"/>
        </w:rPr>
      </w:pPr>
    </w:p>
    <w:p w14:paraId="7069CBC2" w14:textId="77777777" w:rsidR="009E7EBE" w:rsidRDefault="009E7EBE" w:rsidP="007B5EBF">
      <w:pPr>
        <w:spacing w:line="360" w:lineRule="auto"/>
        <w:ind w:firstLine="851"/>
        <w:jc w:val="both"/>
        <w:rPr>
          <w:lang w:val="pt-BR"/>
        </w:rPr>
      </w:pPr>
    </w:p>
    <w:p w14:paraId="03F847D7" w14:textId="0F47C4E8" w:rsidR="00CA69C9" w:rsidRPr="00CA69C9" w:rsidRDefault="00750C52" w:rsidP="00CA69C9">
      <w:pPr>
        <w:pStyle w:val="Caption"/>
        <w:keepNext/>
        <w:rPr>
          <w:sz w:val="24"/>
          <w:szCs w:val="24"/>
        </w:rPr>
      </w:pPr>
      <w:r>
        <w:rPr>
          <w:sz w:val="24"/>
          <w:szCs w:val="24"/>
        </w:rPr>
        <w:lastRenderedPageBreak/>
        <w:t>Quadro</w:t>
      </w:r>
      <w:r w:rsidR="00CA69C9" w:rsidRPr="00CA69C9">
        <w:rPr>
          <w:sz w:val="24"/>
          <w:szCs w:val="24"/>
        </w:rPr>
        <w:t xml:space="preserve"> </w:t>
      </w:r>
      <w:r w:rsidR="00CA69C9" w:rsidRPr="00CA69C9">
        <w:rPr>
          <w:sz w:val="24"/>
          <w:szCs w:val="24"/>
        </w:rPr>
        <w:fldChar w:fldCharType="begin"/>
      </w:r>
      <w:r w:rsidR="00CA69C9" w:rsidRPr="00CA69C9">
        <w:rPr>
          <w:sz w:val="24"/>
          <w:szCs w:val="24"/>
        </w:rPr>
        <w:instrText xml:space="preserve"> SEQ Tabela \* ARABIC </w:instrText>
      </w:r>
      <w:r w:rsidR="00CA69C9" w:rsidRPr="00CA69C9">
        <w:rPr>
          <w:sz w:val="24"/>
          <w:szCs w:val="24"/>
        </w:rPr>
        <w:fldChar w:fldCharType="separate"/>
      </w:r>
      <w:r w:rsidR="004564F7">
        <w:rPr>
          <w:noProof/>
          <w:sz w:val="24"/>
          <w:szCs w:val="24"/>
        </w:rPr>
        <w:t>15</w:t>
      </w:r>
      <w:r w:rsidR="00CA69C9" w:rsidRPr="00CA69C9">
        <w:rPr>
          <w:sz w:val="24"/>
          <w:szCs w:val="24"/>
        </w:rPr>
        <w:fldChar w:fldCharType="end"/>
      </w:r>
      <w:r w:rsidR="00CA69C9" w:rsidRPr="00CA69C9">
        <w:rPr>
          <w:sz w:val="24"/>
          <w:szCs w:val="24"/>
        </w:rPr>
        <w:t xml:space="preserve"> - </w:t>
      </w:r>
      <w:r w:rsidR="00CA69C9" w:rsidRPr="00A024E8">
        <w:rPr>
          <w:i/>
          <w:sz w:val="24"/>
          <w:szCs w:val="24"/>
        </w:rPr>
        <w:t>F-</w:t>
      </w:r>
      <w:proofErr w:type="spellStart"/>
      <w:r w:rsidR="00CA69C9" w:rsidRPr="00A024E8">
        <w:rPr>
          <w:i/>
          <w:sz w:val="24"/>
          <w:szCs w:val="24"/>
        </w:rPr>
        <w:t>measure</w:t>
      </w:r>
      <w:proofErr w:type="spellEnd"/>
      <w:r w:rsidR="00CA69C9" w:rsidRPr="00CA69C9">
        <w:rPr>
          <w:sz w:val="24"/>
          <w:szCs w:val="24"/>
        </w:rPr>
        <w:t xml:space="preserve"> por classe</w:t>
      </w:r>
      <w:r w:rsidR="002C620D">
        <w:rPr>
          <w:sz w:val="24"/>
          <w:szCs w:val="24"/>
        </w:rPr>
        <w:t xml:space="preserve"> no </w:t>
      </w:r>
      <w:proofErr w:type="spellStart"/>
      <w:r w:rsidR="002C620D">
        <w:rPr>
          <w:sz w:val="24"/>
          <w:szCs w:val="24"/>
        </w:rPr>
        <w:t>LibSVM</w:t>
      </w:r>
      <w:proofErr w:type="spellEnd"/>
    </w:p>
    <w:tbl>
      <w:tblPr>
        <w:tblStyle w:val="TableGrid"/>
        <w:tblW w:w="0" w:type="auto"/>
        <w:tblLook w:val="04A0" w:firstRow="1" w:lastRow="0" w:firstColumn="1" w:lastColumn="0" w:noHBand="0" w:noVBand="1"/>
      </w:tblPr>
      <w:tblGrid>
        <w:gridCol w:w="4531"/>
        <w:gridCol w:w="4531"/>
      </w:tblGrid>
      <w:tr w:rsidR="00CA69C9" w14:paraId="251D61DE" w14:textId="77777777" w:rsidTr="00CA69C9">
        <w:tc>
          <w:tcPr>
            <w:tcW w:w="4531" w:type="dxa"/>
          </w:tcPr>
          <w:p w14:paraId="66E8BB60" w14:textId="77777777" w:rsidR="00CA69C9" w:rsidRDefault="00CA69C9" w:rsidP="00A37D71">
            <w:pPr>
              <w:spacing w:line="360" w:lineRule="auto"/>
              <w:jc w:val="both"/>
              <w:rPr>
                <w:lang w:val="pt-BR"/>
              </w:rPr>
            </w:pPr>
            <w:r>
              <w:rPr>
                <w:lang w:val="pt-BR"/>
              </w:rPr>
              <w:t>Classe</w:t>
            </w:r>
          </w:p>
        </w:tc>
        <w:tc>
          <w:tcPr>
            <w:tcW w:w="4531" w:type="dxa"/>
          </w:tcPr>
          <w:p w14:paraId="09693B87" w14:textId="77777777" w:rsidR="00CA69C9" w:rsidRPr="006042A0" w:rsidRDefault="00CA69C9" w:rsidP="00A37D71">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CA69C9" w14:paraId="10B92309" w14:textId="77777777" w:rsidTr="00CA69C9">
        <w:tc>
          <w:tcPr>
            <w:tcW w:w="4531" w:type="dxa"/>
          </w:tcPr>
          <w:p w14:paraId="7340417C" w14:textId="77777777" w:rsidR="00CA69C9" w:rsidRDefault="00CA69C9" w:rsidP="00A37D71">
            <w:pPr>
              <w:spacing w:line="360" w:lineRule="auto"/>
              <w:jc w:val="both"/>
              <w:rPr>
                <w:lang w:val="pt-BR"/>
              </w:rPr>
            </w:pPr>
            <w:proofErr w:type="spellStart"/>
            <w:r>
              <w:rPr>
                <w:lang w:val="pt-BR"/>
              </w:rPr>
              <w:t>Postiva</w:t>
            </w:r>
            <w:proofErr w:type="spellEnd"/>
          </w:p>
        </w:tc>
        <w:tc>
          <w:tcPr>
            <w:tcW w:w="4531" w:type="dxa"/>
          </w:tcPr>
          <w:p w14:paraId="031D28F6" w14:textId="522B4DD3" w:rsidR="00CA69C9" w:rsidRDefault="00CA69C9" w:rsidP="00A37D71">
            <w:pPr>
              <w:spacing w:line="360" w:lineRule="auto"/>
              <w:jc w:val="both"/>
              <w:rPr>
                <w:lang w:val="pt-BR"/>
              </w:rPr>
            </w:pPr>
            <w:r>
              <w:rPr>
                <w:lang w:val="pt-BR"/>
              </w:rPr>
              <w:t>5</w:t>
            </w:r>
            <w:r w:rsidR="00FE21BD">
              <w:rPr>
                <w:lang w:val="pt-BR"/>
              </w:rPr>
              <w:t>2</w:t>
            </w:r>
            <w:r w:rsidR="004C0517">
              <w:rPr>
                <w:lang w:val="pt-BR"/>
              </w:rPr>
              <w:t>,</w:t>
            </w:r>
            <w:r w:rsidR="00FE21BD">
              <w:rPr>
                <w:lang w:val="pt-BR"/>
              </w:rPr>
              <w:t>5</w:t>
            </w:r>
            <w:r>
              <w:rPr>
                <w:lang w:val="pt-BR"/>
              </w:rPr>
              <w:t>0</w:t>
            </w:r>
          </w:p>
        </w:tc>
      </w:tr>
      <w:tr w:rsidR="00CA69C9" w14:paraId="23388BB2" w14:textId="77777777" w:rsidTr="00CA69C9">
        <w:tc>
          <w:tcPr>
            <w:tcW w:w="4531" w:type="dxa"/>
          </w:tcPr>
          <w:p w14:paraId="2981D68E" w14:textId="77777777" w:rsidR="00CA69C9" w:rsidRDefault="00CA69C9" w:rsidP="00A37D71">
            <w:pPr>
              <w:spacing w:line="360" w:lineRule="auto"/>
              <w:jc w:val="both"/>
              <w:rPr>
                <w:lang w:val="pt-BR"/>
              </w:rPr>
            </w:pPr>
            <w:r>
              <w:rPr>
                <w:lang w:val="pt-BR"/>
              </w:rPr>
              <w:t>Negativa</w:t>
            </w:r>
          </w:p>
        </w:tc>
        <w:tc>
          <w:tcPr>
            <w:tcW w:w="4531" w:type="dxa"/>
          </w:tcPr>
          <w:p w14:paraId="7510DE99" w14:textId="05F4FDA9" w:rsidR="00CA69C9" w:rsidRDefault="00CA69C9" w:rsidP="00A37D71">
            <w:pPr>
              <w:spacing w:line="360" w:lineRule="auto"/>
              <w:jc w:val="both"/>
              <w:rPr>
                <w:lang w:val="pt-BR"/>
              </w:rPr>
            </w:pPr>
            <w:r>
              <w:rPr>
                <w:lang w:val="pt-BR"/>
              </w:rPr>
              <w:t>6</w:t>
            </w:r>
            <w:r w:rsidR="00FE21BD">
              <w:rPr>
                <w:lang w:val="pt-BR"/>
              </w:rPr>
              <w:t>3</w:t>
            </w:r>
            <w:r w:rsidR="004C0517">
              <w:rPr>
                <w:lang w:val="pt-BR"/>
              </w:rPr>
              <w:t>,</w:t>
            </w:r>
            <w:r w:rsidR="0056601C">
              <w:rPr>
                <w:lang w:val="pt-BR"/>
              </w:rPr>
              <w:t>3</w:t>
            </w:r>
            <w:r>
              <w:rPr>
                <w:lang w:val="pt-BR"/>
              </w:rPr>
              <w:t>0</w:t>
            </w:r>
          </w:p>
        </w:tc>
      </w:tr>
      <w:tr w:rsidR="00CA69C9" w14:paraId="7E7CBA84" w14:textId="77777777" w:rsidTr="00CA69C9">
        <w:tc>
          <w:tcPr>
            <w:tcW w:w="4531" w:type="dxa"/>
          </w:tcPr>
          <w:p w14:paraId="4B53E5BC" w14:textId="77777777" w:rsidR="00CA69C9" w:rsidRDefault="00CA69C9" w:rsidP="00A37D71">
            <w:pPr>
              <w:spacing w:line="360" w:lineRule="auto"/>
              <w:jc w:val="both"/>
              <w:rPr>
                <w:lang w:val="pt-BR"/>
              </w:rPr>
            </w:pPr>
            <w:r>
              <w:rPr>
                <w:lang w:val="pt-BR"/>
              </w:rPr>
              <w:t>Total</w:t>
            </w:r>
          </w:p>
        </w:tc>
        <w:tc>
          <w:tcPr>
            <w:tcW w:w="4531" w:type="dxa"/>
          </w:tcPr>
          <w:p w14:paraId="6CA12E5E" w14:textId="6C8D299A" w:rsidR="00CA69C9" w:rsidRDefault="00CA69C9" w:rsidP="00A37D71">
            <w:pPr>
              <w:spacing w:line="360" w:lineRule="auto"/>
              <w:jc w:val="both"/>
              <w:rPr>
                <w:lang w:val="pt-BR"/>
              </w:rPr>
            </w:pPr>
            <w:r w:rsidRPr="009F63AF">
              <w:rPr>
                <w:lang w:val="pt-BR"/>
              </w:rPr>
              <w:t>5</w:t>
            </w:r>
            <w:r w:rsidR="00FE21BD">
              <w:rPr>
                <w:lang w:val="pt-BR"/>
              </w:rPr>
              <w:t>7</w:t>
            </w:r>
            <w:r w:rsidR="004C0517">
              <w:rPr>
                <w:lang w:val="pt-BR"/>
              </w:rPr>
              <w:t>,</w:t>
            </w:r>
            <w:r w:rsidR="00FE21BD">
              <w:rPr>
                <w:lang w:val="pt-BR"/>
              </w:rPr>
              <w:t>7</w:t>
            </w:r>
            <w:r>
              <w:rPr>
                <w:lang w:val="pt-BR"/>
              </w:rPr>
              <w:t>0</w:t>
            </w:r>
          </w:p>
        </w:tc>
      </w:tr>
    </w:tbl>
    <w:p w14:paraId="120C493A" w14:textId="77777777" w:rsidR="00FE7A6A" w:rsidRDefault="00FE7A6A" w:rsidP="00AD1C12">
      <w:pPr>
        <w:spacing w:line="360" w:lineRule="auto"/>
        <w:ind w:firstLine="851"/>
        <w:jc w:val="both"/>
        <w:rPr>
          <w:lang w:val="pt-BR"/>
        </w:rPr>
      </w:pPr>
    </w:p>
    <w:p w14:paraId="7C61DF81" w14:textId="30FCA9D1" w:rsidR="003812EB" w:rsidRPr="003D61CA" w:rsidRDefault="00614B81" w:rsidP="000F3094">
      <w:pPr>
        <w:spacing w:line="360" w:lineRule="auto"/>
        <w:ind w:firstLine="709"/>
        <w:jc w:val="both"/>
        <w:rPr>
          <w:lang w:val="pt-BR"/>
        </w:rPr>
      </w:pPr>
      <w:r>
        <w:rPr>
          <w:lang w:val="pt-BR"/>
        </w:rPr>
        <w:t xml:space="preserve">O estudo de Yang et al. (2017) não classifica músicas em classes de polaridade, mas sim em classes mais específicas de sentimentos. Enquanto o melhor resultado encontrado pelos autores foi o de </w:t>
      </w:r>
      <w:r w:rsidRPr="00DA6CF6">
        <w:rPr>
          <w:i/>
          <w:lang w:val="pt-BR"/>
        </w:rPr>
        <w:t>F-</w:t>
      </w:r>
      <w:proofErr w:type="spellStart"/>
      <w:r w:rsidRPr="00DA6CF6">
        <w:rPr>
          <w:i/>
          <w:lang w:val="pt-BR"/>
        </w:rPr>
        <w:t>measure</w:t>
      </w:r>
      <w:proofErr w:type="spellEnd"/>
      <w:r>
        <w:rPr>
          <w:lang w:val="pt-BR"/>
        </w:rPr>
        <w:t xml:space="preserve"> 81</w:t>
      </w:r>
      <w:r w:rsidR="004C0517">
        <w:rPr>
          <w:lang w:val="pt-BR"/>
        </w:rPr>
        <w:t>,</w:t>
      </w:r>
      <w:r>
        <w:rPr>
          <w:lang w:val="pt-BR"/>
        </w:rPr>
        <w:t xml:space="preserve">06 para a classe “Drama”, nosso melhor resultado com o </w:t>
      </w:r>
      <w:proofErr w:type="spellStart"/>
      <w:r w:rsidR="00872CC1">
        <w:rPr>
          <w:lang w:val="pt-BR"/>
        </w:rPr>
        <w:t>L</w:t>
      </w:r>
      <w:r>
        <w:rPr>
          <w:lang w:val="pt-BR"/>
        </w:rPr>
        <w:t>ibSVM</w:t>
      </w:r>
      <w:proofErr w:type="spellEnd"/>
      <w:r>
        <w:rPr>
          <w:lang w:val="pt-BR"/>
        </w:rPr>
        <w:t xml:space="preserve"> foi o de 6</w:t>
      </w:r>
      <w:r w:rsidR="006E69B0">
        <w:rPr>
          <w:lang w:val="pt-BR"/>
        </w:rPr>
        <w:t>3</w:t>
      </w:r>
      <w:r w:rsidR="004C0517">
        <w:rPr>
          <w:lang w:val="pt-BR"/>
        </w:rPr>
        <w:t>,</w:t>
      </w:r>
      <w:r w:rsidR="0056601C">
        <w:rPr>
          <w:lang w:val="pt-BR"/>
        </w:rPr>
        <w:t>30</w:t>
      </w:r>
      <w:r>
        <w:rPr>
          <w:lang w:val="pt-BR"/>
        </w:rPr>
        <w:t xml:space="preserve"> para a classe “Negativa”.</w:t>
      </w:r>
    </w:p>
    <w:p w14:paraId="51C842DC" w14:textId="5056301D" w:rsidR="000135C6" w:rsidRPr="003D61CA" w:rsidRDefault="003838BC" w:rsidP="000F3094">
      <w:pPr>
        <w:spacing w:line="360" w:lineRule="auto"/>
        <w:ind w:firstLine="709"/>
        <w:jc w:val="both"/>
        <w:rPr>
          <w:lang w:val="pt-BR"/>
        </w:rPr>
      </w:pPr>
      <w:r w:rsidRPr="00A335BE">
        <w:rPr>
          <w:lang w:val="pt-BR"/>
        </w:rPr>
        <w:t>Os resultados</w:t>
      </w:r>
      <w:r w:rsidR="00AD1C12">
        <w:rPr>
          <w:lang w:val="pt-BR"/>
        </w:rPr>
        <w:t xml:space="preserve"> encontrados com o </w:t>
      </w:r>
      <w:proofErr w:type="spellStart"/>
      <w:r w:rsidR="00872CC1">
        <w:rPr>
          <w:lang w:val="pt-BR"/>
        </w:rPr>
        <w:t>L</w:t>
      </w:r>
      <w:r w:rsidR="00AD1C12">
        <w:rPr>
          <w:lang w:val="pt-BR"/>
        </w:rPr>
        <w:t>ibSVM</w:t>
      </w:r>
      <w:proofErr w:type="spellEnd"/>
      <w:r w:rsidRPr="00A335BE">
        <w:rPr>
          <w:lang w:val="pt-BR"/>
        </w:rPr>
        <w:t xml:space="preserve"> nos levam a </w:t>
      </w:r>
      <w:r w:rsidR="00AD1C12">
        <w:rPr>
          <w:lang w:val="pt-BR"/>
        </w:rPr>
        <w:t>acreditar</w:t>
      </w:r>
      <w:r w:rsidRPr="00A335BE">
        <w:rPr>
          <w:lang w:val="pt-BR"/>
        </w:rPr>
        <w:t xml:space="preserve"> que as músicas que foram previamente classificadas como negativas são mais fáceis de se classificar do que as letras que tem a classificaç</w:t>
      </w:r>
      <w:r w:rsidR="00AA48A8" w:rsidRPr="00A335BE">
        <w:rPr>
          <w:lang w:val="pt-BR"/>
        </w:rPr>
        <w:t>ão positiva</w:t>
      </w:r>
      <w:r w:rsidR="00891FA9">
        <w:rPr>
          <w:lang w:val="pt-BR"/>
        </w:rPr>
        <w:t>.</w:t>
      </w:r>
      <w:r w:rsidR="00AA48A8" w:rsidRPr="00A335BE">
        <w:rPr>
          <w:lang w:val="pt-BR"/>
        </w:rPr>
        <w:t xml:space="preserve"> </w:t>
      </w:r>
      <w:r w:rsidR="00891FA9">
        <w:rPr>
          <w:lang w:val="pt-BR"/>
        </w:rPr>
        <w:t>P</w:t>
      </w:r>
      <w:r w:rsidR="00AA48A8" w:rsidRPr="00A335BE">
        <w:rPr>
          <w:lang w:val="pt-BR"/>
        </w:rPr>
        <w:t xml:space="preserve">odemos associar essa conclusão com os resultados de </w:t>
      </w:r>
      <w:proofErr w:type="spellStart"/>
      <w:r w:rsidR="00AA48A8" w:rsidRPr="00A335BE">
        <w:rPr>
          <w:lang w:val="pt-BR"/>
        </w:rPr>
        <w:t>Furuya</w:t>
      </w:r>
      <w:proofErr w:type="spellEnd"/>
      <w:r w:rsidR="00AA48A8" w:rsidRPr="00A335BE">
        <w:rPr>
          <w:lang w:val="pt-BR"/>
        </w:rPr>
        <w:t xml:space="preserve"> et al. </w:t>
      </w:r>
      <w:r w:rsidR="00AA48A8" w:rsidRPr="003D61CA">
        <w:rPr>
          <w:lang w:val="pt-BR"/>
        </w:rPr>
        <w:t>(2015), que indicam que músicas em classes que representam “raiva” e “medo” são as mais fáceis de classificar.</w:t>
      </w:r>
    </w:p>
    <w:p w14:paraId="0AB9DA73" w14:textId="77777777" w:rsidR="00DC378C" w:rsidRPr="003D61CA" w:rsidRDefault="00DC378C" w:rsidP="004C47FA">
      <w:pPr>
        <w:spacing w:line="360" w:lineRule="auto"/>
        <w:jc w:val="both"/>
        <w:rPr>
          <w:lang w:val="pt-BR"/>
        </w:rPr>
      </w:pPr>
    </w:p>
    <w:p w14:paraId="16FE302B" w14:textId="77777777" w:rsidR="00DC378C" w:rsidRDefault="00DC378C" w:rsidP="004C47FA">
      <w:pPr>
        <w:spacing w:line="360" w:lineRule="auto"/>
        <w:jc w:val="both"/>
        <w:rPr>
          <w:b/>
          <w:lang w:val="pt-BR"/>
        </w:rPr>
      </w:pPr>
      <w:r w:rsidRPr="003D61CA">
        <w:rPr>
          <w:lang w:val="pt-BR"/>
        </w:rPr>
        <w:t xml:space="preserve">4.2    </w:t>
      </w:r>
      <w:r w:rsidR="00FD14EB" w:rsidRPr="003D61CA">
        <w:rPr>
          <w:b/>
          <w:lang w:val="pt-BR"/>
        </w:rPr>
        <w:t xml:space="preserve">Resultados com </w:t>
      </w:r>
      <w:r w:rsidR="002A1C16">
        <w:rPr>
          <w:b/>
          <w:lang w:val="pt-BR"/>
        </w:rPr>
        <w:t>SMO</w:t>
      </w:r>
    </w:p>
    <w:p w14:paraId="308A928D" w14:textId="68B71F3A" w:rsidR="0065099A" w:rsidRDefault="0065099A" w:rsidP="00022506">
      <w:pPr>
        <w:spacing w:line="360" w:lineRule="auto"/>
        <w:ind w:firstLine="709"/>
        <w:jc w:val="both"/>
        <w:rPr>
          <w:lang w:val="pt-BR"/>
        </w:rPr>
      </w:pPr>
      <w:r w:rsidRPr="0065099A">
        <w:rPr>
          <w:lang w:val="pt-BR"/>
        </w:rPr>
        <w:t xml:space="preserve">Com a implementação do </w:t>
      </w:r>
      <w:proofErr w:type="spellStart"/>
      <w:r w:rsidRPr="00872CC1">
        <w:rPr>
          <w:i/>
          <w:lang w:val="pt-BR"/>
        </w:rPr>
        <w:t>Sequential</w:t>
      </w:r>
      <w:proofErr w:type="spellEnd"/>
      <w:r w:rsidRPr="00872CC1">
        <w:rPr>
          <w:i/>
          <w:lang w:val="pt-BR"/>
        </w:rPr>
        <w:t xml:space="preserve"> </w:t>
      </w:r>
      <w:proofErr w:type="spellStart"/>
      <w:r w:rsidRPr="00872CC1">
        <w:rPr>
          <w:i/>
          <w:lang w:val="pt-BR"/>
        </w:rPr>
        <w:t>minimal</w:t>
      </w:r>
      <w:proofErr w:type="spellEnd"/>
      <w:r w:rsidRPr="00872CC1">
        <w:rPr>
          <w:i/>
          <w:lang w:val="pt-BR"/>
        </w:rPr>
        <w:t xml:space="preserve"> </w:t>
      </w:r>
      <w:proofErr w:type="spellStart"/>
      <w:r w:rsidRPr="00872CC1">
        <w:rPr>
          <w:i/>
          <w:lang w:val="pt-BR"/>
        </w:rPr>
        <w:t>optimization</w:t>
      </w:r>
      <w:proofErr w:type="spellEnd"/>
      <w:r w:rsidRPr="0065099A">
        <w:rPr>
          <w:lang w:val="pt-BR"/>
        </w:rPr>
        <w:t xml:space="preserve"> (SMO) disponível na ferramenta </w:t>
      </w:r>
      <w:proofErr w:type="spellStart"/>
      <w:r w:rsidRPr="0065099A">
        <w:rPr>
          <w:lang w:val="pt-BR"/>
        </w:rPr>
        <w:t>Weka</w:t>
      </w:r>
      <w:proofErr w:type="spellEnd"/>
      <w:r w:rsidRPr="0065099A">
        <w:rPr>
          <w:lang w:val="pt-BR"/>
        </w:rPr>
        <w:t xml:space="preserve">, obtivemos </w:t>
      </w:r>
      <w:r w:rsidR="0008089C">
        <w:rPr>
          <w:lang w:val="pt-BR"/>
        </w:rPr>
        <w:t>55,30</w:t>
      </w:r>
      <w:r w:rsidRPr="0065099A">
        <w:rPr>
          <w:lang w:val="pt-BR"/>
        </w:rPr>
        <w:t>% das instâncias do modelo corretamente classificadas. O melhor resultado apresentado foi em relação as classificações</w:t>
      </w:r>
      <w:r w:rsidR="00A024E8">
        <w:rPr>
          <w:lang w:val="pt-BR"/>
        </w:rPr>
        <w:t xml:space="preserve"> da classe</w:t>
      </w:r>
      <w:r w:rsidRPr="0065099A">
        <w:rPr>
          <w:lang w:val="pt-BR"/>
        </w:rPr>
        <w:t xml:space="preserve"> negativa. A matriz de confusão presente n</w:t>
      </w:r>
      <w:r w:rsidR="00CF5BA5">
        <w:rPr>
          <w:lang w:val="pt-BR"/>
        </w:rPr>
        <w:t>o</w:t>
      </w:r>
      <w:r w:rsidRPr="0065099A">
        <w:rPr>
          <w:lang w:val="pt-BR"/>
        </w:rPr>
        <w:t xml:space="preserve"> </w:t>
      </w:r>
      <w:r w:rsidR="00750C52">
        <w:rPr>
          <w:lang w:val="pt-BR"/>
        </w:rPr>
        <w:t>Quadro</w:t>
      </w:r>
      <w:r w:rsidRPr="0065099A">
        <w:rPr>
          <w:lang w:val="pt-BR"/>
        </w:rPr>
        <w:t xml:space="preserve"> 16 nos mostra que 1</w:t>
      </w:r>
      <w:r w:rsidR="00A024E8">
        <w:rPr>
          <w:lang w:val="pt-BR"/>
        </w:rPr>
        <w:t>.</w:t>
      </w:r>
      <w:r w:rsidR="00635F37">
        <w:rPr>
          <w:lang w:val="pt-BR"/>
        </w:rPr>
        <w:t>342</w:t>
      </w:r>
      <w:r w:rsidRPr="0065099A">
        <w:rPr>
          <w:lang w:val="pt-BR"/>
        </w:rPr>
        <w:t xml:space="preserve"> músicas positivas foram corretamente classificadas e </w:t>
      </w:r>
      <w:r w:rsidR="0008089C">
        <w:rPr>
          <w:lang w:val="pt-BR"/>
        </w:rPr>
        <w:t>1.158</w:t>
      </w:r>
      <w:r w:rsidRPr="0065099A">
        <w:rPr>
          <w:lang w:val="pt-BR"/>
        </w:rPr>
        <w:t xml:space="preserve"> músicas </w:t>
      </w:r>
      <w:r w:rsidR="00745470">
        <w:rPr>
          <w:lang w:val="pt-BR"/>
        </w:rPr>
        <w:t>foram</w:t>
      </w:r>
      <w:r w:rsidRPr="0065099A">
        <w:rPr>
          <w:lang w:val="pt-BR"/>
        </w:rPr>
        <w:t xml:space="preserve"> incorretamente classificadas como </w:t>
      </w:r>
      <w:r w:rsidR="00745470">
        <w:rPr>
          <w:lang w:val="pt-BR"/>
        </w:rPr>
        <w:t>negativas</w:t>
      </w:r>
      <w:r w:rsidRPr="0065099A">
        <w:rPr>
          <w:lang w:val="pt-BR"/>
        </w:rPr>
        <w:t xml:space="preserve">. Por sua vez, </w:t>
      </w:r>
      <w:r w:rsidR="0008089C">
        <w:rPr>
          <w:lang w:val="pt-BR"/>
        </w:rPr>
        <w:t>1.077</w:t>
      </w:r>
      <w:r w:rsidRPr="0065099A">
        <w:rPr>
          <w:lang w:val="pt-BR"/>
        </w:rPr>
        <w:t xml:space="preserve"> músicas foram incorretamente classificadas como </w:t>
      </w:r>
      <w:r w:rsidR="00745470">
        <w:rPr>
          <w:lang w:val="pt-BR"/>
        </w:rPr>
        <w:t>positivas</w:t>
      </w:r>
      <w:r w:rsidRPr="0065099A">
        <w:rPr>
          <w:lang w:val="pt-BR"/>
        </w:rPr>
        <w:t xml:space="preserve"> e 1</w:t>
      </w:r>
      <w:r w:rsidR="00A024E8">
        <w:rPr>
          <w:lang w:val="pt-BR"/>
        </w:rPr>
        <w:t>.</w:t>
      </w:r>
      <w:r w:rsidR="0008089C">
        <w:rPr>
          <w:lang w:val="pt-BR"/>
        </w:rPr>
        <w:t>423</w:t>
      </w:r>
      <w:r w:rsidRPr="0065099A">
        <w:rPr>
          <w:lang w:val="pt-BR"/>
        </w:rPr>
        <w:t xml:space="preserve"> músicas foram corretamente classificadas como </w:t>
      </w:r>
      <w:r w:rsidR="00745470">
        <w:rPr>
          <w:lang w:val="pt-BR"/>
        </w:rPr>
        <w:t>negativas</w:t>
      </w:r>
      <w:r w:rsidRPr="0065099A">
        <w:rPr>
          <w:lang w:val="pt-BR"/>
        </w:rPr>
        <w:t>.</w:t>
      </w:r>
    </w:p>
    <w:p w14:paraId="4F24F626" w14:textId="77777777" w:rsidR="0065099A" w:rsidRDefault="0065099A" w:rsidP="004C47FA">
      <w:pPr>
        <w:spacing w:line="360" w:lineRule="auto"/>
        <w:jc w:val="both"/>
        <w:rPr>
          <w:lang w:val="pt-BR"/>
        </w:rPr>
      </w:pPr>
    </w:p>
    <w:p w14:paraId="58040238" w14:textId="0639452D" w:rsidR="000433E4" w:rsidRPr="000433E4" w:rsidRDefault="00750C52" w:rsidP="000433E4">
      <w:pPr>
        <w:pStyle w:val="Caption"/>
        <w:keepNext/>
        <w:rPr>
          <w:sz w:val="24"/>
          <w:szCs w:val="24"/>
        </w:rPr>
      </w:pPr>
      <w:r>
        <w:rPr>
          <w:sz w:val="24"/>
          <w:szCs w:val="24"/>
        </w:rPr>
        <w:t>Quadro</w:t>
      </w:r>
      <w:r w:rsidR="000433E4" w:rsidRPr="000433E4">
        <w:rPr>
          <w:sz w:val="24"/>
          <w:szCs w:val="24"/>
        </w:rPr>
        <w:t xml:space="preserve"> </w:t>
      </w:r>
      <w:r w:rsidR="000433E4" w:rsidRPr="000433E4">
        <w:rPr>
          <w:sz w:val="24"/>
          <w:szCs w:val="24"/>
        </w:rPr>
        <w:fldChar w:fldCharType="begin"/>
      </w:r>
      <w:r w:rsidR="000433E4" w:rsidRPr="000433E4">
        <w:rPr>
          <w:sz w:val="24"/>
          <w:szCs w:val="24"/>
        </w:rPr>
        <w:instrText xml:space="preserve"> SEQ Tabela \* ARABIC </w:instrText>
      </w:r>
      <w:r w:rsidR="000433E4" w:rsidRPr="000433E4">
        <w:rPr>
          <w:sz w:val="24"/>
          <w:szCs w:val="24"/>
        </w:rPr>
        <w:fldChar w:fldCharType="separate"/>
      </w:r>
      <w:r w:rsidR="004564F7">
        <w:rPr>
          <w:noProof/>
          <w:sz w:val="24"/>
          <w:szCs w:val="24"/>
        </w:rPr>
        <w:t>16</w:t>
      </w:r>
      <w:r w:rsidR="000433E4" w:rsidRPr="000433E4">
        <w:rPr>
          <w:sz w:val="24"/>
          <w:szCs w:val="24"/>
        </w:rPr>
        <w:fldChar w:fldCharType="end"/>
      </w:r>
      <w:r w:rsidR="000433E4" w:rsidRPr="000433E4">
        <w:rPr>
          <w:sz w:val="24"/>
          <w:szCs w:val="24"/>
        </w:rPr>
        <w:t xml:space="preserve"> - Matriz de confusão do SMO</w:t>
      </w:r>
    </w:p>
    <w:tbl>
      <w:tblPr>
        <w:tblStyle w:val="TableGrid"/>
        <w:tblW w:w="0" w:type="auto"/>
        <w:tblLook w:val="04A0" w:firstRow="1" w:lastRow="0" w:firstColumn="1" w:lastColumn="0" w:noHBand="0" w:noVBand="1"/>
      </w:tblPr>
      <w:tblGrid>
        <w:gridCol w:w="3020"/>
        <w:gridCol w:w="3021"/>
        <w:gridCol w:w="3021"/>
      </w:tblGrid>
      <w:tr w:rsidR="000433E4" w14:paraId="0BBB6270" w14:textId="77777777" w:rsidTr="000433E4">
        <w:tc>
          <w:tcPr>
            <w:tcW w:w="3020" w:type="dxa"/>
          </w:tcPr>
          <w:p w14:paraId="2CD60632" w14:textId="77777777" w:rsidR="000433E4" w:rsidRDefault="000433E4" w:rsidP="004C47FA">
            <w:pPr>
              <w:spacing w:line="360" w:lineRule="auto"/>
              <w:jc w:val="both"/>
              <w:rPr>
                <w:lang w:val="pt-BR"/>
              </w:rPr>
            </w:pPr>
            <w:r>
              <w:rPr>
                <w:lang w:val="pt-BR"/>
              </w:rPr>
              <w:t>Classe correta</w:t>
            </w:r>
          </w:p>
        </w:tc>
        <w:tc>
          <w:tcPr>
            <w:tcW w:w="3021" w:type="dxa"/>
          </w:tcPr>
          <w:p w14:paraId="29B87C90" w14:textId="77777777" w:rsidR="000433E4" w:rsidRDefault="000433E4" w:rsidP="004C47FA">
            <w:pPr>
              <w:spacing w:line="360" w:lineRule="auto"/>
              <w:jc w:val="both"/>
              <w:rPr>
                <w:lang w:val="pt-BR"/>
              </w:rPr>
            </w:pPr>
            <w:r>
              <w:rPr>
                <w:lang w:val="pt-BR"/>
              </w:rPr>
              <w:t>Positiva</w:t>
            </w:r>
          </w:p>
        </w:tc>
        <w:tc>
          <w:tcPr>
            <w:tcW w:w="3021" w:type="dxa"/>
          </w:tcPr>
          <w:p w14:paraId="258F7655" w14:textId="77777777" w:rsidR="000433E4" w:rsidRDefault="000433E4" w:rsidP="004C47FA">
            <w:pPr>
              <w:spacing w:line="360" w:lineRule="auto"/>
              <w:jc w:val="both"/>
              <w:rPr>
                <w:lang w:val="pt-BR"/>
              </w:rPr>
            </w:pPr>
            <w:r>
              <w:rPr>
                <w:lang w:val="pt-BR"/>
              </w:rPr>
              <w:t>Negativa</w:t>
            </w:r>
          </w:p>
        </w:tc>
      </w:tr>
      <w:tr w:rsidR="000433E4" w14:paraId="02075AE3" w14:textId="77777777" w:rsidTr="000433E4">
        <w:tc>
          <w:tcPr>
            <w:tcW w:w="3020" w:type="dxa"/>
          </w:tcPr>
          <w:p w14:paraId="2EBC2813" w14:textId="77777777" w:rsidR="000433E4" w:rsidRDefault="000433E4" w:rsidP="004C47FA">
            <w:pPr>
              <w:spacing w:line="360" w:lineRule="auto"/>
              <w:jc w:val="both"/>
              <w:rPr>
                <w:lang w:val="pt-BR"/>
              </w:rPr>
            </w:pPr>
            <w:r>
              <w:rPr>
                <w:lang w:val="pt-BR"/>
              </w:rPr>
              <w:t>Positiva</w:t>
            </w:r>
          </w:p>
        </w:tc>
        <w:tc>
          <w:tcPr>
            <w:tcW w:w="3021" w:type="dxa"/>
          </w:tcPr>
          <w:p w14:paraId="035A1C06" w14:textId="48D638D9" w:rsidR="000433E4" w:rsidRDefault="000433E4" w:rsidP="004C47FA">
            <w:pPr>
              <w:spacing w:line="360" w:lineRule="auto"/>
              <w:jc w:val="both"/>
              <w:rPr>
                <w:lang w:val="pt-BR"/>
              </w:rPr>
            </w:pPr>
            <w:r>
              <w:rPr>
                <w:lang w:val="pt-BR"/>
              </w:rPr>
              <w:t>1</w:t>
            </w:r>
            <w:r w:rsidR="00C76A24">
              <w:rPr>
                <w:lang w:val="pt-BR"/>
              </w:rPr>
              <w:t>.</w:t>
            </w:r>
            <w:r w:rsidR="0008089C">
              <w:rPr>
                <w:lang w:val="pt-BR"/>
              </w:rPr>
              <w:t>342</w:t>
            </w:r>
          </w:p>
        </w:tc>
        <w:tc>
          <w:tcPr>
            <w:tcW w:w="3021" w:type="dxa"/>
          </w:tcPr>
          <w:p w14:paraId="32F1D1B8" w14:textId="05794A4B" w:rsidR="000433E4" w:rsidRDefault="0008089C" w:rsidP="004C47FA">
            <w:pPr>
              <w:spacing w:line="360" w:lineRule="auto"/>
              <w:jc w:val="both"/>
              <w:rPr>
                <w:lang w:val="pt-BR"/>
              </w:rPr>
            </w:pPr>
            <w:r>
              <w:rPr>
                <w:lang w:val="pt-BR"/>
              </w:rPr>
              <w:t>1.158</w:t>
            </w:r>
          </w:p>
        </w:tc>
      </w:tr>
      <w:tr w:rsidR="000433E4" w14:paraId="2049DDC6" w14:textId="77777777" w:rsidTr="000433E4">
        <w:tc>
          <w:tcPr>
            <w:tcW w:w="3020" w:type="dxa"/>
          </w:tcPr>
          <w:p w14:paraId="6F365E2D" w14:textId="77777777" w:rsidR="000433E4" w:rsidRDefault="000433E4" w:rsidP="004C47FA">
            <w:pPr>
              <w:spacing w:line="360" w:lineRule="auto"/>
              <w:jc w:val="both"/>
              <w:rPr>
                <w:lang w:val="pt-BR"/>
              </w:rPr>
            </w:pPr>
            <w:r>
              <w:rPr>
                <w:lang w:val="pt-BR"/>
              </w:rPr>
              <w:t>Negativa</w:t>
            </w:r>
          </w:p>
        </w:tc>
        <w:tc>
          <w:tcPr>
            <w:tcW w:w="3021" w:type="dxa"/>
          </w:tcPr>
          <w:p w14:paraId="13C7C888" w14:textId="544D8F6E" w:rsidR="000433E4" w:rsidRDefault="0008089C" w:rsidP="004C47FA">
            <w:pPr>
              <w:spacing w:line="360" w:lineRule="auto"/>
              <w:jc w:val="both"/>
              <w:rPr>
                <w:lang w:val="pt-BR"/>
              </w:rPr>
            </w:pPr>
            <w:r>
              <w:rPr>
                <w:lang w:val="pt-BR"/>
              </w:rPr>
              <w:t>1.077</w:t>
            </w:r>
          </w:p>
        </w:tc>
        <w:tc>
          <w:tcPr>
            <w:tcW w:w="3021" w:type="dxa"/>
          </w:tcPr>
          <w:p w14:paraId="7264CE43" w14:textId="5255AC11" w:rsidR="000433E4" w:rsidRDefault="000433E4" w:rsidP="004C47FA">
            <w:pPr>
              <w:spacing w:line="360" w:lineRule="auto"/>
              <w:jc w:val="both"/>
              <w:rPr>
                <w:lang w:val="pt-BR"/>
              </w:rPr>
            </w:pPr>
            <w:r>
              <w:rPr>
                <w:lang w:val="pt-BR"/>
              </w:rPr>
              <w:t>1</w:t>
            </w:r>
            <w:r w:rsidR="00C76A24">
              <w:rPr>
                <w:lang w:val="pt-BR"/>
              </w:rPr>
              <w:t>.</w:t>
            </w:r>
            <w:r w:rsidR="0008089C">
              <w:rPr>
                <w:lang w:val="pt-BR"/>
              </w:rPr>
              <w:t>423</w:t>
            </w:r>
          </w:p>
        </w:tc>
      </w:tr>
    </w:tbl>
    <w:p w14:paraId="4CCDAB1A" w14:textId="72AA0C4D" w:rsidR="000433E4" w:rsidRDefault="000433E4" w:rsidP="000433E4">
      <w:pPr>
        <w:spacing w:line="360" w:lineRule="auto"/>
        <w:jc w:val="both"/>
        <w:rPr>
          <w:lang w:val="pt-BR"/>
        </w:rPr>
      </w:pPr>
    </w:p>
    <w:p w14:paraId="0929EACD" w14:textId="337A49E8" w:rsidR="0065099A" w:rsidRDefault="0065099A" w:rsidP="00022506">
      <w:pPr>
        <w:spacing w:line="360" w:lineRule="auto"/>
        <w:ind w:firstLine="709"/>
        <w:jc w:val="both"/>
        <w:rPr>
          <w:lang w:val="pt-BR"/>
        </w:rPr>
      </w:pPr>
      <w:r w:rsidRPr="0065099A">
        <w:rPr>
          <w:lang w:val="pt-BR"/>
        </w:rPr>
        <w:t>No estudo realizado por Howard e</w:t>
      </w:r>
      <w:r w:rsidR="00635F37">
        <w:rPr>
          <w:lang w:val="pt-BR"/>
        </w:rPr>
        <w:t>t</w:t>
      </w:r>
      <w:r w:rsidRPr="0065099A">
        <w:rPr>
          <w:lang w:val="pt-BR"/>
        </w:rPr>
        <w:t xml:space="preserve"> al</w:t>
      </w:r>
      <w:r w:rsidR="00635F37">
        <w:rPr>
          <w:lang w:val="pt-BR"/>
        </w:rPr>
        <w:t>.</w:t>
      </w:r>
      <w:r w:rsidRPr="0065099A">
        <w:rPr>
          <w:lang w:val="pt-BR"/>
        </w:rPr>
        <w:t xml:space="preserve"> (2011), os autores </w:t>
      </w:r>
      <w:r w:rsidR="00F07FE1">
        <w:rPr>
          <w:lang w:val="pt-BR"/>
        </w:rPr>
        <w:t>apresentam</w:t>
      </w:r>
      <w:r w:rsidRPr="0065099A">
        <w:rPr>
          <w:lang w:val="pt-BR"/>
        </w:rPr>
        <w:t xml:space="preserve"> uma classificação com acerto de 51% para músicas em português em classes de gênero musical. Aqui conseguimos um acerto de </w:t>
      </w:r>
      <w:r w:rsidR="00E55459">
        <w:rPr>
          <w:lang w:val="pt-BR"/>
        </w:rPr>
        <w:t>53</w:t>
      </w:r>
      <w:r w:rsidRPr="0065099A">
        <w:rPr>
          <w:lang w:val="pt-BR"/>
        </w:rPr>
        <w:t>,</w:t>
      </w:r>
      <w:r w:rsidR="00E55459">
        <w:rPr>
          <w:lang w:val="pt-BR"/>
        </w:rPr>
        <w:t>68</w:t>
      </w:r>
      <w:r w:rsidRPr="0065099A">
        <w:rPr>
          <w:lang w:val="pt-BR"/>
        </w:rPr>
        <w:t xml:space="preserve">% na classificação de músicas positivas e </w:t>
      </w:r>
      <w:r w:rsidR="00E55459">
        <w:rPr>
          <w:lang w:val="pt-BR"/>
        </w:rPr>
        <w:t>56,92</w:t>
      </w:r>
      <w:r w:rsidRPr="0065099A">
        <w:rPr>
          <w:lang w:val="pt-BR"/>
        </w:rPr>
        <w:t xml:space="preserve">% na classificação de músicas negativas. </w:t>
      </w:r>
    </w:p>
    <w:p w14:paraId="28217299" w14:textId="7AF8DE2A" w:rsidR="002C620D" w:rsidRPr="002C620D" w:rsidRDefault="00750C52" w:rsidP="002C620D">
      <w:pPr>
        <w:pStyle w:val="Caption"/>
        <w:keepNext/>
        <w:rPr>
          <w:sz w:val="24"/>
          <w:szCs w:val="24"/>
        </w:rPr>
      </w:pPr>
      <w:r>
        <w:rPr>
          <w:sz w:val="24"/>
          <w:szCs w:val="24"/>
        </w:rPr>
        <w:lastRenderedPageBreak/>
        <w:t>Quadro</w:t>
      </w:r>
      <w:r w:rsidR="002C620D" w:rsidRPr="002C620D">
        <w:rPr>
          <w:sz w:val="24"/>
          <w:szCs w:val="24"/>
        </w:rPr>
        <w:t xml:space="preserve"> </w:t>
      </w:r>
      <w:r w:rsidR="002C620D" w:rsidRPr="002C620D">
        <w:rPr>
          <w:sz w:val="24"/>
          <w:szCs w:val="24"/>
        </w:rPr>
        <w:fldChar w:fldCharType="begin"/>
      </w:r>
      <w:r w:rsidR="002C620D" w:rsidRPr="002C620D">
        <w:rPr>
          <w:sz w:val="24"/>
          <w:szCs w:val="24"/>
        </w:rPr>
        <w:instrText xml:space="preserve"> SEQ Tabela \* ARABIC </w:instrText>
      </w:r>
      <w:r w:rsidR="002C620D" w:rsidRPr="002C620D">
        <w:rPr>
          <w:sz w:val="24"/>
          <w:szCs w:val="24"/>
        </w:rPr>
        <w:fldChar w:fldCharType="separate"/>
      </w:r>
      <w:r w:rsidR="004564F7">
        <w:rPr>
          <w:noProof/>
          <w:sz w:val="24"/>
          <w:szCs w:val="24"/>
        </w:rPr>
        <w:t>17</w:t>
      </w:r>
      <w:r w:rsidR="002C620D" w:rsidRPr="002C620D">
        <w:rPr>
          <w:sz w:val="24"/>
          <w:szCs w:val="24"/>
        </w:rPr>
        <w:fldChar w:fldCharType="end"/>
      </w:r>
      <w:r w:rsidR="002C620D" w:rsidRPr="002C620D">
        <w:rPr>
          <w:sz w:val="24"/>
          <w:szCs w:val="24"/>
        </w:rPr>
        <w:t xml:space="preserve"> - </w:t>
      </w:r>
      <w:r w:rsidR="002C620D" w:rsidRPr="00A024E8">
        <w:rPr>
          <w:i/>
          <w:sz w:val="24"/>
          <w:szCs w:val="24"/>
        </w:rPr>
        <w:t>F-</w:t>
      </w:r>
      <w:proofErr w:type="spellStart"/>
      <w:r w:rsidR="002C620D" w:rsidRPr="00A024E8">
        <w:rPr>
          <w:i/>
          <w:sz w:val="24"/>
          <w:szCs w:val="24"/>
        </w:rPr>
        <w:t>Measure</w:t>
      </w:r>
      <w:proofErr w:type="spellEnd"/>
      <w:r w:rsidR="002C620D" w:rsidRPr="002C620D">
        <w:rPr>
          <w:sz w:val="24"/>
          <w:szCs w:val="24"/>
        </w:rPr>
        <w:t xml:space="preserve"> por classe no SMO</w:t>
      </w:r>
    </w:p>
    <w:tbl>
      <w:tblPr>
        <w:tblStyle w:val="TableGrid"/>
        <w:tblW w:w="0" w:type="auto"/>
        <w:tblLook w:val="04A0" w:firstRow="1" w:lastRow="0" w:firstColumn="1" w:lastColumn="0" w:noHBand="0" w:noVBand="1"/>
      </w:tblPr>
      <w:tblGrid>
        <w:gridCol w:w="4531"/>
        <w:gridCol w:w="4531"/>
      </w:tblGrid>
      <w:tr w:rsidR="00E507B2" w14:paraId="0C7EA5EC" w14:textId="77777777" w:rsidTr="00AB3EB1">
        <w:tc>
          <w:tcPr>
            <w:tcW w:w="4531" w:type="dxa"/>
          </w:tcPr>
          <w:p w14:paraId="26360CEF" w14:textId="77777777" w:rsidR="00E507B2" w:rsidRDefault="00E507B2" w:rsidP="00AB3EB1">
            <w:pPr>
              <w:spacing w:line="360" w:lineRule="auto"/>
              <w:jc w:val="both"/>
              <w:rPr>
                <w:lang w:val="pt-BR"/>
              </w:rPr>
            </w:pPr>
            <w:r>
              <w:rPr>
                <w:lang w:val="pt-BR"/>
              </w:rPr>
              <w:t>Classe</w:t>
            </w:r>
          </w:p>
        </w:tc>
        <w:tc>
          <w:tcPr>
            <w:tcW w:w="4531" w:type="dxa"/>
          </w:tcPr>
          <w:p w14:paraId="029AECE4" w14:textId="77777777" w:rsidR="00E507B2" w:rsidRPr="006042A0" w:rsidRDefault="00E507B2" w:rsidP="00AB3EB1">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E507B2" w14:paraId="5623DAE9" w14:textId="77777777" w:rsidTr="00AB3EB1">
        <w:tc>
          <w:tcPr>
            <w:tcW w:w="4531" w:type="dxa"/>
          </w:tcPr>
          <w:p w14:paraId="71AFFFF6" w14:textId="77777777" w:rsidR="00E507B2" w:rsidRDefault="00E507B2" w:rsidP="00AB3EB1">
            <w:pPr>
              <w:spacing w:line="360" w:lineRule="auto"/>
              <w:jc w:val="both"/>
              <w:rPr>
                <w:lang w:val="pt-BR"/>
              </w:rPr>
            </w:pPr>
            <w:proofErr w:type="spellStart"/>
            <w:r>
              <w:rPr>
                <w:lang w:val="pt-BR"/>
              </w:rPr>
              <w:t>Postiva</w:t>
            </w:r>
            <w:proofErr w:type="spellEnd"/>
          </w:p>
        </w:tc>
        <w:tc>
          <w:tcPr>
            <w:tcW w:w="4531" w:type="dxa"/>
          </w:tcPr>
          <w:p w14:paraId="07FB7E2B" w14:textId="5B909640" w:rsidR="00E507B2" w:rsidRDefault="00C16159" w:rsidP="00AB3EB1">
            <w:pPr>
              <w:spacing w:line="360" w:lineRule="auto"/>
              <w:jc w:val="both"/>
              <w:rPr>
                <w:lang w:val="pt-BR"/>
              </w:rPr>
            </w:pPr>
            <w:r>
              <w:rPr>
                <w:lang w:val="pt-BR"/>
              </w:rPr>
              <w:t>54,60</w:t>
            </w:r>
          </w:p>
        </w:tc>
      </w:tr>
      <w:tr w:rsidR="00E507B2" w14:paraId="3DC3AF4B" w14:textId="77777777" w:rsidTr="00AB3EB1">
        <w:tc>
          <w:tcPr>
            <w:tcW w:w="4531" w:type="dxa"/>
          </w:tcPr>
          <w:p w14:paraId="38920BB0" w14:textId="77777777" w:rsidR="00E507B2" w:rsidRDefault="00E507B2" w:rsidP="00AB3EB1">
            <w:pPr>
              <w:spacing w:line="360" w:lineRule="auto"/>
              <w:jc w:val="both"/>
              <w:rPr>
                <w:lang w:val="pt-BR"/>
              </w:rPr>
            </w:pPr>
            <w:r>
              <w:rPr>
                <w:lang w:val="pt-BR"/>
              </w:rPr>
              <w:t>Negativa</w:t>
            </w:r>
          </w:p>
        </w:tc>
        <w:tc>
          <w:tcPr>
            <w:tcW w:w="4531" w:type="dxa"/>
          </w:tcPr>
          <w:p w14:paraId="55D7401E" w14:textId="569DF18D" w:rsidR="00E507B2" w:rsidRDefault="00C16159" w:rsidP="00AB3EB1">
            <w:pPr>
              <w:spacing w:line="360" w:lineRule="auto"/>
              <w:jc w:val="both"/>
              <w:rPr>
                <w:lang w:val="pt-BR"/>
              </w:rPr>
            </w:pPr>
            <w:r>
              <w:rPr>
                <w:lang w:val="pt-BR"/>
              </w:rPr>
              <w:t>56,00</w:t>
            </w:r>
          </w:p>
        </w:tc>
      </w:tr>
      <w:tr w:rsidR="00E507B2" w14:paraId="7AD42C52" w14:textId="77777777" w:rsidTr="00AB3EB1">
        <w:tc>
          <w:tcPr>
            <w:tcW w:w="4531" w:type="dxa"/>
          </w:tcPr>
          <w:p w14:paraId="17289568" w14:textId="77777777" w:rsidR="00E507B2" w:rsidRDefault="00E507B2" w:rsidP="00AB3EB1">
            <w:pPr>
              <w:spacing w:line="360" w:lineRule="auto"/>
              <w:jc w:val="both"/>
              <w:rPr>
                <w:lang w:val="pt-BR"/>
              </w:rPr>
            </w:pPr>
            <w:r>
              <w:rPr>
                <w:lang w:val="pt-BR"/>
              </w:rPr>
              <w:t>Total</w:t>
            </w:r>
          </w:p>
        </w:tc>
        <w:tc>
          <w:tcPr>
            <w:tcW w:w="4531" w:type="dxa"/>
          </w:tcPr>
          <w:p w14:paraId="0AF8835D" w14:textId="5F4639E2" w:rsidR="00E507B2" w:rsidRDefault="00C16159" w:rsidP="00AB3EB1">
            <w:pPr>
              <w:spacing w:line="360" w:lineRule="auto"/>
              <w:jc w:val="both"/>
              <w:rPr>
                <w:lang w:val="pt-BR"/>
              </w:rPr>
            </w:pPr>
            <w:r>
              <w:rPr>
                <w:lang w:val="pt-BR"/>
              </w:rPr>
              <w:t>55</w:t>
            </w:r>
            <w:r w:rsidR="00E507B2">
              <w:rPr>
                <w:lang w:val="pt-BR"/>
              </w:rPr>
              <w:t>.30</w:t>
            </w:r>
          </w:p>
        </w:tc>
      </w:tr>
    </w:tbl>
    <w:p w14:paraId="38B54611" w14:textId="77777777" w:rsidR="002C620D" w:rsidRDefault="002C620D" w:rsidP="00E507B2">
      <w:pPr>
        <w:spacing w:line="360" w:lineRule="auto"/>
        <w:ind w:firstLine="851"/>
        <w:jc w:val="both"/>
        <w:rPr>
          <w:lang w:val="pt-BR"/>
        </w:rPr>
      </w:pPr>
    </w:p>
    <w:p w14:paraId="1D4DD2D2" w14:textId="4B16EBE8" w:rsidR="00E507B2" w:rsidRDefault="002C620D" w:rsidP="00022506">
      <w:pPr>
        <w:spacing w:line="360" w:lineRule="auto"/>
        <w:ind w:firstLine="709"/>
        <w:jc w:val="both"/>
        <w:rPr>
          <w:lang w:val="pt-BR"/>
        </w:rPr>
      </w:pPr>
      <w:r>
        <w:rPr>
          <w:lang w:val="pt-BR"/>
        </w:rPr>
        <w:t>Como pode ser visto n</w:t>
      </w:r>
      <w:r w:rsidR="007B4883">
        <w:rPr>
          <w:lang w:val="pt-BR"/>
        </w:rPr>
        <w:t>o</w:t>
      </w:r>
      <w:r>
        <w:rPr>
          <w:lang w:val="pt-BR"/>
        </w:rPr>
        <w:t xml:space="preserve"> </w:t>
      </w:r>
      <w:r w:rsidR="00750C52">
        <w:rPr>
          <w:lang w:val="pt-BR"/>
        </w:rPr>
        <w:t>Quadro</w:t>
      </w:r>
      <w:r>
        <w:rPr>
          <w:lang w:val="pt-BR"/>
        </w:rPr>
        <w:t xml:space="preserve"> 17, o</w:t>
      </w:r>
      <w:r w:rsidRPr="0065099A">
        <w:rPr>
          <w:lang w:val="pt-BR"/>
        </w:rPr>
        <w:t xml:space="preserve"> SMO apresentou um </w:t>
      </w:r>
      <w:r w:rsidRPr="003853E8">
        <w:rPr>
          <w:i/>
          <w:lang w:val="pt-BR"/>
        </w:rPr>
        <w:t>F-</w:t>
      </w:r>
      <w:proofErr w:type="spellStart"/>
      <w:r w:rsidRPr="003853E8">
        <w:rPr>
          <w:i/>
          <w:lang w:val="pt-BR"/>
        </w:rPr>
        <w:t>measure</w:t>
      </w:r>
      <w:proofErr w:type="spellEnd"/>
      <w:r w:rsidRPr="003853E8">
        <w:rPr>
          <w:i/>
          <w:lang w:val="pt-BR"/>
        </w:rPr>
        <w:t xml:space="preserve"> </w:t>
      </w:r>
      <w:r w:rsidRPr="0065099A">
        <w:rPr>
          <w:lang w:val="pt-BR"/>
        </w:rPr>
        <w:t xml:space="preserve">de </w:t>
      </w:r>
      <w:r w:rsidR="0013149B">
        <w:rPr>
          <w:lang w:val="pt-BR"/>
        </w:rPr>
        <w:t>55</w:t>
      </w:r>
      <w:r w:rsidRPr="0065099A">
        <w:rPr>
          <w:lang w:val="pt-BR"/>
        </w:rPr>
        <w:t>,30</w:t>
      </w:r>
      <w:r>
        <w:rPr>
          <w:lang w:val="pt-BR"/>
        </w:rPr>
        <w:t xml:space="preserve"> para o total de instâncias, </w:t>
      </w:r>
      <w:r w:rsidR="0013149B">
        <w:rPr>
          <w:lang w:val="pt-BR"/>
        </w:rPr>
        <w:t>56</w:t>
      </w:r>
      <w:r>
        <w:rPr>
          <w:lang w:val="pt-BR"/>
        </w:rPr>
        <w:t xml:space="preserve"> para a classe negativa e </w:t>
      </w:r>
      <w:r w:rsidR="0013149B">
        <w:rPr>
          <w:lang w:val="pt-BR"/>
        </w:rPr>
        <w:t>54</w:t>
      </w:r>
      <w:r>
        <w:rPr>
          <w:lang w:val="pt-BR"/>
        </w:rPr>
        <w:t>.</w:t>
      </w:r>
      <w:r w:rsidR="0013149B">
        <w:rPr>
          <w:lang w:val="pt-BR"/>
        </w:rPr>
        <w:t>6</w:t>
      </w:r>
      <w:r>
        <w:rPr>
          <w:lang w:val="pt-BR"/>
        </w:rPr>
        <w:t>0 para a classe positiva. Mais uma vez, é possível analisar que os resultados foram melhores na classificação de músicas com sentimentos negativos.</w:t>
      </w:r>
    </w:p>
    <w:p w14:paraId="4D9D7132" w14:textId="77777777" w:rsidR="002C620D" w:rsidRDefault="002C620D" w:rsidP="00DA108D">
      <w:pPr>
        <w:spacing w:line="360" w:lineRule="auto"/>
        <w:jc w:val="both"/>
        <w:rPr>
          <w:lang w:val="pt-BR"/>
        </w:rPr>
      </w:pPr>
    </w:p>
    <w:p w14:paraId="2C0C59C4" w14:textId="77777777" w:rsidR="00DA108D" w:rsidRDefault="00DA108D" w:rsidP="00DA108D">
      <w:pPr>
        <w:spacing w:line="360" w:lineRule="auto"/>
        <w:jc w:val="both"/>
        <w:rPr>
          <w:b/>
          <w:lang w:val="pt-BR"/>
        </w:rPr>
      </w:pPr>
      <w:r w:rsidRPr="003D61CA">
        <w:rPr>
          <w:lang w:val="pt-BR"/>
        </w:rPr>
        <w:t>4.</w:t>
      </w:r>
      <w:r>
        <w:rPr>
          <w:lang w:val="pt-BR"/>
        </w:rPr>
        <w:t>3</w:t>
      </w:r>
      <w:r w:rsidRPr="003D61CA">
        <w:rPr>
          <w:lang w:val="pt-BR"/>
        </w:rPr>
        <w:t xml:space="preserve">    </w:t>
      </w:r>
      <w:r w:rsidRPr="003D61CA">
        <w:rPr>
          <w:b/>
          <w:lang w:val="pt-BR"/>
        </w:rPr>
        <w:t xml:space="preserve">Resultados com </w:t>
      </w:r>
      <w:proofErr w:type="spellStart"/>
      <w:r>
        <w:rPr>
          <w:b/>
          <w:lang w:val="pt-BR"/>
        </w:rPr>
        <w:t>Naive</w:t>
      </w:r>
      <w:proofErr w:type="spellEnd"/>
      <w:r>
        <w:rPr>
          <w:b/>
          <w:lang w:val="pt-BR"/>
        </w:rPr>
        <w:t xml:space="preserve"> </w:t>
      </w:r>
      <w:proofErr w:type="spellStart"/>
      <w:r>
        <w:rPr>
          <w:b/>
          <w:lang w:val="pt-BR"/>
        </w:rPr>
        <w:t>Bayes</w:t>
      </w:r>
      <w:proofErr w:type="spellEnd"/>
    </w:p>
    <w:p w14:paraId="70DC7C6E" w14:textId="3339D4C7" w:rsidR="00DA108D" w:rsidRDefault="00DA108D" w:rsidP="00022506">
      <w:pPr>
        <w:spacing w:line="360" w:lineRule="auto"/>
        <w:ind w:firstLine="709"/>
        <w:jc w:val="both"/>
        <w:rPr>
          <w:lang w:val="pt-BR"/>
        </w:rPr>
      </w:pPr>
      <w:r w:rsidRPr="00DA108D">
        <w:rPr>
          <w:lang w:val="pt-BR"/>
        </w:rPr>
        <w:t>A matriz de confusão apresentada n</w:t>
      </w:r>
      <w:r w:rsidR="007B4883">
        <w:rPr>
          <w:lang w:val="pt-BR"/>
        </w:rPr>
        <w:t>o</w:t>
      </w:r>
      <w:r w:rsidRPr="00DA108D">
        <w:rPr>
          <w:lang w:val="pt-BR"/>
        </w:rPr>
        <w:t xml:space="preserve"> </w:t>
      </w:r>
      <w:r w:rsidR="00750C52">
        <w:rPr>
          <w:lang w:val="pt-BR"/>
        </w:rPr>
        <w:t>Quadro</w:t>
      </w:r>
      <w:r w:rsidRPr="00DA108D">
        <w:rPr>
          <w:lang w:val="pt-BR"/>
        </w:rPr>
        <w:t xml:space="preserve"> 1</w:t>
      </w:r>
      <w:r w:rsidR="008218DA">
        <w:rPr>
          <w:lang w:val="pt-BR"/>
        </w:rPr>
        <w:t>8</w:t>
      </w:r>
      <w:r w:rsidRPr="00DA108D">
        <w:rPr>
          <w:lang w:val="pt-BR"/>
        </w:rPr>
        <w:t xml:space="preserve"> mostra que </w:t>
      </w:r>
      <w:r w:rsidR="001F073E">
        <w:rPr>
          <w:lang w:val="pt-BR"/>
        </w:rPr>
        <w:t>1.</w:t>
      </w:r>
      <w:r w:rsidR="00D0338A">
        <w:rPr>
          <w:lang w:val="pt-BR"/>
        </w:rPr>
        <w:t>150</w:t>
      </w:r>
      <w:r w:rsidR="001F073E">
        <w:rPr>
          <w:lang w:val="pt-BR"/>
        </w:rPr>
        <w:t xml:space="preserve"> </w:t>
      </w:r>
      <w:r w:rsidRPr="00DA108D">
        <w:rPr>
          <w:lang w:val="pt-BR"/>
        </w:rPr>
        <w:t xml:space="preserve">letras de músicas foram corretamente classificadas como positivas, </w:t>
      </w:r>
      <w:r w:rsidR="001F073E">
        <w:rPr>
          <w:lang w:val="pt-BR"/>
        </w:rPr>
        <w:t>1</w:t>
      </w:r>
      <w:r w:rsidR="00B44C1B">
        <w:rPr>
          <w:lang w:val="pt-BR"/>
        </w:rPr>
        <w:t>.</w:t>
      </w:r>
      <w:r w:rsidR="00D0338A">
        <w:rPr>
          <w:lang w:val="pt-BR"/>
        </w:rPr>
        <w:t>350</w:t>
      </w:r>
      <w:r w:rsidR="001F073E">
        <w:rPr>
          <w:lang w:val="pt-BR"/>
        </w:rPr>
        <w:t xml:space="preserve"> </w:t>
      </w:r>
      <w:r w:rsidR="008218DA">
        <w:rPr>
          <w:lang w:val="pt-BR"/>
        </w:rPr>
        <w:t xml:space="preserve">foram </w:t>
      </w:r>
      <w:r w:rsidRPr="00DA108D">
        <w:rPr>
          <w:lang w:val="pt-BR"/>
        </w:rPr>
        <w:t xml:space="preserve">incorretamente classificadas como </w:t>
      </w:r>
      <w:r w:rsidR="00745470">
        <w:rPr>
          <w:lang w:val="pt-BR"/>
        </w:rPr>
        <w:t>negativas</w:t>
      </w:r>
      <w:r w:rsidRPr="00DA108D">
        <w:rPr>
          <w:lang w:val="pt-BR"/>
        </w:rPr>
        <w:t xml:space="preserve">, </w:t>
      </w:r>
      <w:r w:rsidR="00D0338A">
        <w:rPr>
          <w:lang w:val="pt-BR"/>
        </w:rPr>
        <w:t>776</w:t>
      </w:r>
      <w:r w:rsidR="001F073E">
        <w:rPr>
          <w:lang w:val="pt-BR"/>
        </w:rPr>
        <w:t xml:space="preserve"> </w:t>
      </w:r>
      <w:r w:rsidRPr="00DA108D">
        <w:rPr>
          <w:lang w:val="pt-BR"/>
        </w:rPr>
        <w:t xml:space="preserve">incorretamente classificadas como </w:t>
      </w:r>
      <w:r w:rsidR="00745470">
        <w:rPr>
          <w:lang w:val="pt-BR"/>
        </w:rPr>
        <w:t>positivas</w:t>
      </w:r>
      <w:r w:rsidRPr="00DA108D">
        <w:rPr>
          <w:lang w:val="pt-BR"/>
        </w:rPr>
        <w:t xml:space="preserve"> e </w:t>
      </w:r>
      <w:r w:rsidR="001F073E">
        <w:rPr>
          <w:lang w:val="pt-BR"/>
        </w:rPr>
        <w:t>1.</w:t>
      </w:r>
      <w:r w:rsidR="00D0338A">
        <w:rPr>
          <w:lang w:val="pt-BR"/>
        </w:rPr>
        <w:t>724</w:t>
      </w:r>
      <w:r w:rsidR="001F073E">
        <w:rPr>
          <w:lang w:val="pt-BR"/>
        </w:rPr>
        <w:t xml:space="preserve"> </w:t>
      </w:r>
      <w:r w:rsidRPr="00DA108D">
        <w:rPr>
          <w:lang w:val="pt-BR"/>
        </w:rPr>
        <w:t xml:space="preserve">corretamente classificadas como </w:t>
      </w:r>
      <w:r w:rsidR="00A024E8">
        <w:rPr>
          <w:lang w:val="pt-BR"/>
        </w:rPr>
        <w:t>negativas</w:t>
      </w:r>
      <w:r w:rsidRPr="00DA108D">
        <w:rPr>
          <w:lang w:val="pt-BR"/>
        </w:rPr>
        <w:t xml:space="preserve">. Portanto, </w:t>
      </w:r>
      <w:r w:rsidR="001F073E">
        <w:rPr>
          <w:lang w:val="pt-BR"/>
        </w:rPr>
        <w:t>5</w:t>
      </w:r>
      <w:r w:rsidR="00D0338A">
        <w:rPr>
          <w:lang w:val="pt-BR"/>
        </w:rPr>
        <w:t>7</w:t>
      </w:r>
      <w:r w:rsidR="001F073E">
        <w:rPr>
          <w:lang w:val="pt-BR"/>
        </w:rPr>
        <w:t>,4</w:t>
      </w:r>
      <w:r w:rsidR="00D0338A">
        <w:rPr>
          <w:lang w:val="pt-BR"/>
        </w:rPr>
        <w:t>8</w:t>
      </w:r>
      <w:r w:rsidRPr="00DA108D">
        <w:rPr>
          <w:lang w:val="pt-BR"/>
        </w:rPr>
        <w:t>% das letras da base de dados foram corretamente classificadas</w:t>
      </w:r>
      <w:r w:rsidR="008218DA">
        <w:rPr>
          <w:lang w:val="pt-BR"/>
        </w:rPr>
        <w:t xml:space="preserve"> pelo </w:t>
      </w:r>
      <w:proofErr w:type="spellStart"/>
      <w:r w:rsidR="008218DA">
        <w:rPr>
          <w:lang w:val="pt-BR"/>
        </w:rPr>
        <w:t>Naive</w:t>
      </w:r>
      <w:proofErr w:type="spellEnd"/>
      <w:r w:rsidR="008218DA">
        <w:rPr>
          <w:lang w:val="pt-BR"/>
        </w:rPr>
        <w:t xml:space="preserve"> </w:t>
      </w:r>
      <w:proofErr w:type="spellStart"/>
      <w:r w:rsidR="008218DA">
        <w:rPr>
          <w:lang w:val="pt-BR"/>
        </w:rPr>
        <w:t>Bayes</w:t>
      </w:r>
      <w:proofErr w:type="spellEnd"/>
      <w:r w:rsidR="008218DA">
        <w:rPr>
          <w:lang w:val="pt-BR"/>
        </w:rPr>
        <w:t>.</w:t>
      </w:r>
      <w:r w:rsidR="00182B5F">
        <w:rPr>
          <w:lang w:val="pt-BR"/>
        </w:rPr>
        <w:t xml:space="preserve"> </w:t>
      </w:r>
    </w:p>
    <w:p w14:paraId="559E8C0F" w14:textId="77777777" w:rsidR="00DA108D" w:rsidRPr="00534872" w:rsidRDefault="00DA108D" w:rsidP="00DA108D">
      <w:pPr>
        <w:rPr>
          <w:lang w:val="pt-BR"/>
        </w:rPr>
      </w:pPr>
    </w:p>
    <w:p w14:paraId="3E6FFE48" w14:textId="16C75BDC" w:rsidR="000433E4" w:rsidRPr="000433E4" w:rsidRDefault="00750C52" w:rsidP="000433E4">
      <w:pPr>
        <w:pStyle w:val="Caption"/>
        <w:keepNext/>
        <w:rPr>
          <w:sz w:val="24"/>
          <w:szCs w:val="24"/>
        </w:rPr>
      </w:pPr>
      <w:r>
        <w:rPr>
          <w:sz w:val="24"/>
          <w:szCs w:val="24"/>
        </w:rPr>
        <w:t>Quadro</w:t>
      </w:r>
      <w:r w:rsidR="000433E4" w:rsidRPr="000433E4">
        <w:rPr>
          <w:sz w:val="24"/>
          <w:szCs w:val="24"/>
        </w:rPr>
        <w:t xml:space="preserve"> </w:t>
      </w:r>
      <w:r w:rsidR="000433E4" w:rsidRPr="000433E4">
        <w:rPr>
          <w:sz w:val="24"/>
          <w:szCs w:val="24"/>
        </w:rPr>
        <w:fldChar w:fldCharType="begin"/>
      </w:r>
      <w:r w:rsidR="000433E4" w:rsidRPr="000433E4">
        <w:rPr>
          <w:sz w:val="24"/>
          <w:szCs w:val="24"/>
        </w:rPr>
        <w:instrText xml:space="preserve"> SEQ Tabela \* ARABIC </w:instrText>
      </w:r>
      <w:r w:rsidR="000433E4" w:rsidRPr="000433E4">
        <w:rPr>
          <w:sz w:val="24"/>
          <w:szCs w:val="24"/>
        </w:rPr>
        <w:fldChar w:fldCharType="separate"/>
      </w:r>
      <w:r w:rsidR="004564F7">
        <w:rPr>
          <w:noProof/>
          <w:sz w:val="24"/>
          <w:szCs w:val="24"/>
        </w:rPr>
        <w:t>18</w:t>
      </w:r>
      <w:r w:rsidR="000433E4" w:rsidRPr="000433E4">
        <w:rPr>
          <w:sz w:val="24"/>
          <w:szCs w:val="24"/>
        </w:rPr>
        <w:fldChar w:fldCharType="end"/>
      </w:r>
      <w:r w:rsidR="000433E4" w:rsidRPr="000433E4">
        <w:rPr>
          <w:sz w:val="24"/>
          <w:szCs w:val="24"/>
        </w:rPr>
        <w:t xml:space="preserve"> - Matriz de confusão do </w:t>
      </w:r>
      <w:proofErr w:type="spellStart"/>
      <w:r w:rsidR="000433E4" w:rsidRPr="000433E4">
        <w:rPr>
          <w:sz w:val="24"/>
          <w:szCs w:val="24"/>
        </w:rPr>
        <w:t>Naive</w:t>
      </w:r>
      <w:proofErr w:type="spellEnd"/>
      <w:r w:rsidR="000433E4" w:rsidRPr="000433E4">
        <w:rPr>
          <w:sz w:val="24"/>
          <w:szCs w:val="24"/>
        </w:rPr>
        <w:t xml:space="preserve"> </w:t>
      </w:r>
      <w:proofErr w:type="spellStart"/>
      <w:r w:rsidR="000433E4" w:rsidRPr="000433E4">
        <w:rPr>
          <w:sz w:val="24"/>
          <w:szCs w:val="24"/>
        </w:rPr>
        <w:t>Bayes</w:t>
      </w:r>
      <w:proofErr w:type="spellEnd"/>
    </w:p>
    <w:tbl>
      <w:tblPr>
        <w:tblStyle w:val="TableGrid"/>
        <w:tblW w:w="0" w:type="auto"/>
        <w:tblLook w:val="04A0" w:firstRow="1" w:lastRow="0" w:firstColumn="1" w:lastColumn="0" w:noHBand="0" w:noVBand="1"/>
      </w:tblPr>
      <w:tblGrid>
        <w:gridCol w:w="3020"/>
        <w:gridCol w:w="3021"/>
        <w:gridCol w:w="3021"/>
      </w:tblGrid>
      <w:tr w:rsidR="000433E4" w14:paraId="7F114A63" w14:textId="77777777" w:rsidTr="000433E4">
        <w:tc>
          <w:tcPr>
            <w:tcW w:w="3020" w:type="dxa"/>
          </w:tcPr>
          <w:p w14:paraId="697ADA09" w14:textId="77777777" w:rsidR="000433E4" w:rsidRDefault="000433E4" w:rsidP="00DA108D">
            <w:pPr>
              <w:spacing w:line="360" w:lineRule="auto"/>
              <w:jc w:val="both"/>
              <w:rPr>
                <w:lang w:val="pt-BR"/>
              </w:rPr>
            </w:pPr>
            <w:r>
              <w:rPr>
                <w:lang w:val="pt-BR"/>
              </w:rPr>
              <w:t>Classe correta</w:t>
            </w:r>
          </w:p>
        </w:tc>
        <w:tc>
          <w:tcPr>
            <w:tcW w:w="3021" w:type="dxa"/>
          </w:tcPr>
          <w:p w14:paraId="290B68DB" w14:textId="77777777" w:rsidR="000433E4" w:rsidRDefault="000433E4" w:rsidP="00DA108D">
            <w:pPr>
              <w:spacing w:line="360" w:lineRule="auto"/>
              <w:jc w:val="both"/>
              <w:rPr>
                <w:lang w:val="pt-BR"/>
              </w:rPr>
            </w:pPr>
            <w:r>
              <w:rPr>
                <w:lang w:val="pt-BR"/>
              </w:rPr>
              <w:t>Positiva</w:t>
            </w:r>
          </w:p>
        </w:tc>
        <w:tc>
          <w:tcPr>
            <w:tcW w:w="3021" w:type="dxa"/>
          </w:tcPr>
          <w:p w14:paraId="35C26E61" w14:textId="77777777" w:rsidR="000433E4" w:rsidRDefault="000433E4" w:rsidP="00DA108D">
            <w:pPr>
              <w:spacing w:line="360" w:lineRule="auto"/>
              <w:jc w:val="both"/>
              <w:rPr>
                <w:lang w:val="pt-BR"/>
              </w:rPr>
            </w:pPr>
            <w:r>
              <w:rPr>
                <w:lang w:val="pt-BR"/>
              </w:rPr>
              <w:t>Negativa</w:t>
            </w:r>
          </w:p>
        </w:tc>
      </w:tr>
      <w:tr w:rsidR="000433E4" w14:paraId="2E3D037C" w14:textId="77777777" w:rsidTr="000433E4">
        <w:tc>
          <w:tcPr>
            <w:tcW w:w="3020" w:type="dxa"/>
          </w:tcPr>
          <w:p w14:paraId="555FBF49" w14:textId="77777777" w:rsidR="000433E4" w:rsidRDefault="000433E4" w:rsidP="00DA108D">
            <w:pPr>
              <w:spacing w:line="360" w:lineRule="auto"/>
              <w:jc w:val="both"/>
              <w:rPr>
                <w:lang w:val="pt-BR"/>
              </w:rPr>
            </w:pPr>
            <w:r>
              <w:rPr>
                <w:lang w:val="pt-BR"/>
              </w:rPr>
              <w:t>Positiva</w:t>
            </w:r>
          </w:p>
        </w:tc>
        <w:tc>
          <w:tcPr>
            <w:tcW w:w="3021" w:type="dxa"/>
          </w:tcPr>
          <w:p w14:paraId="553A2F28" w14:textId="1A798C04" w:rsidR="000433E4" w:rsidRDefault="000433E4" w:rsidP="00DA108D">
            <w:pPr>
              <w:spacing w:line="360" w:lineRule="auto"/>
              <w:jc w:val="both"/>
              <w:rPr>
                <w:lang w:val="pt-BR"/>
              </w:rPr>
            </w:pPr>
            <w:r>
              <w:rPr>
                <w:lang w:val="pt-BR"/>
              </w:rPr>
              <w:t>1</w:t>
            </w:r>
            <w:r w:rsidR="00C76A24">
              <w:rPr>
                <w:lang w:val="pt-BR"/>
              </w:rPr>
              <w:t>.</w:t>
            </w:r>
            <w:r w:rsidR="00D0338A">
              <w:rPr>
                <w:lang w:val="pt-BR"/>
              </w:rPr>
              <w:t>150</w:t>
            </w:r>
          </w:p>
        </w:tc>
        <w:tc>
          <w:tcPr>
            <w:tcW w:w="3021" w:type="dxa"/>
          </w:tcPr>
          <w:p w14:paraId="342FF0FE" w14:textId="70A579DE" w:rsidR="000433E4" w:rsidRDefault="001F073E" w:rsidP="00DA108D">
            <w:pPr>
              <w:spacing w:line="360" w:lineRule="auto"/>
              <w:jc w:val="both"/>
              <w:rPr>
                <w:lang w:val="pt-BR"/>
              </w:rPr>
            </w:pPr>
            <w:r>
              <w:rPr>
                <w:lang w:val="pt-BR"/>
              </w:rPr>
              <w:t>1</w:t>
            </w:r>
            <w:r w:rsidR="008035DE">
              <w:rPr>
                <w:lang w:val="pt-BR"/>
              </w:rPr>
              <w:t>.</w:t>
            </w:r>
            <w:r w:rsidR="00D0338A">
              <w:rPr>
                <w:lang w:val="pt-BR"/>
              </w:rPr>
              <w:t>350</w:t>
            </w:r>
          </w:p>
        </w:tc>
      </w:tr>
      <w:tr w:rsidR="000433E4" w14:paraId="2E1D19CF" w14:textId="77777777" w:rsidTr="000433E4">
        <w:tc>
          <w:tcPr>
            <w:tcW w:w="3020" w:type="dxa"/>
          </w:tcPr>
          <w:p w14:paraId="75BB8343" w14:textId="77777777" w:rsidR="000433E4" w:rsidRDefault="000433E4" w:rsidP="00DA108D">
            <w:pPr>
              <w:spacing w:line="360" w:lineRule="auto"/>
              <w:jc w:val="both"/>
              <w:rPr>
                <w:lang w:val="pt-BR"/>
              </w:rPr>
            </w:pPr>
            <w:r>
              <w:rPr>
                <w:lang w:val="pt-BR"/>
              </w:rPr>
              <w:t>Negativa</w:t>
            </w:r>
          </w:p>
        </w:tc>
        <w:tc>
          <w:tcPr>
            <w:tcW w:w="3021" w:type="dxa"/>
          </w:tcPr>
          <w:p w14:paraId="35A78BAA" w14:textId="6919CC34" w:rsidR="000433E4" w:rsidRDefault="00D0338A" w:rsidP="00DA108D">
            <w:pPr>
              <w:spacing w:line="360" w:lineRule="auto"/>
              <w:jc w:val="both"/>
              <w:rPr>
                <w:lang w:val="pt-BR"/>
              </w:rPr>
            </w:pPr>
            <w:r>
              <w:rPr>
                <w:lang w:val="pt-BR"/>
              </w:rPr>
              <w:t>776</w:t>
            </w:r>
          </w:p>
        </w:tc>
        <w:tc>
          <w:tcPr>
            <w:tcW w:w="3021" w:type="dxa"/>
          </w:tcPr>
          <w:p w14:paraId="77A5C901" w14:textId="7CE94124" w:rsidR="000433E4" w:rsidRDefault="000433E4" w:rsidP="00DA108D">
            <w:pPr>
              <w:spacing w:line="360" w:lineRule="auto"/>
              <w:jc w:val="both"/>
              <w:rPr>
                <w:lang w:val="pt-BR"/>
              </w:rPr>
            </w:pPr>
            <w:r>
              <w:rPr>
                <w:lang w:val="pt-BR"/>
              </w:rPr>
              <w:t>1</w:t>
            </w:r>
            <w:r w:rsidR="00C76A24">
              <w:rPr>
                <w:lang w:val="pt-BR"/>
              </w:rPr>
              <w:t>.</w:t>
            </w:r>
            <w:r w:rsidR="00D0338A">
              <w:rPr>
                <w:lang w:val="pt-BR"/>
              </w:rPr>
              <w:t>724</w:t>
            </w:r>
          </w:p>
        </w:tc>
      </w:tr>
    </w:tbl>
    <w:p w14:paraId="2D73EA26" w14:textId="77777777" w:rsidR="005D1329" w:rsidRDefault="005D1329" w:rsidP="005D1329">
      <w:pPr>
        <w:spacing w:line="360" w:lineRule="auto"/>
        <w:jc w:val="both"/>
        <w:rPr>
          <w:lang w:val="pt-BR"/>
        </w:rPr>
      </w:pPr>
    </w:p>
    <w:p w14:paraId="52EA8660" w14:textId="326DAFAF" w:rsidR="008218DA" w:rsidRDefault="005D1329" w:rsidP="00022506">
      <w:pPr>
        <w:spacing w:line="360" w:lineRule="auto"/>
        <w:ind w:firstLine="709"/>
        <w:jc w:val="both"/>
        <w:rPr>
          <w:lang w:val="pt-BR"/>
        </w:rPr>
      </w:pPr>
      <w:r>
        <w:rPr>
          <w:lang w:val="pt-BR"/>
        </w:rPr>
        <w:t>N</w:t>
      </w:r>
      <w:r w:rsidR="00CF5BA5">
        <w:rPr>
          <w:lang w:val="pt-BR"/>
        </w:rPr>
        <w:t>o</w:t>
      </w:r>
      <w:r>
        <w:rPr>
          <w:lang w:val="pt-BR"/>
        </w:rPr>
        <w:t xml:space="preserve"> </w:t>
      </w:r>
      <w:r w:rsidR="00750C52">
        <w:rPr>
          <w:lang w:val="pt-BR"/>
        </w:rPr>
        <w:t>Quadro</w:t>
      </w:r>
      <w:r>
        <w:rPr>
          <w:lang w:val="pt-BR"/>
        </w:rPr>
        <w:t xml:space="preserve"> 19 são apresentados os resultados de </w:t>
      </w:r>
      <w:r w:rsidRPr="00A024E8">
        <w:rPr>
          <w:i/>
          <w:lang w:val="pt-BR"/>
        </w:rPr>
        <w:t>F-</w:t>
      </w:r>
      <w:proofErr w:type="spellStart"/>
      <w:r w:rsidRPr="00A024E8">
        <w:rPr>
          <w:i/>
          <w:lang w:val="pt-BR"/>
        </w:rPr>
        <w:t>Measure</w:t>
      </w:r>
      <w:proofErr w:type="spellEnd"/>
      <w:r>
        <w:rPr>
          <w:lang w:val="pt-BR"/>
        </w:rPr>
        <w:t xml:space="preserve"> para cada uma das classes com a utilização do </w:t>
      </w:r>
      <w:proofErr w:type="spellStart"/>
      <w:r>
        <w:rPr>
          <w:lang w:val="pt-BR"/>
        </w:rPr>
        <w:t>Naive</w:t>
      </w:r>
      <w:proofErr w:type="spellEnd"/>
      <w:r>
        <w:rPr>
          <w:lang w:val="pt-BR"/>
        </w:rPr>
        <w:t xml:space="preserve"> </w:t>
      </w:r>
      <w:proofErr w:type="spellStart"/>
      <w:r>
        <w:rPr>
          <w:lang w:val="pt-BR"/>
        </w:rPr>
        <w:t>Bayes</w:t>
      </w:r>
      <w:proofErr w:type="spellEnd"/>
      <w:r>
        <w:rPr>
          <w:lang w:val="pt-BR"/>
        </w:rPr>
        <w:t xml:space="preserve">. Obtives </w:t>
      </w:r>
      <w:r w:rsidR="00182B5F">
        <w:rPr>
          <w:lang w:val="pt-BR"/>
        </w:rPr>
        <w:t>5</w:t>
      </w:r>
      <w:r w:rsidR="00004D1D">
        <w:rPr>
          <w:lang w:val="pt-BR"/>
        </w:rPr>
        <w:t>2</w:t>
      </w:r>
      <w:r w:rsidR="004C0517">
        <w:rPr>
          <w:lang w:val="pt-BR"/>
        </w:rPr>
        <w:t>,</w:t>
      </w:r>
      <w:r w:rsidR="00004D1D">
        <w:rPr>
          <w:lang w:val="pt-BR"/>
        </w:rPr>
        <w:t>0</w:t>
      </w:r>
      <w:r>
        <w:rPr>
          <w:lang w:val="pt-BR"/>
        </w:rPr>
        <w:t xml:space="preserve">0 e </w:t>
      </w:r>
      <w:r w:rsidR="00182B5F">
        <w:rPr>
          <w:lang w:val="pt-BR"/>
        </w:rPr>
        <w:t>6</w:t>
      </w:r>
      <w:r w:rsidR="00004D1D">
        <w:rPr>
          <w:lang w:val="pt-BR"/>
        </w:rPr>
        <w:t>1</w:t>
      </w:r>
      <w:r w:rsidR="004C0517">
        <w:rPr>
          <w:lang w:val="pt-BR"/>
        </w:rPr>
        <w:t>,</w:t>
      </w:r>
      <w:r w:rsidR="00004D1D">
        <w:rPr>
          <w:lang w:val="pt-BR"/>
        </w:rPr>
        <w:t>9</w:t>
      </w:r>
      <w:r w:rsidR="00182B5F">
        <w:rPr>
          <w:lang w:val="pt-BR"/>
        </w:rPr>
        <w:t>0</w:t>
      </w:r>
      <w:r>
        <w:rPr>
          <w:lang w:val="pt-BR"/>
        </w:rPr>
        <w:t xml:space="preserve"> para as classes “positiva” e “negativa”, respectivamente.  Com a junção das duas classes, o resultado total de </w:t>
      </w:r>
      <w:r w:rsidRPr="00A024E8">
        <w:rPr>
          <w:i/>
          <w:lang w:val="pt-BR"/>
        </w:rPr>
        <w:t>F-</w:t>
      </w:r>
      <w:proofErr w:type="spellStart"/>
      <w:r w:rsidRPr="00A024E8">
        <w:rPr>
          <w:i/>
          <w:lang w:val="pt-BR"/>
        </w:rPr>
        <w:t>measure</w:t>
      </w:r>
      <w:proofErr w:type="spellEnd"/>
      <w:r>
        <w:rPr>
          <w:lang w:val="pt-BR"/>
        </w:rPr>
        <w:t xml:space="preserve"> é de </w:t>
      </w:r>
      <w:r w:rsidR="00182B5F">
        <w:rPr>
          <w:lang w:val="pt-BR"/>
        </w:rPr>
        <w:t>5</w:t>
      </w:r>
      <w:r w:rsidR="00004D1D">
        <w:rPr>
          <w:lang w:val="pt-BR"/>
        </w:rPr>
        <w:t>6</w:t>
      </w:r>
      <w:r>
        <w:rPr>
          <w:lang w:val="pt-BR"/>
        </w:rPr>
        <w:t>,</w:t>
      </w:r>
      <w:r w:rsidR="00182B5F">
        <w:rPr>
          <w:lang w:val="pt-BR"/>
        </w:rPr>
        <w:t>90</w:t>
      </w:r>
      <w:r>
        <w:rPr>
          <w:lang w:val="pt-BR"/>
        </w:rPr>
        <w:t>.</w:t>
      </w:r>
    </w:p>
    <w:p w14:paraId="0A31F129" w14:textId="77777777" w:rsidR="00AD5B05" w:rsidRPr="00AD5B05" w:rsidRDefault="00AD5B05" w:rsidP="00AD5B05">
      <w:pPr>
        <w:spacing w:line="360" w:lineRule="auto"/>
        <w:jc w:val="both"/>
        <w:rPr>
          <w:lang w:val="pt-BR"/>
        </w:rPr>
      </w:pPr>
    </w:p>
    <w:p w14:paraId="38FD7508" w14:textId="33025657" w:rsidR="005D1329" w:rsidRPr="005D1329" w:rsidRDefault="00750C52" w:rsidP="005D1329">
      <w:pPr>
        <w:pStyle w:val="Caption"/>
        <w:keepNext/>
        <w:rPr>
          <w:sz w:val="24"/>
          <w:szCs w:val="24"/>
        </w:rPr>
      </w:pPr>
      <w:r>
        <w:rPr>
          <w:sz w:val="24"/>
          <w:szCs w:val="24"/>
        </w:rPr>
        <w:t>Quadro</w:t>
      </w:r>
      <w:r w:rsidR="005D1329" w:rsidRPr="005D1329">
        <w:rPr>
          <w:sz w:val="24"/>
          <w:szCs w:val="24"/>
        </w:rPr>
        <w:t xml:space="preserve"> </w:t>
      </w:r>
      <w:r w:rsidR="005D1329" w:rsidRPr="005D1329">
        <w:rPr>
          <w:sz w:val="24"/>
          <w:szCs w:val="24"/>
        </w:rPr>
        <w:fldChar w:fldCharType="begin"/>
      </w:r>
      <w:r w:rsidR="005D1329" w:rsidRPr="005D1329">
        <w:rPr>
          <w:sz w:val="24"/>
          <w:szCs w:val="24"/>
        </w:rPr>
        <w:instrText xml:space="preserve"> SEQ Tabela \* ARABIC </w:instrText>
      </w:r>
      <w:r w:rsidR="005D1329" w:rsidRPr="005D1329">
        <w:rPr>
          <w:sz w:val="24"/>
          <w:szCs w:val="24"/>
        </w:rPr>
        <w:fldChar w:fldCharType="separate"/>
      </w:r>
      <w:r w:rsidR="004564F7">
        <w:rPr>
          <w:noProof/>
          <w:sz w:val="24"/>
          <w:szCs w:val="24"/>
        </w:rPr>
        <w:t>19</w:t>
      </w:r>
      <w:r w:rsidR="005D1329" w:rsidRPr="005D1329">
        <w:rPr>
          <w:sz w:val="24"/>
          <w:szCs w:val="24"/>
        </w:rPr>
        <w:fldChar w:fldCharType="end"/>
      </w:r>
      <w:r w:rsidR="005D1329" w:rsidRPr="005D1329">
        <w:rPr>
          <w:sz w:val="24"/>
          <w:szCs w:val="24"/>
        </w:rPr>
        <w:t xml:space="preserve"> - </w:t>
      </w:r>
      <w:r w:rsidR="005D1329" w:rsidRPr="00A024E8">
        <w:rPr>
          <w:i/>
          <w:sz w:val="24"/>
          <w:szCs w:val="24"/>
        </w:rPr>
        <w:t>F-</w:t>
      </w:r>
      <w:proofErr w:type="spellStart"/>
      <w:r w:rsidR="005D1329" w:rsidRPr="00A024E8">
        <w:rPr>
          <w:i/>
          <w:sz w:val="24"/>
          <w:szCs w:val="24"/>
        </w:rPr>
        <w:t>Measure</w:t>
      </w:r>
      <w:proofErr w:type="spellEnd"/>
      <w:r w:rsidR="005D1329" w:rsidRPr="005D1329">
        <w:rPr>
          <w:sz w:val="24"/>
          <w:szCs w:val="24"/>
        </w:rPr>
        <w:t xml:space="preserve"> com </w:t>
      </w:r>
      <w:proofErr w:type="spellStart"/>
      <w:r w:rsidR="005D1329" w:rsidRPr="005D1329">
        <w:rPr>
          <w:sz w:val="24"/>
          <w:szCs w:val="24"/>
        </w:rPr>
        <w:t>Naive</w:t>
      </w:r>
      <w:proofErr w:type="spellEnd"/>
      <w:r w:rsidR="005D1329" w:rsidRPr="005D1329">
        <w:rPr>
          <w:sz w:val="24"/>
          <w:szCs w:val="24"/>
        </w:rPr>
        <w:t xml:space="preserve"> </w:t>
      </w:r>
      <w:proofErr w:type="spellStart"/>
      <w:r w:rsidR="005D1329" w:rsidRPr="005D1329">
        <w:rPr>
          <w:sz w:val="24"/>
          <w:szCs w:val="24"/>
        </w:rPr>
        <w:t>Bayes</w:t>
      </w:r>
      <w:proofErr w:type="spellEnd"/>
    </w:p>
    <w:tbl>
      <w:tblPr>
        <w:tblStyle w:val="TableGrid"/>
        <w:tblW w:w="0" w:type="auto"/>
        <w:tblLook w:val="04A0" w:firstRow="1" w:lastRow="0" w:firstColumn="1" w:lastColumn="0" w:noHBand="0" w:noVBand="1"/>
      </w:tblPr>
      <w:tblGrid>
        <w:gridCol w:w="4531"/>
        <w:gridCol w:w="4531"/>
      </w:tblGrid>
      <w:tr w:rsidR="008218DA" w14:paraId="1CECE8FC" w14:textId="77777777" w:rsidTr="00AB3EB1">
        <w:tc>
          <w:tcPr>
            <w:tcW w:w="4531" w:type="dxa"/>
          </w:tcPr>
          <w:p w14:paraId="6E7F8427" w14:textId="77777777" w:rsidR="008218DA" w:rsidRDefault="008218DA" w:rsidP="00AB3EB1">
            <w:pPr>
              <w:spacing w:line="360" w:lineRule="auto"/>
              <w:jc w:val="both"/>
              <w:rPr>
                <w:lang w:val="pt-BR"/>
              </w:rPr>
            </w:pPr>
            <w:r>
              <w:rPr>
                <w:lang w:val="pt-BR"/>
              </w:rPr>
              <w:t>Classe</w:t>
            </w:r>
          </w:p>
        </w:tc>
        <w:tc>
          <w:tcPr>
            <w:tcW w:w="4531" w:type="dxa"/>
          </w:tcPr>
          <w:p w14:paraId="2CFDBA9D" w14:textId="77777777" w:rsidR="008218DA" w:rsidRPr="006042A0" w:rsidRDefault="008218DA" w:rsidP="00AB3EB1">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8218DA" w14:paraId="7FD39F35" w14:textId="77777777" w:rsidTr="008218DA">
        <w:trPr>
          <w:trHeight w:val="63"/>
        </w:trPr>
        <w:tc>
          <w:tcPr>
            <w:tcW w:w="4531" w:type="dxa"/>
          </w:tcPr>
          <w:p w14:paraId="47B2DE1E" w14:textId="77777777" w:rsidR="008218DA" w:rsidRDefault="008218DA" w:rsidP="00AB3EB1">
            <w:pPr>
              <w:spacing w:line="360" w:lineRule="auto"/>
              <w:jc w:val="both"/>
              <w:rPr>
                <w:lang w:val="pt-BR"/>
              </w:rPr>
            </w:pPr>
            <w:proofErr w:type="spellStart"/>
            <w:r>
              <w:rPr>
                <w:lang w:val="pt-BR"/>
              </w:rPr>
              <w:t>Postiva</w:t>
            </w:r>
            <w:proofErr w:type="spellEnd"/>
          </w:p>
        </w:tc>
        <w:tc>
          <w:tcPr>
            <w:tcW w:w="4531" w:type="dxa"/>
          </w:tcPr>
          <w:p w14:paraId="3400052F" w14:textId="5658D9C7" w:rsidR="008218DA" w:rsidRDefault="000A6980" w:rsidP="00AB3EB1">
            <w:pPr>
              <w:spacing w:line="360" w:lineRule="auto"/>
              <w:jc w:val="both"/>
              <w:rPr>
                <w:lang w:val="pt-BR"/>
              </w:rPr>
            </w:pPr>
            <w:r w:rsidRPr="000A6980">
              <w:rPr>
                <w:lang w:val="pt-BR"/>
              </w:rPr>
              <w:t>5</w:t>
            </w:r>
            <w:r w:rsidR="00A739C5">
              <w:rPr>
                <w:lang w:val="pt-BR"/>
              </w:rPr>
              <w:t>2</w:t>
            </w:r>
            <w:r w:rsidR="004C0517">
              <w:rPr>
                <w:lang w:val="pt-BR"/>
              </w:rPr>
              <w:t>,</w:t>
            </w:r>
            <w:r w:rsidR="00A739C5">
              <w:rPr>
                <w:lang w:val="pt-BR"/>
              </w:rPr>
              <w:t>00</w:t>
            </w:r>
          </w:p>
        </w:tc>
      </w:tr>
      <w:tr w:rsidR="008218DA" w14:paraId="3BFC8BAE" w14:textId="77777777" w:rsidTr="00AB3EB1">
        <w:tc>
          <w:tcPr>
            <w:tcW w:w="4531" w:type="dxa"/>
          </w:tcPr>
          <w:p w14:paraId="748FAADD" w14:textId="77777777" w:rsidR="008218DA" w:rsidRDefault="008218DA" w:rsidP="00AB3EB1">
            <w:pPr>
              <w:spacing w:line="360" w:lineRule="auto"/>
              <w:jc w:val="both"/>
              <w:rPr>
                <w:lang w:val="pt-BR"/>
              </w:rPr>
            </w:pPr>
            <w:r>
              <w:rPr>
                <w:lang w:val="pt-BR"/>
              </w:rPr>
              <w:t>Negativa</w:t>
            </w:r>
          </w:p>
        </w:tc>
        <w:tc>
          <w:tcPr>
            <w:tcW w:w="4531" w:type="dxa"/>
          </w:tcPr>
          <w:p w14:paraId="469ACECE" w14:textId="04E2D202" w:rsidR="008218DA" w:rsidRDefault="000A6980" w:rsidP="00AB3EB1">
            <w:pPr>
              <w:spacing w:line="360" w:lineRule="auto"/>
              <w:jc w:val="both"/>
              <w:rPr>
                <w:lang w:val="pt-BR"/>
              </w:rPr>
            </w:pPr>
            <w:r w:rsidRPr="000A6980">
              <w:rPr>
                <w:lang w:val="pt-BR"/>
              </w:rPr>
              <w:t>6</w:t>
            </w:r>
            <w:r w:rsidR="00A739C5">
              <w:rPr>
                <w:lang w:val="pt-BR"/>
              </w:rPr>
              <w:t>1</w:t>
            </w:r>
            <w:r w:rsidR="004C0517">
              <w:rPr>
                <w:lang w:val="pt-BR"/>
              </w:rPr>
              <w:t>,</w:t>
            </w:r>
            <w:r w:rsidR="00A739C5">
              <w:rPr>
                <w:lang w:val="pt-BR"/>
              </w:rPr>
              <w:t>9</w:t>
            </w:r>
            <w:r>
              <w:rPr>
                <w:lang w:val="pt-BR"/>
              </w:rPr>
              <w:t>0</w:t>
            </w:r>
          </w:p>
        </w:tc>
      </w:tr>
      <w:tr w:rsidR="008218DA" w14:paraId="023DA4DF" w14:textId="77777777" w:rsidTr="00AB3EB1">
        <w:tc>
          <w:tcPr>
            <w:tcW w:w="4531" w:type="dxa"/>
          </w:tcPr>
          <w:p w14:paraId="628759B1" w14:textId="77777777" w:rsidR="008218DA" w:rsidRDefault="008218DA" w:rsidP="00AB3EB1">
            <w:pPr>
              <w:spacing w:line="360" w:lineRule="auto"/>
              <w:jc w:val="both"/>
              <w:rPr>
                <w:lang w:val="pt-BR"/>
              </w:rPr>
            </w:pPr>
            <w:r>
              <w:rPr>
                <w:lang w:val="pt-BR"/>
              </w:rPr>
              <w:t>Total</w:t>
            </w:r>
          </w:p>
        </w:tc>
        <w:tc>
          <w:tcPr>
            <w:tcW w:w="4531" w:type="dxa"/>
          </w:tcPr>
          <w:p w14:paraId="7D88C013" w14:textId="5C7D3146" w:rsidR="008218DA" w:rsidRDefault="000A6980" w:rsidP="00AB3EB1">
            <w:pPr>
              <w:spacing w:line="360" w:lineRule="auto"/>
              <w:jc w:val="both"/>
              <w:rPr>
                <w:lang w:val="pt-BR"/>
              </w:rPr>
            </w:pPr>
            <w:r w:rsidRPr="000A6980">
              <w:rPr>
                <w:lang w:val="pt-BR"/>
              </w:rPr>
              <w:t>5</w:t>
            </w:r>
            <w:r w:rsidR="00A739C5">
              <w:rPr>
                <w:lang w:val="pt-BR"/>
              </w:rPr>
              <w:t>6</w:t>
            </w:r>
            <w:r w:rsidR="004C0517">
              <w:rPr>
                <w:lang w:val="pt-BR"/>
              </w:rPr>
              <w:t>,</w:t>
            </w:r>
            <w:r w:rsidRPr="000A6980">
              <w:rPr>
                <w:lang w:val="pt-BR"/>
              </w:rPr>
              <w:t>9</w:t>
            </w:r>
            <w:r>
              <w:rPr>
                <w:lang w:val="pt-BR"/>
              </w:rPr>
              <w:t>0</w:t>
            </w:r>
          </w:p>
        </w:tc>
      </w:tr>
    </w:tbl>
    <w:p w14:paraId="11EABE2E" w14:textId="77777777" w:rsidR="005D1329" w:rsidRDefault="005D1329" w:rsidP="005D1329">
      <w:pPr>
        <w:spacing w:line="360" w:lineRule="auto"/>
        <w:jc w:val="both"/>
        <w:rPr>
          <w:lang w:val="pt-BR"/>
        </w:rPr>
      </w:pPr>
    </w:p>
    <w:p w14:paraId="758EA2E8" w14:textId="434FF286" w:rsidR="00264264" w:rsidRDefault="005D1329" w:rsidP="00022506">
      <w:pPr>
        <w:spacing w:line="360" w:lineRule="auto"/>
        <w:ind w:firstLine="709"/>
        <w:jc w:val="both"/>
        <w:rPr>
          <w:lang w:val="pt-BR"/>
        </w:rPr>
      </w:pPr>
      <w:r w:rsidRPr="00DA108D">
        <w:rPr>
          <w:lang w:val="pt-BR"/>
        </w:rPr>
        <w:t>Mais uma vez, é possível verificar que as músicas da classe negativa foram mais fáceis de classificar do que as músicas da classe positiva. Enquanto 6</w:t>
      </w:r>
      <w:r w:rsidR="00FF7903">
        <w:rPr>
          <w:lang w:val="pt-BR"/>
        </w:rPr>
        <w:t>8</w:t>
      </w:r>
      <w:r w:rsidRPr="00DA108D">
        <w:rPr>
          <w:lang w:val="pt-BR"/>
        </w:rPr>
        <w:t>,</w:t>
      </w:r>
      <w:r w:rsidR="00FF7903">
        <w:rPr>
          <w:lang w:val="pt-BR"/>
        </w:rPr>
        <w:t>96</w:t>
      </w:r>
      <w:r w:rsidRPr="00DA108D">
        <w:rPr>
          <w:lang w:val="pt-BR"/>
        </w:rPr>
        <w:t xml:space="preserve">% das músicas negativas </w:t>
      </w:r>
      <w:r w:rsidRPr="00DA108D">
        <w:rPr>
          <w:lang w:val="pt-BR"/>
        </w:rPr>
        <w:lastRenderedPageBreak/>
        <w:t xml:space="preserve">foram corretamente classificadas, </w:t>
      </w:r>
      <w:r w:rsidR="00A6291A">
        <w:rPr>
          <w:lang w:val="pt-BR"/>
        </w:rPr>
        <w:t xml:space="preserve">apenas </w:t>
      </w:r>
      <w:r w:rsidR="00C46F87">
        <w:rPr>
          <w:lang w:val="pt-BR"/>
        </w:rPr>
        <w:t>4</w:t>
      </w:r>
      <w:r w:rsidR="00FF7903">
        <w:rPr>
          <w:lang w:val="pt-BR"/>
        </w:rPr>
        <w:t>6</w:t>
      </w:r>
      <w:r w:rsidRPr="00DA108D">
        <w:rPr>
          <w:lang w:val="pt-BR"/>
        </w:rPr>
        <w:t>% das músicas positivas foram corretamente classificadas.</w:t>
      </w:r>
    </w:p>
    <w:p w14:paraId="7C0C97F6" w14:textId="77777777" w:rsidR="00B806D0" w:rsidRPr="00DA108D" w:rsidRDefault="00B806D0" w:rsidP="005D1329">
      <w:pPr>
        <w:spacing w:line="360" w:lineRule="auto"/>
        <w:ind w:firstLine="851"/>
        <w:jc w:val="both"/>
        <w:rPr>
          <w:lang w:val="pt-BR"/>
        </w:rPr>
      </w:pPr>
    </w:p>
    <w:p w14:paraId="0A2EB7F9" w14:textId="77777777" w:rsidR="00224C69" w:rsidRDefault="00C50807" w:rsidP="00C50807">
      <w:pPr>
        <w:spacing w:line="360" w:lineRule="auto"/>
        <w:jc w:val="both"/>
        <w:rPr>
          <w:b/>
          <w:lang w:val="pt-BR"/>
        </w:rPr>
      </w:pPr>
      <w:r w:rsidRPr="003D61CA">
        <w:rPr>
          <w:lang w:val="pt-BR"/>
        </w:rPr>
        <w:t>4.</w:t>
      </w:r>
      <w:r>
        <w:rPr>
          <w:lang w:val="pt-BR"/>
        </w:rPr>
        <w:t>4</w:t>
      </w:r>
      <w:r w:rsidRPr="003D61CA">
        <w:rPr>
          <w:lang w:val="pt-BR"/>
        </w:rPr>
        <w:t xml:space="preserve">    </w:t>
      </w:r>
      <w:r w:rsidRPr="003D61CA">
        <w:rPr>
          <w:b/>
          <w:lang w:val="pt-BR"/>
        </w:rPr>
        <w:t xml:space="preserve">Resultados com </w:t>
      </w:r>
      <w:r w:rsidR="00C2714B">
        <w:rPr>
          <w:b/>
          <w:lang w:val="pt-BR"/>
        </w:rPr>
        <w:t>KNN</w:t>
      </w:r>
    </w:p>
    <w:p w14:paraId="39C25540" w14:textId="66E27427" w:rsidR="00B44C1B" w:rsidRDefault="00655006" w:rsidP="00022506">
      <w:pPr>
        <w:spacing w:line="360" w:lineRule="auto"/>
        <w:ind w:firstLine="709"/>
        <w:jc w:val="both"/>
        <w:rPr>
          <w:lang w:val="pt-BR"/>
        </w:rPr>
      </w:pPr>
      <w:r>
        <w:rPr>
          <w:lang w:val="pt-BR"/>
        </w:rPr>
        <w:t xml:space="preserve">O KNN classificou corretamente </w:t>
      </w:r>
      <w:r w:rsidR="00B44C1B" w:rsidRPr="00B44C1B">
        <w:rPr>
          <w:lang w:val="pt-BR"/>
        </w:rPr>
        <w:t>1</w:t>
      </w:r>
      <w:r w:rsidR="00B44C1B">
        <w:rPr>
          <w:lang w:val="pt-BR"/>
        </w:rPr>
        <w:t>.</w:t>
      </w:r>
      <w:r w:rsidR="00B44C1B" w:rsidRPr="00B44C1B">
        <w:rPr>
          <w:lang w:val="pt-BR"/>
        </w:rPr>
        <w:t>334</w:t>
      </w:r>
      <w:r w:rsidR="00B44C1B">
        <w:rPr>
          <w:lang w:val="pt-BR"/>
        </w:rPr>
        <w:t xml:space="preserve"> </w:t>
      </w:r>
      <w:r>
        <w:rPr>
          <w:lang w:val="pt-BR"/>
        </w:rPr>
        <w:t xml:space="preserve">músicas positivas e </w:t>
      </w:r>
      <w:r w:rsidR="00B44C1B" w:rsidRPr="00B44C1B">
        <w:rPr>
          <w:lang w:val="pt-BR"/>
        </w:rPr>
        <w:t>1</w:t>
      </w:r>
      <w:r w:rsidR="00B44C1B">
        <w:rPr>
          <w:lang w:val="pt-BR"/>
        </w:rPr>
        <w:t>.</w:t>
      </w:r>
      <w:r w:rsidR="001C28C0">
        <w:rPr>
          <w:lang w:val="pt-BR"/>
        </w:rPr>
        <w:t>290</w:t>
      </w:r>
      <w:r w:rsidR="00B44C1B">
        <w:rPr>
          <w:lang w:val="pt-BR"/>
        </w:rPr>
        <w:t xml:space="preserve"> </w:t>
      </w:r>
      <w:r>
        <w:rPr>
          <w:lang w:val="pt-BR"/>
        </w:rPr>
        <w:t xml:space="preserve">músicas negativas. Por outro lado, </w:t>
      </w:r>
      <w:r w:rsidR="00CC3EA5" w:rsidRPr="00B44C1B">
        <w:rPr>
          <w:lang w:val="pt-BR"/>
        </w:rPr>
        <w:t>1</w:t>
      </w:r>
      <w:r w:rsidR="00CC3EA5">
        <w:rPr>
          <w:lang w:val="pt-BR"/>
        </w:rPr>
        <w:t>.</w:t>
      </w:r>
      <w:r w:rsidR="00C3643E">
        <w:rPr>
          <w:lang w:val="pt-BR"/>
        </w:rPr>
        <w:t>156</w:t>
      </w:r>
      <w:r w:rsidR="00CC3EA5">
        <w:rPr>
          <w:lang w:val="pt-BR"/>
        </w:rPr>
        <w:t xml:space="preserve"> </w:t>
      </w:r>
      <w:r>
        <w:rPr>
          <w:lang w:val="pt-BR"/>
        </w:rPr>
        <w:t xml:space="preserve">músicas foram incorretamente classificadas como negativas e </w:t>
      </w:r>
      <w:r w:rsidR="00CC3EA5" w:rsidRPr="00B44C1B">
        <w:rPr>
          <w:lang w:val="pt-BR"/>
        </w:rPr>
        <w:t>1</w:t>
      </w:r>
      <w:r w:rsidR="00CC3EA5">
        <w:rPr>
          <w:lang w:val="pt-BR"/>
        </w:rPr>
        <w:t>.</w:t>
      </w:r>
      <w:r w:rsidR="007A0144">
        <w:rPr>
          <w:lang w:val="pt-BR"/>
        </w:rPr>
        <w:t>210</w:t>
      </w:r>
      <w:r w:rsidR="00CC3EA5">
        <w:rPr>
          <w:lang w:val="pt-BR"/>
        </w:rPr>
        <w:t xml:space="preserve"> </w:t>
      </w:r>
      <w:r>
        <w:rPr>
          <w:lang w:val="pt-BR"/>
        </w:rPr>
        <w:t xml:space="preserve">músicas </w:t>
      </w:r>
      <w:r w:rsidR="00577D6D">
        <w:rPr>
          <w:lang w:val="pt-BR"/>
        </w:rPr>
        <w:t>f</w:t>
      </w:r>
      <w:r>
        <w:rPr>
          <w:lang w:val="pt-BR"/>
        </w:rPr>
        <w:t>oram incorretamente classificadas como positivas. A matriz de confusão do KNN é apresentada n</w:t>
      </w:r>
      <w:r w:rsidR="00CF5BA5">
        <w:rPr>
          <w:lang w:val="pt-BR"/>
        </w:rPr>
        <w:t>o</w:t>
      </w:r>
      <w:r>
        <w:rPr>
          <w:lang w:val="pt-BR"/>
        </w:rPr>
        <w:t xml:space="preserve"> </w:t>
      </w:r>
      <w:r w:rsidR="00750C52">
        <w:rPr>
          <w:lang w:val="pt-BR"/>
        </w:rPr>
        <w:t>Quadro</w:t>
      </w:r>
      <w:r>
        <w:rPr>
          <w:lang w:val="pt-BR"/>
        </w:rPr>
        <w:t xml:space="preserve"> 20. </w:t>
      </w:r>
    </w:p>
    <w:p w14:paraId="52525A4C" w14:textId="77777777" w:rsidR="00B44C1B" w:rsidRDefault="00B44C1B" w:rsidP="00C50807">
      <w:pPr>
        <w:spacing w:line="360" w:lineRule="auto"/>
        <w:jc w:val="both"/>
        <w:rPr>
          <w:lang w:val="pt-BR"/>
        </w:rPr>
      </w:pPr>
    </w:p>
    <w:p w14:paraId="5582CEB8" w14:textId="77668EE1" w:rsidR="00264264" w:rsidRPr="00264264" w:rsidRDefault="00750C52" w:rsidP="00264264">
      <w:pPr>
        <w:pStyle w:val="Caption"/>
        <w:keepNext/>
        <w:rPr>
          <w:sz w:val="24"/>
          <w:szCs w:val="24"/>
        </w:rPr>
      </w:pPr>
      <w:r>
        <w:rPr>
          <w:sz w:val="24"/>
          <w:szCs w:val="24"/>
        </w:rPr>
        <w:t>Quadro</w:t>
      </w:r>
      <w:r w:rsidR="00264264" w:rsidRPr="00264264">
        <w:rPr>
          <w:sz w:val="24"/>
          <w:szCs w:val="24"/>
        </w:rPr>
        <w:t xml:space="preserve"> </w:t>
      </w:r>
      <w:r w:rsidR="00264264" w:rsidRPr="00264264">
        <w:rPr>
          <w:sz w:val="24"/>
          <w:szCs w:val="24"/>
        </w:rPr>
        <w:fldChar w:fldCharType="begin"/>
      </w:r>
      <w:r w:rsidR="00264264" w:rsidRPr="00264264">
        <w:rPr>
          <w:sz w:val="24"/>
          <w:szCs w:val="24"/>
        </w:rPr>
        <w:instrText xml:space="preserve"> SEQ Tabela \* ARABIC </w:instrText>
      </w:r>
      <w:r w:rsidR="00264264" w:rsidRPr="00264264">
        <w:rPr>
          <w:sz w:val="24"/>
          <w:szCs w:val="24"/>
        </w:rPr>
        <w:fldChar w:fldCharType="separate"/>
      </w:r>
      <w:r w:rsidR="004564F7">
        <w:rPr>
          <w:noProof/>
          <w:sz w:val="24"/>
          <w:szCs w:val="24"/>
        </w:rPr>
        <w:t>20</w:t>
      </w:r>
      <w:r w:rsidR="00264264" w:rsidRPr="00264264">
        <w:rPr>
          <w:sz w:val="24"/>
          <w:szCs w:val="24"/>
        </w:rPr>
        <w:fldChar w:fldCharType="end"/>
      </w:r>
      <w:r w:rsidR="00264264" w:rsidRPr="00264264">
        <w:rPr>
          <w:sz w:val="24"/>
          <w:szCs w:val="24"/>
        </w:rPr>
        <w:t xml:space="preserve"> - Matriz de confusão do KNN</w:t>
      </w:r>
    </w:p>
    <w:tbl>
      <w:tblPr>
        <w:tblStyle w:val="TableGrid"/>
        <w:tblW w:w="0" w:type="auto"/>
        <w:tblLook w:val="04A0" w:firstRow="1" w:lastRow="0" w:firstColumn="1" w:lastColumn="0" w:noHBand="0" w:noVBand="1"/>
      </w:tblPr>
      <w:tblGrid>
        <w:gridCol w:w="3020"/>
        <w:gridCol w:w="3021"/>
        <w:gridCol w:w="3021"/>
      </w:tblGrid>
      <w:tr w:rsidR="00264264" w14:paraId="6B9E085A" w14:textId="77777777" w:rsidTr="00264264">
        <w:tc>
          <w:tcPr>
            <w:tcW w:w="3020" w:type="dxa"/>
          </w:tcPr>
          <w:p w14:paraId="16415139" w14:textId="77777777" w:rsidR="00264264" w:rsidRDefault="00745470" w:rsidP="00C50807">
            <w:pPr>
              <w:spacing w:line="360" w:lineRule="auto"/>
              <w:jc w:val="both"/>
              <w:rPr>
                <w:lang w:val="pt-BR"/>
              </w:rPr>
            </w:pPr>
            <w:r>
              <w:rPr>
                <w:lang w:val="pt-BR"/>
              </w:rPr>
              <w:t>Classe correta</w:t>
            </w:r>
          </w:p>
        </w:tc>
        <w:tc>
          <w:tcPr>
            <w:tcW w:w="3021" w:type="dxa"/>
          </w:tcPr>
          <w:p w14:paraId="62D5AC28" w14:textId="77777777" w:rsidR="00264264" w:rsidRDefault="00264264" w:rsidP="00C50807">
            <w:pPr>
              <w:spacing w:line="360" w:lineRule="auto"/>
              <w:jc w:val="both"/>
              <w:rPr>
                <w:lang w:val="pt-BR"/>
              </w:rPr>
            </w:pPr>
            <w:r>
              <w:rPr>
                <w:lang w:val="pt-BR"/>
              </w:rPr>
              <w:t>Positiva</w:t>
            </w:r>
          </w:p>
        </w:tc>
        <w:tc>
          <w:tcPr>
            <w:tcW w:w="3021" w:type="dxa"/>
          </w:tcPr>
          <w:p w14:paraId="3A3A5A11" w14:textId="77777777" w:rsidR="00264264" w:rsidRDefault="00264264" w:rsidP="00C50807">
            <w:pPr>
              <w:spacing w:line="360" w:lineRule="auto"/>
              <w:jc w:val="both"/>
              <w:rPr>
                <w:lang w:val="pt-BR"/>
              </w:rPr>
            </w:pPr>
            <w:r>
              <w:rPr>
                <w:lang w:val="pt-BR"/>
              </w:rPr>
              <w:t>Negativa</w:t>
            </w:r>
          </w:p>
        </w:tc>
      </w:tr>
      <w:tr w:rsidR="00264264" w14:paraId="7F861BBB" w14:textId="77777777" w:rsidTr="00264264">
        <w:tc>
          <w:tcPr>
            <w:tcW w:w="3020" w:type="dxa"/>
          </w:tcPr>
          <w:p w14:paraId="28B35E28" w14:textId="77777777" w:rsidR="00264264" w:rsidRDefault="00264264" w:rsidP="00C50807">
            <w:pPr>
              <w:spacing w:line="360" w:lineRule="auto"/>
              <w:jc w:val="both"/>
              <w:rPr>
                <w:lang w:val="pt-BR"/>
              </w:rPr>
            </w:pPr>
            <w:r>
              <w:rPr>
                <w:lang w:val="pt-BR"/>
              </w:rPr>
              <w:t>Positiva</w:t>
            </w:r>
          </w:p>
        </w:tc>
        <w:tc>
          <w:tcPr>
            <w:tcW w:w="3021" w:type="dxa"/>
          </w:tcPr>
          <w:p w14:paraId="042FE8F2" w14:textId="17DD6EED" w:rsidR="00264264" w:rsidRDefault="00B44C1B" w:rsidP="00C50807">
            <w:pPr>
              <w:spacing w:line="360" w:lineRule="auto"/>
              <w:jc w:val="both"/>
              <w:rPr>
                <w:lang w:val="pt-BR"/>
              </w:rPr>
            </w:pPr>
            <w:r w:rsidRPr="00B44C1B">
              <w:rPr>
                <w:lang w:val="pt-BR"/>
              </w:rPr>
              <w:t>1</w:t>
            </w:r>
            <w:r>
              <w:rPr>
                <w:lang w:val="pt-BR"/>
              </w:rPr>
              <w:t>.</w:t>
            </w:r>
            <w:r w:rsidRPr="00B44C1B">
              <w:rPr>
                <w:lang w:val="pt-BR"/>
              </w:rPr>
              <w:t>334</w:t>
            </w:r>
          </w:p>
        </w:tc>
        <w:tc>
          <w:tcPr>
            <w:tcW w:w="3021" w:type="dxa"/>
          </w:tcPr>
          <w:p w14:paraId="3D08392C" w14:textId="4BB9FE9A" w:rsidR="00264264" w:rsidRDefault="00B44C1B" w:rsidP="00C50807">
            <w:pPr>
              <w:spacing w:line="360" w:lineRule="auto"/>
              <w:jc w:val="both"/>
              <w:rPr>
                <w:lang w:val="pt-BR"/>
              </w:rPr>
            </w:pPr>
            <w:r w:rsidRPr="00B44C1B">
              <w:rPr>
                <w:lang w:val="pt-BR"/>
              </w:rPr>
              <w:t>1</w:t>
            </w:r>
            <w:r>
              <w:rPr>
                <w:lang w:val="pt-BR"/>
              </w:rPr>
              <w:t>.</w:t>
            </w:r>
            <w:r w:rsidR="00796200">
              <w:rPr>
                <w:lang w:val="pt-BR"/>
              </w:rPr>
              <w:t>156</w:t>
            </w:r>
          </w:p>
        </w:tc>
      </w:tr>
      <w:tr w:rsidR="00264264" w14:paraId="49E93721" w14:textId="77777777" w:rsidTr="00264264">
        <w:tc>
          <w:tcPr>
            <w:tcW w:w="3020" w:type="dxa"/>
          </w:tcPr>
          <w:p w14:paraId="56E2D177" w14:textId="77777777" w:rsidR="00264264" w:rsidRDefault="00264264" w:rsidP="00C50807">
            <w:pPr>
              <w:spacing w:line="360" w:lineRule="auto"/>
              <w:jc w:val="both"/>
              <w:rPr>
                <w:lang w:val="pt-BR"/>
              </w:rPr>
            </w:pPr>
            <w:r>
              <w:rPr>
                <w:lang w:val="pt-BR"/>
              </w:rPr>
              <w:t>Negativa</w:t>
            </w:r>
          </w:p>
        </w:tc>
        <w:tc>
          <w:tcPr>
            <w:tcW w:w="3021" w:type="dxa"/>
          </w:tcPr>
          <w:p w14:paraId="568A97DF" w14:textId="184F7415" w:rsidR="00264264" w:rsidRDefault="00B44C1B" w:rsidP="00C50807">
            <w:pPr>
              <w:spacing w:line="360" w:lineRule="auto"/>
              <w:jc w:val="both"/>
              <w:rPr>
                <w:lang w:val="pt-BR"/>
              </w:rPr>
            </w:pPr>
            <w:r w:rsidRPr="00B44C1B">
              <w:rPr>
                <w:lang w:val="pt-BR"/>
              </w:rPr>
              <w:t>1</w:t>
            </w:r>
            <w:r>
              <w:rPr>
                <w:lang w:val="pt-BR"/>
              </w:rPr>
              <w:t>.</w:t>
            </w:r>
            <w:r w:rsidR="00796200">
              <w:rPr>
                <w:lang w:val="pt-BR"/>
              </w:rPr>
              <w:t>210</w:t>
            </w:r>
          </w:p>
        </w:tc>
        <w:tc>
          <w:tcPr>
            <w:tcW w:w="3021" w:type="dxa"/>
          </w:tcPr>
          <w:p w14:paraId="1DF13775" w14:textId="0F53D151" w:rsidR="00264264" w:rsidRDefault="00B44C1B" w:rsidP="00C50807">
            <w:pPr>
              <w:spacing w:line="360" w:lineRule="auto"/>
              <w:jc w:val="both"/>
              <w:rPr>
                <w:lang w:val="pt-BR"/>
              </w:rPr>
            </w:pPr>
            <w:r w:rsidRPr="00B44C1B">
              <w:rPr>
                <w:lang w:val="pt-BR"/>
              </w:rPr>
              <w:t>1</w:t>
            </w:r>
            <w:r>
              <w:rPr>
                <w:lang w:val="pt-BR"/>
              </w:rPr>
              <w:t>.</w:t>
            </w:r>
            <w:r w:rsidR="00796200">
              <w:rPr>
                <w:lang w:val="pt-BR"/>
              </w:rPr>
              <w:t>290</w:t>
            </w:r>
          </w:p>
        </w:tc>
      </w:tr>
    </w:tbl>
    <w:p w14:paraId="12F4CC9A" w14:textId="77777777" w:rsidR="004C1982" w:rsidRDefault="004C1982" w:rsidP="00997B6B">
      <w:pPr>
        <w:pStyle w:val="Caption"/>
        <w:keepNext/>
        <w:jc w:val="left"/>
        <w:rPr>
          <w:sz w:val="24"/>
          <w:szCs w:val="24"/>
        </w:rPr>
      </w:pPr>
    </w:p>
    <w:p w14:paraId="5459DABA" w14:textId="1ACC4F53" w:rsidR="00997B6B" w:rsidRDefault="00CC3EA5" w:rsidP="00022506">
      <w:pPr>
        <w:spacing w:line="360" w:lineRule="auto"/>
        <w:ind w:firstLine="709"/>
        <w:jc w:val="both"/>
        <w:rPr>
          <w:lang w:val="pt-BR"/>
        </w:rPr>
      </w:pPr>
      <w:r>
        <w:rPr>
          <w:lang w:val="pt-BR"/>
        </w:rPr>
        <w:t>Desta vez,</w:t>
      </w:r>
      <w:r w:rsidR="00997B6B">
        <w:rPr>
          <w:lang w:val="pt-BR"/>
        </w:rPr>
        <w:t xml:space="preserve"> podemos verificar que a classe “</w:t>
      </w:r>
      <w:r>
        <w:rPr>
          <w:lang w:val="pt-BR"/>
        </w:rPr>
        <w:t>positiva</w:t>
      </w:r>
      <w:r w:rsidR="00997B6B">
        <w:rPr>
          <w:lang w:val="pt-BR"/>
        </w:rPr>
        <w:t>” obteve resultados melhores do que a classe “</w:t>
      </w:r>
      <w:r>
        <w:rPr>
          <w:lang w:val="pt-BR"/>
        </w:rPr>
        <w:t>negativa</w:t>
      </w:r>
      <w:r w:rsidR="00997B6B">
        <w:rPr>
          <w:lang w:val="pt-BR"/>
        </w:rPr>
        <w:t>”</w:t>
      </w:r>
      <w:r w:rsidR="00C34965">
        <w:rPr>
          <w:lang w:val="pt-BR"/>
        </w:rPr>
        <w:t>. Porém, os números apresentam uma diferença de apenas 1,</w:t>
      </w:r>
      <w:r w:rsidR="000F233C">
        <w:rPr>
          <w:lang w:val="pt-BR"/>
        </w:rPr>
        <w:t>76</w:t>
      </w:r>
      <w:r w:rsidR="00C34965">
        <w:rPr>
          <w:lang w:val="pt-BR"/>
        </w:rPr>
        <w:t xml:space="preserve">%. São </w:t>
      </w:r>
      <w:r w:rsidR="00C34965" w:rsidRPr="00C34965">
        <w:rPr>
          <w:lang w:val="pt-BR"/>
        </w:rPr>
        <w:t>53.36</w:t>
      </w:r>
      <w:r w:rsidR="00C34965">
        <w:rPr>
          <w:lang w:val="pt-BR"/>
        </w:rPr>
        <w:t>% de acertos na classe “positiva” em comparação aos</w:t>
      </w:r>
      <w:r w:rsidR="00997B6B">
        <w:rPr>
          <w:lang w:val="pt-BR"/>
        </w:rPr>
        <w:t xml:space="preserve"> os </w:t>
      </w:r>
      <w:r w:rsidR="00C34965" w:rsidRPr="00C34965">
        <w:rPr>
          <w:lang w:val="pt-BR"/>
        </w:rPr>
        <w:t>5</w:t>
      </w:r>
      <w:r w:rsidR="000F233C">
        <w:rPr>
          <w:lang w:val="pt-BR"/>
        </w:rPr>
        <w:t>1</w:t>
      </w:r>
      <w:r w:rsidR="00C34965" w:rsidRPr="00C34965">
        <w:rPr>
          <w:lang w:val="pt-BR"/>
        </w:rPr>
        <w:t>.</w:t>
      </w:r>
      <w:r w:rsidR="000F233C">
        <w:rPr>
          <w:lang w:val="pt-BR"/>
        </w:rPr>
        <w:t>60</w:t>
      </w:r>
      <w:r w:rsidR="00C34965">
        <w:rPr>
          <w:lang w:val="pt-BR"/>
        </w:rPr>
        <w:t xml:space="preserve">% de acertos da classe “negativa”. Os </w:t>
      </w:r>
      <w:r w:rsidR="00997B6B">
        <w:rPr>
          <w:lang w:val="pt-BR"/>
        </w:rPr>
        <w:t xml:space="preserve">números de </w:t>
      </w:r>
      <w:r w:rsidR="00997B6B" w:rsidRPr="008B7945">
        <w:rPr>
          <w:i/>
          <w:lang w:val="pt-BR"/>
        </w:rPr>
        <w:t>F-</w:t>
      </w:r>
      <w:proofErr w:type="spellStart"/>
      <w:r w:rsidR="00997B6B" w:rsidRPr="008B7945">
        <w:rPr>
          <w:i/>
          <w:lang w:val="pt-BR"/>
        </w:rPr>
        <w:t>measure</w:t>
      </w:r>
      <w:proofErr w:type="spellEnd"/>
      <w:r w:rsidR="00997B6B">
        <w:rPr>
          <w:lang w:val="pt-BR"/>
        </w:rPr>
        <w:t xml:space="preserve"> são apresentados n</w:t>
      </w:r>
      <w:r w:rsidR="007345DA">
        <w:rPr>
          <w:lang w:val="pt-BR"/>
        </w:rPr>
        <w:t>o</w:t>
      </w:r>
      <w:r w:rsidR="00997B6B">
        <w:rPr>
          <w:lang w:val="pt-BR"/>
        </w:rPr>
        <w:t xml:space="preserve"> </w:t>
      </w:r>
      <w:r w:rsidR="00750C52">
        <w:rPr>
          <w:lang w:val="pt-BR"/>
        </w:rPr>
        <w:t>Quadro</w:t>
      </w:r>
      <w:r w:rsidR="00997B6B">
        <w:rPr>
          <w:lang w:val="pt-BR"/>
        </w:rPr>
        <w:t xml:space="preserve"> 21</w:t>
      </w:r>
      <w:r w:rsidR="007345DA">
        <w:rPr>
          <w:lang w:val="pt-BR"/>
        </w:rPr>
        <w:t>.</w:t>
      </w:r>
      <w:r w:rsidR="00C504B6">
        <w:rPr>
          <w:lang w:val="pt-BR"/>
        </w:rPr>
        <w:t xml:space="preserve"> </w:t>
      </w:r>
      <w:r w:rsidR="007345DA">
        <w:rPr>
          <w:lang w:val="pt-BR"/>
        </w:rPr>
        <w:t>P</w:t>
      </w:r>
      <w:r w:rsidR="00C504B6">
        <w:rPr>
          <w:lang w:val="pt-BR"/>
        </w:rPr>
        <w:t xml:space="preserve">ode ser verificado que a classe “positiva” apresenta </w:t>
      </w:r>
      <w:r w:rsidR="00C504B6" w:rsidRPr="00C504B6">
        <w:rPr>
          <w:i/>
          <w:lang w:val="pt-BR"/>
        </w:rPr>
        <w:t>F-</w:t>
      </w:r>
      <w:proofErr w:type="spellStart"/>
      <w:r w:rsidR="00C504B6" w:rsidRPr="00C504B6">
        <w:rPr>
          <w:i/>
          <w:lang w:val="pt-BR"/>
        </w:rPr>
        <w:t>measure</w:t>
      </w:r>
      <w:proofErr w:type="spellEnd"/>
      <w:r w:rsidR="00C504B6">
        <w:rPr>
          <w:lang w:val="pt-BR"/>
        </w:rPr>
        <w:t xml:space="preserve"> de 53</w:t>
      </w:r>
      <w:r w:rsidR="004C0517">
        <w:rPr>
          <w:lang w:val="pt-BR"/>
        </w:rPr>
        <w:t>,</w:t>
      </w:r>
      <w:r w:rsidR="000F233C">
        <w:rPr>
          <w:lang w:val="pt-BR"/>
        </w:rPr>
        <w:t>2</w:t>
      </w:r>
      <w:r w:rsidR="00C504B6">
        <w:rPr>
          <w:lang w:val="pt-BR"/>
        </w:rPr>
        <w:t>0, a classe “negativa” apresenta o valor de 52</w:t>
      </w:r>
      <w:r w:rsidR="004C0517">
        <w:rPr>
          <w:lang w:val="pt-BR"/>
        </w:rPr>
        <w:t>,</w:t>
      </w:r>
      <w:r w:rsidR="000F233C">
        <w:rPr>
          <w:lang w:val="pt-BR"/>
        </w:rPr>
        <w:t>2</w:t>
      </w:r>
      <w:r w:rsidR="00C504B6">
        <w:rPr>
          <w:lang w:val="pt-BR"/>
        </w:rPr>
        <w:t>0 e o resultado total é de 52</w:t>
      </w:r>
      <w:r w:rsidR="004C0517">
        <w:rPr>
          <w:lang w:val="pt-BR"/>
        </w:rPr>
        <w:t>,</w:t>
      </w:r>
      <w:r w:rsidR="000F233C">
        <w:rPr>
          <w:lang w:val="pt-BR"/>
        </w:rPr>
        <w:t>7</w:t>
      </w:r>
      <w:r w:rsidR="00C504B6">
        <w:rPr>
          <w:lang w:val="pt-BR"/>
        </w:rPr>
        <w:t>0.</w:t>
      </w:r>
    </w:p>
    <w:p w14:paraId="162906E9" w14:textId="77777777" w:rsidR="00997B6B" w:rsidRPr="00997B6B" w:rsidRDefault="00997B6B" w:rsidP="00997B6B">
      <w:pPr>
        <w:ind w:firstLine="708"/>
        <w:rPr>
          <w:lang w:val="pt-BR" w:eastAsia="pt-BR"/>
        </w:rPr>
      </w:pPr>
    </w:p>
    <w:p w14:paraId="3EFADD5B" w14:textId="629426FE" w:rsidR="004C1982" w:rsidRPr="004C1982" w:rsidRDefault="00750C52" w:rsidP="004C1982">
      <w:pPr>
        <w:pStyle w:val="Caption"/>
        <w:keepNext/>
        <w:rPr>
          <w:sz w:val="24"/>
          <w:szCs w:val="24"/>
        </w:rPr>
      </w:pPr>
      <w:r>
        <w:rPr>
          <w:sz w:val="24"/>
          <w:szCs w:val="24"/>
        </w:rPr>
        <w:t>Quadro</w:t>
      </w:r>
      <w:r w:rsidR="004C1982" w:rsidRPr="004C1982">
        <w:rPr>
          <w:sz w:val="24"/>
          <w:szCs w:val="24"/>
        </w:rPr>
        <w:t xml:space="preserve"> </w:t>
      </w:r>
      <w:r w:rsidR="004C1982" w:rsidRPr="004C1982">
        <w:rPr>
          <w:sz w:val="24"/>
          <w:szCs w:val="24"/>
        </w:rPr>
        <w:fldChar w:fldCharType="begin"/>
      </w:r>
      <w:r w:rsidR="004C1982" w:rsidRPr="004C1982">
        <w:rPr>
          <w:sz w:val="24"/>
          <w:szCs w:val="24"/>
        </w:rPr>
        <w:instrText xml:space="preserve"> SEQ Tabela \* ARABIC </w:instrText>
      </w:r>
      <w:r w:rsidR="004C1982" w:rsidRPr="004C1982">
        <w:rPr>
          <w:sz w:val="24"/>
          <w:szCs w:val="24"/>
        </w:rPr>
        <w:fldChar w:fldCharType="separate"/>
      </w:r>
      <w:r w:rsidR="004564F7">
        <w:rPr>
          <w:noProof/>
          <w:sz w:val="24"/>
          <w:szCs w:val="24"/>
        </w:rPr>
        <w:t>21</w:t>
      </w:r>
      <w:r w:rsidR="004C1982" w:rsidRPr="004C1982">
        <w:rPr>
          <w:sz w:val="24"/>
          <w:szCs w:val="24"/>
        </w:rPr>
        <w:fldChar w:fldCharType="end"/>
      </w:r>
      <w:r w:rsidR="004C1982" w:rsidRPr="004C1982">
        <w:rPr>
          <w:sz w:val="24"/>
          <w:szCs w:val="24"/>
        </w:rPr>
        <w:t xml:space="preserve"> - R</w:t>
      </w:r>
      <w:r w:rsidR="00CC40D1">
        <w:rPr>
          <w:sz w:val="24"/>
          <w:szCs w:val="24"/>
        </w:rPr>
        <w:t>es</w:t>
      </w:r>
      <w:r w:rsidR="004C1982" w:rsidRPr="004C1982">
        <w:rPr>
          <w:sz w:val="24"/>
          <w:szCs w:val="24"/>
        </w:rPr>
        <w:t>ultados de F-</w:t>
      </w:r>
      <w:proofErr w:type="spellStart"/>
      <w:r w:rsidR="004C1982" w:rsidRPr="004C1982">
        <w:rPr>
          <w:sz w:val="24"/>
          <w:szCs w:val="24"/>
        </w:rPr>
        <w:t>measure</w:t>
      </w:r>
      <w:proofErr w:type="spellEnd"/>
      <w:r w:rsidR="004C1982" w:rsidRPr="004C1982">
        <w:rPr>
          <w:sz w:val="24"/>
          <w:szCs w:val="24"/>
        </w:rPr>
        <w:t xml:space="preserve"> com KNN</w:t>
      </w:r>
    </w:p>
    <w:tbl>
      <w:tblPr>
        <w:tblStyle w:val="TableGrid"/>
        <w:tblW w:w="0" w:type="auto"/>
        <w:tblLook w:val="04A0" w:firstRow="1" w:lastRow="0" w:firstColumn="1" w:lastColumn="0" w:noHBand="0" w:noVBand="1"/>
      </w:tblPr>
      <w:tblGrid>
        <w:gridCol w:w="4531"/>
        <w:gridCol w:w="4531"/>
      </w:tblGrid>
      <w:tr w:rsidR="004C1982" w14:paraId="28A87ED8" w14:textId="77777777" w:rsidTr="00AB3EB1">
        <w:tc>
          <w:tcPr>
            <w:tcW w:w="4531" w:type="dxa"/>
          </w:tcPr>
          <w:p w14:paraId="390AB530" w14:textId="77777777" w:rsidR="004C1982" w:rsidRDefault="004C1982" w:rsidP="00AB3EB1">
            <w:pPr>
              <w:spacing w:line="360" w:lineRule="auto"/>
              <w:jc w:val="both"/>
              <w:rPr>
                <w:lang w:val="pt-BR"/>
              </w:rPr>
            </w:pPr>
            <w:r>
              <w:rPr>
                <w:lang w:val="pt-BR"/>
              </w:rPr>
              <w:t>Classe</w:t>
            </w:r>
          </w:p>
        </w:tc>
        <w:tc>
          <w:tcPr>
            <w:tcW w:w="4531" w:type="dxa"/>
          </w:tcPr>
          <w:p w14:paraId="6AD5D710" w14:textId="77777777" w:rsidR="004C1982" w:rsidRPr="006042A0" w:rsidRDefault="004C1982" w:rsidP="00AB3EB1">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4C1982" w14:paraId="49769E94" w14:textId="77777777" w:rsidTr="00AB3EB1">
        <w:trPr>
          <w:trHeight w:val="63"/>
        </w:trPr>
        <w:tc>
          <w:tcPr>
            <w:tcW w:w="4531" w:type="dxa"/>
          </w:tcPr>
          <w:p w14:paraId="6316EC06" w14:textId="098C1E9A" w:rsidR="004C1982" w:rsidRDefault="004C1982" w:rsidP="00AB3EB1">
            <w:pPr>
              <w:spacing w:line="360" w:lineRule="auto"/>
              <w:jc w:val="both"/>
              <w:rPr>
                <w:lang w:val="pt-BR"/>
              </w:rPr>
            </w:pPr>
            <w:r>
              <w:rPr>
                <w:lang w:val="pt-BR"/>
              </w:rPr>
              <w:t>Pos</w:t>
            </w:r>
            <w:r w:rsidR="00C504B6">
              <w:rPr>
                <w:lang w:val="pt-BR"/>
              </w:rPr>
              <w:t>i</w:t>
            </w:r>
            <w:r>
              <w:rPr>
                <w:lang w:val="pt-BR"/>
              </w:rPr>
              <w:t>tiva</w:t>
            </w:r>
          </w:p>
        </w:tc>
        <w:tc>
          <w:tcPr>
            <w:tcW w:w="4531" w:type="dxa"/>
          </w:tcPr>
          <w:p w14:paraId="01698DEE" w14:textId="337DA7D6" w:rsidR="004C1982" w:rsidRDefault="00CC3EA5" w:rsidP="00AB3EB1">
            <w:pPr>
              <w:spacing w:line="360" w:lineRule="auto"/>
              <w:jc w:val="both"/>
              <w:rPr>
                <w:lang w:val="pt-BR"/>
              </w:rPr>
            </w:pPr>
            <w:r w:rsidRPr="00CC3EA5">
              <w:rPr>
                <w:lang w:val="pt-BR"/>
              </w:rPr>
              <w:t>53</w:t>
            </w:r>
            <w:r w:rsidR="004C0517">
              <w:rPr>
                <w:lang w:val="pt-BR"/>
              </w:rPr>
              <w:t>,</w:t>
            </w:r>
            <w:r w:rsidR="000F233C">
              <w:rPr>
                <w:lang w:val="pt-BR"/>
              </w:rPr>
              <w:t>2</w:t>
            </w:r>
            <w:r>
              <w:rPr>
                <w:lang w:val="pt-BR"/>
              </w:rPr>
              <w:t>0</w:t>
            </w:r>
          </w:p>
        </w:tc>
      </w:tr>
      <w:tr w:rsidR="004C1982" w14:paraId="65596F2E" w14:textId="77777777" w:rsidTr="00AB3EB1">
        <w:tc>
          <w:tcPr>
            <w:tcW w:w="4531" w:type="dxa"/>
          </w:tcPr>
          <w:p w14:paraId="66AE79AB" w14:textId="77777777" w:rsidR="004C1982" w:rsidRDefault="004C1982" w:rsidP="00AB3EB1">
            <w:pPr>
              <w:spacing w:line="360" w:lineRule="auto"/>
              <w:jc w:val="both"/>
              <w:rPr>
                <w:lang w:val="pt-BR"/>
              </w:rPr>
            </w:pPr>
            <w:r>
              <w:rPr>
                <w:lang w:val="pt-BR"/>
              </w:rPr>
              <w:t>Negativa</w:t>
            </w:r>
          </w:p>
        </w:tc>
        <w:tc>
          <w:tcPr>
            <w:tcW w:w="4531" w:type="dxa"/>
          </w:tcPr>
          <w:p w14:paraId="4E7E7B9F" w14:textId="01A85154" w:rsidR="004C1982" w:rsidRDefault="00CC3EA5" w:rsidP="00AB3EB1">
            <w:pPr>
              <w:spacing w:line="360" w:lineRule="auto"/>
              <w:jc w:val="both"/>
              <w:rPr>
                <w:lang w:val="pt-BR"/>
              </w:rPr>
            </w:pPr>
            <w:r w:rsidRPr="00CC3EA5">
              <w:rPr>
                <w:lang w:val="pt-BR"/>
              </w:rPr>
              <w:t>52</w:t>
            </w:r>
            <w:r w:rsidR="004C0517">
              <w:rPr>
                <w:lang w:val="pt-BR"/>
              </w:rPr>
              <w:t>,</w:t>
            </w:r>
            <w:r w:rsidR="000F233C">
              <w:rPr>
                <w:lang w:val="pt-BR"/>
              </w:rPr>
              <w:t>2</w:t>
            </w:r>
            <w:r>
              <w:rPr>
                <w:lang w:val="pt-BR"/>
              </w:rPr>
              <w:t>0</w:t>
            </w:r>
            <w:r w:rsidRPr="00CC3EA5">
              <w:rPr>
                <w:lang w:val="pt-BR"/>
              </w:rPr>
              <w:t xml:space="preserve">  </w:t>
            </w:r>
          </w:p>
        </w:tc>
      </w:tr>
      <w:tr w:rsidR="004C1982" w14:paraId="5E200CE4" w14:textId="77777777" w:rsidTr="00AB3EB1">
        <w:tc>
          <w:tcPr>
            <w:tcW w:w="4531" w:type="dxa"/>
          </w:tcPr>
          <w:p w14:paraId="330B318C" w14:textId="77777777" w:rsidR="004C1982" w:rsidRDefault="004C1982" w:rsidP="00AB3EB1">
            <w:pPr>
              <w:spacing w:line="360" w:lineRule="auto"/>
              <w:jc w:val="both"/>
              <w:rPr>
                <w:lang w:val="pt-BR"/>
              </w:rPr>
            </w:pPr>
            <w:r>
              <w:rPr>
                <w:lang w:val="pt-BR"/>
              </w:rPr>
              <w:t>Total</w:t>
            </w:r>
          </w:p>
        </w:tc>
        <w:tc>
          <w:tcPr>
            <w:tcW w:w="4531" w:type="dxa"/>
          </w:tcPr>
          <w:p w14:paraId="4F7888AC" w14:textId="7719EDE6" w:rsidR="004C1982" w:rsidRDefault="00CC3EA5" w:rsidP="00AB3EB1">
            <w:pPr>
              <w:spacing w:line="360" w:lineRule="auto"/>
              <w:jc w:val="both"/>
              <w:rPr>
                <w:lang w:val="pt-BR"/>
              </w:rPr>
            </w:pPr>
            <w:r w:rsidRPr="00CC3EA5">
              <w:rPr>
                <w:lang w:val="pt-BR"/>
              </w:rPr>
              <w:t>52</w:t>
            </w:r>
            <w:r w:rsidR="004C0517">
              <w:rPr>
                <w:lang w:val="pt-BR"/>
              </w:rPr>
              <w:t>,</w:t>
            </w:r>
            <w:r w:rsidR="000F233C">
              <w:rPr>
                <w:lang w:val="pt-BR"/>
              </w:rPr>
              <w:t>7</w:t>
            </w:r>
            <w:r>
              <w:rPr>
                <w:lang w:val="pt-BR"/>
              </w:rPr>
              <w:t>0</w:t>
            </w:r>
            <w:r w:rsidRPr="00CC3EA5">
              <w:rPr>
                <w:lang w:val="pt-BR"/>
              </w:rPr>
              <w:t xml:space="preserve">  </w:t>
            </w:r>
          </w:p>
        </w:tc>
      </w:tr>
    </w:tbl>
    <w:p w14:paraId="0E9B81F0" w14:textId="77777777" w:rsidR="004C1982" w:rsidRDefault="004C1982" w:rsidP="00CF479D">
      <w:pPr>
        <w:spacing w:line="360" w:lineRule="auto"/>
        <w:ind w:firstLine="851"/>
        <w:jc w:val="both"/>
        <w:rPr>
          <w:lang w:val="pt-BR"/>
        </w:rPr>
      </w:pPr>
    </w:p>
    <w:p w14:paraId="7ED4985E" w14:textId="77777777" w:rsidR="00701349" w:rsidRDefault="00701349" w:rsidP="00CF479D">
      <w:pPr>
        <w:spacing w:line="360" w:lineRule="auto"/>
        <w:ind w:firstLine="851"/>
        <w:jc w:val="both"/>
        <w:rPr>
          <w:lang w:val="pt-BR"/>
        </w:rPr>
      </w:pPr>
    </w:p>
    <w:p w14:paraId="3CE65997" w14:textId="77777777" w:rsidR="00701349" w:rsidRDefault="00701349" w:rsidP="00701349">
      <w:pPr>
        <w:spacing w:line="360" w:lineRule="auto"/>
        <w:jc w:val="both"/>
        <w:rPr>
          <w:b/>
          <w:lang w:val="pt-BR"/>
        </w:rPr>
      </w:pPr>
      <w:r w:rsidRPr="003D61CA">
        <w:rPr>
          <w:lang w:val="pt-BR"/>
        </w:rPr>
        <w:t>4.</w:t>
      </w:r>
      <w:r>
        <w:rPr>
          <w:lang w:val="pt-BR"/>
        </w:rPr>
        <w:t>5</w:t>
      </w:r>
      <w:r w:rsidRPr="003D61CA">
        <w:rPr>
          <w:lang w:val="pt-BR"/>
        </w:rPr>
        <w:t xml:space="preserve">    </w:t>
      </w:r>
      <w:r w:rsidRPr="003D61CA">
        <w:rPr>
          <w:b/>
          <w:lang w:val="pt-BR"/>
        </w:rPr>
        <w:t xml:space="preserve">Resultados com </w:t>
      </w:r>
      <w:r>
        <w:rPr>
          <w:b/>
          <w:lang w:val="pt-BR"/>
        </w:rPr>
        <w:t>J48</w:t>
      </w:r>
    </w:p>
    <w:p w14:paraId="6C07D10A" w14:textId="3FFEBF7C" w:rsidR="00701349" w:rsidRPr="00701349" w:rsidRDefault="00701349" w:rsidP="00022506">
      <w:pPr>
        <w:spacing w:line="360" w:lineRule="auto"/>
        <w:ind w:firstLine="709"/>
        <w:jc w:val="both"/>
        <w:rPr>
          <w:lang w:val="pt-BR"/>
        </w:rPr>
      </w:pPr>
      <w:r>
        <w:rPr>
          <w:lang w:val="pt-BR"/>
        </w:rPr>
        <w:t>O modelo criado neste estudo não foi o bastante para que o algoritmo de árvore de decisão J48 pudesse fazer a classificação dos dados. Como pode ser verificado n</w:t>
      </w:r>
      <w:r w:rsidR="00CF5BA5">
        <w:rPr>
          <w:lang w:val="pt-BR"/>
        </w:rPr>
        <w:t>o</w:t>
      </w:r>
      <w:r>
        <w:rPr>
          <w:lang w:val="pt-BR"/>
        </w:rPr>
        <w:t xml:space="preserve"> </w:t>
      </w:r>
      <w:r w:rsidR="00750C52">
        <w:rPr>
          <w:lang w:val="pt-BR"/>
        </w:rPr>
        <w:t>Quadro</w:t>
      </w:r>
      <w:r>
        <w:rPr>
          <w:lang w:val="pt-BR"/>
        </w:rPr>
        <w:t xml:space="preserve"> </w:t>
      </w:r>
      <w:r w:rsidR="00AB3EB1">
        <w:rPr>
          <w:lang w:val="pt-BR"/>
        </w:rPr>
        <w:t>22</w:t>
      </w:r>
      <w:r>
        <w:rPr>
          <w:lang w:val="pt-BR"/>
        </w:rPr>
        <w:t xml:space="preserve">, </w:t>
      </w:r>
      <w:r w:rsidR="001A5841">
        <w:rPr>
          <w:lang w:val="pt-BR"/>
        </w:rPr>
        <w:t>2.500</w:t>
      </w:r>
      <w:r>
        <w:rPr>
          <w:lang w:val="pt-BR"/>
        </w:rPr>
        <w:t xml:space="preserve"> letras aparecem corretamente como letras positivas, </w:t>
      </w:r>
      <w:r w:rsidR="001A5841">
        <w:rPr>
          <w:lang w:val="pt-BR"/>
        </w:rPr>
        <w:t>0</w:t>
      </w:r>
      <w:r>
        <w:rPr>
          <w:lang w:val="pt-BR"/>
        </w:rPr>
        <w:t xml:space="preserve"> aparecem erroneamente como letras negativas, </w:t>
      </w:r>
      <w:r w:rsidR="001A5841">
        <w:rPr>
          <w:lang w:val="pt-BR"/>
        </w:rPr>
        <w:t>0</w:t>
      </w:r>
      <w:r>
        <w:rPr>
          <w:lang w:val="pt-BR"/>
        </w:rPr>
        <w:t xml:space="preserve"> são corretamente apresentadas como letras negativas e </w:t>
      </w:r>
      <w:r w:rsidR="001A5841">
        <w:rPr>
          <w:lang w:val="pt-BR"/>
        </w:rPr>
        <w:t>2</w:t>
      </w:r>
      <w:r w:rsidR="00A024E8">
        <w:rPr>
          <w:lang w:val="pt-BR"/>
        </w:rPr>
        <w:t>.</w:t>
      </w:r>
      <w:r w:rsidR="001A5841">
        <w:rPr>
          <w:lang w:val="pt-BR"/>
        </w:rPr>
        <w:t>500</w:t>
      </w:r>
      <w:r>
        <w:rPr>
          <w:lang w:val="pt-BR"/>
        </w:rPr>
        <w:t xml:space="preserve"> são incorretamente classificadas como positivas. Esses números</w:t>
      </w:r>
      <w:r w:rsidR="007345DA">
        <w:rPr>
          <w:lang w:val="pt-BR"/>
        </w:rPr>
        <w:t xml:space="preserve"> </w:t>
      </w:r>
      <w:r>
        <w:rPr>
          <w:lang w:val="pt-BR"/>
        </w:rPr>
        <w:t xml:space="preserve">apresentam </w:t>
      </w:r>
      <w:r w:rsidR="001A5841">
        <w:rPr>
          <w:lang w:val="pt-BR"/>
        </w:rPr>
        <w:t>50</w:t>
      </w:r>
      <w:r>
        <w:rPr>
          <w:lang w:val="pt-BR"/>
        </w:rPr>
        <w:t xml:space="preserve">% das letras corretamente classificadas. Porém, </w:t>
      </w:r>
      <w:r w:rsidR="00E6566A">
        <w:rPr>
          <w:lang w:val="pt-BR"/>
        </w:rPr>
        <w:t xml:space="preserve">o que ocorreu é que o J48 não conseguiu encontrar distinção </w:t>
      </w:r>
      <w:r w:rsidR="00E6566A">
        <w:rPr>
          <w:lang w:val="pt-BR"/>
        </w:rPr>
        <w:lastRenderedPageBreak/>
        <w:t>entre as duas classes e criou uma árvore de decisão com apenas um nodo, este sendo positivo. Portando</w:t>
      </w:r>
      <w:r w:rsidR="00BD5C29">
        <w:rPr>
          <w:lang w:val="pt-BR"/>
        </w:rPr>
        <w:t>,</w:t>
      </w:r>
      <w:r w:rsidR="00E6566A">
        <w:rPr>
          <w:lang w:val="pt-BR"/>
        </w:rPr>
        <w:t xml:space="preserve"> para </w:t>
      </w:r>
      <w:r w:rsidR="001A5841">
        <w:rPr>
          <w:lang w:val="pt-BR"/>
        </w:rPr>
        <w:t xml:space="preserve">todas as </w:t>
      </w:r>
      <w:r w:rsidR="00E6566A">
        <w:rPr>
          <w:lang w:val="pt-BR"/>
        </w:rPr>
        <w:t>instâncias do modelo o algoritmo “chutou” o valor “positivo”.</w:t>
      </w:r>
    </w:p>
    <w:p w14:paraId="02EB6F03" w14:textId="77777777" w:rsidR="00701349" w:rsidRPr="00701349" w:rsidRDefault="00701349" w:rsidP="00701349">
      <w:pPr>
        <w:spacing w:line="360" w:lineRule="auto"/>
        <w:jc w:val="both"/>
        <w:rPr>
          <w:lang w:val="pt-BR"/>
        </w:rPr>
      </w:pPr>
      <w:r>
        <w:rPr>
          <w:b/>
          <w:lang w:val="pt-BR"/>
        </w:rPr>
        <w:tab/>
      </w:r>
    </w:p>
    <w:p w14:paraId="1D0E7BAB" w14:textId="1E137018" w:rsidR="00701349" w:rsidRPr="00701349" w:rsidRDefault="00750C52" w:rsidP="00701349">
      <w:pPr>
        <w:pStyle w:val="Caption"/>
        <w:keepNext/>
        <w:rPr>
          <w:sz w:val="24"/>
          <w:szCs w:val="24"/>
        </w:rPr>
      </w:pPr>
      <w:r>
        <w:rPr>
          <w:sz w:val="24"/>
          <w:szCs w:val="24"/>
        </w:rPr>
        <w:t>Quadro</w:t>
      </w:r>
      <w:r w:rsidR="00701349" w:rsidRPr="00701349">
        <w:rPr>
          <w:sz w:val="24"/>
          <w:szCs w:val="24"/>
        </w:rPr>
        <w:t xml:space="preserve"> </w:t>
      </w:r>
      <w:r w:rsidR="00701349" w:rsidRPr="00701349">
        <w:rPr>
          <w:sz w:val="24"/>
          <w:szCs w:val="24"/>
        </w:rPr>
        <w:fldChar w:fldCharType="begin"/>
      </w:r>
      <w:r w:rsidR="00701349" w:rsidRPr="00701349">
        <w:rPr>
          <w:sz w:val="24"/>
          <w:szCs w:val="24"/>
        </w:rPr>
        <w:instrText xml:space="preserve"> SEQ Tabela \* ARABIC </w:instrText>
      </w:r>
      <w:r w:rsidR="00701349" w:rsidRPr="00701349">
        <w:rPr>
          <w:sz w:val="24"/>
          <w:szCs w:val="24"/>
        </w:rPr>
        <w:fldChar w:fldCharType="separate"/>
      </w:r>
      <w:r w:rsidR="004564F7">
        <w:rPr>
          <w:noProof/>
          <w:sz w:val="24"/>
          <w:szCs w:val="24"/>
        </w:rPr>
        <w:t>22</w:t>
      </w:r>
      <w:r w:rsidR="00701349" w:rsidRPr="00701349">
        <w:rPr>
          <w:sz w:val="24"/>
          <w:szCs w:val="24"/>
        </w:rPr>
        <w:fldChar w:fldCharType="end"/>
      </w:r>
      <w:r w:rsidR="00701349" w:rsidRPr="00701349">
        <w:rPr>
          <w:sz w:val="24"/>
          <w:szCs w:val="24"/>
        </w:rPr>
        <w:t xml:space="preserve"> - Matriz de confusão do J48</w:t>
      </w:r>
    </w:p>
    <w:tbl>
      <w:tblPr>
        <w:tblStyle w:val="TableGrid"/>
        <w:tblW w:w="0" w:type="auto"/>
        <w:tblLook w:val="04A0" w:firstRow="1" w:lastRow="0" w:firstColumn="1" w:lastColumn="0" w:noHBand="0" w:noVBand="1"/>
      </w:tblPr>
      <w:tblGrid>
        <w:gridCol w:w="3020"/>
        <w:gridCol w:w="3021"/>
        <w:gridCol w:w="3021"/>
      </w:tblGrid>
      <w:tr w:rsidR="00701349" w14:paraId="36B76FEB" w14:textId="77777777" w:rsidTr="00701349">
        <w:tc>
          <w:tcPr>
            <w:tcW w:w="3020" w:type="dxa"/>
          </w:tcPr>
          <w:p w14:paraId="4FAAFDBA" w14:textId="77777777" w:rsidR="00701349" w:rsidRDefault="00701349" w:rsidP="00701349">
            <w:pPr>
              <w:spacing w:line="360" w:lineRule="auto"/>
              <w:jc w:val="both"/>
              <w:rPr>
                <w:lang w:val="pt-BR"/>
              </w:rPr>
            </w:pPr>
            <w:r>
              <w:rPr>
                <w:lang w:val="pt-BR"/>
              </w:rPr>
              <w:t>Classe correta</w:t>
            </w:r>
          </w:p>
        </w:tc>
        <w:tc>
          <w:tcPr>
            <w:tcW w:w="3021" w:type="dxa"/>
          </w:tcPr>
          <w:p w14:paraId="6DD4B8A9" w14:textId="77777777" w:rsidR="00701349" w:rsidRDefault="00701349" w:rsidP="00701349">
            <w:pPr>
              <w:spacing w:line="360" w:lineRule="auto"/>
              <w:jc w:val="both"/>
              <w:rPr>
                <w:lang w:val="pt-BR"/>
              </w:rPr>
            </w:pPr>
            <w:r>
              <w:rPr>
                <w:lang w:val="pt-BR"/>
              </w:rPr>
              <w:t>Positiva</w:t>
            </w:r>
          </w:p>
        </w:tc>
        <w:tc>
          <w:tcPr>
            <w:tcW w:w="3021" w:type="dxa"/>
          </w:tcPr>
          <w:p w14:paraId="14BD2169" w14:textId="77777777" w:rsidR="00701349" w:rsidRDefault="00701349" w:rsidP="00701349">
            <w:pPr>
              <w:spacing w:line="360" w:lineRule="auto"/>
              <w:jc w:val="both"/>
              <w:rPr>
                <w:lang w:val="pt-BR"/>
              </w:rPr>
            </w:pPr>
            <w:r>
              <w:rPr>
                <w:lang w:val="pt-BR"/>
              </w:rPr>
              <w:t>Negativa</w:t>
            </w:r>
          </w:p>
        </w:tc>
      </w:tr>
      <w:tr w:rsidR="00701349" w14:paraId="07CCF9BF" w14:textId="77777777" w:rsidTr="00701349">
        <w:tc>
          <w:tcPr>
            <w:tcW w:w="3020" w:type="dxa"/>
          </w:tcPr>
          <w:p w14:paraId="364D5BBE" w14:textId="77777777" w:rsidR="00701349" w:rsidRDefault="00701349" w:rsidP="00701349">
            <w:pPr>
              <w:spacing w:line="360" w:lineRule="auto"/>
              <w:jc w:val="both"/>
              <w:rPr>
                <w:lang w:val="pt-BR"/>
              </w:rPr>
            </w:pPr>
            <w:r>
              <w:rPr>
                <w:lang w:val="pt-BR"/>
              </w:rPr>
              <w:t>Positiva</w:t>
            </w:r>
          </w:p>
        </w:tc>
        <w:tc>
          <w:tcPr>
            <w:tcW w:w="3021" w:type="dxa"/>
          </w:tcPr>
          <w:p w14:paraId="50C56BE7" w14:textId="0D7774F9" w:rsidR="00701349" w:rsidRDefault="001A5841" w:rsidP="00701349">
            <w:pPr>
              <w:spacing w:line="360" w:lineRule="auto"/>
              <w:jc w:val="both"/>
              <w:rPr>
                <w:lang w:val="pt-BR"/>
              </w:rPr>
            </w:pPr>
            <w:r>
              <w:rPr>
                <w:lang w:val="pt-BR"/>
              </w:rPr>
              <w:t>2.500</w:t>
            </w:r>
          </w:p>
        </w:tc>
        <w:tc>
          <w:tcPr>
            <w:tcW w:w="3021" w:type="dxa"/>
          </w:tcPr>
          <w:p w14:paraId="40C95BA1" w14:textId="62F71CCC" w:rsidR="00701349" w:rsidRDefault="001A5841" w:rsidP="00701349">
            <w:pPr>
              <w:spacing w:line="360" w:lineRule="auto"/>
              <w:jc w:val="both"/>
              <w:rPr>
                <w:lang w:val="pt-BR"/>
              </w:rPr>
            </w:pPr>
            <w:r>
              <w:rPr>
                <w:lang w:val="pt-BR"/>
              </w:rPr>
              <w:t>0</w:t>
            </w:r>
          </w:p>
        </w:tc>
      </w:tr>
      <w:tr w:rsidR="00701349" w14:paraId="4F4ABB86" w14:textId="77777777" w:rsidTr="00701349">
        <w:tc>
          <w:tcPr>
            <w:tcW w:w="3020" w:type="dxa"/>
          </w:tcPr>
          <w:p w14:paraId="5D95C816" w14:textId="77777777" w:rsidR="00701349" w:rsidRDefault="00701349" w:rsidP="00701349">
            <w:pPr>
              <w:spacing w:line="360" w:lineRule="auto"/>
              <w:jc w:val="both"/>
              <w:rPr>
                <w:lang w:val="pt-BR"/>
              </w:rPr>
            </w:pPr>
            <w:r>
              <w:rPr>
                <w:lang w:val="pt-BR"/>
              </w:rPr>
              <w:t>Negativa</w:t>
            </w:r>
          </w:p>
        </w:tc>
        <w:tc>
          <w:tcPr>
            <w:tcW w:w="3021" w:type="dxa"/>
          </w:tcPr>
          <w:p w14:paraId="5629DA91" w14:textId="3ACF3831" w:rsidR="00701349" w:rsidRDefault="001A5841" w:rsidP="00701349">
            <w:pPr>
              <w:spacing w:line="360" w:lineRule="auto"/>
              <w:jc w:val="both"/>
              <w:rPr>
                <w:lang w:val="pt-BR"/>
              </w:rPr>
            </w:pPr>
            <w:r>
              <w:rPr>
                <w:lang w:val="pt-BR"/>
              </w:rPr>
              <w:t>2.500</w:t>
            </w:r>
          </w:p>
        </w:tc>
        <w:tc>
          <w:tcPr>
            <w:tcW w:w="3021" w:type="dxa"/>
          </w:tcPr>
          <w:p w14:paraId="1EB2E011" w14:textId="783BA0E3" w:rsidR="00701349" w:rsidRDefault="001A5841" w:rsidP="00701349">
            <w:pPr>
              <w:spacing w:line="360" w:lineRule="auto"/>
              <w:jc w:val="both"/>
              <w:rPr>
                <w:lang w:val="pt-BR"/>
              </w:rPr>
            </w:pPr>
            <w:r>
              <w:rPr>
                <w:lang w:val="pt-BR"/>
              </w:rPr>
              <w:t>0</w:t>
            </w:r>
          </w:p>
        </w:tc>
      </w:tr>
    </w:tbl>
    <w:p w14:paraId="0108EB3C" w14:textId="75E8C9DB" w:rsidR="00701349" w:rsidRDefault="00701349" w:rsidP="00701349">
      <w:pPr>
        <w:spacing w:line="360" w:lineRule="auto"/>
        <w:jc w:val="both"/>
        <w:rPr>
          <w:lang w:val="pt-BR"/>
        </w:rPr>
      </w:pPr>
    </w:p>
    <w:p w14:paraId="1501D3F0" w14:textId="339A1CFC" w:rsidR="0096069C" w:rsidRDefault="0096069C" w:rsidP="00022506">
      <w:pPr>
        <w:spacing w:line="360" w:lineRule="auto"/>
        <w:ind w:firstLine="709"/>
        <w:jc w:val="both"/>
        <w:rPr>
          <w:lang w:val="pt-BR"/>
        </w:rPr>
      </w:pPr>
      <w:r>
        <w:rPr>
          <w:lang w:val="pt-BR"/>
        </w:rPr>
        <w:t>N</w:t>
      </w:r>
      <w:r w:rsidR="007345DA">
        <w:rPr>
          <w:lang w:val="pt-BR"/>
        </w:rPr>
        <w:t>o</w:t>
      </w:r>
      <w:r>
        <w:rPr>
          <w:lang w:val="pt-BR"/>
        </w:rPr>
        <w:t xml:space="preserve"> </w:t>
      </w:r>
      <w:r w:rsidR="00750C52">
        <w:rPr>
          <w:lang w:val="pt-BR"/>
        </w:rPr>
        <w:t>Quadro</w:t>
      </w:r>
      <w:r>
        <w:rPr>
          <w:lang w:val="pt-BR"/>
        </w:rPr>
        <w:t xml:space="preserve"> 23 são apresentados os resultados obtidos de </w:t>
      </w:r>
      <w:r w:rsidRPr="00CF5B31">
        <w:rPr>
          <w:i/>
          <w:lang w:val="pt-BR"/>
        </w:rPr>
        <w:t>F-</w:t>
      </w:r>
      <w:proofErr w:type="spellStart"/>
      <w:r w:rsidRPr="00CF5B31">
        <w:rPr>
          <w:i/>
          <w:lang w:val="pt-BR"/>
        </w:rPr>
        <w:t>measure</w:t>
      </w:r>
      <w:proofErr w:type="spellEnd"/>
      <w:r w:rsidRPr="00CF5B31">
        <w:rPr>
          <w:i/>
          <w:lang w:val="pt-BR"/>
        </w:rPr>
        <w:t xml:space="preserve"> </w:t>
      </w:r>
      <w:r>
        <w:rPr>
          <w:lang w:val="pt-BR"/>
        </w:rPr>
        <w:t>para o J48</w:t>
      </w:r>
      <w:r w:rsidR="007345DA">
        <w:rPr>
          <w:lang w:val="pt-BR"/>
        </w:rPr>
        <w:t>.</w:t>
      </w:r>
      <w:r>
        <w:rPr>
          <w:lang w:val="pt-BR"/>
        </w:rPr>
        <w:t xml:space="preserve"> </w:t>
      </w:r>
      <w:r w:rsidR="007345DA">
        <w:rPr>
          <w:lang w:val="pt-BR"/>
        </w:rPr>
        <w:t>É</w:t>
      </w:r>
      <w:r>
        <w:rPr>
          <w:lang w:val="pt-BR"/>
        </w:rPr>
        <w:t xml:space="preserve"> possível analisar que </w:t>
      </w:r>
      <w:r w:rsidR="00464CAB">
        <w:rPr>
          <w:lang w:val="pt-BR"/>
        </w:rPr>
        <w:t xml:space="preserve">o </w:t>
      </w:r>
      <w:proofErr w:type="spellStart"/>
      <w:r w:rsidR="00464CAB">
        <w:rPr>
          <w:lang w:val="pt-BR"/>
        </w:rPr>
        <w:t>Weka</w:t>
      </w:r>
      <w:proofErr w:type="spellEnd"/>
      <w:r w:rsidR="00464CAB">
        <w:rPr>
          <w:lang w:val="pt-BR"/>
        </w:rPr>
        <w:t xml:space="preserve"> apenas apresenta </w:t>
      </w:r>
      <w:r w:rsidR="00464CAB" w:rsidRPr="00464CAB">
        <w:rPr>
          <w:i/>
          <w:lang w:val="pt-BR"/>
        </w:rPr>
        <w:t>F-</w:t>
      </w:r>
      <w:proofErr w:type="spellStart"/>
      <w:r w:rsidR="00464CAB" w:rsidRPr="00464CAB">
        <w:rPr>
          <w:i/>
          <w:lang w:val="pt-BR"/>
        </w:rPr>
        <w:t>measure</w:t>
      </w:r>
      <w:proofErr w:type="spellEnd"/>
      <w:r w:rsidR="00464CAB">
        <w:rPr>
          <w:lang w:val="pt-BR"/>
        </w:rPr>
        <w:t xml:space="preserve"> para a classe “positiva” </w:t>
      </w:r>
      <w:r w:rsidR="004C0517">
        <w:rPr>
          <w:lang w:val="pt-BR"/>
        </w:rPr>
        <w:t>com o valor de</w:t>
      </w:r>
      <w:r w:rsidR="00792E5D">
        <w:rPr>
          <w:lang w:val="pt-BR"/>
        </w:rPr>
        <w:t xml:space="preserve"> 66</w:t>
      </w:r>
      <w:r w:rsidR="004C0517">
        <w:rPr>
          <w:lang w:val="pt-BR"/>
        </w:rPr>
        <w:t>,</w:t>
      </w:r>
      <w:r w:rsidR="00792E5D">
        <w:rPr>
          <w:lang w:val="pt-BR"/>
        </w:rPr>
        <w:t>70. Os valores não disponíveis são representados com “?”.</w:t>
      </w:r>
    </w:p>
    <w:p w14:paraId="3A56CB1C" w14:textId="77777777" w:rsidR="004A164D" w:rsidRDefault="004A164D" w:rsidP="00022506">
      <w:pPr>
        <w:spacing w:line="360" w:lineRule="auto"/>
        <w:ind w:firstLine="709"/>
        <w:jc w:val="both"/>
        <w:rPr>
          <w:lang w:val="pt-BR"/>
        </w:rPr>
      </w:pPr>
    </w:p>
    <w:p w14:paraId="094915AE" w14:textId="6D9B8406" w:rsidR="00992A35" w:rsidRPr="00701349" w:rsidRDefault="00750C52" w:rsidP="00992A35">
      <w:pPr>
        <w:pStyle w:val="Caption"/>
        <w:keepNext/>
        <w:rPr>
          <w:sz w:val="24"/>
          <w:szCs w:val="24"/>
        </w:rPr>
      </w:pPr>
      <w:r>
        <w:rPr>
          <w:sz w:val="24"/>
          <w:szCs w:val="24"/>
        </w:rPr>
        <w:t>Quadro</w:t>
      </w:r>
      <w:r w:rsidR="00992A35" w:rsidRPr="00701349">
        <w:rPr>
          <w:sz w:val="24"/>
          <w:szCs w:val="24"/>
        </w:rPr>
        <w:t xml:space="preserve"> </w:t>
      </w:r>
      <w:r w:rsidR="00992A35">
        <w:rPr>
          <w:sz w:val="24"/>
          <w:szCs w:val="24"/>
        </w:rPr>
        <w:t>23</w:t>
      </w:r>
      <w:r w:rsidR="00992A35" w:rsidRPr="00701349">
        <w:rPr>
          <w:sz w:val="24"/>
          <w:szCs w:val="24"/>
        </w:rPr>
        <w:t xml:space="preserve"> </w:t>
      </w:r>
      <w:r w:rsidR="00992A35">
        <w:rPr>
          <w:sz w:val="24"/>
          <w:szCs w:val="24"/>
        </w:rPr>
        <w:t>–</w:t>
      </w:r>
      <w:r w:rsidR="00992A35" w:rsidRPr="00701349">
        <w:rPr>
          <w:sz w:val="24"/>
          <w:szCs w:val="24"/>
        </w:rPr>
        <w:t xml:space="preserve"> </w:t>
      </w:r>
      <w:r w:rsidR="00992A35">
        <w:rPr>
          <w:sz w:val="24"/>
          <w:szCs w:val="24"/>
        </w:rPr>
        <w:t xml:space="preserve">Resultados de </w:t>
      </w:r>
      <w:r w:rsidR="00992A35" w:rsidRPr="00A024E8">
        <w:rPr>
          <w:i/>
          <w:sz w:val="24"/>
          <w:szCs w:val="24"/>
        </w:rPr>
        <w:t>F-</w:t>
      </w:r>
      <w:proofErr w:type="spellStart"/>
      <w:r w:rsidR="00992A35" w:rsidRPr="00A024E8">
        <w:rPr>
          <w:i/>
          <w:sz w:val="24"/>
          <w:szCs w:val="24"/>
        </w:rPr>
        <w:t>measure</w:t>
      </w:r>
      <w:proofErr w:type="spellEnd"/>
      <w:r w:rsidR="00992A35">
        <w:rPr>
          <w:sz w:val="24"/>
          <w:szCs w:val="24"/>
        </w:rPr>
        <w:t xml:space="preserve"> com</w:t>
      </w:r>
      <w:r w:rsidR="00992A35" w:rsidRPr="00701349">
        <w:rPr>
          <w:sz w:val="24"/>
          <w:szCs w:val="24"/>
        </w:rPr>
        <w:t xml:space="preserve"> J48</w:t>
      </w:r>
    </w:p>
    <w:tbl>
      <w:tblPr>
        <w:tblStyle w:val="TableGrid"/>
        <w:tblW w:w="0" w:type="auto"/>
        <w:tblLook w:val="04A0" w:firstRow="1" w:lastRow="0" w:firstColumn="1" w:lastColumn="0" w:noHBand="0" w:noVBand="1"/>
      </w:tblPr>
      <w:tblGrid>
        <w:gridCol w:w="4531"/>
        <w:gridCol w:w="4531"/>
      </w:tblGrid>
      <w:tr w:rsidR="00992A35" w14:paraId="114A96C9" w14:textId="77777777" w:rsidTr="00294A80">
        <w:tc>
          <w:tcPr>
            <w:tcW w:w="4531" w:type="dxa"/>
          </w:tcPr>
          <w:p w14:paraId="065EA3BE" w14:textId="77777777" w:rsidR="00992A35" w:rsidRDefault="00992A35" w:rsidP="00294A80">
            <w:pPr>
              <w:spacing w:line="360" w:lineRule="auto"/>
              <w:jc w:val="both"/>
              <w:rPr>
                <w:lang w:val="pt-BR"/>
              </w:rPr>
            </w:pPr>
            <w:r>
              <w:rPr>
                <w:lang w:val="pt-BR"/>
              </w:rPr>
              <w:t>Classe</w:t>
            </w:r>
          </w:p>
        </w:tc>
        <w:tc>
          <w:tcPr>
            <w:tcW w:w="4531" w:type="dxa"/>
          </w:tcPr>
          <w:p w14:paraId="77BC63B9" w14:textId="77777777" w:rsidR="00992A35" w:rsidRPr="006042A0" w:rsidRDefault="00992A35" w:rsidP="00294A80">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992A35" w14:paraId="5F52FA32" w14:textId="77777777" w:rsidTr="00294A80">
        <w:trPr>
          <w:trHeight w:val="63"/>
        </w:trPr>
        <w:tc>
          <w:tcPr>
            <w:tcW w:w="4531" w:type="dxa"/>
          </w:tcPr>
          <w:p w14:paraId="75876A1E" w14:textId="4D27B37E" w:rsidR="00992A35" w:rsidRDefault="00992A35" w:rsidP="00294A80">
            <w:pPr>
              <w:spacing w:line="360" w:lineRule="auto"/>
              <w:jc w:val="both"/>
              <w:rPr>
                <w:lang w:val="pt-BR"/>
              </w:rPr>
            </w:pPr>
            <w:r>
              <w:rPr>
                <w:lang w:val="pt-BR"/>
              </w:rPr>
              <w:t>Pos</w:t>
            </w:r>
            <w:r w:rsidR="0057159D">
              <w:rPr>
                <w:lang w:val="pt-BR"/>
              </w:rPr>
              <w:t>i</w:t>
            </w:r>
            <w:r>
              <w:rPr>
                <w:lang w:val="pt-BR"/>
              </w:rPr>
              <w:t>tiva</w:t>
            </w:r>
          </w:p>
        </w:tc>
        <w:tc>
          <w:tcPr>
            <w:tcW w:w="4531" w:type="dxa"/>
          </w:tcPr>
          <w:p w14:paraId="66FEFD94" w14:textId="5D3845EF" w:rsidR="00992A35" w:rsidRDefault="0057159D" w:rsidP="00294A80">
            <w:pPr>
              <w:spacing w:line="360" w:lineRule="auto"/>
              <w:jc w:val="both"/>
              <w:rPr>
                <w:lang w:val="pt-BR"/>
              </w:rPr>
            </w:pPr>
            <w:r w:rsidRPr="0057159D">
              <w:rPr>
                <w:lang w:val="pt-BR"/>
              </w:rPr>
              <w:t>66</w:t>
            </w:r>
            <w:r w:rsidR="004C0517">
              <w:rPr>
                <w:lang w:val="pt-BR"/>
              </w:rPr>
              <w:t>,</w:t>
            </w:r>
            <w:r w:rsidRPr="0057159D">
              <w:rPr>
                <w:lang w:val="pt-BR"/>
              </w:rPr>
              <w:t>7</w:t>
            </w:r>
            <w:r>
              <w:rPr>
                <w:lang w:val="pt-BR"/>
              </w:rPr>
              <w:t>0</w:t>
            </w:r>
          </w:p>
        </w:tc>
      </w:tr>
      <w:tr w:rsidR="00992A35" w14:paraId="38AE2095" w14:textId="77777777" w:rsidTr="00294A80">
        <w:tc>
          <w:tcPr>
            <w:tcW w:w="4531" w:type="dxa"/>
          </w:tcPr>
          <w:p w14:paraId="0D552B6E" w14:textId="77777777" w:rsidR="00992A35" w:rsidRDefault="00992A35" w:rsidP="00294A80">
            <w:pPr>
              <w:spacing w:line="360" w:lineRule="auto"/>
              <w:jc w:val="both"/>
              <w:rPr>
                <w:lang w:val="pt-BR"/>
              </w:rPr>
            </w:pPr>
            <w:r>
              <w:rPr>
                <w:lang w:val="pt-BR"/>
              </w:rPr>
              <w:t>Negativa</w:t>
            </w:r>
          </w:p>
        </w:tc>
        <w:tc>
          <w:tcPr>
            <w:tcW w:w="4531" w:type="dxa"/>
          </w:tcPr>
          <w:p w14:paraId="176FD795" w14:textId="2694CD4E" w:rsidR="00992A35" w:rsidRDefault="0057159D" w:rsidP="00294A80">
            <w:pPr>
              <w:spacing w:line="360" w:lineRule="auto"/>
              <w:jc w:val="both"/>
              <w:rPr>
                <w:lang w:val="pt-BR"/>
              </w:rPr>
            </w:pPr>
            <w:r>
              <w:rPr>
                <w:lang w:val="pt-BR"/>
              </w:rPr>
              <w:t>?</w:t>
            </w:r>
          </w:p>
        </w:tc>
      </w:tr>
      <w:tr w:rsidR="00992A35" w14:paraId="6D518B26" w14:textId="77777777" w:rsidTr="00294A80">
        <w:tc>
          <w:tcPr>
            <w:tcW w:w="4531" w:type="dxa"/>
          </w:tcPr>
          <w:p w14:paraId="0B24C97A" w14:textId="77777777" w:rsidR="00992A35" w:rsidRDefault="00992A35" w:rsidP="00294A80">
            <w:pPr>
              <w:spacing w:line="360" w:lineRule="auto"/>
              <w:jc w:val="both"/>
              <w:rPr>
                <w:lang w:val="pt-BR"/>
              </w:rPr>
            </w:pPr>
            <w:r>
              <w:rPr>
                <w:lang w:val="pt-BR"/>
              </w:rPr>
              <w:t>Total</w:t>
            </w:r>
          </w:p>
        </w:tc>
        <w:tc>
          <w:tcPr>
            <w:tcW w:w="4531" w:type="dxa"/>
          </w:tcPr>
          <w:p w14:paraId="1D51FC87" w14:textId="2CDEF29B" w:rsidR="00992A35" w:rsidRDefault="0057159D" w:rsidP="00294A80">
            <w:pPr>
              <w:spacing w:line="360" w:lineRule="auto"/>
              <w:jc w:val="both"/>
              <w:rPr>
                <w:lang w:val="pt-BR"/>
              </w:rPr>
            </w:pPr>
            <w:r>
              <w:rPr>
                <w:lang w:val="pt-BR"/>
              </w:rPr>
              <w:t>?</w:t>
            </w:r>
          </w:p>
        </w:tc>
      </w:tr>
    </w:tbl>
    <w:p w14:paraId="064E6A1A" w14:textId="77777777" w:rsidR="00992A35" w:rsidRPr="00701349" w:rsidRDefault="00992A35" w:rsidP="00701349">
      <w:pPr>
        <w:spacing w:line="360" w:lineRule="auto"/>
        <w:jc w:val="both"/>
        <w:rPr>
          <w:lang w:val="pt-BR"/>
        </w:rPr>
      </w:pPr>
    </w:p>
    <w:p w14:paraId="4E351152" w14:textId="77777777" w:rsidR="00701349" w:rsidRDefault="00701349" w:rsidP="00CF479D">
      <w:pPr>
        <w:spacing w:line="360" w:lineRule="auto"/>
        <w:ind w:firstLine="851"/>
        <w:jc w:val="both"/>
        <w:rPr>
          <w:lang w:val="pt-BR"/>
        </w:rPr>
      </w:pPr>
    </w:p>
    <w:p w14:paraId="64E65D4A" w14:textId="77777777" w:rsidR="00264264" w:rsidRDefault="001758C7" w:rsidP="00C50807">
      <w:pPr>
        <w:spacing w:line="360" w:lineRule="auto"/>
        <w:jc w:val="both"/>
        <w:rPr>
          <w:b/>
          <w:lang w:val="pt-BR"/>
        </w:rPr>
      </w:pPr>
      <w:r w:rsidRPr="003D61CA">
        <w:rPr>
          <w:lang w:val="pt-BR"/>
        </w:rPr>
        <w:t>4.</w:t>
      </w:r>
      <w:r>
        <w:rPr>
          <w:lang w:val="pt-BR"/>
        </w:rPr>
        <w:t>6</w:t>
      </w:r>
      <w:r w:rsidRPr="003D61CA">
        <w:rPr>
          <w:lang w:val="pt-BR"/>
        </w:rPr>
        <w:t xml:space="preserve">    </w:t>
      </w:r>
      <w:r w:rsidRPr="003D61CA">
        <w:rPr>
          <w:b/>
          <w:lang w:val="pt-BR"/>
        </w:rPr>
        <w:t xml:space="preserve">Resultados com </w:t>
      </w:r>
      <w:r>
        <w:rPr>
          <w:b/>
          <w:lang w:val="pt-BR"/>
        </w:rPr>
        <w:t>K-</w:t>
      </w:r>
      <w:proofErr w:type="spellStart"/>
      <w:r>
        <w:rPr>
          <w:b/>
          <w:lang w:val="pt-BR"/>
        </w:rPr>
        <w:t>means</w:t>
      </w:r>
      <w:proofErr w:type="spellEnd"/>
    </w:p>
    <w:p w14:paraId="7495D7C4" w14:textId="1A1D3629" w:rsidR="00D6207B" w:rsidRDefault="00D6207B" w:rsidP="00022506">
      <w:pPr>
        <w:spacing w:line="360" w:lineRule="auto"/>
        <w:ind w:firstLine="709"/>
        <w:jc w:val="both"/>
        <w:rPr>
          <w:lang w:val="pt-BR"/>
        </w:rPr>
      </w:pPr>
      <w:r>
        <w:rPr>
          <w:lang w:val="pt-BR"/>
        </w:rPr>
        <w:t xml:space="preserve">O algoritmo de </w:t>
      </w:r>
      <w:proofErr w:type="spellStart"/>
      <w:r w:rsidRPr="00D6207B">
        <w:rPr>
          <w:i/>
          <w:lang w:val="pt-BR"/>
        </w:rPr>
        <w:t>clustering</w:t>
      </w:r>
      <w:proofErr w:type="spellEnd"/>
      <w:r>
        <w:rPr>
          <w:lang w:val="pt-BR"/>
        </w:rPr>
        <w:t xml:space="preserve"> </w:t>
      </w:r>
      <w:r w:rsidR="004C0517">
        <w:rPr>
          <w:lang w:val="pt-BR"/>
        </w:rPr>
        <w:t>K</w:t>
      </w:r>
      <w:r>
        <w:rPr>
          <w:lang w:val="pt-BR"/>
        </w:rPr>
        <w:t>-</w:t>
      </w:r>
      <w:proofErr w:type="spellStart"/>
      <w:r>
        <w:rPr>
          <w:lang w:val="pt-BR"/>
        </w:rPr>
        <w:t>means</w:t>
      </w:r>
      <w:proofErr w:type="spellEnd"/>
      <w:r>
        <w:rPr>
          <w:lang w:val="pt-BR"/>
        </w:rPr>
        <w:t xml:space="preserve"> classificou corretamente</w:t>
      </w:r>
      <w:r w:rsidR="00B71640">
        <w:rPr>
          <w:lang w:val="pt-BR"/>
        </w:rPr>
        <w:t xml:space="preserve"> 5</w:t>
      </w:r>
      <w:r w:rsidR="00122713">
        <w:rPr>
          <w:lang w:val="pt-BR"/>
        </w:rPr>
        <w:t>6</w:t>
      </w:r>
      <w:r w:rsidR="00B71640">
        <w:rPr>
          <w:lang w:val="pt-BR"/>
        </w:rPr>
        <w:t>,</w:t>
      </w:r>
      <w:r w:rsidR="00122713">
        <w:rPr>
          <w:lang w:val="pt-BR"/>
        </w:rPr>
        <w:t>10</w:t>
      </w:r>
      <w:r w:rsidR="00B71640">
        <w:rPr>
          <w:lang w:val="pt-BR"/>
        </w:rPr>
        <w:t>% dos dados da base de dados</w:t>
      </w:r>
      <w:r w:rsidR="000968BC">
        <w:rPr>
          <w:lang w:val="pt-BR"/>
        </w:rPr>
        <w:t xml:space="preserve">, classificando corretamente </w:t>
      </w:r>
      <w:r w:rsidR="00D84F76">
        <w:rPr>
          <w:lang w:val="pt-BR"/>
        </w:rPr>
        <w:t>34</w:t>
      </w:r>
      <w:r w:rsidR="000968BC">
        <w:rPr>
          <w:lang w:val="pt-BR"/>
        </w:rPr>
        <w:t>,</w:t>
      </w:r>
      <w:r w:rsidR="00D84F76">
        <w:rPr>
          <w:lang w:val="pt-BR"/>
        </w:rPr>
        <w:t>52</w:t>
      </w:r>
      <w:r w:rsidR="000968BC">
        <w:rPr>
          <w:lang w:val="pt-BR"/>
        </w:rPr>
        <w:t xml:space="preserve">% das instâncias positivas e </w:t>
      </w:r>
      <w:r w:rsidR="00F86106" w:rsidRPr="00F86106">
        <w:rPr>
          <w:lang w:val="pt-BR"/>
        </w:rPr>
        <w:t>77.68</w:t>
      </w:r>
      <w:r w:rsidR="000968BC">
        <w:rPr>
          <w:lang w:val="pt-BR"/>
        </w:rPr>
        <w:t>% das negativas.</w:t>
      </w:r>
    </w:p>
    <w:p w14:paraId="33836C05" w14:textId="77777777" w:rsidR="00B71640" w:rsidRDefault="00B71640" w:rsidP="00C50807">
      <w:pPr>
        <w:spacing w:line="360" w:lineRule="auto"/>
        <w:jc w:val="both"/>
        <w:rPr>
          <w:lang w:val="pt-BR"/>
        </w:rPr>
      </w:pPr>
    </w:p>
    <w:p w14:paraId="53D3D25C" w14:textId="5671063F" w:rsidR="00B71640" w:rsidRPr="00B71640" w:rsidRDefault="00750C52" w:rsidP="00B71640">
      <w:pPr>
        <w:pStyle w:val="Caption"/>
        <w:keepNext/>
        <w:rPr>
          <w:sz w:val="24"/>
          <w:szCs w:val="24"/>
        </w:rPr>
      </w:pPr>
      <w:r>
        <w:rPr>
          <w:sz w:val="24"/>
          <w:szCs w:val="24"/>
        </w:rPr>
        <w:t>Quadro</w:t>
      </w:r>
      <w:r w:rsidR="00B71640" w:rsidRPr="00B71640">
        <w:rPr>
          <w:sz w:val="24"/>
          <w:szCs w:val="24"/>
        </w:rPr>
        <w:t xml:space="preserve"> </w:t>
      </w:r>
      <w:r w:rsidR="00DE55AA">
        <w:rPr>
          <w:sz w:val="24"/>
          <w:szCs w:val="24"/>
        </w:rPr>
        <w:t>24</w:t>
      </w:r>
      <w:r w:rsidR="00B71640" w:rsidRPr="00B71640">
        <w:rPr>
          <w:sz w:val="24"/>
          <w:szCs w:val="24"/>
        </w:rPr>
        <w:t xml:space="preserve"> - Matriz de confusão com k-</w:t>
      </w:r>
      <w:proofErr w:type="spellStart"/>
      <w:r w:rsidR="00B71640" w:rsidRPr="00B71640">
        <w:rPr>
          <w:sz w:val="24"/>
          <w:szCs w:val="24"/>
        </w:rPr>
        <w:t>means</w:t>
      </w:r>
      <w:proofErr w:type="spellEnd"/>
    </w:p>
    <w:tbl>
      <w:tblPr>
        <w:tblStyle w:val="TableGrid"/>
        <w:tblW w:w="0" w:type="auto"/>
        <w:tblLook w:val="04A0" w:firstRow="1" w:lastRow="0" w:firstColumn="1" w:lastColumn="0" w:noHBand="0" w:noVBand="1"/>
      </w:tblPr>
      <w:tblGrid>
        <w:gridCol w:w="3020"/>
        <w:gridCol w:w="3021"/>
        <w:gridCol w:w="3021"/>
      </w:tblGrid>
      <w:tr w:rsidR="00B71640" w14:paraId="70975F00" w14:textId="77777777" w:rsidTr="00B71640">
        <w:tc>
          <w:tcPr>
            <w:tcW w:w="3020" w:type="dxa"/>
          </w:tcPr>
          <w:p w14:paraId="0039E566" w14:textId="77777777" w:rsidR="00B71640" w:rsidRDefault="00B71640" w:rsidP="00C50807">
            <w:pPr>
              <w:spacing w:line="360" w:lineRule="auto"/>
              <w:jc w:val="both"/>
              <w:rPr>
                <w:lang w:val="pt-BR"/>
              </w:rPr>
            </w:pPr>
            <w:r>
              <w:rPr>
                <w:lang w:val="pt-BR"/>
              </w:rPr>
              <w:t>Classe correta</w:t>
            </w:r>
          </w:p>
        </w:tc>
        <w:tc>
          <w:tcPr>
            <w:tcW w:w="3021" w:type="dxa"/>
          </w:tcPr>
          <w:p w14:paraId="48222297" w14:textId="77777777" w:rsidR="00B71640" w:rsidRDefault="00B71640" w:rsidP="00C50807">
            <w:pPr>
              <w:spacing w:line="360" w:lineRule="auto"/>
              <w:jc w:val="both"/>
              <w:rPr>
                <w:lang w:val="pt-BR"/>
              </w:rPr>
            </w:pPr>
            <w:r>
              <w:rPr>
                <w:lang w:val="pt-BR"/>
              </w:rPr>
              <w:t>Positiva</w:t>
            </w:r>
          </w:p>
        </w:tc>
        <w:tc>
          <w:tcPr>
            <w:tcW w:w="3021" w:type="dxa"/>
          </w:tcPr>
          <w:p w14:paraId="6095DEF6" w14:textId="77777777" w:rsidR="00B71640" w:rsidRDefault="00B71640" w:rsidP="00C50807">
            <w:pPr>
              <w:spacing w:line="360" w:lineRule="auto"/>
              <w:jc w:val="both"/>
              <w:rPr>
                <w:lang w:val="pt-BR"/>
              </w:rPr>
            </w:pPr>
            <w:r>
              <w:rPr>
                <w:lang w:val="pt-BR"/>
              </w:rPr>
              <w:t>Negativa</w:t>
            </w:r>
          </w:p>
        </w:tc>
      </w:tr>
      <w:tr w:rsidR="00B71640" w14:paraId="272B9E7A" w14:textId="77777777" w:rsidTr="00B71640">
        <w:tc>
          <w:tcPr>
            <w:tcW w:w="3020" w:type="dxa"/>
          </w:tcPr>
          <w:p w14:paraId="7A2488D2" w14:textId="77777777" w:rsidR="00B71640" w:rsidRDefault="00B71640" w:rsidP="00C50807">
            <w:pPr>
              <w:spacing w:line="360" w:lineRule="auto"/>
              <w:jc w:val="both"/>
              <w:rPr>
                <w:lang w:val="pt-BR"/>
              </w:rPr>
            </w:pPr>
            <w:r>
              <w:rPr>
                <w:lang w:val="pt-BR"/>
              </w:rPr>
              <w:t>Positiva</w:t>
            </w:r>
          </w:p>
        </w:tc>
        <w:tc>
          <w:tcPr>
            <w:tcW w:w="3021" w:type="dxa"/>
          </w:tcPr>
          <w:p w14:paraId="66A1CA03" w14:textId="5DABFFE9" w:rsidR="00B71640" w:rsidRDefault="00BA5883" w:rsidP="00C50807">
            <w:pPr>
              <w:spacing w:line="360" w:lineRule="auto"/>
              <w:jc w:val="both"/>
              <w:rPr>
                <w:lang w:val="pt-BR"/>
              </w:rPr>
            </w:pPr>
            <w:r>
              <w:rPr>
                <w:lang w:val="pt-BR"/>
              </w:rPr>
              <w:t>863</w:t>
            </w:r>
          </w:p>
        </w:tc>
        <w:tc>
          <w:tcPr>
            <w:tcW w:w="3021" w:type="dxa"/>
          </w:tcPr>
          <w:p w14:paraId="67CFBA51" w14:textId="5323DC8A" w:rsidR="00B71640" w:rsidRDefault="00BA5883" w:rsidP="00C50807">
            <w:pPr>
              <w:spacing w:line="360" w:lineRule="auto"/>
              <w:jc w:val="both"/>
              <w:rPr>
                <w:lang w:val="pt-BR"/>
              </w:rPr>
            </w:pPr>
            <w:r w:rsidRPr="00BA5883">
              <w:rPr>
                <w:lang w:val="pt-BR"/>
              </w:rPr>
              <w:t>1</w:t>
            </w:r>
            <w:r>
              <w:rPr>
                <w:lang w:val="pt-BR"/>
              </w:rPr>
              <w:t>.</w:t>
            </w:r>
            <w:r w:rsidRPr="00BA5883">
              <w:rPr>
                <w:lang w:val="pt-BR"/>
              </w:rPr>
              <w:t>637</w:t>
            </w:r>
          </w:p>
        </w:tc>
      </w:tr>
      <w:tr w:rsidR="00B71640" w14:paraId="4D93691E" w14:textId="77777777" w:rsidTr="00B71640">
        <w:tc>
          <w:tcPr>
            <w:tcW w:w="3020" w:type="dxa"/>
          </w:tcPr>
          <w:p w14:paraId="4F6B7B1F" w14:textId="77777777" w:rsidR="00B71640" w:rsidRDefault="00B71640" w:rsidP="00C50807">
            <w:pPr>
              <w:spacing w:line="360" w:lineRule="auto"/>
              <w:jc w:val="both"/>
              <w:rPr>
                <w:lang w:val="pt-BR"/>
              </w:rPr>
            </w:pPr>
            <w:r>
              <w:rPr>
                <w:lang w:val="pt-BR"/>
              </w:rPr>
              <w:t>Negativa</w:t>
            </w:r>
          </w:p>
        </w:tc>
        <w:tc>
          <w:tcPr>
            <w:tcW w:w="3021" w:type="dxa"/>
          </w:tcPr>
          <w:p w14:paraId="695F3511" w14:textId="50DA0AB5" w:rsidR="00B71640" w:rsidRDefault="00BA5883" w:rsidP="00C50807">
            <w:pPr>
              <w:spacing w:line="360" w:lineRule="auto"/>
              <w:jc w:val="both"/>
              <w:rPr>
                <w:lang w:val="pt-BR"/>
              </w:rPr>
            </w:pPr>
            <w:r w:rsidRPr="00BA5883">
              <w:rPr>
                <w:lang w:val="pt-BR"/>
              </w:rPr>
              <w:t>558</w:t>
            </w:r>
          </w:p>
        </w:tc>
        <w:tc>
          <w:tcPr>
            <w:tcW w:w="3021" w:type="dxa"/>
          </w:tcPr>
          <w:p w14:paraId="0483C118" w14:textId="125D28CA" w:rsidR="00B71640" w:rsidRDefault="00BA5883" w:rsidP="00C50807">
            <w:pPr>
              <w:spacing w:line="360" w:lineRule="auto"/>
              <w:jc w:val="both"/>
              <w:rPr>
                <w:lang w:val="pt-BR"/>
              </w:rPr>
            </w:pPr>
            <w:r w:rsidRPr="00BA5883">
              <w:rPr>
                <w:lang w:val="pt-BR"/>
              </w:rPr>
              <w:t>1</w:t>
            </w:r>
            <w:r>
              <w:rPr>
                <w:lang w:val="pt-BR"/>
              </w:rPr>
              <w:t>.</w:t>
            </w:r>
            <w:r w:rsidRPr="00BA5883">
              <w:rPr>
                <w:lang w:val="pt-BR"/>
              </w:rPr>
              <w:t>942</w:t>
            </w:r>
          </w:p>
        </w:tc>
      </w:tr>
    </w:tbl>
    <w:p w14:paraId="43C88F0F" w14:textId="77777777" w:rsidR="00FE113C" w:rsidRDefault="00FE113C" w:rsidP="002C65C4">
      <w:pPr>
        <w:spacing w:line="360" w:lineRule="auto"/>
        <w:ind w:firstLine="851"/>
        <w:jc w:val="both"/>
        <w:rPr>
          <w:lang w:val="pt-BR"/>
        </w:rPr>
      </w:pPr>
    </w:p>
    <w:p w14:paraId="1B43A53E" w14:textId="75368924" w:rsidR="002C65C4" w:rsidRDefault="002C65C4" w:rsidP="00022506">
      <w:pPr>
        <w:spacing w:line="360" w:lineRule="auto"/>
        <w:ind w:firstLine="709"/>
        <w:jc w:val="both"/>
        <w:rPr>
          <w:lang w:val="pt-BR"/>
        </w:rPr>
      </w:pPr>
      <w:r>
        <w:rPr>
          <w:lang w:val="pt-BR"/>
        </w:rPr>
        <w:t>N</w:t>
      </w:r>
      <w:r w:rsidR="00CF5BA5">
        <w:rPr>
          <w:lang w:val="pt-BR"/>
        </w:rPr>
        <w:t>o</w:t>
      </w:r>
      <w:r>
        <w:rPr>
          <w:lang w:val="pt-BR"/>
        </w:rPr>
        <w:t xml:space="preserve"> </w:t>
      </w:r>
      <w:r w:rsidR="00750C52">
        <w:rPr>
          <w:lang w:val="pt-BR"/>
        </w:rPr>
        <w:t>Quadro</w:t>
      </w:r>
      <w:r>
        <w:rPr>
          <w:lang w:val="pt-BR"/>
        </w:rPr>
        <w:t xml:space="preserve"> 2</w:t>
      </w:r>
      <w:r w:rsidR="00860084">
        <w:rPr>
          <w:lang w:val="pt-BR"/>
        </w:rPr>
        <w:t>4</w:t>
      </w:r>
      <w:r>
        <w:rPr>
          <w:lang w:val="pt-BR"/>
        </w:rPr>
        <w:t xml:space="preserve"> podemos verificar que </w:t>
      </w:r>
      <w:r w:rsidR="00A63018">
        <w:rPr>
          <w:lang w:val="pt-BR"/>
        </w:rPr>
        <w:t>863</w:t>
      </w:r>
      <w:r>
        <w:rPr>
          <w:lang w:val="pt-BR"/>
        </w:rPr>
        <w:t xml:space="preserve"> instâncias foram corretamente classificadas como positivas e </w:t>
      </w:r>
      <w:r w:rsidR="00D56EEB">
        <w:rPr>
          <w:lang w:val="pt-BR"/>
        </w:rPr>
        <w:t>1.</w:t>
      </w:r>
      <w:r w:rsidR="00A63018">
        <w:rPr>
          <w:lang w:val="pt-BR"/>
        </w:rPr>
        <w:t>942</w:t>
      </w:r>
      <w:r>
        <w:rPr>
          <w:lang w:val="pt-BR"/>
        </w:rPr>
        <w:t xml:space="preserve"> foram corretamente classificadas como negativas. Por outro lado, 1</w:t>
      </w:r>
      <w:r w:rsidR="00A024E8">
        <w:rPr>
          <w:lang w:val="pt-BR"/>
        </w:rPr>
        <w:t>.</w:t>
      </w:r>
      <w:r w:rsidR="00D56EEB">
        <w:rPr>
          <w:lang w:val="pt-BR"/>
        </w:rPr>
        <w:t>6</w:t>
      </w:r>
      <w:r w:rsidR="0044421E">
        <w:rPr>
          <w:lang w:val="pt-BR"/>
        </w:rPr>
        <w:t>37</w:t>
      </w:r>
      <w:r>
        <w:rPr>
          <w:lang w:val="pt-BR"/>
        </w:rPr>
        <w:t xml:space="preserve"> foram incorretamente classificadas como negativas e </w:t>
      </w:r>
      <w:r w:rsidR="0044421E">
        <w:rPr>
          <w:lang w:val="pt-BR"/>
        </w:rPr>
        <w:t>558</w:t>
      </w:r>
      <w:r>
        <w:rPr>
          <w:lang w:val="pt-BR"/>
        </w:rPr>
        <w:t xml:space="preserve"> incorretamente classificadas como positivas. Assim </w:t>
      </w:r>
      <w:r w:rsidR="00FC61E6">
        <w:rPr>
          <w:lang w:val="pt-BR"/>
        </w:rPr>
        <w:t>como a maioria dos</w:t>
      </w:r>
      <w:r>
        <w:rPr>
          <w:lang w:val="pt-BR"/>
        </w:rPr>
        <w:t xml:space="preserve"> outros algoritmos utilizados neste estudo, </w:t>
      </w:r>
      <w:r w:rsidR="002774BD">
        <w:rPr>
          <w:lang w:val="pt-BR"/>
        </w:rPr>
        <w:t xml:space="preserve">o </w:t>
      </w:r>
      <w:r w:rsidR="00FC61E6">
        <w:rPr>
          <w:lang w:val="pt-BR"/>
        </w:rPr>
        <w:t>K</w:t>
      </w:r>
      <w:r>
        <w:rPr>
          <w:lang w:val="pt-BR"/>
        </w:rPr>
        <w:t>-</w:t>
      </w:r>
      <w:proofErr w:type="spellStart"/>
      <w:r>
        <w:rPr>
          <w:lang w:val="pt-BR"/>
        </w:rPr>
        <w:t>means</w:t>
      </w:r>
      <w:proofErr w:type="spellEnd"/>
      <w:r>
        <w:rPr>
          <w:lang w:val="pt-BR"/>
        </w:rPr>
        <w:t xml:space="preserve"> obteve maior porcentagem de acerto com a classe “negativa”. É interessante analisar, porém, que </w:t>
      </w:r>
      <w:r w:rsidR="0075303B" w:rsidRPr="0075303B">
        <w:rPr>
          <w:lang w:val="pt-BR"/>
        </w:rPr>
        <w:t>1</w:t>
      </w:r>
      <w:r w:rsidR="0075303B">
        <w:rPr>
          <w:lang w:val="pt-BR"/>
        </w:rPr>
        <w:t>.</w:t>
      </w:r>
      <w:r w:rsidR="0075303B" w:rsidRPr="0075303B">
        <w:rPr>
          <w:lang w:val="pt-BR"/>
        </w:rPr>
        <w:t>421</w:t>
      </w:r>
      <w:r>
        <w:rPr>
          <w:lang w:val="pt-BR"/>
        </w:rPr>
        <w:t xml:space="preserve"> (</w:t>
      </w:r>
      <w:r w:rsidR="00D56EEB">
        <w:rPr>
          <w:lang w:val="pt-BR"/>
        </w:rPr>
        <w:t>2</w:t>
      </w:r>
      <w:r w:rsidR="0075303B">
        <w:rPr>
          <w:lang w:val="pt-BR"/>
        </w:rPr>
        <w:t>8</w:t>
      </w:r>
      <w:r w:rsidR="00FC61E6">
        <w:rPr>
          <w:lang w:val="pt-BR"/>
        </w:rPr>
        <w:t>,42</w:t>
      </w:r>
      <w:r>
        <w:rPr>
          <w:lang w:val="pt-BR"/>
        </w:rPr>
        <w:t>%) das letras foram classificadas como positivas e</w:t>
      </w:r>
      <w:r w:rsidR="0075303B">
        <w:rPr>
          <w:lang w:val="pt-BR"/>
        </w:rPr>
        <w:t xml:space="preserve"> </w:t>
      </w:r>
      <w:r w:rsidR="0075303B" w:rsidRPr="0075303B">
        <w:rPr>
          <w:lang w:val="pt-BR"/>
        </w:rPr>
        <w:t>3</w:t>
      </w:r>
      <w:r w:rsidR="0075303B">
        <w:rPr>
          <w:lang w:val="pt-BR"/>
        </w:rPr>
        <w:t>.</w:t>
      </w:r>
      <w:r w:rsidR="0075303B" w:rsidRPr="0075303B">
        <w:rPr>
          <w:lang w:val="pt-BR"/>
        </w:rPr>
        <w:t>579</w:t>
      </w:r>
      <w:r>
        <w:rPr>
          <w:lang w:val="pt-BR"/>
        </w:rPr>
        <w:t xml:space="preserve"> (</w:t>
      </w:r>
      <w:r w:rsidR="00D56EEB">
        <w:rPr>
          <w:lang w:val="pt-BR"/>
        </w:rPr>
        <w:t>7</w:t>
      </w:r>
      <w:r w:rsidR="00FC61E6">
        <w:rPr>
          <w:lang w:val="pt-BR"/>
        </w:rPr>
        <w:t>1,58</w:t>
      </w:r>
      <w:r>
        <w:rPr>
          <w:lang w:val="pt-BR"/>
        </w:rPr>
        <w:t>%) das letras foram classificadas como negativas</w:t>
      </w:r>
      <w:r w:rsidR="008E28ED">
        <w:rPr>
          <w:lang w:val="pt-BR"/>
        </w:rPr>
        <w:t>, o que indica que o K-</w:t>
      </w:r>
      <w:proofErr w:type="spellStart"/>
      <w:r w:rsidR="008E28ED">
        <w:rPr>
          <w:lang w:val="pt-BR"/>
        </w:rPr>
        <w:t>means</w:t>
      </w:r>
      <w:proofErr w:type="spellEnd"/>
      <w:r w:rsidR="008E28ED">
        <w:rPr>
          <w:lang w:val="pt-BR"/>
        </w:rPr>
        <w:t xml:space="preserve"> resultou em uma alta tendência </w:t>
      </w:r>
      <w:r w:rsidR="008E28ED">
        <w:rPr>
          <w:lang w:val="pt-BR"/>
        </w:rPr>
        <w:lastRenderedPageBreak/>
        <w:t>de “chutar” na classe “negativa”.</w:t>
      </w:r>
      <w:r w:rsidR="00A7670B">
        <w:rPr>
          <w:lang w:val="pt-BR"/>
        </w:rPr>
        <w:t xml:space="preserve"> O </w:t>
      </w:r>
      <w:proofErr w:type="spellStart"/>
      <w:r w:rsidR="00A7670B">
        <w:rPr>
          <w:lang w:val="pt-BR"/>
        </w:rPr>
        <w:t>Weka</w:t>
      </w:r>
      <w:proofErr w:type="spellEnd"/>
      <w:r w:rsidR="00A7670B">
        <w:rPr>
          <w:lang w:val="pt-BR"/>
        </w:rPr>
        <w:t xml:space="preserve"> não apresenta resultado de </w:t>
      </w:r>
      <w:r w:rsidR="00A7670B" w:rsidRPr="002774BD">
        <w:rPr>
          <w:i/>
          <w:lang w:val="pt-BR"/>
        </w:rPr>
        <w:t>F</w:t>
      </w:r>
      <w:r w:rsidR="00A7670B" w:rsidRPr="008B7945">
        <w:rPr>
          <w:i/>
          <w:lang w:val="pt-BR"/>
        </w:rPr>
        <w:t>-</w:t>
      </w:r>
      <w:proofErr w:type="spellStart"/>
      <w:r w:rsidR="00A7670B" w:rsidRPr="008B7945">
        <w:rPr>
          <w:i/>
          <w:lang w:val="pt-BR"/>
        </w:rPr>
        <w:t>measure</w:t>
      </w:r>
      <w:proofErr w:type="spellEnd"/>
      <w:r w:rsidR="00A7670B">
        <w:rPr>
          <w:lang w:val="pt-BR"/>
        </w:rPr>
        <w:t xml:space="preserve"> para o algoritmo K-</w:t>
      </w:r>
      <w:proofErr w:type="spellStart"/>
      <w:r w:rsidR="00A7670B">
        <w:rPr>
          <w:lang w:val="pt-BR"/>
        </w:rPr>
        <w:t>means</w:t>
      </w:r>
      <w:proofErr w:type="spellEnd"/>
      <w:r w:rsidR="00A7670B">
        <w:rPr>
          <w:lang w:val="pt-BR"/>
        </w:rPr>
        <w:t>.</w:t>
      </w:r>
    </w:p>
    <w:p w14:paraId="0D270961" w14:textId="77777777" w:rsidR="00937C1E" w:rsidRDefault="00937C1E" w:rsidP="00937C1E">
      <w:pPr>
        <w:spacing w:line="360" w:lineRule="auto"/>
        <w:jc w:val="both"/>
        <w:rPr>
          <w:lang w:val="pt-BR"/>
        </w:rPr>
      </w:pPr>
    </w:p>
    <w:p w14:paraId="2D9F7727" w14:textId="562C10B1" w:rsidR="00937C1E" w:rsidRDefault="00937C1E" w:rsidP="00937C1E">
      <w:pPr>
        <w:spacing w:line="360" w:lineRule="auto"/>
        <w:jc w:val="both"/>
        <w:rPr>
          <w:b/>
          <w:lang w:val="pt-BR"/>
        </w:rPr>
      </w:pPr>
      <w:r w:rsidRPr="003D61CA">
        <w:rPr>
          <w:lang w:val="pt-BR"/>
        </w:rPr>
        <w:t>4.</w:t>
      </w:r>
      <w:r>
        <w:rPr>
          <w:lang w:val="pt-BR"/>
        </w:rPr>
        <w:t>7</w:t>
      </w:r>
      <w:r w:rsidRPr="003D61CA">
        <w:rPr>
          <w:lang w:val="pt-BR"/>
        </w:rPr>
        <w:t xml:space="preserve">    </w:t>
      </w:r>
      <w:r w:rsidR="00403BD8">
        <w:rPr>
          <w:b/>
          <w:lang w:val="pt-BR"/>
        </w:rPr>
        <w:t>Comparação e análise dos resultados</w:t>
      </w:r>
    </w:p>
    <w:p w14:paraId="1D8C5130" w14:textId="2A42A5F1" w:rsidR="0000761D" w:rsidRDefault="00301267" w:rsidP="00022506">
      <w:pPr>
        <w:spacing w:line="360" w:lineRule="auto"/>
        <w:ind w:firstLine="709"/>
        <w:jc w:val="both"/>
        <w:rPr>
          <w:lang w:val="pt-BR"/>
        </w:rPr>
      </w:pPr>
      <w:r>
        <w:rPr>
          <w:lang w:val="pt-BR"/>
        </w:rPr>
        <w:t>Após aplicar</w:t>
      </w:r>
      <w:r w:rsidR="002F4599">
        <w:rPr>
          <w:lang w:val="pt-BR"/>
        </w:rPr>
        <w:t xml:space="preserve"> os</w:t>
      </w:r>
      <w:r>
        <w:rPr>
          <w:lang w:val="pt-BR"/>
        </w:rPr>
        <w:t xml:space="preserve"> seis algoritmos de aprendizado de máquina no modelo criado, podemos comparar os resultados de cada um dos </w:t>
      </w:r>
      <w:r w:rsidR="002F4599">
        <w:rPr>
          <w:lang w:val="pt-BR"/>
        </w:rPr>
        <w:t>métodos</w:t>
      </w:r>
      <w:r>
        <w:rPr>
          <w:lang w:val="pt-BR"/>
        </w:rPr>
        <w:t xml:space="preserve"> para ver qual </w:t>
      </w:r>
      <w:r w:rsidR="006C3A41">
        <w:rPr>
          <w:lang w:val="pt-BR"/>
        </w:rPr>
        <w:t>apresenta</w:t>
      </w:r>
      <w:r>
        <w:rPr>
          <w:lang w:val="pt-BR"/>
        </w:rPr>
        <w:t xml:space="preserve"> o melhor desempenho para resolver o problema de classificar músicas na língua portuguesa nas classes de polaridade. N</w:t>
      </w:r>
      <w:r w:rsidR="00CF5BA5">
        <w:rPr>
          <w:lang w:val="pt-BR"/>
        </w:rPr>
        <w:t>o</w:t>
      </w:r>
      <w:r>
        <w:rPr>
          <w:lang w:val="pt-BR"/>
        </w:rPr>
        <w:t xml:space="preserve"> </w:t>
      </w:r>
      <w:r w:rsidR="00750C52">
        <w:rPr>
          <w:lang w:val="pt-BR"/>
        </w:rPr>
        <w:t>Quadro</w:t>
      </w:r>
      <w:r>
        <w:rPr>
          <w:lang w:val="pt-BR"/>
        </w:rPr>
        <w:t xml:space="preserve"> 2</w:t>
      </w:r>
      <w:r w:rsidR="00BE7CA6">
        <w:rPr>
          <w:lang w:val="pt-BR"/>
        </w:rPr>
        <w:t>5</w:t>
      </w:r>
      <w:r>
        <w:rPr>
          <w:lang w:val="pt-BR"/>
        </w:rPr>
        <w:t xml:space="preserve">, </w:t>
      </w:r>
      <w:r w:rsidR="006C3A41">
        <w:rPr>
          <w:lang w:val="pt-BR"/>
        </w:rPr>
        <w:t>são apresentadas</w:t>
      </w:r>
      <w:r>
        <w:rPr>
          <w:lang w:val="pt-BR"/>
        </w:rPr>
        <w:t xml:space="preserve"> as seguintes informações sobre a execução de cada um dos algoritmos: acertos na classificação da classe “positiva”, acertos na classificação da classe “negativa”, acertos totais, precisão, </w:t>
      </w:r>
      <w:r w:rsidRPr="00301267">
        <w:rPr>
          <w:i/>
          <w:lang w:val="pt-BR"/>
        </w:rPr>
        <w:t>recall</w:t>
      </w:r>
      <w:r>
        <w:rPr>
          <w:lang w:val="pt-BR"/>
        </w:rPr>
        <w:t xml:space="preserve"> e </w:t>
      </w:r>
      <w:r w:rsidRPr="00301267">
        <w:rPr>
          <w:i/>
          <w:lang w:val="pt-BR"/>
        </w:rPr>
        <w:t>F-</w:t>
      </w:r>
      <w:proofErr w:type="spellStart"/>
      <w:r w:rsidRPr="00301267">
        <w:rPr>
          <w:i/>
          <w:lang w:val="pt-BR"/>
        </w:rPr>
        <w:t>measure</w:t>
      </w:r>
      <w:proofErr w:type="spellEnd"/>
      <w:r w:rsidRPr="00301267">
        <w:rPr>
          <w:lang w:val="pt-BR"/>
        </w:rPr>
        <w:t>.</w:t>
      </w:r>
      <w:r w:rsidR="00342A8F">
        <w:rPr>
          <w:lang w:val="pt-BR"/>
        </w:rPr>
        <w:t xml:space="preserve"> Como o </w:t>
      </w:r>
      <w:proofErr w:type="spellStart"/>
      <w:r w:rsidR="00342A8F">
        <w:rPr>
          <w:lang w:val="pt-BR"/>
        </w:rPr>
        <w:t>Weka</w:t>
      </w:r>
      <w:proofErr w:type="spellEnd"/>
      <w:r w:rsidR="00342A8F">
        <w:rPr>
          <w:lang w:val="pt-BR"/>
        </w:rPr>
        <w:t xml:space="preserve"> não apresenta resultados de </w:t>
      </w:r>
      <w:r w:rsidR="00342A8F" w:rsidRPr="002774BD">
        <w:rPr>
          <w:i/>
          <w:lang w:val="pt-BR"/>
        </w:rPr>
        <w:t>F-</w:t>
      </w:r>
      <w:proofErr w:type="spellStart"/>
      <w:r w:rsidR="00342A8F" w:rsidRPr="002774BD">
        <w:rPr>
          <w:i/>
          <w:lang w:val="pt-BR"/>
        </w:rPr>
        <w:t>measure</w:t>
      </w:r>
      <w:proofErr w:type="spellEnd"/>
      <w:r w:rsidR="00342A8F">
        <w:rPr>
          <w:lang w:val="pt-BR"/>
        </w:rPr>
        <w:t xml:space="preserve"> para o </w:t>
      </w:r>
      <w:r w:rsidR="00FC61E6">
        <w:rPr>
          <w:lang w:val="pt-BR"/>
        </w:rPr>
        <w:t>K</w:t>
      </w:r>
      <w:r w:rsidR="00342A8F">
        <w:rPr>
          <w:lang w:val="pt-BR"/>
        </w:rPr>
        <w:t>-</w:t>
      </w:r>
      <w:proofErr w:type="spellStart"/>
      <w:r w:rsidR="00342A8F">
        <w:rPr>
          <w:lang w:val="pt-BR"/>
        </w:rPr>
        <w:t>means</w:t>
      </w:r>
      <w:proofErr w:type="spellEnd"/>
      <w:r w:rsidR="00342A8F">
        <w:rPr>
          <w:lang w:val="pt-BR"/>
        </w:rPr>
        <w:t>, o resultado não é apresentado n</w:t>
      </w:r>
      <w:r w:rsidR="00F55970">
        <w:rPr>
          <w:lang w:val="pt-BR"/>
        </w:rPr>
        <w:t>o</w:t>
      </w:r>
      <w:r w:rsidR="00342A8F">
        <w:rPr>
          <w:lang w:val="pt-BR"/>
        </w:rPr>
        <w:t xml:space="preserve"> </w:t>
      </w:r>
      <w:r w:rsidR="00F55970">
        <w:rPr>
          <w:lang w:val="pt-BR"/>
        </w:rPr>
        <w:t>quadro</w:t>
      </w:r>
      <w:r w:rsidR="00342A8F">
        <w:rPr>
          <w:lang w:val="pt-BR"/>
        </w:rPr>
        <w:t>.</w:t>
      </w:r>
    </w:p>
    <w:p w14:paraId="59AACD63" w14:textId="31CB351D" w:rsidR="00971CA6" w:rsidRDefault="0000761D" w:rsidP="00022506">
      <w:pPr>
        <w:spacing w:line="360" w:lineRule="auto"/>
        <w:ind w:firstLine="709"/>
        <w:jc w:val="both"/>
        <w:rPr>
          <w:lang w:val="pt-BR"/>
        </w:rPr>
      </w:pPr>
      <w:r>
        <w:rPr>
          <w:lang w:val="pt-BR"/>
        </w:rPr>
        <w:t>O algoritmo J48 apresenta 100% de acertos para a classe “positiva” e 0% de acertos para a classe “negativa” por ter criado uma árvore de decisão com apenas um nodo, este sendo positivo, portanto, seus resultados são descartáveis e não há motivos para compara-los com os demais algoritmos</w:t>
      </w:r>
      <w:r w:rsidR="00B55C43">
        <w:rPr>
          <w:lang w:val="pt-BR"/>
        </w:rPr>
        <w:t>.</w:t>
      </w:r>
    </w:p>
    <w:p w14:paraId="7A886105" w14:textId="77777777" w:rsidR="000968BC" w:rsidRPr="00C85023" w:rsidRDefault="000968BC" w:rsidP="002774BD">
      <w:pPr>
        <w:spacing w:line="360" w:lineRule="auto"/>
        <w:jc w:val="both"/>
        <w:rPr>
          <w:lang w:val="pt-BR"/>
        </w:rPr>
      </w:pPr>
    </w:p>
    <w:p w14:paraId="08962DFA" w14:textId="7755A541" w:rsidR="005B4C98" w:rsidRPr="005B4C98" w:rsidRDefault="00750C52" w:rsidP="005B4C98">
      <w:pPr>
        <w:pStyle w:val="Caption"/>
        <w:keepNext/>
        <w:rPr>
          <w:sz w:val="24"/>
          <w:szCs w:val="24"/>
        </w:rPr>
      </w:pPr>
      <w:r>
        <w:rPr>
          <w:sz w:val="24"/>
          <w:szCs w:val="24"/>
        </w:rPr>
        <w:t>Quadro</w:t>
      </w:r>
      <w:r w:rsidR="005B4C98" w:rsidRPr="005B4C98">
        <w:rPr>
          <w:sz w:val="24"/>
          <w:szCs w:val="24"/>
        </w:rPr>
        <w:t xml:space="preserve"> </w:t>
      </w:r>
      <w:r w:rsidR="00DE55AA">
        <w:rPr>
          <w:sz w:val="24"/>
          <w:szCs w:val="24"/>
        </w:rPr>
        <w:t>25</w:t>
      </w:r>
      <w:r w:rsidR="005B4C98" w:rsidRPr="005B4C98">
        <w:rPr>
          <w:sz w:val="24"/>
          <w:szCs w:val="24"/>
        </w:rPr>
        <w:t xml:space="preserve"> - Comparação entre resultados</w:t>
      </w:r>
    </w:p>
    <w:tbl>
      <w:tblPr>
        <w:tblStyle w:val="TableGrid"/>
        <w:tblW w:w="0" w:type="auto"/>
        <w:tblLook w:val="04A0" w:firstRow="1" w:lastRow="0" w:firstColumn="1" w:lastColumn="0" w:noHBand="0" w:noVBand="1"/>
      </w:tblPr>
      <w:tblGrid>
        <w:gridCol w:w="1400"/>
        <w:gridCol w:w="1317"/>
        <w:gridCol w:w="1351"/>
        <w:gridCol w:w="1031"/>
        <w:gridCol w:w="1331"/>
        <w:gridCol w:w="1305"/>
        <w:gridCol w:w="1327"/>
      </w:tblGrid>
      <w:tr w:rsidR="00066AD4" w14:paraId="39902E08" w14:textId="77777777" w:rsidTr="00066AD4">
        <w:tc>
          <w:tcPr>
            <w:tcW w:w="1400" w:type="dxa"/>
          </w:tcPr>
          <w:p w14:paraId="046E8F97" w14:textId="77777777" w:rsidR="00066AD4" w:rsidRDefault="00066AD4" w:rsidP="00937C1E">
            <w:pPr>
              <w:spacing w:line="360" w:lineRule="auto"/>
              <w:jc w:val="both"/>
              <w:rPr>
                <w:lang w:val="pt-BR"/>
              </w:rPr>
            </w:pPr>
            <w:r>
              <w:rPr>
                <w:lang w:val="pt-BR"/>
              </w:rPr>
              <w:t>Algoritmo</w:t>
            </w:r>
          </w:p>
        </w:tc>
        <w:tc>
          <w:tcPr>
            <w:tcW w:w="1317" w:type="dxa"/>
          </w:tcPr>
          <w:p w14:paraId="20873713" w14:textId="77777777" w:rsidR="00066AD4" w:rsidRDefault="00066AD4" w:rsidP="00937C1E">
            <w:pPr>
              <w:spacing w:line="360" w:lineRule="auto"/>
              <w:jc w:val="both"/>
              <w:rPr>
                <w:lang w:val="pt-BR"/>
              </w:rPr>
            </w:pPr>
            <w:r>
              <w:rPr>
                <w:lang w:val="pt-BR"/>
              </w:rPr>
              <w:t>Acertos Positiva</w:t>
            </w:r>
          </w:p>
        </w:tc>
        <w:tc>
          <w:tcPr>
            <w:tcW w:w="1351" w:type="dxa"/>
          </w:tcPr>
          <w:p w14:paraId="7E58959C" w14:textId="77777777" w:rsidR="00066AD4" w:rsidRDefault="00066AD4" w:rsidP="00937C1E">
            <w:pPr>
              <w:spacing w:line="360" w:lineRule="auto"/>
              <w:jc w:val="both"/>
              <w:rPr>
                <w:lang w:val="pt-BR"/>
              </w:rPr>
            </w:pPr>
            <w:r>
              <w:rPr>
                <w:lang w:val="pt-BR"/>
              </w:rPr>
              <w:t>Acertos Negativa</w:t>
            </w:r>
          </w:p>
        </w:tc>
        <w:tc>
          <w:tcPr>
            <w:tcW w:w="1031" w:type="dxa"/>
          </w:tcPr>
          <w:p w14:paraId="27708D57" w14:textId="77777777" w:rsidR="00066AD4" w:rsidRDefault="00066AD4" w:rsidP="00937C1E">
            <w:pPr>
              <w:spacing w:line="360" w:lineRule="auto"/>
              <w:jc w:val="both"/>
              <w:rPr>
                <w:lang w:val="pt-BR"/>
              </w:rPr>
            </w:pPr>
            <w:r>
              <w:rPr>
                <w:lang w:val="pt-BR"/>
              </w:rPr>
              <w:t>Acertos totais</w:t>
            </w:r>
          </w:p>
        </w:tc>
        <w:tc>
          <w:tcPr>
            <w:tcW w:w="1331" w:type="dxa"/>
          </w:tcPr>
          <w:p w14:paraId="23EB0C43" w14:textId="77777777" w:rsidR="00066AD4" w:rsidRDefault="00066AD4" w:rsidP="00937C1E">
            <w:pPr>
              <w:spacing w:line="360" w:lineRule="auto"/>
              <w:jc w:val="both"/>
              <w:rPr>
                <w:lang w:val="pt-BR"/>
              </w:rPr>
            </w:pPr>
            <w:r>
              <w:rPr>
                <w:lang w:val="pt-BR"/>
              </w:rPr>
              <w:t>Precisão</w:t>
            </w:r>
          </w:p>
        </w:tc>
        <w:tc>
          <w:tcPr>
            <w:tcW w:w="1305" w:type="dxa"/>
          </w:tcPr>
          <w:p w14:paraId="0B422F06" w14:textId="77777777" w:rsidR="00066AD4" w:rsidRPr="006042A0" w:rsidRDefault="00066AD4" w:rsidP="00937C1E">
            <w:pPr>
              <w:spacing w:line="360" w:lineRule="auto"/>
              <w:jc w:val="both"/>
              <w:rPr>
                <w:i/>
                <w:lang w:val="pt-BR"/>
              </w:rPr>
            </w:pPr>
            <w:r w:rsidRPr="006042A0">
              <w:rPr>
                <w:i/>
                <w:lang w:val="pt-BR"/>
              </w:rPr>
              <w:t>Recall</w:t>
            </w:r>
          </w:p>
        </w:tc>
        <w:tc>
          <w:tcPr>
            <w:tcW w:w="1327" w:type="dxa"/>
          </w:tcPr>
          <w:p w14:paraId="0512B401" w14:textId="77777777" w:rsidR="00066AD4" w:rsidRPr="006042A0" w:rsidRDefault="00066AD4" w:rsidP="00937C1E">
            <w:pPr>
              <w:spacing w:line="360" w:lineRule="auto"/>
              <w:jc w:val="both"/>
              <w:rPr>
                <w:i/>
                <w:lang w:val="pt-BR"/>
              </w:rPr>
            </w:pPr>
            <w:r w:rsidRPr="006042A0">
              <w:rPr>
                <w:i/>
                <w:lang w:val="pt-BR"/>
              </w:rPr>
              <w:t>F-</w:t>
            </w:r>
            <w:proofErr w:type="spellStart"/>
            <w:proofErr w:type="gramStart"/>
            <w:r w:rsidRPr="006042A0">
              <w:rPr>
                <w:i/>
                <w:lang w:val="pt-BR"/>
              </w:rPr>
              <w:t>measure</w:t>
            </w:r>
            <w:proofErr w:type="spellEnd"/>
            <w:proofErr w:type="gramEnd"/>
          </w:p>
        </w:tc>
      </w:tr>
      <w:tr w:rsidR="00066AD4" w14:paraId="531CC0B9" w14:textId="77777777" w:rsidTr="00066AD4">
        <w:tc>
          <w:tcPr>
            <w:tcW w:w="1400" w:type="dxa"/>
          </w:tcPr>
          <w:p w14:paraId="6B42AE10" w14:textId="77777777" w:rsidR="00066AD4" w:rsidRDefault="00066AD4" w:rsidP="00937C1E">
            <w:pPr>
              <w:spacing w:line="360" w:lineRule="auto"/>
              <w:jc w:val="both"/>
              <w:rPr>
                <w:lang w:val="pt-BR"/>
              </w:rPr>
            </w:pPr>
            <w:proofErr w:type="spellStart"/>
            <w:r>
              <w:rPr>
                <w:lang w:val="pt-BR"/>
              </w:rPr>
              <w:t>LibSVM</w:t>
            </w:r>
            <w:proofErr w:type="spellEnd"/>
          </w:p>
        </w:tc>
        <w:tc>
          <w:tcPr>
            <w:tcW w:w="1317" w:type="dxa"/>
          </w:tcPr>
          <w:p w14:paraId="781C8EC0" w14:textId="69EC6B96" w:rsidR="00066AD4" w:rsidRDefault="00E2502A" w:rsidP="00937C1E">
            <w:pPr>
              <w:spacing w:line="360" w:lineRule="auto"/>
              <w:jc w:val="both"/>
              <w:rPr>
                <w:lang w:val="pt-BR"/>
              </w:rPr>
            </w:pPr>
            <w:r>
              <w:rPr>
                <w:lang w:val="pt-BR"/>
              </w:rPr>
              <w:t>46</w:t>
            </w:r>
            <w:r w:rsidRPr="00A335BE">
              <w:rPr>
                <w:lang w:val="pt-BR"/>
              </w:rPr>
              <w:t>%</w:t>
            </w:r>
          </w:p>
        </w:tc>
        <w:tc>
          <w:tcPr>
            <w:tcW w:w="1351" w:type="dxa"/>
          </w:tcPr>
          <w:p w14:paraId="7A9D4E2A" w14:textId="3573A900" w:rsidR="00066AD4" w:rsidRPr="00E51352" w:rsidRDefault="00E2502A" w:rsidP="00937C1E">
            <w:pPr>
              <w:spacing w:line="360" w:lineRule="auto"/>
              <w:jc w:val="both"/>
              <w:rPr>
                <w:lang w:val="pt-BR"/>
              </w:rPr>
            </w:pPr>
            <w:r w:rsidRPr="00E51352">
              <w:rPr>
                <w:lang w:val="pt-BR"/>
              </w:rPr>
              <w:t>70</w:t>
            </w:r>
            <w:r w:rsidR="00066AD4" w:rsidRPr="00E51352">
              <w:rPr>
                <w:lang w:val="pt-BR"/>
              </w:rPr>
              <w:t>,</w:t>
            </w:r>
            <w:r w:rsidRPr="00E51352">
              <w:rPr>
                <w:lang w:val="pt-BR"/>
              </w:rPr>
              <w:t>76</w:t>
            </w:r>
            <w:r w:rsidR="00066AD4" w:rsidRPr="00E51352">
              <w:rPr>
                <w:lang w:val="pt-BR"/>
              </w:rPr>
              <w:t>%</w:t>
            </w:r>
          </w:p>
        </w:tc>
        <w:tc>
          <w:tcPr>
            <w:tcW w:w="1031" w:type="dxa"/>
          </w:tcPr>
          <w:p w14:paraId="7FCC892E" w14:textId="08773927" w:rsidR="00066AD4" w:rsidRPr="00DD33E0" w:rsidRDefault="00E2502A" w:rsidP="00937C1E">
            <w:pPr>
              <w:spacing w:line="360" w:lineRule="auto"/>
              <w:jc w:val="both"/>
              <w:rPr>
                <w:b/>
                <w:lang w:val="pt-BR"/>
              </w:rPr>
            </w:pPr>
            <w:r w:rsidRPr="00DD33E0">
              <w:rPr>
                <w:b/>
                <w:lang w:val="pt-BR"/>
              </w:rPr>
              <w:t xml:space="preserve">58,38% </w:t>
            </w:r>
          </w:p>
        </w:tc>
        <w:tc>
          <w:tcPr>
            <w:tcW w:w="1331" w:type="dxa"/>
          </w:tcPr>
          <w:p w14:paraId="64B7A783" w14:textId="43DF2760" w:rsidR="00066AD4" w:rsidRPr="000E0B80" w:rsidRDefault="004C2264" w:rsidP="00937C1E">
            <w:pPr>
              <w:spacing w:line="360" w:lineRule="auto"/>
              <w:jc w:val="both"/>
              <w:rPr>
                <w:b/>
                <w:lang w:val="pt-BR"/>
              </w:rPr>
            </w:pPr>
            <w:r w:rsidRPr="000E0B80">
              <w:rPr>
                <w:b/>
                <w:lang w:val="pt-BR"/>
              </w:rPr>
              <w:t>5</w:t>
            </w:r>
            <w:r w:rsidR="00E2502A">
              <w:rPr>
                <w:b/>
                <w:lang w:val="pt-BR"/>
              </w:rPr>
              <w:t>8</w:t>
            </w:r>
            <w:r w:rsidRPr="000E0B80">
              <w:rPr>
                <w:b/>
                <w:lang w:val="pt-BR"/>
              </w:rPr>
              <w:t>,</w:t>
            </w:r>
            <w:r w:rsidR="009264B6">
              <w:rPr>
                <w:b/>
                <w:lang w:val="pt-BR"/>
              </w:rPr>
              <w:t>9</w:t>
            </w:r>
            <w:r w:rsidRPr="000E0B80">
              <w:rPr>
                <w:b/>
                <w:lang w:val="pt-BR"/>
              </w:rPr>
              <w:t>0</w:t>
            </w:r>
          </w:p>
        </w:tc>
        <w:tc>
          <w:tcPr>
            <w:tcW w:w="1305" w:type="dxa"/>
          </w:tcPr>
          <w:p w14:paraId="74A24BE4" w14:textId="23FB11E0" w:rsidR="00066AD4" w:rsidRPr="000E0B80" w:rsidRDefault="00066AD4" w:rsidP="00937C1E">
            <w:pPr>
              <w:spacing w:line="360" w:lineRule="auto"/>
              <w:jc w:val="both"/>
              <w:rPr>
                <w:b/>
                <w:lang w:val="pt-BR"/>
              </w:rPr>
            </w:pPr>
            <w:r w:rsidRPr="000E0B80">
              <w:rPr>
                <w:b/>
                <w:lang w:val="pt-BR"/>
              </w:rPr>
              <w:t>5</w:t>
            </w:r>
            <w:r w:rsidR="004C2264" w:rsidRPr="000E0B80">
              <w:rPr>
                <w:b/>
                <w:lang w:val="pt-BR"/>
              </w:rPr>
              <w:t>8</w:t>
            </w:r>
            <w:r w:rsidRPr="000E0B80">
              <w:rPr>
                <w:b/>
                <w:lang w:val="pt-BR"/>
              </w:rPr>
              <w:t>,</w:t>
            </w:r>
            <w:r w:rsidR="009264B6">
              <w:rPr>
                <w:b/>
                <w:lang w:val="pt-BR"/>
              </w:rPr>
              <w:t>4</w:t>
            </w:r>
            <w:r w:rsidRPr="000E0B80">
              <w:rPr>
                <w:b/>
                <w:lang w:val="pt-BR"/>
              </w:rPr>
              <w:t>0</w:t>
            </w:r>
          </w:p>
        </w:tc>
        <w:tc>
          <w:tcPr>
            <w:tcW w:w="1327" w:type="dxa"/>
          </w:tcPr>
          <w:p w14:paraId="11465AF9" w14:textId="4CED6895" w:rsidR="00066AD4" w:rsidRPr="001D679E" w:rsidRDefault="00066AD4" w:rsidP="00937C1E">
            <w:pPr>
              <w:spacing w:line="360" w:lineRule="auto"/>
              <w:jc w:val="both"/>
              <w:rPr>
                <w:b/>
                <w:lang w:val="pt-BR"/>
              </w:rPr>
            </w:pPr>
            <w:r w:rsidRPr="001D679E">
              <w:rPr>
                <w:b/>
                <w:lang w:val="pt-BR"/>
              </w:rPr>
              <w:t>5</w:t>
            </w:r>
            <w:r w:rsidR="009264B6" w:rsidRPr="001D679E">
              <w:rPr>
                <w:b/>
                <w:lang w:val="pt-BR"/>
              </w:rPr>
              <w:t>7</w:t>
            </w:r>
            <w:r w:rsidRPr="001D679E">
              <w:rPr>
                <w:b/>
                <w:lang w:val="pt-BR"/>
              </w:rPr>
              <w:t>,</w:t>
            </w:r>
            <w:r w:rsidR="009264B6" w:rsidRPr="001D679E">
              <w:rPr>
                <w:b/>
                <w:lang w:val="pt-BR"/>
              </w:rPr>
              <w:t>7</w:t>
            </w:r>
            <w:r w:rsidRPr="001D679E">
              <w:rPr>
                <w:b/>
                <w:lang w:val="pt-BR"/>
              </w:rPr>
              <w:t>0</w:t>
            </w:r>
          </w:p>
        </w:tc>
      </w:tr>
      <w:tr w:rsidR="00066AD4" w14:paraId="51F5FA7D" w14:textId="77777777" w:rsidTr="00066AD4">
        <w:tc>
          <w:tcPr>
            <w:tcW w:w="1400" w:type="dxa"/>
          </w:tcPr>
          <w:p w14:paraId="111A50E0" w14:textId="77777777" w:rsidR="00066AD4" w:rsidRDefault="00066AD4" w:rsidP="00937C1E">
            <w:pPr>
              <w:spacing w:line="360" w:lineRule="auto"/>
              <w:jc w:val="both"/>
              <w:rPr>
                <w:lang w:val="pt-BR"/>
              </w:rPr>
            </w:pPr>
            <w:r>
              <w:rPr>
                <w:lang w:val="pt-BR"/>
              </w:rPr>
              <w:t>SMO</w:t>
            </w:r>
          </w:p>
        </w:tc>
        <w:tc>
          <w:tcPr>
            <w:tcW w:w="1317" w:type="dxa"/>
          </w:tcPr>
          <w:p w14:paraId="399D68C8" w14:textId="00CF6075" w:rsidR="00066AD4" w:rsidRDefault="00A879D7" w:rsidP="00937C1E">
            <w:pPr>
              <w:spacing w:line="360" w:lineRule="auto"/>
              <w:jc w:val="both"/>
              <w:rPr>
                <w:lang w:val="pt-BR"/>
              </w:rPr>
            </w:pPr>
            <w:r>
              <w:rPr>
                <w:lang w:val="pt-BR"/>
              </w:rPr>
              <w:t>53,68</w:t>
            </w:r>
            <w:r w:rsidR="00FC61E6">
              <w:rPr>
                <w:lang w:val="pt-BR"/>
              </w:rPr>
              <w:t>%</w:t>
            </w:r>
          </w:p>
        </w:tc>
        <w:tc>
          <w:tcPr>
            <w:tcW w:w="1351" w:type="dxa"/>
          </w:tcPr>
          <w:p w14:paraId="66C99E77" w14:textId="57B39444" w:rsidR="00066AD4" w:rsidRDefault="00A879D7" w:rsidP="00937C1E">
            <w:pPr>
              <w:spacing w:line="360" w:lineRule="auto"/>
              <w:jc w:val="both"/>
              <w:rPr>
                <w:lang w:val="pt-BR"/>
              </w:rPr>
            </w:pPr>
            <w:r>
              <w:rPr>
                <w:lang w:val="pt-BR"/>
              </w:rPr>
              <w:t>56,92</w:t>
            </w:r>
          </w:p>
        </w:tc>
        <w:tc>
          <w:tcPr>
            <w:tcW w:w="1031" w:type="dxa"/>
          </w:tcPr>
          <w:p w14:paraId="5FD124F4" w14:textId="701310D9" w:rsidR="00066AD4" w:rsidRDefault="00A879D7" w:rsidP="00937C1E">
            <w:pPr>
              <w:spacing w:line="360" w:lineRule="auto"/>
              <w:jc w:val="both"/>
              <w:rPr>
                <w:lang w:val="pt-BR"/>
              </w:rPr>
            </w:pPr>
            <w:r>
              <w:rPr>
                <w:lang w:val="pt-BR"/>
              </w:rPr>
              <w:t>55,30</w:t>
            </w:r>
          </w:p>
        </w:tc>
        <w:tc>
          <w:tcPr>
            <w:tcW w:w="1331" w:type="dxa"/>
          </w:tcPr>
          <w:p w14:paraId="758389CA" w14:textId="59FD7316" w:rsidR="00066AD4" w:rsidRDefault="00A879D7" w:rsidP="00937C1E">
            <w:pPr>
              <w:spacing w:line="360" w:lineRule="auto"/>
              <w:jc w:val="both"/>
              <w:rPr>
                <w:lang w:val="pt-BR"/>
              </w:rPr>
            </w:pPr>
            <w:r>
              <w:rPr>
                <w:lang w:val="pt-BR"/>
              </w:rPr>
              <w:t>55,30</w:t>
            </w:r>
          </w:p>
        </w:tc>
        <w:tc>
          <w:tcPr>
            <w:tcW w:w="1305" w:type="dxa"/>
          </w:tcPr>
          <w:p w14:paraId="524A12D4" w14:textId="52D859DA" w:rsidR="00066AD4" w:rsidRPr="002C6B6C" w:rsidRDefault="00A879D7" w:rsidP="00937C1E">
            <w:pPr>
              <w:spacing w:line="360" w:lineRule="auto"/>
              <w:jc w:val="both"/>
              <w:rPr>
                <w:lang w:val="pt-BR"/>
              </w:rPr>
            </w:pPr>
            <w:r>
              <w:rPr>
                <w:lang w:val="pt-BR"/>
              </w:rPr>
              <w:t>55,30</w:t>
            </w:r>
          </w:p>
        </w:tc>
        <w:tc>
          <w:tcPr>
            <w:tcW w:w="1327" w:type="dxa"/>
          </w:tcPr>
          <w:p w14:paraId="7EC12002" w14:textId="28533BDD" w:rsidR="00066AD4" w:rsidRDefault="00A879D7" w:rsidP="00937C1E">
            <w:pPr>
              <w:spacing w:line="360" w:lineRule="auto"/>
              <w:jc w:val="both"/>
              <w:rPr>
                <w:lang w:val="pt-BR"/>
              </w:rPr>
            </w:pPr>
            <w:r>
              <w:rPr>
                <w:lang w:val="pt-BR"/>
              </w:rPr>
              <w:t>55,30</w:t>
            </w:r>
          </w:p>
        </w:tc>
      </w:tr>
      <w:tr w:rsidR="00066AD4" w14:paraId="640A1D25" w14:textId="77777777" w:rsidTr="00066AD4">
        <w:tc>
          <w:tcPr>
            <w:tcW w:w="1400" w:type="dxa"/>
          </w:tcPr>
          <w:p w14:paraId="649780B9" w14:textId="77777777" w:rsidR="00066AD4" w:rsidRDefault="00066AD4" w:rsidP="00937C1E">
            <w:pPr>
              <w:spacing w:line="360" w:lineRule="auto"/>
              <w:jc w:val="both"/>
              <w:rPr>
                <w:lang w:val="pt-BR"/>
              </w:rPr>
            </w:pPr>
            <w:proofErr w:type="spellStart"/>
            <w:r>
              <w:rPr>
                <w:lang w:val="pt-BR"/>
              </w:rPr>
              <w:t>Naive</w:t>
            </w:r>
            <w:proofErr w:type="spellEnd"/>
            <w:r>
              <w:rPr>
                <w:lang w:val="pt-BR"/>
              </w:rPr>
              <w:t xml:space="preserve"> </w:t>
            </w:r>
            <w:proofErr w:type="spellStart"/>
            <w:r>
              <w:rPr>
                <w:lang w:val="pt-BR"/>
              </w:rPr>
              <w:t>Bayes</w:t>
            </w:r>
            <w:proofErr w:type="spellEnd"/>
          </w:p>
        </w:tc>
        <w:tc>
          <w:tcPr>
            <w:tcW w:w="1317" w:type="dxa"/>
          </w:tcPr>
          <w:p w14:paraId="233227F4" w14:textId="6B74FA1F" w:rsidR="00066AD4" w:rsidRPr="000E0B80" w:rsidRDefault="000031C1" w:rsidP="00937C1E">
            <w:pPr>
              <w:spacing w:line="360" w:lineRule="auto"/>
              <w:jc w:val="both"/>
              <w:rPr>
                <w:lang w:val="pt-BR"/>
              </w:rPr>
            </w:pPr>
            <w:r w:rsidRPr="000E0B80">
              <w:rPr>
                <w:lang w:val="pt-BR"/>
              </w:rPr>
              <w:t>4</w:t>
            </w:r>
            <w:r w:rsidR="009264B6">
              <w:rPr>
                <w:lang w:val="pt-BR"/>
              </w:rPr>
              <w:t>6</w:t>
            </w:r>
            <w:r w:rsidR="002C6B6C" w:rsidRPr="000E0B80">
              <w:rPr>
                <w:lang w:val="pt-BR"/>
              </w:rPr>
              <w:t>%</w:t>
            </w:r>
          </w:p>
        </w:tc>
        <w:tc>
          <w:tcPr>
            <w:tcW w:w="1351" w:type="dxa"/>
          </w:tcPr>
          <w:p w14:paraId="563380F3" w14:textId="6663EA84" w:rsidR="00066AD4" w:rsidRDefault="002C6B6C" w:rsidP="00937C1E">
            <w:pPr>
              <w:spacing w:line="360" w:lineRule="auto"/>
              <w:jc w:val="both"/>
              <w:rPr>
                <w:lang w:val="pt-BR"/>
              </w:rPr>
            </w:pPr>
            <w:r>
              <w:rPr>
                <w:lang w:val="pt-BR"/>
              </w:rPr>
              <w:t>6</w:t>
            </w:r>
            <w:r w:rsidR="004900E1">
              <w:rPr>
                <w:lang w:val="pt-BR"/>
              </w:rPr>
              <w:t>8</w:t>
            </w:r>
            <w:r>
              <w:rPr>
                <w:lang w:val="pt-BR"/>
              </w:rPr>
              <w:t>,</w:t>
            </w:r>
            <w:r w:rsidR="004900E1">
              <w:rPr>
                <w:lang w:val="pt-BR"/>
              </w:rPr>
              <w:t>96</w:t>
            </w:r>
            <w:r>
              <w:rPr>
                <w:lang w:val="pt-BR"/>
              </w:rPr>
              <w:t>%</w:t>
            </w:r>
          </w:p>
        </w:tc>
        <w:tc>
          <w:tcPr>
            <w:tcW w:w="1031" w:type="dxa"/>
          </w:tcPr>
          <w:p w14:paraId="10E6C4CB" w14:textId="7857B602" w:rsidR="00066AD4" w:rsidRPr="000E0B80" w:rsidRDefault="000031C1" w:rsidP="00937C1E">
            <w:pPr>
              <w:spacing w:line="360" w:lineRule="auto"/>
              <w:jc w:val="both"/>
              <w:rPr>
                <w:lang w:val="pt-BR"/>
              </w:rPr>
            </w:pPr>
            <w:r w:rsidRPr="000E0B80">
              <w:rPr>
                <w:lang w:val="pt-BR"/>
              </w:rPr>
              <w:t>5</w:t>
            </w:r>
            <w:r w:rsidR="00E41C81">
              <w:rPr>
                <w:lang w:val="pt-BR"/>
              </w:rPr>
              <w:t>7</w:t>
            </w:r>
            <w:r w:rsidR="002C6B6C" w:rsidRPr="000E0B80">
              <w:rPr>
                <w:lang w:val="pt-BR"/>
              </w:rPr>
              <w:t>,</w:t>
            </w:r>
            <w:r w:rsidRPr="000E0B80">
              <w:rPr>
                <w:lang w:val="pt-BR"/>
              </w:rPr>
              <w:t>4</w:t>
            </w:r>
            <w:r w:rsidR="00E41C81">
              <w:rPr>
                <w:lang w:val="pt-BR"/>
              </w:rPr>
              <w:t>8</w:t>
            </w:r>
            <w:r w:rsidR="002C6B6C" w:rsidRPr="000E0B80">
              <w:rPr>
                <w:lang w:val="pt-BR"/>
              </w:rPr>
              <w:t>%</w:t>
            </w:r>
          </w:p>
        </w:tc>
        <w:tc>
          <w:tcPr>
            <w:tcW w:w="1331" w:type="dxa"/>
          </w:tcPr>
          <w:p w14:paraId="00186369" w14:textId="14847831" w:rsidR="00066AD4" w:rsidRPr="000E0B80" w:rsidRDefault="000031C1" w:rsidP="00937C1E">
            <w:pPr>
              <w:spacing w:line="360" w:lineRule="auto"/>
              <w:jc w:val="both"/>
              <w:rPr>
                <w:lang w:val="pt-BR"/>
              </w:rPr>
            </w:pPr>
            <w:r w:rsidRPr="000E0B80">
              <w:rPr>
                <w:lang w:val="pt-BR"/>
              </w:rPr>
              <w:t>5</w:t>
            </w:r>
            <w:r w:rsidR="00E41C81">
              <w:rPr>
                <w:lang w:val="pt-BR"/>
              </w:rPr>
              <w:t>7</w:t>
            </w:r>
            <w:r w:rsidRPr="000E0B80">
              <w:rPr>
                <w:lang w:val="pt-BR"/>
              </w:rPr>
              <w:t>,</w:t>
            </w:r>
            <w:r w:rsidR="00E41C81">
              <w:rPr>
                <w:lang w:val="pt-BR"/>
              </w:rPr>
              <w:t>9</w:t>
            </w:r>
            <w:r w:rsidRPr="000E0B80">
              <w:rPr>
                <w:lang w:val="pt-BR"/>
              </w:rPr>
              <w:t>0</w:t>
            </w:r>
          </w:p>
        </w:tc>
        <w:tc>
          <w:tcPr>
            <w:tcW w:w="1305" w:type="dxa"/>
          </w:tcPr>
          <w:p w14:paraId="42AA6772" w14:textId="5D9E3550" w:rsidR="00066AD4" w:rsidRPr="000E0B80" w:rsidRDefault="000031C1" w:rsidP="00937C1E">
            <w:pPr>
              <w:spacing w:line="360" w:lineRule="auto"/>
              <w:jc w:val="both"/>
              <w:rPr>
                <w:lang w:val="pt-BR"/>
              </w:rPr>
            </w:pPr>
            <w:r w:rsidRPr="000E0B80">
              <w:rPr>
                <w:lang w:val="pt-BR"/>
              </w:rPr>
              <w:t>5</w:t>
            </w:r>
            <w:r w:rsidR="00E41C81">
              <w:rPr>
                <w:lang w:val="pt-BR"/>
              </w:rPr>
              <w:t>7</w:t>
            </w:r>
            <w:r w:rsidRPr="000E0B80">
              <w:rPr>
                <w:lang w:val="pt-BR"/>
              </w:rPr>
              <w:t>,50</w:t>
            </w:r>
          </w:p>
        </w:tc>
        <w:tc>
          <w:tcPr>
            <w:tcW w:w="1327" w:type="dxa"/>
          </w:tcPr>
          <w:p w14:paraId="1E4F5204" w14:textId="00AFF849" w:rsidR="00066AD4" w:rsidRPr="001D679E" w:rsidRDefault="000031C1" w:rsidP="00937C1E">
            <w:pPr>
              <w:spacing w:line="360" w:lineRule="auto"/>
              <w:jc w:val="both"/>
              <w:rPr>
                <w:lang w:val="pt-BR"/>
              </w:rPr>
            </w:pPr>
            <w:r w:rsidRPr="001D679E">
              <w:rPr>
                <w:lang w:val="pt-BR"/>
              </w:rPr>
              <w:t>5</w:t>
            </w:r>
            <w:r w:rsidR="00E41C81" w:rsidRPr="001D679E">
              <w:rPr>
                <w:lang w:val="pt-BR"/>
              </w:rPr>
              <w:t>6</w:t>
            </w:r>
            <w:r w:rsidRPr="001D679E">
              <w:rPr>
                <w:lang w:val="pt-BR"/>
              </w:rPr>
              <w:t>,90</w:t>
            </w:r>
          </w:p>
        </w:tc>
      </w:tr>
      <w:tr w:rsidR="00C604E6" w14:paraId="0C988154" w14:textId="77777777" w:rsidTr="00066AD4">
        <w:tc>
          <w:tcPr>
            <w:tcW w:w="1400" w:type="dxa"/>
          </w:tcPr>
          <w:p w14:paraId="730D0F65" w14:textId="77777777" w:rsidR="00C604E6" w:rsidRDefault="00C604E6" w:rsidP="00C604E6">
            <w:pPr>
              <w:spacing w:line="360" w:lineRule="auto"/>
              <w:jc w:val="both"/>
              <w:rPr>
                <w:lang w:val="pt-BR"/>
              </w:rPr>
            </w:pPr>
            <w:r>
              <w:rPr>
                <w:lang w:val="pt-BR"/>
              </w:rPr>
              <w:t>KNN</w:t>
            </w:r>
          </w:p>
        </w:tc>
        <w:tc>
          <w:tcPr>
            <w:tcW w:w="1317" w:type="dxa"/>
          </w:tcPr>
          <w:p w14:paraId="571498AA" w14:textId="726509FD" w:rsidR="00C604E6" w:rsidRPr="000E0B80" w:rsidRDefault="00C604E6" w:rsidP="00C604E6">
            <w:pPr>
              <w:spacing w:line="360" w:lineRule="auto"/>
              <w:jc w:val="both"/>
              <w:rPr>
                <w:b/>
                <w:lang w:val="pt-BR"/>
              </w:rPr>
            </w:pPr>
            <w:r w:rsidRPr="000E0B80">
              <w:rPr>
                <w:b/>
                <w:lang w:val="pt-BR"/>
              </w:rPr>
              <w:t>5</w:t>
            </w:r>
            <w:r w:rsidR="00351987" w:rsidRPr="000E0B80">
              <w:rPr>
                <w:b/>
                <w:lang w:val="pt-BR"/>
              </w:rPr>
              <w:t>3</w:t>
            </w:r>
            <w:r w:rsidRPr="000E0B80">
              <w:rPr>
                <w:b/>
                <w:lang w:val="pt-BR"/>
              </w:rPr>
              <w:t>,</w:t>
            </w:r>
            <w:r w:rsidR="00E41C81">
              <w:rPr>
                <w:b/>
                <w:lang w:val="pt-BR"/>
              </w:rPr>
              <w:t>7</w:t>
            </w:r>
            <w:r w:rsidR="00351987" w:rsidRPr="000E0B80">
              <w:rPr>
                <w:b/>
                <w:lang w:val="pt-BR"/>
              </w:rPr>
              <w:t>6</w:t>
            </w:r>
            <w:r w:rsidRPr="000E0B80">
              <w:rPr>
                <w:b/>
                <w:lang w:val="pt-BR"/>
              </w:rPr>
              <w:t>%</w:t>
            </w:r>
          </w:p>
        </w:tc>
        <w:tc>
          <w:tcPr>
            <w:tcW w:w="1351" w:type="dxa"/>
          </w:tcPr>
          <w:p w14:paraId="4C319F14" w14:textId="64C13745" w:rsidR="00C604E6" w:rsidRDefault="00351987" w:rsidP="00C604E6">
            <w:pPr>
              <w:spacing w:line="360" w:lineRule="auto"/>
              <w:jc w:val="both"/>
              <w:rPr>
                <w:lang w:val="pt-BR"/>
              </w:rPr>
            </w:pPr>
            <w:r>
              <w:rPr>
                <w:lang w:val="pt-BR"/>
              </w:rPr>
              <w:t>5</w:t>
            </w:r>
            <w:r w:rsidR="00E41C81">
              <w:rPr>
                <w:lang w:val="pt-BR"/>
              </w:rPr>
              <w:t>1</w:t>
            </w:r>
            <w:r w:rsidR="00C604E6">
              <w:rPr>
                <w:lang w:val="pt-BR"/>
              </w:rPr>
              <w:t>,</w:t>
            </w:r>
            <w:r w:rsidR="00E41C81">
              <w:rPr>
                <w:lang w:val="pt-BR"/>
              </w:rPr>
              <w:t>60</w:t>
            </w:r>
            <w:r w:rsidR="00C604E6">
              <w:rPr>
                <w:lang w:val="pt-BR"/>
              </w:rPr>
              <w:t>%</w:t>
            </w:r>
          </w:p>
        </w:tc>
        <w:tc>
          <w:tcPr>
            <w:tcW w:w="1031" w:type="dxa"/>
          </w:tcPr>
          <w:p w14:paraId="26B09CA2" w14:textId="16532760" w:rsidR="00C604E6" w:rsidRDefault="00351987" w:rsidP="00C604E6">
            <w:pPr>
              <w:spacing w:line="360" w:lineRule="auto"/>
              <w:jc w:val="both"/>
              <w:rPr>
                <w:lang w:val="pt-BR"/>
              </w:rPr>
            </w:pPr>
            <w:r>
              <w:rPr>
                <w:lang w:val="pt-BR"/>
              </w:rPr>
              <w:t>52</w:t>
            </w:r>
            <w:r w:rsidR="00C604E6">
              <w:rPr>
                <w:lang w:val="pt-BR"/>
              </w:rPr>
              <w:t>,</w:t>
            </w:r>
            <w:r w:rsidR="00E41C81">
              <w:rPr>
                <w:lang w:val="pt-BR"/>
              </w:rPr>
              <w:t>68</w:t>
            </w:r>
            <w:r w:rsidR="00C604E6">
              <w:rPr>
                <w:lang w:val="pt-BR"/>
              </w:rPr>
              <w:t>%</w:t>
            </w:r>
          </w:p>
        </w:tc>
        <w:tc>
          <w:tcPr>
            <w:tcW w:w="1331" w:type="dxa"/>
          </w:tcPr>
          <w:p w14:paraId="6075A893" w14:textId="7D8368C7" w:rsidR="00C604E6" w:rsidRDefault="00351987" w:rsidP="00C604E6">
            <w:pPr>
              <w:spacing w:line="360" w:lineRule="auto"/>
              <w:jc w:val="both"/>
              <w:rPr>
                <w:lang w:val="pt-BR"/>
              </w:rPr>
            </w:pPr>
            <w:r>
              <w:rPr>
                <w:lang w:val="pt-BR"/>
              </w:rPr>
              <w:t>52,</w:t>
            </w:r>
            <w:r w:rsidR="00E41C81">
              <w:rPr>
                <w:lang w:val="pt-BR"/>
              </w:rPr>
              <w:t>7</w:t>
            </w:r>
            <w:r>
              <w:rPr>
                <w:lang w:val="pt-BR"/>
              </w:rPr>
              <w:t>0</w:t>
            </w:r>
          </w:p>
        </w:tc>
        <w:tc>
          <w:tcPr>
            <w:tcW w:w="1305" w:type="dxa"/>
          </w:tcPr>
          <w:p w14:paraId="1CD0F24F" w14:textId="7BE3167C" w:rsidR="00C604E6" w:rsidRDefault="00351987" w:rsidP="00C604E6">
            <w:pPr>
              <w:spacing w:line="360" w:lineRule="auto"/>
              <w:jc w:val="both"/>
              <w:rPr>
                <w:lang w:val="pt-BR"/>
              </w:rPr>
            </w:pPr>
            <w:r>
              <w:rPr>
                <w:lang w:val="pt-BR"/>
              </w:rPr>
              <w:t>52,</w:t>
            </w:r>
            <w:r w:rsidR="00E41C81">
              <w:rPr>
                <w:lang w:val="pt-BR"/>
              </w:rPr>
              <w:t>7</w:t>
            </w:r>
            <w:r>
              <w:rPr>
                <w:lang w:val="pt-BR"/>
              </w:rPr>
              <w:t>0</w:t>
            </w:r>
          </w:p>
        </w:tc>
        <w:tc>
          <w:tcPr>
            <w:tcW w:w="1327" w:type="dxa"/>
          </w:tcPr>
          <w:p w14:paraId="16EC918D" w14:textId="7C183157" w:rsidR="00C604E6" w:rsidRDefault="00351987" w:rsidP="00C604E6">
            <w:pPr>
              <w:spacing w:line="360" w:lineRule="auto"/>
              <w:jc w:val="both"/>
              <w:rPr>
                <w:lang w:val="pt-BR"/>
              </w:rPr>
            </w:pPr>
            <w:r>
              <w:rPr>
                <w:lang w:val="pt-BR"/>
              </w:rPr>
              <w:t>52,</w:t>
            </w:r>
            <w:r w:rsidR="00E41C81">
              <w:rPr>
                <w:lang w:val="pt-BR"/>
              </w:rPr>
              <w:t>7</w:t>
            </w:r>
            <w:r>
              <w:rPr>
                <w:lang w:val="pt-BR"/>
              </w:rPr>
              <w:t>0</w:t>
            </w:r>
          </w:p>
        </w:tc>
      </w:tr>
      <w:tr w:rsidR="00C604E6" w14:paraId="1B92E3CD" w14:textId="77777777" w:rsidTr="00066AD4">
        <w:tc>
          <w:tcPr>
            <w:tcW w:w="1400" w:type="dxa"/>
          </w:tcPr>
          <w:p w14:paraId="34915D41" w14:textId="77777777" w:rsidR="00C604E6" w:rsidRDefault="00C604E6" w:rsidP="00C604E6">
            <w:pPr>
              <w:spacing w:line="360" w:lineRule="auto"/>
              <w:jc w:val="both"/>
              <w:rPr>
                <w:lang w:val="pt-BR"/>
              </w:rPr>
            </w:pPr>
            <w:r>
              <w:rPr>
                <w:lang w:val="pt-BR"/>
              </w:rPr>
              <w:t>K-</w:t>
            </w:r>
            <w:proofErr w:type="spellStart"/>
            <w:proofErr w:type="gramStart"/>
            <w:r>
              <w:rPr>
                <w:lang w:val="pt-BR"/>
              </w:rPr>
              <w:t>means</w:t>
            </w:r>
            <w:proofErr w:type="spellEnd"/>
            <w:proofErr w:type="gramEnd"/>
          </w:p>
        </w:tc>
        <w:tc>
          <w:tcPr>
            <w:tcW w:w="1317" w:type="dxa"/>
          </w:tcPr>
          <w:p w14:paraId="47B36386" w14:textId="54C3ED47" w:rsidR="00C604E6" w:rsidRDefault="00ED71B2" w:rsidP="00C604E6">
            <w:pPr>
              <w:spacing w:line="360" w:lineRule="auto"/>
              <w:jc w:val="both"/>
              <w:rPr>
                <w:lang w:val="pt-BR"/>
              </w:rPr>
            </w:pPr>
            <w:r>
              <w:rPr>
                <w:lang w:val="pt-BR"/>
              </w:rPr>
              <w:t>34</w:t>
            </w:r>
            <w:r w:rsidR="00C604E6">
              <w:rPr>
                <w:lang w:val="pt-BR"/>
              </w:rPr>
              <w:t>,</w:t>
            </w:r>
            <w:r>
              <w:rPr>
                <w:lang w:val="pt-BR"/>
              </w:rPr>
              <w:t>52</w:t>
            </w:r>
            <w:r w:rsidR="00C604E6">
              <w:rPr>
                <w:lang w:val="pt-BR"/>
              </w:rPr>
              <w:t>%</w:t>
            </w:r>
          </w:p>
        </w:tc>
        <w:tc>
          <w:tcPr>
            <w:tcW w:w="1351" w:type="dxa"/>
          </w:tcPr>
          <w:p w14:paraId="47FDEE83" w14:textId="3DD2751D" w:rsidR="00C604E6" w:rsidRPr="00E51352" w:rsidRDefault="00ED71B2" w:rsidP="00C604E6">
            <w:pPr>
              <w:spacing w:line="360" w:lineRule="auto"/>
              <w:jc w:val="both"/>
              <w:rPr>
                <w:b/>
                <w:lang w:val="pt-BR"/>
              </w:rPr>
            </w:pPr>
            <w:r w:rsidRPr="00E51352">
              <w:rPr>
                <w:b/>
                <w:lang w:val="pt-BR"/>
              </w:rPr>
              <w:t>77</w:t>
            </w:r>
            <w:r w:rsidR="00C604E6" w:rsidRPr="00E51352">
              <w:rPr>
                <w:b/>
                <w:lang w:val="pt-BR"/>
              </w:rPr>
              <w:t>,</w:t>
            </w:r>
            <w:r w:rsidRPr="00E51352">
              <w:rPr>
                <w:b/>
                <w:lang w:val="pt-BR"/>
              </w:rPr>
              <w:t>68</w:t>
            </w:r>
            <w:r w:rsidR="00C604E6" w:rsidRPr="00E51352">
              <w:rPr>
                <w:b/>
                <w:lang w:val="pt-BR"/>
              </w:rPr>
              <w:t>%</w:t>
            </w:r>
          </w:p>
        </w:tc>
        <w:tc>
          <w:tcPr>
            <w:tcW w:w="1031" w:type="dxa"/>
          </w:tcPr>
          <w:p w14:paraId="73B3E177" w14:textId="68B216EA" w:rsidR="00C604E6" w:rsidRDefault="00C604E6" w:rsidP="00C604E6">
            <w:pPr>
              <w:spacing w:line="360" w:lineRule="auto"/>
              <w:jc w:val="both"/>
              <w:rPr>
                <w:lang w:val="pt-BR"/>
              </w:rPr>
            </w:pPr>
            <w:r>
              <w:rPr>
                <w:lang w:val="pt-BR"/>
              </w:rPr>
              <w:t>5</w:t>
            </w:r>
            <w:r w:rsidR="00ED71B2">
              <w:rPr>
                <w:lang w:val="pt-BR"/>
              </w:rPr>
              <w:t>6</w:t>
            </w:r>
            <w:r>
              <w:rPr>
                <w:lang w:val="pt-BR"/>
              </w:rPr>
              <w:t>,</w:t>
            </w:r>
            <w:r w:rsidR="00ED71B2">
              <w:rPr>
                <w:lang w:val="pt-BR"/>
              </w:rPr>
              <w:t>10</w:t>
            </w:r>
            <w:r>
              <w:rPr>
                <w:lang w:val="pt-BR"/>
              </w:rPr>
              <w:t>%</w:t>
            </w:r>
          </w:p>
        </w:tc>
        <w:tc>
          <w:tcPr>
            <w:tcW w:w="1331" w:type="dxa"/>
          </w:tcPr>
          <w:p w14:paraId="56DD962E" w14:textId="77777777" w:rsidR="00C604E6" w:rsidRDefault="007E745C" w:rsidP="00C604E6">
            <w:pPr>
              <w:spacing w:line="360" w:lineRule="auto"/>
              <w:jc w:val="both"/>
              <w:rPr>
                <w:lang w:val="pt-BR"/>
              </w:rPr>
            </w:pPr>
            <w:r>
              <w:rPr>
                <w:lang w:val="pt-BR"/>
              </w:rPr>
              <w:t>x</w:t>
            </w:r>
          </w:p>
        </w:tc>
        <w:tc>
          <w:tcPr>
            <w:tcW w:w="1305" w:type="dxa"/>
          </w:tcPr>
          <w:p w14:paraId="0DD7379C" w14:textId="77777777" w:rsidR="00C604E6" w:rsidRDefault="007E745C" w:rsidP="00C604E6">
            <w:pPr>
              <w:spacing w:line="360" w:lineRule="auto"/>
              <w:jc w:val="both"/>
              <w:rPr>
                <w:lang w:val="pt-BR"/>
              </w:rPr>
            </w:pPr>
            <w:r>
              <w:rPr>
                <w:lang w:val="pt-BR"/>
              </w:rPr>
              <w:t>x</w:t>
            </w:r>
          </w:p>
        </w:tc>
        <w:tc>
          <w:tcPr>
            <w:tcW w:w="1327" w:type="dxa"/>
          </w:tcPr>
          <w:p w14:paraId="147D076F" w14:textId="04DF717D" w:rsidR="00C604E6" w:rsidRDefault="00E906D7" w:rsidP="00C604E6">
            <w:pPr>
              <w:spacing w:line="360" w:lineRule="auto"/>
              <w:jc w:val="both"/>
              <w:rPr>
                <w:lang w:val="pt-BR"/>
              </w:rPr>
            </w:pPr>
            <w:r>
              <w:rPr>
                <w:lang w:val="pt-BR"/>
              </w:rPr>
              <w:t>x</w:t>
            </w:r>
          </w:p>
        </w:tc>
      </w:tr>
    </w:tbl>
    <w:p w14:paraId="6D39E4F8" w14:textId="77777777" w:rsidR="00937C1E" w:rsidRPr="00937C1E" w:rsidRDefault="00937C1E" w:rsidP="00937C1E">
      <w:pPr>
        <w:spacing w:line="360" w:lineRule="auto"/>
        <w:jc w:val="both"/>
        <w:rPr>
          <w:lang w:val="pt-BR"/>
        </w:rPr>
      </w:pPr>
    </w:p>
    <w:p w14:paraId="6111F275" w14:textId="6FFAFA0A" w:rsidR="00937C1E" w:rsidRDefault="00E47E83" w:rsidP="00022506">
      <w:pPr>
        <w:spacing w:line="360" w:lineRule="auto"/>
        <w:ind w:firstLine="709"/>
        <w:jc w:val="both"/>
        <w:rPr>
          <w:lang w:val="pt-BR"/>
        </w:rPr>
      </w:pPr>
      <w:r>
        <w:rPr>
          <w:lang w:val="pt-BR"/>
        </w:rPr>
        <w:t xml:space="preserve">Podemos analisar que o algoritmo </w:t>
      </w:r>
      <w:r w:rsidR="00B66D91">
        <w:rPr>
          <w:lang w:val="pt-BR"/>
        </w:rPr>
        <w:t xml:space="preserve">KNN </w:t>
      </w:r>
      <w:r>
        <w:rPr>
          <w:lang w:val="pt-BR"/>
        </w:rPr>
        <w:t xml:space="preserve">foi o que </w:t>
      </w:r>
      <w:r w:rsidR="002F4599">
        <w:rPr>
          <w:lang w:val="pt-BR"/>
        </w:rPr>
        <w:t>obteve o</w:t>
      </w:r>
      <w:r>
        <w:rPr>
          <w:lang w:val="pt-BR"/>
        </w:rPr>
        <w:t xml:space="preserve"> melhor resultado na classificação das letras na classe “positiva”</w:t>
      </w:r>
      <w:r w:rsidR="00667AF2">
        <w:rPr>
          <w:lang w:val="pt-BR"/>
        </w:rPr>
        <w:t>,</w:t>
      </w:r>
      <w:r>
        <w:rPr>
          <w:lang w:val="pt-BR"/>
        </w:rPr>
        <w:t xml:space="preserve"> ficando </w:t>
      </w:r>
      <w:r w:rsidR="00B66D91">
        <w:rPr>
          <w:lang w:val="pt-BR"/>
        </w:rPr>
        <w:t>mais de</w:t>
      </w:r>
      <w:r>
        <w:rPr>
          <w:lang w:val="pt-BR"/>
        </w:rPr>
        <w:t xml:space="preserve"> </w:t>
      </w:r>
      <w:r w:rsidR="00E51352">
        <w:rPr>
          <w:lang w:val="pt-BR"/>
        </w:rPr>
        <w:t>7</w:t>
      </w:r>
      <w:r>
        <w:rPr>
          <w:lang w:val="pt-BR"/>
        </w:rPr>
        <w:t xml:space="preserve">% acima dos resultados obtidos com o algoritmo </w:t>
      </w:r>
      <w:proofErr w:type="spellStart"/>
      <w:r w:rsidR="00B66D91">
        <w:rPr>
          <w:lang w:val="pt-BR"/>
        </w:rPr>
        <w:t>LibSVM</w:t>
      </w:r>
      <w:proofErr w:type="spellEnd"/>
      <w:r w:rsidR="00E54329">
        <w:rPr>
          <w:lang w:val="pt-BR"/>
        </w:rPr>
        <w:t xml:space="preserve"> e </w:t>
      </w:r>
      <w:proofErr w:type="spellStart"/>
      <w:r w:rsidR="00E54329">
        <w:rPr>
          <w:lang w:val="pt-BR"/>
        </w:rPr>
        <w:t>Naive</w:t>
      </w:r>
      <w:proofErr w:type="spellEnd"/>
      <w:r w:rsidR="00E54329">
        <w:rPr>
          <w:lang w:val="pt-BR"/>
        </w:rPr>
        <w:t xml:space="preserve"> </w:t>
      </w:r>
      <w:proofErr w:type="spellStart"/>
      <w:r w:rsidR="00E54329">
        <w:rPr>
          <w:lang w:val="pt-BR"/>
        </w:rPr>
        <w:t>Bayes</w:t>
      </w:r>
      <w:proofErr w:type="spellEnd"/>
      <w:r>
        <w:rPr>
          <w:lang w:val="pt-BR"/>
        </w:rPr>
        <w:t>.</w:t>
      </w:r>
      <w:r w:rsidR="00FC61E6">
        <w:rPr>
          <w:lang w:val="pt-BR"/>
        </w:rPr>
        <w:t xml:space="preserve"> O SMO aparece como o segundo melhore resultado, apenas 0,08% atrás do resultado obtido pelo KNN.</w:t>
      </w:r>
      <w:r w:rsidR="0000761D">
        <w:rPr>
          <w:lang w:val="pt-BR"/>
        </w:rPr>
        <w:t xml:space="preserve"> </w:t>
      </w:r>
      <w:r>
        <w:rPr>
          <w:lang w:val="pt-BR"/>
        </w:rPr>
        <w:t xml:space="preserve">Já para as classificações de letras na classe “negativa”, o algoritmo </w:t>
      </w:r>
      <w:r w:rsidR="00E51352">
        <w:rPr>
          <w:lang w:val="pt-BR"/>
        </w:rPr>
        <w:t>K-</w:t>
      </w:r>
      <w:proofErr w:type="spellStart"/>
      <w:r w:rsidR="00E51352">
        <w:rPr>
          <w:lang w:val="pt-BR"/>
        </w:rPr>
        <w:t>means</w:t>
      </w:r>
      <w:proofErr w:type="spellEnd"/>
      <w:r>
        <w:rPr>
          <w:lang w:val="pt-BR"/>
        </w:rPr>
        <w:t xml:space="preserve"> foi o que apresentou o melhor resultado com </w:t>
      </w:r>
      <w:r w:rsidR="00E51352">
        <w:rPr>
          <w:lang w:val="pt-BR"/>
        </w:rPr>
        <w:t>7</w:t>
      </w:r>
      <w:r w:rsidR="00D47198">
        <w:rPr>
          <w:lang w:val="pt-BR"/>
        </w:rPr>
        <w:t>7,</w:t>
      </w:r>
      <w:r w:rsidR="00E51352">
        <w:rPr>
          <w:lang w:val="pt-BR"/>
        </w:rPr>
        <w:t>6</w:t>
      </w:r>
      <w:r w:rsidR="00D47198">
        <w:rPr>
          <w:lang w:val="pt-BR"/>
        </w:rPr>
        <w:t>8</w:t>
      </w:r>
      <w:r>
        <w:rPr>
          <w:lang w:val="pt-BR"/>
        </w:rPr>
        <w:t xml:space="preserve">% de acertos. É interessante ressaltar, porém, que os algoritmos </w:t>
      </w:r>
      <w:proofErr w:type="spellStart"/>
      <w:r w:rsidR="00E51352">
        <w:rPr>
          <w:lang w:val="pt-BR"/>
        </w:rPr>
        <w:t>LibSVM</w:t>
      </w:r>
      <w:proofErr w:type="spellEnd"/>
      <w:r>
        <w:rPr>
          <w:lang w:val="pt-BR"/>
        </w:rPr>
        <w:t xml:space="preserve"> e </w:t>
      </w:r>
      <w:proofErr w:type="spellStart"/>
      <w:r>
        <w:rPr>
          <w:lang w:val="pt-BR"/>
        </w:rPr>
        <w:t>Naive</w:t>
      </w:r>
      <w:proofErr w:type="spellEnd"/>
      <w:r>
        <w:rPr>
          <w:lang w:val="pt-BR"/>
        </w:rPr>
        <w:t xml:space="preserve"> </w:t>
      </w:r>
      <w:proofErr w:type="spellStart"/>
      <w:r>
        <w:rPr>
          <w:lang w:val="pt-BR"/>
        </w:rPr>
        <w:t>Bayes</w:t>
      </w:r>
      <w:proofErr w:type="spellEnd"/>
      <w:r>
        <w:rPr>
          <w:lang w:val="pt-BR"/>
        </w:rPr>
        <w:t xml:space="preserve"> apresentaram resultados</w:t>
      </w:r>
      <w:r w:rsidR="0063093D">
        <w:rPr>
          <w:lang w:val="pt-BR"/>
        </w:rPr>
        <w:t xml:space="preserve"> </w:t>
      </w:r>
      <w:r>
        <w:rPr>
          <w:lang w:val="pt-BR"/>
        </w:rPr>
        <w:t>de classificação</w:t>
      </w:r>
      <w:r w:rsidR="00120107">
        <w:rPr>
          <w:lang w:val="pt-BR"/>
        </w:rPr>
        <w:t xml:space="preserve"> com mais de 6</w:t>
      </w:r>
      <w:r w:rsidR="00E51352">
        <w:rPr>
          <w:lang w:val="pt-BR"/>
        </w:rPr>
        <w:t>8</w:t>
      </w:r>
      <w:r w:rsidR="00120107">
        <w:rPr>
          <w:lang w:val="pt-BR"/>
        </w:rPr>
        <w:t>% de instâncias corretamente classificadas</w:t>
      </w:r>
      <w:r w:rsidR="0063093D">
        <w:rPr>
          <w:lang w:val="pt-BR"/>
        </w:rPr>
        <w:t xml:space="preserve"> como negativas</w:t>
      </w:r>
      <w:r>
        <w:rPr>
          <w:lang w:val="pt-BR"/>
        </w:rPr>
        <w:t xml:space="preserve">. Quanto ao número total de acertos, </w:t>
      </w:r>
      <w:proofErr w:type="spellStart"/>
      <w:r w:rsidR="00D47198">
        <w:rPr>
          <w:lang w:val="pt-BR"/>
        </w:rPr>
        <w:t>LibSVM</w:t>
      </w:r>
      <w:proofErr w:type="spellEnd"/>
      <w:r w:rsidR="00D47198">
        <w:rPr>
          <w:lang w:val="pt-BR"/>
        </w:rPr>
        <w:t xml:space="preserve"> </w:t>
      </w:r>
      <w:r>
        <w:rPr>
          <w:lang w:val="pt-BR"/>
        </w:rPr>
        <w:t xml:space="preserve">foi o método que </w:t>
      </w:r>
      <w:r w:rsidR="00522E05">
        <w:rPr>
          <w:lang w:val="pt-BR"/>
        </w:rPr>
        <w:t>obteve</w:t>
      </w:r>
      <w:r>
        <w:rPr>
          <w:lang w:val="pt-BR"/>
        </w:rPr>
        <w:t xml:space="preserve"> o maior número de </w:t>
      </w:r>
      <w:r w:rsidR="000F3ADC">
        <w:rPr>
          <w:lang w:val="pt-BR"/>
        </w:rPr>
        <w:t>letras corretamente classificadas</w:t>
      </w:r>
      <w:r w:rsidR="00667AF2">
        <w:rPr>
          <w:lang w:val="pt-BR"/>
        </w:rPr>
        <w:t>,</w:t>
      </w:r>
      <w:r w:rsidR="000F3ADC">
        <w:rPr>
          <w:lang w:val="pt-BR"/>
        </w:rPr>
        <w:t xml:space="preserve"> apresentando um</w:t>
      </w:r>
      <w:r>
        <w:rPr>
          <w:lang w:val="pt-BR"/>
        </w:rPr>
        <w:t xml:space="preserve"> rendimento de </w:t>
      </w:r>
      <w:r w:rsidR="00D47198">
        <w:rPr>
          <w:lang w:val="pt-BR"/>
        </w:rPr>
        <w:lastRenderedPageBreak/>
        <w:t>58,</w:t>
      </w:r>
      <w:r w:rsidR="00DD33E0">
        <w:rPr>
          <w:lang w:val="pt-BR"/>
        </w:rPr>
        <w:t>38</w:t>
      </w:r>
      <w:r>
        <w:rPr>
          <w:lang w:val="pt-BR"/>
        </w:rPr>
        <w:t xml:space="preserve">%, </w:t>
      </w:r>
      <w:r w:rsidR="00BA0F7E">
        <w:rPr>
          <w:lang w:val="pt-BR"/>
        </w:rPr>
        <w:t>ligeiramente</w:t>
      </w:r>
      <w:r>
        <w:rPr>
          <w:lang w:val="pt-BR"/>
        </w:rPr>
        <w:t xml:space="preserve"> maior do que o apresentado pelos demais algoritmos</w:t>
      </w:r>
      <w:r w:rsidR="00A6416F">
        <w:rPr>
          <w:lang w:val="pt-BR"/>
        </w:rPr>
        <w:t xml:space="preserve">, com o </w:t>
      </w:r>
      <w:proofErr w:type="spellStart"/>
      <w:r w:rsidR="00A6416F">
        <w:rPr>
          <w:lang w:val="pt-BR"/>
        </w:rPr>
        <w:t>Naive</w:t>
      </w:r>
      <w:proofErr w:type="spellEnd"/>
      <w:r w:rsidR="00A6416F">
        <w:rPr>
          <w:lang w:val="pt-BR"/>
        </w:rPr>
        <w:t xml:space="preserve"> </w:t>
      </w:r>
      <w:proofErr w:type="spellStart"/>
      <w:r w:rsidR="00A6416F">
        <w:rPr>
          <w:lang w:val="pt-BR"/>
        </w:rPr>
        <w:t>Bayes</w:t>
      </w:r>
      <w:proofErr w:type="spellEnd"/>
      <w:r w:rsidR="00A6416F">
        <w:rPr>
          <w:lang w:val="pt-BR"/>
        </w:rPr>
        <w:t xml:space="preserve"> logo em seguida com </w:t>
      </w:r>
      <w:r w:rsidR="00A6416F" w:rsidRPr="000E0B80">
        <w:rPr>
          <w:lang w:val="pt-BR"/>
        </w:rPr>
        <w:t>5</w:t>
      </w:r>
      <w:r w:rsidR="00DD33E0">
        <w:rPr>
          <w:lang w:val="pt-BR"/>
        </w:rPr>
        <w:t>7</w:t>
      </w:r>
      <w:r w:rsidR="00A6416F" w:rsidRPr="000E0B80">
        <w:rPr>
          <w:lang w:val="pt-BR"/>
        </w:rPr>
        <w:t>,4</w:t>
      </w:r>
      <w:r w:rsidR="00DD33E0">
        <w:rPr>
          <w:lang w:val="pt-BR"/>
        </w:rPr>
        <w:t>8</w:t>
      </w:r>
      <w:r w:rsidR="00A6416F" w:rsidRPr="000E0B80">
        <w:rPr>
          <w:lang w:val="pt-BR"/>
        </w:rPr>
        <w:t>%</w:t>
      </w:r>
      <w:r w:rsidR="00A6416F">
        <w:rPr>
          <w:lang w:val="pt-BR"/>
        </w:rPr>
        <w:t xml:space="preserve"> de acertos</w:t>
      </w:r>
      <w:r>
        <w:rPr>
          <w:lang w:val="pt-BR"/>
        </w:rPr>
        <w:t>.</w:t>
      </w:r>
      <w:r w:rsidR="00451EE0">
        <w:rPr>
          <w:lang w:val="pt-BR"/>
        </w:rPr>
        <w:t xml:space="preserve"> </w:t>
      </w:r>
      <w:r w:rsidR="00C46737">
        <w:rPr>
          <w:lang w:val="pt-BR"/>
        </w:rPr>
        <w:t xml:space="preserve">Os resultados similares entre </w:t>
      </w:r>
      <w:proofErr w:type="spellStart"/>
      <w:r w:rsidR="00C46737">
        <w:rPr>
          <w:lang w:val="pt-BR"/>
        </w:rPr>
        <w:t>Naives</w:t>
      </w:r>
      <w:proofErr w:type="spellEnd"/>
      <w:r w:rsidR="00C46737">
        <w:rPr>
          <w:lang w:val="pt-BR"/>
        </w:rPr>
        <w:t xml:space="preserve"> </w:t>
      </w:r>
      <w:proofErr w:type="spellStart"/>
      <w:r w:rsidR="00C46737">
        <w:rPr>
          <w:lang w:val="pt-BR"/>
        </w:rPr>
        <w:t>Bayes</w:t>
      </w:r>
      <w:proofErr w:type="spellEnd"/>
      <w:r w:rsidR="00C46737">
        <w:rPr>
          <w:lang w:val="pt-BR"/>
        </w:rPr>
        <w:t xml:space="preserve"> e </w:t>
      </w:r>
      <w:proofErr w:type="spellStart"/>
      <w:r w:rsidR="00C46737">
        <w:rPr>
          <w:lang w:val="pt-BR"/>
        </w:rPr>
        <w:t>LibSVM</w:t>
      </w:r>
      <w:proofErr w:type="spellEnd"/>
      <w:r w:rsidR="00451EE0">
        <w:rPr>
          <w:lang w:val="pt-BR"/>
        </w:rPr>
        <w:t xml:space="preserve"> corroboram com os resultados encontrados por </w:t>
      </w:r>
      <w:proofErr w:type="spellStart"/>
      <w:r w:rsidR="00451EE0">
        <w:rPr>
          <w:lang w:val="pt-BR"/>
        </w:rPr>
        <w:t>Pang</w:t>
      </w:r>
      <w:proofErr w:type="spellEnd"/>
      <w:r w:rsidR="00451EE0">
        <w:rPr>
          <w:lang w:val="pt-BR"/>
        </w:rPr>
        <w:t xml:space="preserve"> et al. (2002) que mostram que o </w:t>
      </w:r>
      <w:proofErr w:type="spellStart"/>
      <w:r w:rsidR="00451EE0">
        <w:rPr>
          <w:lang w:val="pt-BR"/>
        </w:rPr>
        <w:t>Naive</w:t>
      </w:r>
      <w:proofErr w:type="spellEnd"/>
      <w:r w:rsidR="00451EE0">
        <w:rPr>
          <w:lang w:val="pt-BR"/>
        </w:rPr>
        <w:t xml:space="preserve"> </w:t>
      </w:r>
      <w:proofErr w:type="spellStart"/>
      <w:r w:rsidR="00451EE0">
        <w:rPr>
          <w:lang w:val="pt-BR"/>
        </w:rPr>
        <w:t>Bayes</w:t>
      </w:r>
      <w:proofErr w:type="spellEnd"/>
      <w:r w:rsidR="00451EE0">
        <w:rPr>
          <w:lang w:val="pt-BR"/>
        </w:rPr>
        <w:t xml:space="preserve"> pode apresentar resultados comparáveis com os de algoritmos mais complexos em problemas de polarização de documentos de texto</w:t>
      </w:r>
      <w:r w:rsidR="0063093D">
        <w:rPr>
          <w:lang w:val="pt-BR"/>
        </w:rPr>
        <w:t>.</w:t>
      </w:r>
    </w:p>
    <w:p w14:paraId="04379C8E" w14:textId="736F205E" w:rsidR="00B55C43" w:rsidRDefault="006C3A41" w:rsidP="00022506">
      <w:pPr>
        <w:spacing w:line="360" w:lineRule="auto"/>
        <w:ind w:firstLine="709"/>
        <w:jc w:val="both"/>
        <w:rPr>
          <w:lang w:val="pt-BR"/>
        </w:rPr>
      </w:pPr>
      <w:r>
        <w:rPr>
          <w:lang w:val="pt-BR"/>
        </w:rPr>
        <w:t xml:space="preserve">Em estudo realizado em 2015, </w:t>
      </w:r>
      <w:proofErr w:type="spellStart"/>
      <w:r w:rsidR="001513EE">
        <w:rPr>
          <w:lang w:val="pt-BR"/>
        </w:rPr>
        <w:t>Patral</w:t>
      </w:r>
      <w:proofErr w:type="spellEnd"/>
      <w:r w:rsidR="001513EE">
        <w:rPr>
          <w:lang w:val="pt-BR"/>
        </w:rPr>
        <w:t xml:space="preserve"> e</w:t>
      </w:r>
      <w:r w:rsidR="00281F13">
        <w:rPr>
          <w:lang w:val="pt-BR"/>
        </w:rPr>
        <w:t>t</w:t>
      </w:r>
      <w:r w:rsidR="001513EE">
        <w:rPr>
          <w:lang w:val="pt-BR"/>
        </w:rPr>
        <w:t xml:space="preserve"> al</w:t>
      </w:r>
      <w:r w:rsidR="00281F13">
        <w:rPr>
          <w:lang w:val="pt-BR"/>
        </w:rPr>
        <w:t>.</w:t>
      </w:r>
      <w:r w:rsidR="001513EE">
        <w:rPr>
          <w:lang w:val="pt-BR"/>
        </w:rPr>
        <w:t xml:space="preserve"> </w:t>
      </w:r>
      <w:r w:rsidR="002F4599">
        <w:rPr>
          <w:lang w:val="pt-BR"/>
        </w:rPr>
        <w:t>aprese</w:t>
      </w:r>
      <w:r w:rsidR="0065785E">
        <w:rPr>
          <w:lang w:val="pt-BR"/>
        </w:rPr>
        <w:t>n</w:t>
      </w:r>
      <w:r w:rsidR="002F4599">
        <w:rPr>
          <w:lang w:val="pt-BR"/>
        </w:rPr>
        <w:t>tam um</w:t>
      </w:r>
      <w:r w:rsidR="001513EE">
        <w:rPr>
          <w:lang w:val="pt-BR"/>
        </w:rPr>
        <w:t xml:space="preserve"> </w:t>
      </w:r>
      <w:r w:rsidR="001513EE" w:rsidRPr="002774BD">
        <w:rPr>
          <w:i/>
          <w:lang w:val="pt-BR"/>
        </w:rPr>
        <w:t>F-</w:t>
      </w:r>
      <w:proofErr w:type="spellStart"/>
      <w:r w:rsidR="001513EE" w:rsidRPr="002774BD">
        <w:rPr>
          <w:i/>
          <w:lang w:val="pt-BR"/>
        </w:rPr>
        <w:t>measure</w:t>
      </w:r>
      <w:proofErr w:type="spellEnd"/>
      <w:r w:rsidR="001513EE">
        <w:rPr>
          <w:lang w:val="pt-BR"/>
        </w:rPr>
        <w:t xml:space="preserve"> de 68.30 na classificação de polaridades de músicas</w:t>
      </w:r>
      <w:r w:rsidR="00FC61E6">
        <w:rPr>
          <w:lang w:val="pt-BR"/>
        </w:rPr>
        <w:t xml:space="preserve"> em</w:t>
      </w:r>
      <w:r w:rsidR="001513EE">
        <w:rPr>
          <w:lang w:val="pt-BR"/>
        </w:rPr>
        <w:t xml:space="preserve"> </w:t>
      </w:r>
      <w:r w:rsidR="00C46737">
        <w:rPr>
          <w:lang w:val="pt-BR"/>
        </w:rPr>
        <w:t>h</w:t>
      </w:r>
      <w:r w:rsidR="001513EE">
        <w:rPr>
          <w:lang w:val="pt-BR"/>
        </w:rPr>
        <w:t xml:space="preserve">indi utilizando o algoritmo </w:t>
      </w:r>
      <w:proofErr w:type="spellStart"/>
      <w:r w:rsidR="001513EE">
        <w:rPr>
          <w:lang w:val="pt-BR"/>
        </w:rPr>
        <w:t>LibSVM</w:t>
      </w:r>
      <w:proofErr w:type="spellEnd"/>
      <w:r w:rsidR="00667AF2">
        <w:rPr>
          <w:lang w:val="pt-BR"/>
        </w:rPr>
        <w:t>.</w:t>
      </w:r>
      <w:r w:rsidR="001513EE">
        <w:rPr>
          <w:lang w:val="pt-BR"/>
        </w:rPr>
        <w:t xml:space="preserve"> </w:t>
      </w:r>
      <w:r w:rsidR="00667AF2">
        <w:rPr>
          <w:lang w:val="pt-BR"/>
        </w:rPr>
        <w:t>N</w:t>
      </w:r>
      <w:r w:rsidR="001513EE">
        <w:rPr>
          <w:lang w:val="pt-BR"/>
        </w:rPr>
        <w:t xml:space="preserve">este estudo obtivemos </w:t>
      </w:r>
      <w:r w:rsidR="001513EE" w:rsidRPr="002774BD">
        <w:rPr>
          <w:i/>
          <w:lang w:val="pt-BR"/>
        </w:rPr>
        <w:t>F-</w:t>
      </w:r>
      <w:proofErr w:type="spellStart"/>
      <w:r w:rsidR="001513EE" w:rsidRPr="002774BD">
        <w:rPr>
          <w:i/>
          <w:lang w:val="pt-BR"/>
        </w:rPr>
        <w:t>measure</w:t>
      </w:r>
      <w:proofErr w:type="spellEnd"/>
      <w:r w:rsidR="001513EE">
        <w:rPr>
          <w:lang w:val="pt-BR"/>
        </w:rPr>
        <w:t xml:space="preserve"> de </w:t>
      </w:r>
      <w:r w:rsidR="002056E8">
        <w:rPr>
          <w:lang w:val="pt-BR"/>
        </w:rPr>
        <w:t>5</w:t>
      </w:r>
      <w:r w:rsidR="00DD33E0">
        <w:rPr>
          <w:lang w:val="pt-BR"/>
        </w:rPr>
        <w:t>7</w:t>
      </w:r>
      <w:r w:rsidR="001513EE">
        <w:rPr>
          <w:lang w:val="pt-BR"/>
        </w:rPr>
        <w:t>,</w:t>
      </w:r>
      <w:r w:rsidR="00DD33E0">
        <w:rPr>
          <w:lang w:val="pt-BR"/>
        </w:rPr>
        <w:t>7</w:t>
      </w:r>
      <w:r w:rsidR="0096400D">
        <w:rPr>
          <w:lang w:val="pt-BR"/>
        </w:rPr>
        <w:t>0</w:t>
      </w:r>
      <w:r w:rsidR="001513EE">
        <w:rPr>
          <w:lang w:val="pt-BR"/>
        </w:rPr>
        <w:t xml:space="preserve"> com o mesmo algoritmo, porém</w:t>
      </w:r>
      <w:r w:rsidR="00667AF2">
        <w:rPr>
          <w:lang w:val="pt-BR"/>
        </w:rPr>
        <w:t>,</w:t>
      </w:r>
      <w:r w:rsidR="001513EE">
        <w:rPr>
          <w:lang w:val="pt-BR"/>
        </w:rPr>
        <w:t xml:space="preserve"> utilizando músicas em português.</w:t>
      </w:r>
      <w:r w:rsidR="001513EE" w:rsidRPr="001513EE">
        <w:rPr>
          <w:lang w:val="pt-BR"/>
        </w:rPr>
        <w:t xml:space="preserve"> </w:t>
      </w:r>
      <w:r w:rsidR="002F4599">
        <w:rPr>
          <w:lang w:val="pt-BR"/>
        </w:rPr>
        <w:t>Analisando os resultados de todos os algoritmos utilizados neste estudo</w:t>
      </w:r>
      <w:r w:rsidR="001513EE">
        <w:rPr>
          <w:lang w:val="pt-BR"/>
        </w:rPr>
        <w:t>,</w:t>
      </w:r>
      <w:r w:rsidR="002F4599">
        <w:rPr>
          <w:lang w:val="pt-BR"/>
        </w:rPr>
        <w:t xml:space="preserve"> </w:t>
      </w:r>
      <w:r w:rsidR="001513EE">
        <w:rPr>
          <w:lang w:val="pt-BR"/>
        </w:rPr>
        <w:t xml:space="preserve">podemos verificar que somente o J48 </w:t>
      </w:r>
      <w:r w:rsidR="0096400D">
        <w:rPr>
          <w:lang w:val="pt-BR"/>
        </w:rPr>
        <w:t xml:space="preserve">não </w:t>
      </w:r>
      <w:r w:rsidR="001513EE">
        <w:rPr>
          <w:lang w:val="pt-BR"/>
        </w:rPr>
        <w:t xml:space="preserve">obteve uma porcentagem de acerto total </w:t>
      </w:r>
      <w:r w:rsidR="0096400D">
        <w:rPr>
          <w:lang w:val="pt-BR"/>
        </w:rPr>
        <w:t>maior</w:t>
      </w:r>
      <w:r w:rsidR="001513EE">
        <w:rPr>
          <w:lang w:val="pt-BR"/>
        </w:rPr>
        <w:t xml:space="preserve"> que 50</w:t>
      </w:r>
      <w:r w:rsidR="006C2CCE">
        <w:rPr>
          <w:lang w:val="pt-BR"/>
        </w:rPr>
        <w:t>%.</w:t>
      </w:r>
      <w:r w:rsidR="002F4599">
        <w:rPr>
          <w:lang w:val="pt-BR"/>
        </w:rPr>
        <w:t xml:space="preserve"> </w:t>
      </w:r>
    </w:p>
    <w:p w14:paraId="5599F2AF" w14:textId="321EE448" w:rsidR="00C46737" w:rsidRDefault="00C46737" w:rsidP="00022506">
      <w:pPr>
        <w:spacing w:line="360" w:lineRule="auto"/>
        <w:ind w:firstLine="709"/>
        <w:jc w:val="both"/>
        <w:rPr>
          <w:lang w:val="pt-BR"/>
        </w:rPr>
      </w:pPr>
      <w:r>
        <w:rPr>
          <w:lang w:val="pt-BR"/>
        </w:rPr>
        <w:t>Podemos verificar números relativamente baixos nos acertos de classificação para a classe “positiva”</w:t>
      </w:r>
      <w:r w:rsidR="006C2CCE">
        <w:rPr>
          <w:lang w:val="pt-BR"/>
        </w:rPr>
        <w:t>.</w:t>
      </w:r>
      <w:r>
        <w:rPr>
          <w:lang w:val="pt-BR"/>
        </w:rPr>
        <w:t xml:space="preserve"> </w:t>
      </w:r>
      <w:r w:rsidR="006C2CCE">
        <w:rPr>
          <w:lang w:val="pt-BR"/>
        </w:rPr>
        <w:t>P</w:t>
      </w:r>
      <w:r>
        <w:rPr>
          <w:lang w:val="pt-BR"/>
        </w:rPr>
        <w:t>or outro lado, K-</w:t>
      </w:r>
      <w:proofErr w:type="spellStart"/>
      <w:r>
        <w:rPr>
          <w:lang w:val="pt-BR"/>
        </w:rPr>
        <w:t>means</w:t>
      </w:r>
      <w:proofErr w:type="spellEnd"/>
      <w:r>
        <w:rPr>
          <w:lang w:val="pt-BR"/>
        </w:rPr>
        <w:t xml:space="preserve">, </w:t>
      </w:r>
      <w:proofErr w:type="spellStart"/>
      <w:r>
        <w:rPr>
          <w:lang w:val="pt-BR"/>
        </w:rPr>
        <w:t>LibSVM</w:t>
      </w:r>
      <w:proofErr w:type="spellEnd"/>
      <w:r w:rsidR="00F57A95">
        <w:rPr>
          <w:lang w:val="pt-BR"/>
        </w:rPr>
        <w:t xml:space="preserve"> e </w:t>
      </w:r>
      <w:proofErr w:type="spellStart"/>
      <w:r w:rsidR="00F57A95">
        <w:rPr>
          <w:lang w:val="pt-BR"/>
        </w:rPr>
        <w:t>Naive</w:t>
      </w:r>
      <w:proofErr w:type="spellEnd"/>
      <w:r w:rsidR="00F57A95">
        <w:rPr>
          <w:lang w:val="pt-BR"/>
        </w:rPr>
        <w:t xml:space="preserve"> </w:t>
      </w:r>
      <w:proofErr w:type="spellStart"/>
      <w:r w:rsidR="00F57A95">
        <w:rPr>
          <w:lang w:val="pt-BR"/>
        </w:rPr>
        <w:t>Bayes</w:t>
      </w:r>
      <w:proofErr w:type="spellEnd"/>
      <w:r>
        <w:rPr>
          <w:lang w:val="pt-BR"/>
        </w:rPr>
        <w:t xml:space="preserve"> apresentam </w:t>
      </w:r>
      <w:r w:rsidR="00F57A95">
        <w:rPr>
          <w:lang w:val="pt-BR"/>
        </w:rPr>
        <w:t>77</w:t>
      </w:r>
      <w:r>
        <w:rPr>
          <w:lang w:val="pt-BR"/>
        </w:rPr>
        <w:t>,</w:t>
      </w:r>
      <w:r w:rsidR="00F57A95">
        <w:rPr>
          <w:lang w:val="pt-BR"/>
        </w:rPr>
        <w:t>68</w:t>
      </w:r>
      <w:r>
        <w:rPr>
          <w:lang w:val="pt-BR"/>
        </w:rPr>
        <w:t>%,</w:t>
      </w:r>
      <w:r w:rsidR="007C46E2">
        <w:rPr>
          <w:lang w:val="pt-BR"/>
        </w:rPr>
        <w:t xml:space="preserve"> </w:t>
      </w:r>
      <w:r w:rsidR="00F57A95">
        <w:rPr>
          <w:lang w:val="pt-BR"/>
        </w:rPr>
        <w:t>70</w:t>
      </w:r>
      <w:r>
        <w:rPr>
          <w:lang w:val="pt-BR"/>
        </w:rPr>
        <w:t>,</w:t>
      </w:r>
      <w:r w:rsidR="00F57A95">
        <w:rPr>
          <w:lang w:val="pt-BR"/>
        </w:rPr>
        <w:t>76</w:t>
      </w:r>
      <w:r>
        <w:rPr>
          <w:lang w:val="pt-BR"/>
        </w:rPr>
        <w:t>%</w:t>
      </w:r>
      <w:r w:rsidR="0065785E">
        <w:rPr>
          <w:lang w:val="pt-BR"/>
        </w:rPr>
        <w:t xml:space="preserve"> e 68,69%</w:t>
      </w:r>
      <w:r>
        <w:rPr>
          <w:lang w:val="pt-BR"/>
        </w:rPr>
        <w:t xml:space="preserve"> de acerto na classe “negativa”, respectivamente. Esses números sugerem que há mais facilidade de se classificar músicas que foram previamente classificadas como “negativas”, assim como é apresentado no estudo de </w:t>
      </w:r>
      <w:proofErr w:type="spellStart"/>
      <w:r w:rsidRPr="00A335BE">
        <w:rPr>
          <w:lang w:val="pt-BR"/>
        </w:rPr>
        <w:t>Furuya</w:t>
      </w:r>
      <w:proofErr w:type="spellEnd"/>
      <w:r w:rsidRPr="00A335BE">
        <w:rPr>
          <w:lang w:val="pt-BR"/>
        </w:rPr>
        <w:t xml:space="preserve"> et al. </w:t>
      </w:r>
      <w:r w:rsidRPr="003D61CA">
        <w:rPr>
          <w:lang w:val="pt-BR"/>
        </w:rPr>
        <w:t>(2015)</w:t>
      </w:r>
      <w:r>
        <w:rPr>
          <w:lang w:val="pt-BR"/>
        </w:rPr>
        <w:t>.</w:t>
      </w:r>
    </w:p>
    <w:p w14:paraId="2310D034" w14:textId="5710151C" w:rsidR="00F97C53" w:rsidRDefault="00F97C53" w:rsidP="00F97C53">
      <w:pPr>
        <w:spacing w:line="360" w:lineRule="auto"/>
        <w:jc w:val="both"/>
        <w:rPr>
          <w:lang w:val="pt-BR"/>
        </w:rPr>
      </w:pPr>
    </w:p>
    <w:p w14:paraId="5EEE74D6" w14:textId="38E14238" w:rsidR="00F97C53" w:rsidRDefault="00F97C53" w:rsidP="00F97C53">
      <w:pPr>
        <w:spacing w:line="360" w:lineRule="auto"/>
        <w:jc w:val="both"/>
        <w:rPr>
          <w:b/>
          <w:lang w:val="pt-BR"/>
        </w:rPr>
      </w:pPr>
      <w:r w:rsidRPr="003D61CA">
        <w:rPr>
          <w:lang w:val="pt-BR"/>
        </w:rPr>
        <w:t>4.</w:t>
      </w:r>
      <w:r>
        <w:rPr>
          <w:lang w:val="pt-BR"/>
        </w:rPr>
        <w:t>8</w:t>
      </w:r>
      <w:r w:rsidRPr="003D61CA">
        <w:rPr>
          <w:lang w:val="pt-BR"/>
        </w:rPr>
        <w:t xml:space="preserve">    </w:t>
      </w:r>
      <w:r>
        <w:rPr>
          <w:b/>
          <w:lang w:val="pt-BR"/>
        </w:rPr>
        <w:t>Análise de erros e acertos</w:t>
      </w:r>
    </w:p>
    <w:p w14:paraId="7FF7DD2A" w14:textId="3B165422" w:rsidR="008F007E" w:rsidRDefault="00BB574C" w:rsidP="00EE30DE">
      <w:pPr>
        <w:spacing w:line="360" w:lineRule="auto"/>
        <w:ind w:firstLine="709"/>
        <w:jc w:val="both"/>
        <w:rPr>
          <w:lang w:val="pt-BR"/>
        </w:rPr>
      </w:pPr>
      <w:r w:rsidRPr="00BB574C">
        <w:rPr>
          <w:lang w:val="pt-BR"/>
        </w:rPr>
        <w:t>Após</w:t>
      </w:r>
      <w:r>
        <w:rPr>
          <w:lang w:val="pt-BR"/>
        </w:rPr>
        <w:t xml:space="preserve"> executar os algoritmos na ferramenta </w:t>
      </w:r>
      <w:proofErr w:type="spellStart"/>
      <w:r>
        <w:rPr>
          <w:lang w:val="pt-BR"/>
        </w:rPr>
        <w:t>Weka</w:t>
      </w:r>
      <w:proofErr w:type="spellEnd"/>
      <w:r>
        <w:rPr>
          <w:lang w:val="pt-BR"/>
        </w:rPr>
        <w:t xml:space="preserve">, </w:t>
      </w:r>
      <w:r w:rsidR="001548A1">
        <w:rPr>
          <w:lang w:val="pt-BR"/>
        </w:rPr>
        <w:t>é possível analisar os erros e acertos gerados pelos mesmos. N</w:t>
      </w:r>
      <w:r w:rsidR="00CF5BA5">
        <w:rPr>
          <w:lang w:val="pt-BR"/>
        </w:rPr>
        <w:t>o</w:t>
      </w:r>
      <w:r w:rsidR="001548A1">
        <w:rPr>
          <w:lang w:val="pt-BR"/>
        </w:rPr>
        <w:t xml:space="preserve"> </w:t>
      </w:r>
      <w:r w:rsidR="00750C52">
        <w:rPr>
          <w:lang w:val="pt-BR"/>
        </w:rPr>
        <w:t>Quadro</w:t>
      </w:r>
      <w:r w:rsidR="001548A1">
        <w:rPr>
          <w:lang w:val="pt-BR"/>
        </w:rPr>
        <w:t xml:space="preserve"> 26, são apresentadas as palavras mais frequentes</w:t>
      </w:r>
      <w:r w:rsidR="00475BC5">
        <w:rPr>
          <w:lang w:val="pt-BR"/>
        </w:rPr>
        <w:t xml:space="preserve"> que não são “?”</w:t>
      </w:r>
      <w:r w:rsidR="00CD58F0">
        <w:rPr>
          <w:lang w:val="pt-BR"/>
        </w:rPr>
        <w:t xml:space="preserve"> (conforme seção </w:t>
      </w:r>
      <w:r w:rsidR="00CD58F0" w:rsidRPr="00CD58F0">
        <w:rPr>
          <w:lang w:val="pt-BR"/>
        </w:rPr>
        <w:t>3.3.4</w:t>
      </w:r>
      <w:r w:rsidR="00CD58F0">
        <w:rPr>
          <w:lang w:val="pt-BR"/>
        </w:rPr>
        <w:t>)</w:t>
      </w:r>
      <w:r w:rsidR="001548A1">
        <w:rPr>
          <w:lang w:val="pt-BR"/>
        </w:rPr>
        <w:t xml:space="preserve"> para cada atributo quando ocorr</w:t>
      </w:r>
      <w:r w:rsidR="00686287">
        <w:rPr>
          <w:lang w:val="pt-BR"/>
        </w:rPr>
        <w:t xml:space="preserve">em erros de classificação para cada algoritmo. </w:t>
      </w:r>
    </w:p>
    <w:p w14:paraId="5A6481A5" w14:textId="25BAC551" w:rsidR="00341AEA" w:rsidRDefault="00686287" w:rsidP="009E7EBE">
      <w:pPr>
        <w:spacing w:line="360" w:lineRule="auto"/>
        <w:ind w:firstLine="709"/>
        <w:jc w:val="both"/>
        <w:rPr>
          <w:lang w:val="pt-BR"/>
        </w:rPr>
      </w:pPr>
      <w:r>
        <w:rPr>
          <w:lang w:val="pt-BR"/>
        </w:rPr>
        <w:t xml:space="preserve">É possível analisar que para o algoritmo </w:t>
      </w:r>
      <w:proofErr w:type="spellStart"/>
      <w:r>
        <w:rPr>
          <w:lang w:val="pt-BR"/>
        </w:rPr>
        <w:t>LibSVM</w:t>
      </w:r>
      <w:proofErr w:type="spellEnd"/>
      <w:r>
        <w:rPr>
          <w:lang w:val="pt-BR"/>
        </w:rPr>
        <w:t>, a palavra “</w:t>
      </w:r>
      <w:proofErr w:type="spellStart"/>
      <w:r>
        <w:rPr>
          <w:lang w:val="pt-BR"/>
        </w:rPr>
        <w:t>tud</w:t>
      </w:r>
      <w:proofErr w:type="spellEnd"/>
      <w:r>
        <w:rPr>
          <w:lang w:val="pt-BR"/>
        </w:rPr>
        <w:t xml:space="preserve">” aparece como a mais frequente para todos os atributos nos casos de erros de classificação. Já para o algoritmo </w:t>
      </w:r>
      <w:proofErr w:type="spellStart"/>
      <w:r>
        <w:rPr>
          <w:lang w:val="pt-BR"/>
        </w:rPr>
        <w:t>Naives</w:t>
      </w:r>
      <w:proofErr w:type="spellEnd"/>
      <w:r>
        <w:rPr>
          <w:lang w:val="pt-BR"/>
        </w:rPr>
        <w:t xml:space="preserve"> </w:t>
      </w:r>
      <w:proofErr w:type="spellStart"/>
      <w:r>
        <w:rPr>
          <w:lang w:val="pt-BR"/>
        </w:rPr>
        <w:t>Bayes</w:t>
      </w:r>
      <w:proofErr w:type="spellEnd"/>
      <w:r>
        <w:rPr>
          <w:lang w:val="pt-BR"/>
        </w:rPr>
        <w:t>, podemos verificar que três palavras aparecem como as mais frequentes: “quer” para os atributos “palavra1”, “palavra2”, “palavra3”, “palavra5”, “palavra9” e “palavra10”, “</w:t>
      </w:r>
      <w:proofErr w:type="spellStart"/>
      <w:r>
        <w:rPr>
          <w:lang w:val="pt-BR"/>
        </w:rPr>
        <w:t>tud</w:t>
      </w:r>
      <w:proofErr w:type="spellEnd"/>
      <w:r>
        <w:rPr>
          <w:lang w:val="pt-BR"/>
        </w:rPr>
        <w:t>” para os atributos “palavra4”, “palavra6” e “palavra8” e “</w:t>
      </w:r>
      <w:proofErr w:type="spellStart"/>
      <w:r>
        <w:rPr>
          <w:lang w:val="pt-BR"/>
        </w:rPr>
        <w:t>tod</w:t>
      </w:r>
      <w:proofErr w:type="spellEnd"/>
      <w:r>
        <w:rPr>
          <w:lang w:val="pt-BR"/>
        </w:rPr>
        <w:t>” para “palavra7”. Quanto ao KNN, “quer” aparece como palavra mais frequente em casos de erro para os atributos “palavra1”, “palavra2”, “palavra3”, “palavra5”, “palavra6”, “palavra8”, “palavra9” e “palavra10”. Já a palavra “</w:t>
      </w:r>
      <w:proofErr w:type="spellStart"/>
      <w:r>
        <w:rPr>
          <w:lang w:val="pt-BR"/>
        </w:rPr>
        <w:t>tud</w:t>
      </w:r>
      <w:proofErr w:type="spellEnd"/>
      <w:r>
        <w:rPr>
          <w:lang w:val="pt-BR"/>
        </w:rPr>
        <w:t>” aparece como a mais frequente para os atributos “palavra4” e “palavra7”.</w:t>
      </w:r>
      <w:r w:rsidR="0062078C">
        <w:rPr>
          <w:lang w:val="pt-BR"/>
        </w:rPr>
        <w:t xml:space="preserve"> Quanto ao algoritmo K-</w:t>
      </w:r>
      <w:proofErr w:type="spellStart"/>
      <w:r w:rsidR="0062078C">
        <w:rPr>
          <w:lang w:val="pt-BR"/>
        </w:rPr>
        <w:t>means</w:t>
      </w:r>
      <w:proofErr w:type="spellEnd"/>
      <w:r w:rsidR="0062078C">
        <w:rPr>
          <w:lang w:val="pt-BR"/>
        </w:rPr>
        <w:t xml:space="preserve">, pode ser analisado que “quer” aparece como palavra </w:t>
      </w:r>
      <w:r w:rsidR="00D20CC9">
        <w:rPr>
          <w:lang w:val="pt-BR"/>
        </w:rPr>
        <w:t xml:space="preserve">mais </w:t>
      </w:r>
      <w:r w:rsidR="0062078C">
        <w:rPr>
          <w:lang w:val="pt-BR"/>
        </w:rPr>
        <w:t>frequente para erros nos atributos “palavra1”, “palavra2”, “palavra5”, “palavra6” e “palavra10”. Enquanto isso, “</w:t>
      </w:r>
      <w:proofErr w:type="spellStart"/>
      <w:r w:rsidR="0062078C">
        <w:rPr>
          <w:lang w:val="pt-BR"/>
        </w:rPr>
        <w:t>pod</w:t>
      </w:r>
      <w:proofErr w:type="spellEnd"/>
      <w:r w:rsidR="0062078C">
        <w:rPr>
          <w:lang w:val="pt-BR"/>
        </w:rPr>
        <w:t>” aparece como palavra mais frequente para os atributos “palavra3”, “palavra4”, “palavra7”, “palavra8” e “palavra9”.</w:t>
      </w:r>
      <w:r w:rsidR="00FA1689">
        <w:rPr>
          <w:lang w:val="pt-BR"/>
        </w:rPr>
        <w:t xml:space="preserve"> Quanto ao algoritmo SMO, pode ser analisado que a palavra “mim” é a mais comum para os atributos “palavra1” e “palavra2”. Para os atributos restantes, a palavra mais frequente é “</w:t>
      </w:r>
      <w:proofErr w:type="spellStart"/>
      <w:r w:rsidR="00FA1689">
        <w:rPr>
          <w:lang w:val="pt-BR"/>
        </w:rPr>
        <w:t>tod</w:t>
      </w:r>
      <w:proofErr w:type="spellEnd"/>
      <w:r w:rsidR="00FA1689">
        <w:rPr>
          <w:lang w:val="pt-BR"/>
        </w:rPr>
        <w:t>”.</w:t>
      </w:r>
    </w:p>
    <w:p w14:paraId="67414F3E" w14:textId="057223AB" w:rsidR="004564F7" w:rsidRPr="004564F7" w:rsidRDefault="00750C52" w:rsidP="004564F7">
      <w:pPr>
        <w:pStyle w:val="Caption"/>
        <w:keepNext/>
        <w:rPr>
          <w:sz w:val="24"/>
          <w:szCs w:val="24"/>
        </w:rPr>
      </w:pPr>
      <w:r>
        <w:rPr>
          <w:sz w:val="24"/>
          <w:szCs w:val="24"/>
        </w:rPr>
        <w:lastRenderedPageBreak/>
        <w:t>Quadro</w:t>
      </w:r>
      <w:r w:rsidR="004564F7" w:rsidRPr="004564F7">
        <w:rPr>
          <w:sz w:val="24"/>
          <w:szCs w:val="24"/>
        </w:rPr>
        <w:t xml:space="preserve"> </w:t>
      </w:r>
      <w:r w:rsidR="004564F7">
        <w:rPr>
          <w:sz w:val="24"/>
          <w:szCs w:val="24"/>
        </w:rPr>
        <w:t>26</w:t>
      </w:r>
      <w:r w:rsidR="004564F7" w:rsidRPr="004564F7">
        <w:rPr>
          <w:sz w:val="24"/>
          <w:szCs w:val="24"/>
        </w:rPr>
        <w:t xml:space="preserve"> - Palavras mais comuns em casos de erro</w:t>
      </w:r>
    </w:p>
    <w:p w14:paraId="1F06B22F" w14:textId="08172F4E" w:rsidR="00F97C53" w:rsidRDefault="005C67FC" w:rsidP="00D20CC9">
      <w:pPr>
        <w:spacing w:line="360" w:lineRule="auto"/>
        <w:jc w:val="center"/>
        <w:rPr>
          <w:lang w:val="pt-BR"/>
        </w:rPr>
      </w:pPr>
      <w:r w:rsidRPr="005C67FC">
        <w:rPr>
          <w:noProof/>
          <w:lang w:val="pt-BR"/>
        </w:rPr>
        <w:drawing>
          <wp:inline distT="0" distB="0" distL="0" distR="0" wp14:anchorId="31A027AF" wp14:editId="322AB37D">
            <wp:extent cx="5760720" cy="2614930"/>
            <wp:effectExtent l="0" t="0" r="508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614930"/>
                    </a:xfrm>
                    <a:prstGeom prst="rect">
                      <a:avLst/>
                    </a:prstGeom>
                  </pic:spPr>
                </pic:pic>
              </a:graphicData>
            </a:graphic>
          </wp:inline>
        </w:drawing>
      </w:r>
    </w:p>
    <w:p w14:paraId="0B2EBBAA" w14:textId="77777777" w:rsidR="001A24C1" w:rsidRDefault="001A24C1" w:rsidP="00EE30DE">
      <w:pPr>
        <w:spacing w:line="360" w:lineRule="auto"/>
        <w:ind w:firstLine="709"/>
        <w:jc w:val="both"/>
        <w:rPr>
          <w:lang w:val="pt-BR"/>
        </w:rPr>
      </w:pPr>
    </w:p>
    <w:p w14:paraId="02C57655" w14:textId="272AE64F" w:rsidR="003243E9" w:rsidRDefault="008F007E" w:rsidP="00EE30DE">
      <w:pPr>
        <w:spacing w:line="360" w:lineRule="auto"/>
        <w:ind w:firstLine="709"/>
        <w:jc w:val="both"/>
        <w:rPr>
          <w:lang w:val="pt-BR"/>
        </w:rPr>
      </w:pPr>
      <w:r>
        <w:rPr>
          <w:lang w:val="pt-BR"/>
        </w:rPr>
        <w:t>Pode ser analisado que</w:t>
      </w:r>
      <w:r w:rsidR="00FE0851">
        <w:rPr>
          <w:lang w:val="pt-BR"/>
        </w:rPr>
        <w:t xml:space="preserve"> somente </w:t>
      </w:r>
      <w:r w:rsidR="00C9686E">
        <w:rPr>
          <w:lang w:val="pt-BR"/>
        </w:rPr>
        <w:t>cinco</w:t>
      </w:r>
      <w:r>
        <w:rPr>
          <w:lang w:val="pt-BR"/>
        </w:rPr>
        <w:t xml:space="preserve"> palavras</w:t>
      </w:r>
      <w:r w:rsidR="00FE0851">
        <w:rPr>
          <w:lang w:val="pt-BR"/>
        </w:rPr>
        <w:t xml:space="preserve"> estão </w:t>
      </w:r>
      <w:r>
        <w:rPr>
          <w:lang w:val="pt-BR"/>
        </w:rPr>
        <w:t>presentes n</w:t>
      </w:r>
      <w:r w:rsidR="00CF5BA5">
        <w:rPr>
          <w:lang w:val="pt-BR"/>
        </w:rPr>
        <w:t>o</w:t>
      </w:r>
      <w:r>
        <w:rPr>
          <w:lang w:val="pt-BR"/>
        </w:rPr>
        <w:t xml:space="preserve"> </w:t>
      </w:r>
      <w:r w:rsidR="00750C52">
        <w:rPr>
          <w:lang w:val="pt-BR"/>
        </w:rPr>
        <w:t>Quadro</w:t>
      </w:r>
      <w:r>
        <w:rPr>
          <w:lang w:val="pt-BR"/>
        </w:rPr>
        <w:t xml:space="preserve"> 26</w:t>
      </w:r>
      <w:r w:rsidR="00FE0851">
        <w:rPr>
          <w:lang w:val="pt-BR"/>
        </w:rPr>
        <w:t>,</w:t>
      </w:r>
      <w:r>
        <w:rPr>
          <w:lang w:val="pt-BR"/>
        </w:rPr>
        <w:t xml:space="preserve"> </w:t>
      </w:r>
      <w:r w:rsidR="00FE0851">
        <w:rPr>
          <w:lang w:val="pt-BR"/>
        </w:rPr>
        <w:t xml:space="preserve">o que indica que as mesmas </w:t>
      </w:r>
      <w:r>
        <w:rPr>
          <w:lang w:val="pt-BR"/>
        </w:rPr>
        <w:t xml:space="preserve">são muito frequentes no </w:t>
      </w:r>
      <w:proofErr w:type="spellStart"/>
      <w:r w:rsidRPr="00FE0851">
        <w:rPr>
          <w:i/>
          <w:lang w:val="pt-BR"/>
        </w:rPr>
        <w:t>dataset</w:t>
      </w:r>
      <w:proofErr w:type="spellEnd"/>
      <w:r>
        <w:rPr>
          <w:lang w:val="pt-BR"/>
        </w:rPr>
        <w:t xml:space="preserve"> criado</w:t>
      </w:r>
      <w:r w:rsidR="00FE0851">
        <w:rPr>
          <w:lang w:val="pt-BR"/>
        </w:rPr>
        <w:t xml:space="preserve">. </w:t>
      </w:r>
    </w:p>
    <w:p w14:paraId="535B2B1D" w14:textId="77777777" w:rsidR="0038063E" w:rsidRDefault="0038063E" w:rsidP="0038063E">
      <w:pPr>
        <w:spacing w:line="360" w:lineRule="auto"/>
        <w:ind w:firstLine="851"/>
        <w:jc w:val="both"/>
        <w:rPr>
          <w:lang w:val="pt-BR"/>
        </w:rPr>
      </w:pPr>
    </w:p>
    <w:p w14:paraId="441376F2" w14:textId="115DD765" w:rsidR="004564F7" w:rsidRPr="004564F7" w:rsidRDefault="00750C52" w:rsidP="004564F7">
      <w:pPr>
        <w:pStyle w:val="Caption"/>
        <w:keepNext/>
        <w:rPr>
          <w:sz w:val="24"/>
          <w:szCs w:val="24"/>
        </w:rPr>
      </w:pPr>
      <w:r>
        <w:rPr>
          <w:sz w:val="24"/>
          <w:szCs w:val="24"/>
        </w:rPr>
        <w:t>Quadro</w:t>
      </w:r>
      <w:r w:rsidR="004564F7" w:rsidRPr="004564F7">
        <w:rPr>
          <w:sz w:val="24"/>
          <w:szCs w:val="24"/>
        </w:rPr>
        <w:t xml:space="preserve"> </w:t>
      </w:r>
      <w:r w:rsidR="004564F7">
        <w:rPr>
          <w:sz w:val="24"/>
          <w:szCs w:val="24"/>
        </w:rPr>
        <w:t>27</w:t>
      </w:r>
      <w:r w:rsidR="004564F7" w:rsidRPr="004564F7">
        <w:rPr>
          <w:sz w:val="24"/>
          <w:szCs w:val="24"/>
        </w:rPr>
        <w:t xml:space="preserve"> - Palavras mais comuns em casos de acerto</w:t>
      </w:r>
    </w:p>
    <w:p w14:paraId="312C4555" w14:textId="4FBDE476" w:rsidR="00665048" w:rsidRDefault="0038063E" w:rsidP="00355345">
      <w:pPr>
        <w:spacing w:line="360" w:lineRule="auto"/>
        <w:jc w:val="center"/>
        <w:rPr>
          <w:lang w:val="pt-BR"/>
        </w:rPr>
      </w:pPr>
      <w:r w:rsidRPr="0038063E">
        <w:rPr>
          <w:noProof/>
          <w:lang w:val="pt-BR"/>
        </w:rPr>
        <w:drawing>
          <wp:inline distT="0" distB="0" distL="0" distR="0" wp14:anchorId="0EBDCB3E" wp14:editId="6630F252">
            <wp:extent cx="5760720" cy="26149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2614930"/>
                    </a:xfrm>
                    <a:prstGeom prst="rect">
                      <a:avLst/>
                    </a:prstGeom>
                  </pic:spPr>
                </pic:pic>
              </a:graphicData>
            </a:graphic>
          </wp:inline>
        </w:drawing>
      </w:r>
    </w:p>
    <w:p w14:paraId="2147DC8B" w14:textId="23D5A462" w:rsidR="00665048" w:rsidRDefault="0038063E" w:rsidP="00EE30DE">
      <w:pPr>
        <w:spacing w:line="360" w:lineRule="auto"/>
        <w:ind w:firstLine="709"/>
        <w:jc w:val="both"/>
        <w:rPr>
          <w:lang w:val="pt-BR"/>
        </w:rPr>
      </w:pPr>
      <w:r>
        <w:rPr>
          <w:lang w:val="pt-BR"/>
        </w:rPr>
        <w:t>N</w:t>
      </w:r>
      <w:r w:rsidR="00CF5BA5">
        <w:rPr>
          <w:lang w:val="pt-BR"/>
        </w:rPr>
        <w:t>o</w:t>
      </w:r>
      <w:r>
        <w:rPr>
          <w:lang w:val="pt-BR"/>
        </w:rPr>
        <w:t xml:space="preserve"> </w:t>
      </w:r>
      <w:r w:rsidR="00750C52">
        <w:rPr>
          <w:lang w:val="pt-BR"/>
        </w:rPr>
        <w:t>Quadro</w:t>
      </w:r>
      <w:r>
        <w:rPr>
          <w:lang w:val="pt-BR"/>
        </w:rPr>
        <w:t xml:space="preserve"> 27 são apresentadas as palavras mais frequentes</w:t>
      </w:r>
      <w:r w:rsidR="00475BC5">
        <w:rPr>
          <w:lang w:val="pt-BR"/>
        </w:rPr>
        <w:t xml:space="preserve"> que não são </w:t>
      </w:r>
      <w:r w:rsidR="00E55960">
        <w:rPr>
          <w:lang w:val="pt-BR"/>
        </w:rPr>
        <w:t>“?”</w:t>
      </w:r>
      <w:r w:rsidR="001A24C1">
        <w:rPr>
          <w:lang w:val="pt-BR"/>
        </w:rPr>
        <w:t xml:space="preserve"> (conforme seção </w:t>
      </w:r>
      <w:r w:rsidR="001A24C1" w:rsidRPr="00CD58F0">
        <w:rPr>
          <w:lang w:val="pt-BR"/>
        </w:rPr>
        <w:t>3.3.4</w:t>
      </w:r>
      <w:r w:rsidR="001A24C1">
        <w:rPr>
          <w:lang w:val="pt-BR"/>
        </w:rPr>
        <w:t xml:space="preserve">) </w:t>
      </w:r>
      <w:r>
        <w:rPr>
          <w:lang w:val="pt-BR"/>
        </w:rPr>
        <w:t xml:space="preserve">em cada atributo para os casos de acertos de todos os algoritmos. </w:t>
      </w:r>
      <w:r w:rsidR="00665048">
        <w:rPr>
          <w:lang w:val="pt-BR"/>
        </w:rPr>
        <w:t xml:space="preserve">Podemos analisar que para o </w:t>
      </w:r>
      <w:proofErr w:type="spellStart"/>
      <w:r w:rsidR="00665048">
        <w:rPr>
          <w:lang w:val="pt-BR"/>
        </w:rPr>
        <w:t>LibSVM</w:t>
      </w:r>
      <w:proofErr w:type="spellEnd"/>
      <w:r w:rsidR="00665048">
        <w:rPr>
          <w:lang w:val="pt-BR"/>
        </w:rPr>
        <w:t xml:space="preserve">, a palavra “quer” aparece como a mais frequente de todos os atributos. Para o algoritmo </w:t>
      </w:r>
      <w:proofErr w:type="spellStart"/>
      <w:r w:rsidR="00665048">
        <w:rPr>
          <w:lang w:val="pt-BR"/>
        </w:rPr>
        <w:t>Naive</w:t>
      </w:r>
      <w:proofErr w:type="spellEnd"/>
      <w:r w:rsidR="00665048">
        <w:rPr>
          <w:lang w:val="pt-BR"/>
        </w:rPr>
        <w:t xml:space="preserve"> </w:t>
      </w:r>
      <w:proofErr w:type="spellStart"/>
      <w:r w:rsidR="00665048">
        <w:rPr>
          <w:lang w:val="pt-BR"/>
        </w:rPr>
        <w:t>Bayes</w:t>
      </w:r>
      <w:proofErr w:type="spellEnd"/>
      <w:r w:rsidR="00665048">
        <w:rPr>
          <w:lang w:val="pt-BR"/>
        </w:rPr>
        <w:t xml:space="preserve"> a palavra “</w:t>
      </w:r>
      <w:proofErr w:type="spellStart"/>
      <w:r w:rsidR="00665048">
        <w:rPr>
          <w:lang w:val="pt-BR"/>
        </w:rPr>
        <w:t>pod</w:t>
      </w:r>
      <w:proofErr w:type="spellEnd"/>
      <w:r w:rsidR="00665048">
        <w:rPr>
          <w:lang w:val="pt-BR"/>
        </w:rPr>
        <w:t>” aparece como a mais frequente para os atributos “palavra1”, “palavra2”, “palavra4”, “palavra6”, “palavra7”, “palavra8”, “palavra9” e “palavra10”. Já a palavra “</w:t>
      </w:r>
      <w:proofErr w:type="spellStart"/>
      <w:r w:rsidR="00665048">
        <w:rPr>
          <w:lang w:val="pt-BR"/>
        </w:rPr>
        <w:t>tud</w:t>
      </w:r>
      <w:proofErr w:type="spellEnd"/>
      <w:r w:rsidR="00665048">
        <w:rPr>
          <w:lang w:val="pt-BR"/>
        </w:rPr>
        <w:t>” aparece como mais frequente para o atributo “palavra3”</w:t>
      </w:r>
      <w:r w:rsidR="00087307">
        <w:rPr>
          <w:lang w:val="pt-BR"/>
        </w:rPr>
        <w:t>. A</w:t>
      </w:r>
      <w:r w:rsidR="00665048">
        <w:rPr>
          <w:lang w:val="pt-BR"/>
        </w:rPr>
        <w:t xml:space="preserve"> palavra “quer” aparece como mais frequente para o atributo “palavra5”.</w:t>
      </w:r>
      <w:r w:rsidR="00087307">
        <w:rPr>
          <w:lang w:val="pt-BR"/>
        </w:rPr>
        <w:t xml:space="preserve"> Quanto ao KNN, a palavra “quer” aparece como mais frequente para os atributos “palavra1”, “palavra2”, </w:t>
      </w:r>
      <w:r w:rsidR="00087307">
        <w:rPr>
          <w:lang w:val="pt-BR"/>
        </w:rPr>
        <w:lastRenderedPageBreak/>
        <w:t>“palavra3”, “palavra4”, “palavra5”, “palavra6” e “palavra10”. A palavra “</w:t>
      </w:r>
      <w:proofErr w:type="spellStart"/>
      <w:r w:rsidR="00087307">
        <w:rPr>
          <w:lang w:val="pt-BR"/>
        </w:rPr>
        <w:t>tod</w:t>
      </w:r>
      <w:proofErr w:type="spellEnd"/>
      <w:r w:rsidR="00087307">
        <w:rPr>
          <w:lang w:val="pt-BR"/>
        </w:rPr>
        <w:t xml:space="preserve">” aparece como mais frequente para os atributos ““palavra7” e “palavra8”. </w:t>
      </w:r>
      <w:r w:rsidR="00743BBB">
        <w:rPr>
          <w:lang w:val="pt-BR"/>
        </w:rPr>
        <w:t>Já para o atributo “palavra9”, a palavra “pra” é a mais frequente. Para os casos de acerto do algoritmo K-</w:t>
      </w:r>
      <w:proofErr w:type="spellStart"/>
      <w:r w:rsidR="00743BBB">
        <w:rPr>
          <w:lang w:val="pt-BR"/>
        </w:rPr>
        <w:t>means</w:t>
      </w:r>
      <w:proofErr w:type="spellEnd"/>
      <w:r w:rsidR="00743BBB">
        <w:rPr>
          <w:lang w:val="pt-BR"/>
        </w:rPr>
        <w:t>, podemos analisar que a palavra “</w:t>
      </w:r>
      <w:proofErr w:type="spellStart"/>
      <w:r w:rsidR="00743BBB">
        <w:rPr>
          <w:lang w:val="pt-BR"/>
        </w:rPr>
        <w:t>tud</w:t>
      </w:r>
      <w:proofErr w:type="spellEnd"/>
      <w:r w:rsidR="00743BBB">
        <w:rPr>
          <w:lang w:val="pt-BR"/>
        </w:rPr>
        <w:t>” é a mais frequente para todos os atributos.</w:t>
      </w:r>
      <w:r>
        <w:rPr>
          <w:lang w:val="pt-BR"/>
        </w:rPr>
        <w:t xml:space="preserve"> Para o algoritmo SMO, “vai” aparece como a palavra mais frequente para o atributo “palavra9”. Para os restantes atributos</w:t>
      </w:r>
      <w:r w:rsidR="00F87229">
        <w:rPr>
          <w:lang w:val="pt-BR"/>
        </w:rPr>
        <w:t>, “quer” é</w:t>
      </w:r>
      <w:r>
        <w:rPr>
          <w:lang w:val="pt-BR"/>
        </w:rPr>
        <w:t xml:space="preserve"> a palavra mais recente</w:t>
      </w:r>
      <w:r w:rsidR="00F87229">
        <w:rPr>
          <w:lang w:val="pt-BR"/>
        </w:rPr>
        <w:t>.</w:t>
      </w:r>
    </w:p>
    <w:p w14:paraId="0AFDBF8F" w14:textId="651E12BB" w:rsidR="00B348F8" w:rsidRPr="00E61C51" w:rsidRDefault="00B348F8" w:rsidP="00EE30DE">
      <w:pPr>
        <w:spacing w:line="360" w:lineRule="auto"/>
        <w:ind w:firstLine="709"/>
        <w:jc w:val="both"/>
        <w:rPr>
          <w:lang w:val="pt-BR"/>
        </w:rPr>
      </w:pPr>
      <w:r>
        <w:rPr>
          <w:lang w:val="pt-BR"/>
        </w:rPr>
        <w:t>Assim como n</w:t>
      </w:r>
      <w:r w:rsidR="00CF5BA5">
        <w:rPr>
          <w:lang w:val="pt-BR"/>
        </w:rPr>
        <w:t>o</w:t>
      </w:r>
      <w:r>
        <w:rPr>
          <w:lang w:val="pt-BR"/>
        </w:rPr>
        <w:t xml:space="preserve"> </w:t>
      </w:r>
      <w:r w:rsidR="00750C52">
        <w:rPr>
          <w:lang w:val="pt-BR"/>
        </w:rPr>
        <w:t>Quadro</w:t>
      </w:r>
      <w:r>
        <w:rPr>
          <w:lang w:val="pt-BR"/>
        </w:rPr>
        <w:t xml:space="preserve"> 26, podemos analisar que poucas palavras aparecem n</w:t>
      </w:r>
      <w:r w:rsidR="00CF5BA5">
        <w:rPr>
          <w:lang w:val="pt-BR"/>
        </w:rPr>
        <w:t>o</w:t>
      </w:r>
      <w:r>
        <w:rPr>
          <w:lang w:val="pt-BR"/>
        </w:rPr>
        <w:t xml:space="preserve"> </w:t>
      </w:r>
      <w:r w:rsidR="00750C52">
        <w:rPr>
          <w:lang w:val="pt-BR"/>
        </w:rPr>
        <w:t>Quadro</w:t>
      </w:r>
      <w:r>
        <w:rPr>
          <w:lang w:val="pt-BR"/>
        </w:rPr>
        <w:t xml:space="preserve"> 27: apenas </w:t>
      </w:r>
      <w:r w:rsidR="00C9686E">
        <w:rPr>
          <w:lang w:val="pt-BR"/>
        </w:rPr>
        <w:t>seis</w:t>
      </w:r>
      <w:r>
        <w:rPr>
          <w:lang w:val="pt-BR"/>
        </w:rPr>
        <w:t xml:space="preserve"> palavras distintas.</w:t>
      </w:r>
    </w:p>
    <w:p w14:paraId="0DB56255" w14:textId="2281E86C" w:rsidR="008F2AE9" w:rsidRDefault="008F2AE9" w:rsidP="004C47FA">
      <w:pPr>
        <w:pStyle w:val="Ttulo1-semnumerao"/>
        <w:jc w:val="both"/>
      </w:pPr>
      <w:bookmarkStart w:id="3" w:name="_Toc500240155"/>
      <w:r w:rsidRPr="006C1E7D">
        <w:lastRenderedPageBreak/>
        <w:t>CONCLUSÃO</w:t>
      </w:r>
      <w:bookmarkEnd w:id="3"/>
    </w:p>
    <w:p w14:paraId="0289FF45" w14:textId="1755F96E" w:rsidR="00842058" w:rsidRDefault="00842058" w:rsidP="008A61EE">
      <w:pPr>
        <w:spacing w:line="360" w:lineRule="auto"/>
        <w:ind w:firstLine="709"/>
        <w:jc w:val="both"/>
        <w:rPr>
          <w:lang w:val="pt-BR"/>
        </w:rPr>
      </w:pPr>
      <w:r w:rsidRPr="00842058">
        <w:rPr>
          <w:lang w:val="pt-BR"/>
        </w:rPr>
        <w:t xml:space="preserve">Este trabalho foi realizado através de uma pesquisa exploratória </w:t>
      </w:r>
      <w:r w:rsidR="00667AF2">
        <w:rPr>
          <w:lang w:val="pt-BR"/>
        </w:rPr>
        <w:t>com</w:t>
      </w:r>
      <w:r w:rsidRPr="00842058">
        <w:rPr>
          <w:lang w:val="pt-BR"/>
        </w:rPr>
        <w:t xml:space="preserve"> a leitura de diversos artigos científicos. Foram estudadas as técnicas de classificação disponíveis no estado da arte e as mesmas foram utilizadas para a classificação de letras de músicas na língua portuguesa em duas classes que representam sentimentos negativos ou positivos. Apresentamos estudos relacionados ao trabalho aqui apresentado, bem como algoritmos de classificação também utilizados pelos estudos antecessores a este.  Este estudo apresentou de forma detalhada a criação de uma base de dados com informações de letras musicais na língua portuguesa, mostramos como foram coletadas e mescladas informações de outras bases de dados presentes na internet, bem como os passos tomados na criação dos atributos para o modelo de aprendizado de máquina. Apresentamos os resultados obtidos na aplicação dos algoritmos </w:t>
      </w:r>
      <w:proofErr w:type="spellStart"/>
      <w:r w:rsidRPr="00842058">
        <w:rPr>
          <w:lang w:val="pt-BR"/>
        </w:rPr>
        <w:t>LibSVM</w:t>
      </w:r>
      <w:proofErr w:type="spellEnd"/>
      <w:r w:rsidRPr="00842058">
        <w:rPr>
          <w:lang w:val="pt-BR"/>
        </w:rPr>
        <w:t xml:space="preserve">, SMO, </w:t>
      </w:r>
      <w:proofErr w:type="spellStart"/>
      <w:r w:rsidRPr="00842058">
        <w:rPr>
          <w:lang w:val="pt-BR"/>
        </w:rPr>
        <w:t>Naive</w:t>
      </w:r>
      <w:proofErr w:type="spellEnd"/>
      <w:r w:rsidRPr="00842058">
        <w:rPr>
          <w:lang w:val="pt-BR"/>
        </w:rPr>
        <w:t xml:space="preserve"> </w:t>
      </w:r>
      <w:proofErr w:type="spellStart"/>
      <w:r w:rsidRPr="00842058">
        <w:rPr>
          <w:lang w:val="pt-BR"/>
        </w:rPr>
        <w:t>Bayes</w:t>
      </w:r>
      <w:proofErr w:type="spellEnd"/>
      <w:r w:rsidRPr="00842058">
        <w:rPr>
          <w:lang w:val="pt-BR"/>
        </w:rPr>
        <w:t xml:space="preserve">, KNN, J48 e </w:t>
      </w:r>
      <w:r w:rsidR="00F94E64">
        <w:rPr>
          <w:lang w:val="pt-BR"/>
        </w:rPr>
        <w:t>K</w:t>
      </w:r>
      <w:r w:rsidRPr="00842058">
        <w:rPr>
          <w:lang w:val="pt-BR"/>
        </w:rPr>
        <w:t>-</w:t>
      </w:r>
      <w:proofErr w:type="spellStart"/>
      <w:r w:rsidRPr="00842058">
        <w:rPr>
          <w:lang w:val="pt-BR"/>
        </w:rPr>
        <w:t>means</w:t>
      </w:r>
      <w:proofErr w:type="spellEnd"/>
      <w:r w:rsidRPr="00842058">
        <w:rPr>
          <w:lang w:val="pt-BR"/>
        </w:rPr>
        <w:t xml:space="preserve"> ao modelo proposto.</w:t>
      </w:r>
      <w:r w:rsidR="00C91F52">
        <w:rPr>
          <w:lang w:val="pt-BR"/>
        </w:rPr>
        <w:t xml:space="preserve"> Nosso estudo mostrou que dos seis algoritmos utilizados, o </w:t>
      </w:r>
      <w:proofErr w:type="spellStart"/>
      <w:r w:rsidR="0096400D" w:rsidRPr="00842058">
        <w:rPr>
          <w:lang w:val="pt-BR"/>
        </w:rPr>
        <w:t>LibSVM</w:t>
      </w:r>
      <w:proofErr w:type="spellEnd"/>
      <w:r w:rsidR="0096400D">
        <w:rPr>
          <w:lang w:val="pt-BR"/>
        </w:rPr>
        <w:t xml:space="preserve"> </w:t>
      </w:r>
      <w:r w:rsidR="00C91F52">
        <w:rPr>
          <w:lang w:val="pt-BR"/>
        </w:rPr>
        <w:t xml:space="preserve">foi aquele que apresentou os melhores resultados de classificação. Também foi possível verificar maior facilidade na classificação de letras em português na classe negativa do que na classe positiva, o que pode indicar que músicas com sentimentos negativos realmente apresentam características mais fortes do que músicas com sentimentos positivos. </w:t>
      </w:r>
      <w:r w:rsidRPr="00842058">
        <w:rPr>
          <w:lang w:val="pt-BR"/>
        </w:rPr>
        <w:t>Por fim, apresentamos propostas para futuros trabalhos que venham a utilizar os dados aqui coletados</w:t>
      </w:r>
      <w:r>
        <w:rPr>
          <w:lang w:val="pt-BR"/>
        </w:rPr>
        <w:t>.</w:t>
      </w:r>
    </w:p>
    <w:p w14:paraId="0312A9E0" w14:textId="27931BF6" w:rsidR="00842058" w:rsidRDefault="00842058" w:rsidP="008A61EE">
      <w:pPr>
        <w:spacing w:line="360" w:lineRule="auto"/>
        <w:ind w:firstLine="709"/>
        <w:jc w:val="both"/>
        <w:rPr>
          <w:lang w:val="pt-BR"/>
        </w:rPr>
      </w:pPr>
      <w:r w:rsidRPr="00842058">
        <w:rPr>
          <w:lang w:val="pt-BR"/>
        </w:rPr>
        <w:t xml:space="preserve">Como herança do presente estudo, a base de dados aqui utilizada fica disponível para outros autores. São, no total, </w:t>
      </w:r>
      <w:r w:rsidR="0096400D" w:rsidRPr="0096400D">
        <w:rPr>
          <w:lang w:val="pt-BR"/>
        </w:rPr>
        <w:t>1</w:t>
      </w:r>
      <w:r w:rsidR="002B10A3">
        <w:rPr>
          <w:lang w:val="pt-BR"/>
        </w:rPr>
        <w:t>2</w:t>
      </w:r>
      <w:r w:rsidR="0096400D">
        <w:rPr>
          <w:lang w:val="pt-BR"/>
        </w:rPr>
        <w:t>.</w:t>
      </w:r>
      <w:r w:rsidR="002B10A3">
        <w:rPr>
          <w:lang w:val="pt-BR"/>
        </w:rPr>
        <w:t>573</w:t>
      </w:r>
      <w:r w:rsidR="0096400D" w:rsidRPr="0096400D">
        <w:rPr>
          <w:lang w:val="pt-BR"/>
        </w:rPr>
        <w:t xml:space="preserve"> </w:t>
      </w:r>
      <w:r w:rsidRPr="00842058">
        <w:rPr>
          <w:lang w:val="pt-BR"/>
        </w:rPr>
        <w:t xml:space="preserve">letras de músicas traduzidas para a língua portuguesa, </w:t>
      </w:r>
      <w:r w:rsidR="0096400D">
        <w:rPr>
          <w:lang w:val="pt-BR"/>
        </w:rPr>
        <w:t>5.000</w:t>
      </w:r>
      <w:r w:rsidRPr="00842058">
        <w:rPr>
          <w:lang w:val="pt-BR"/>
        </w:rPr>
        <w:t xml:space="preserve"> destas são as mesmas utilizadas neste estudo. A base de dados que fica disponível para futuros estudos consta com </w:t>
      </w:r>
      <w:r w:rsidR="002B10A3">
        <w:rPr>
          <w:lang w:val="pt-BR"/>
        </w:rPr>
        <w:t>8</w:t>
      </w:r>
      <w:r w:rsidR="0096400D">
        <w:rPr>
          <w:lang w:val="pt-BR"/>
        </w:rPr>
        <w:t>.</w:t>
      </w:r>
      <w:r w:rsidR="002B10A3">
        <w:rPr>
          <w:lang w:val="pt-BR"/>
        </w:rPr>
        <w:t>363</w:t>
      </w:r>
      <w:r w:rsidR="0096400D" w:rsidRPr="0096400D">
        <w:rPr>
          <w:lang w:val="pt-BR"/>
        </w:rPr>
        <w:t xml:space="preserve"> </w:t>
      </w:r>
      <w:r w:rsidRPr="00842058">
        <w:rPr>
          <w:lang w:val="pt-BR"/>
        </w:rPr>
        <w:t>músicas classificadas como positivas</w:t>
      </w:r>
      <w:r w:rsidR="0096400D" w:rsidRPr="0096400D">
        <w:rPr>
          <w:lang w:val="pt-BR"/>
        </w:rPr>
        <w:t xml:space="preserve"> </w:t>
      </w:r>
      <w:r w:rsidR="008E5DBB">
        <w:rPr>
          <w:lang w:val="pt-BR"/>
        </w:rPr>
        <w:t>2</w:t>
      </w:r>
      <w:r w:rsidR="0096400D">
        <w:rPr>
          <w:lang w:val="pt-BR"/>
        </w:rPr>
        <w:t>.</w:t>
      </w:r>
      <w:r w:rsidR="008E5DBB">
        <w:rPr>
          <w:lang w:val="pt-BR"/>
        </w:rPr>
        <w:t>740</w:t>
      </w:r>
      <w:r w:rsidR="0096400D" w:rsidRPr="0096400D">
        <w:rPr>
          <w:lang w:val="pt-BR"/>
        </w:rPr>
        <w:t xml:space="preserve"> </w:t>
      </w:r>
      <w:r w:rsidRPr="00842058">
        <w:rPr>
          <w:lang w:val="pt-BR"/>
        </w:rPr>
        <w:t xml:space="preserve">músicas classificadas como negativas e </w:t>
      </w:r>
      <w:r w:rsidR="0096400D" w:rsidRPr="0096400D">
        <w:rPr>
          <w:lang w:val="pt-BR"/>
        </w:rPr>
        <w:t>1</w:t>
      </w:r>
      <w:r w:rsidR="0096400D">
        <w:rPr>
          <w:lang w:val="pt-BR"/>
        </w:rPr>
        <w:t>.</w:t>
      </w:r>
      <w:r w:rsidR="008E5DBB">
        <w:rPr>
          <w:lang w:val="pt-BR"/>
        </w:rPr>
        <w:t>470</w:t>
      </w:r>
      <w:r w:rsidRPr="00842058">
        <w:rPr>
          <w:lang w:val="pt-BR"/>
        </w:rPr>
        <w:t xml:space="preserve"> músicas classificadas </w:t>
      </w:r>
      <w:r w:rsidR="002774BD">
        <w:rPr>
          <w:lang w:val="pt-BR"/>
        </w:rPr>
        <w:t>como</w:t>
      </w:r>
      <w:r w:rsidRPr="00842058">
        <w:rPr>
          <w:lang w:val="pt-BR"/>
        </w:rPr>
        <w:t xml:space="preserve"> neutras. Além da base de dados coletada, também fica disponível para futuros estudos o modelo em formato </w:t>
      </w:r>
      <w:proofErr w:type="spellStart"/>
      <w:r w:rsidRPr="00842058">
        <w:rPr>
          <w:i/>
          <w:lang w:val="pt-BR"/>
        </w:rPr>
        <w:t>csv</w:t>
      </w:r>
      <w:proofErr w:type="spellEnd"/>
      <w:r w:rsidRPr="00842058">
        <w:rPr>
          <w:lang w:val="pt-BR"/>
        </w:rPr>
        <w:t xml:space="preserve"> que aqui utilizamos para a aplicação de diferentes técnicas de aprendizado de </w:t>
      </w:r>
      <w:proofErr w:type="spellStart"/>
      <w:r w:rsidRPr="00842058">
        <w:rPr>
          <w:lang w:val="pt-BR"/>
        </w:rPr>
        <w:t>m</w:t>
      </w:r>
      <w:r w:rsidR="00D25185">
        <w:rPr>
          <w:lang w:val="pt-BR"/>
        </w:rPr>
        <w:t>s</w:t>
      </w:r>
      <w:r w:rsidRPr="00842058">
        <w:rPr>
          <w:lang w:val="pt-BR"/>
        </w:rPr>
        <w:t>áquina</w:t>
      </w:r>
      <w:proofErr w:type="spellEnd"/>
      <w:r w:rsidRPr="00842058">
        <w:rPr>
          <w:lang w:val="pt-BR"/>
        </w:rPr>
        <w:t xml:space="preserve"> na ferramenta </w:t>
      </w:r>
      <w:proofErr w:type="spellStart"/>
      <w:r w:rsidRPr="00842058">
        <w:rPr>
          <w:lang w:val="pt-BR"/>
        </w:rPr>
        <w:t>Weka</w:t>
      </w:r>
      <w:proofErr w:type="spellEnd"/>
      <w:r w:rsidRPr="00842058">
        <w:rPr>
          <w:lang w:val="pt-BR"/>
        </w:rPr>
        <w:t>. Conforme exemplo apresentado n</w:t>
      </w:r>
      <w:r w:rsidR="004C54D9">
        <w:rPr>
          <w:lang w:val="pt-BR"/>
        </w:rPr>
        <w:t>o</w:t>
      </w:r>
      <w:r w:rsidRPr="00842058">
        <w:rPr>
          <w:lang w:val="pt-BR"/>
        </w:rPr>
        <w:t xml:space="preserve"> </w:t>
      </w:r>
      <w:r w:rsidR="00750C52">
        <w:rPr>
          <w:lang w:val="pt-BR"/>
        </w:rPr>
        <w:t>Quadro</w:t>
      </w:r>
      <w:r w:rsidRPr="00842058">
        <w:rPr>
          <w:lang w:val="pt-BR"/>
        </w:rPr>
        <w:t xml:space="preserve"> 13, nosso modelo </w:t>
      </w:r>
      <w:r w:rsidR="000E3CF5">
        <w:rPr>
          <w:lang w:val="pt-BR"/>
        </w:rPr>
        <w:t>possui</w:t>
      </w:r>
      <w:r w:rsidRPr="00842058">
        <w:rPr>
          <w:lang w:val="pt-BR"/>
        </w:rPr>
        <w:t xml:space="preserve"> informações de </w:t>
      </w:r>
      <w:r w:rsidR="0096400D">
        <w:rPr>
          <w:lang w:val="pt-BR"/>
        </w:rPr>
        <w:t>5.000</w:t>
      </w:r>
      <w:r w:rsidRPr="00842058">
        <w:rPr>
          <w:lang w:val="pt-BR"/>
        </w:rPr>
        <w:t xml:space="preserve"> letras de músicas traduzidas para a língua portuguesa, sendo que 2</w:t>
      </w:r>
      <w:r w:rsidR="002774BD">
        <w:rPr>
          <w:lang w:val="pt-BR"/>
        </w:rPr>
        <w:t>.</w:t>
      </w:r>
      <w:r w:rsidR="0096400D">
        <w:rPr>
          <w:lang w:val="pt-BR"/>
        </w:rPr>
        <w:t>500</w:t>
      </w:r>
      <w:r w:rsidRPr="00842058">
        <w:rPr>
          <w:lang w:val="pt-BR"/>
        </w:rPr>
        <w:t xml:space="preserve"> estão classificadas como positivas e 2</w:t>
      </w:r>
      <w:r w:rsidR="002774BD">
        <w:rPr>
          <w:lang w:val="pt-BR"/>
        </w:rPr>
        <w:t>.</w:t>
      </w:r>
      <w:r w:rsidR="0096400D">
        <w:rPr>
          <w:lang w:val="pt-BR"/>
        </w:rPr>
        <w:t>500</w:t>
      </w:r>
      <w:r w:rsidRPr="00842058">
        <w:rPr>
          <w:lang w:val="pt-BR"/>
        </w:rPr>
        <w:t xml:space="preserve"> estão classificadas como negativas</w:t>
      </w:r>
      <w:r>
        <w:rPr>
          <w:lang w:val="pt-BR"/>
        </w:rPr>
        <w:t>.</w:t>
      </w:r>
      <w:r w:rsidR="002826E2">
        <w:rPr>
          <w:lang w:val="pt-BR"/>
        </w:rPr>
        <w:t xml:space="preserve"> O modelo e a base de dados podem ser solicitados através do </w:t>
      </w:r>
      <w:r w:rsidR="002826E2" w:rsidRPr="005B04CD">
        <w:rPr>
          <w:i/>
          <w:lang w:val="pt-BR"/>
        </w:rPr>
        <w:t>e-mail</w:t>
      </w:r>
      <w:r w:rsidR="002826E2">
        <w:rPr>
          <w:lang w:val="pt-BR"/>
        </w:rPr>
        <w:t>: natanportilho@outlook.com.</w:t>
      </w:r>
    </w:p>
    <w:p w14:paraId="3DE57018" w14:textId="77777777" w:rsidR="001E0C98" w:rsidRDefault="00842058" w:rsidP="008A61EE">
      <w:pPr>
        <w:spacing w:line="360" w:lineRule="auto"/>
        <w:ind w:firstLine="709"/>
        <w:jc w:val="both"/>
        <w:rPr>
          <w:lang w:val="pt-BR"/>
        </w:rPr>
      </w:pPr>
      <w:r w:rsidRPr="00842058">
        <w:rPr>
          <w:lang w:val="pt-BR"/>
        </w:rPr>
        <w:t xml:space="preserve">Apresentando uma taxa de acerto total de </w:t>
      </w:r>
      <w:r w:rsidR="0096400D">
        <w:rPr>
          <w:lang w:val="pt-BR"/>
        </w:rPr>
        <w:t>58</w:t>
      </w:r>
      <w:r w:rsidRPr="00842058">
        <w:rPr>
          <w:lang w:val="pt-BR"/>
        </w:rPr>
        <w:t>,</w:t>
      </w:r>
      <w:r w:rsidR="00DD6245">
        <w:rPr>
          <w:lang w:val="pt-BR"/>
        </w:rPr>
        <w:t>38</w:t>
      </w:r>
      <w:r w:rsidRPr="00842058">
        <w:rPr>
          <w:lang w:val="pt-BR"/>
        </w:rPr>
        <w:t xml:space="preserve">% utilizando o algoritmo </w:t>
      </w:r>
      <w:proofErr w:type="spellStart"/>
      <w:r w:rsidR="0096400D">
        <w:rPr>
          <w:lang w:val="pt-BR"/>
        </w:rPr>
        <w:t>LibSVM</w:t>
      </w:r>
      <w:proofErr w:type="spellEnd"/>
      <w:r w:rsidRPr="00842058">
        <w:rPr>
          <w:lang w:val="pt-BR"/>
        </w:rPr>
        <w:t>, mostramos que é possível criar um modelo de aprendizado de máquina para letras de músicas na língua portuguesa que apresente resultados comparáveis com aqueles apresentados por estudos que utilizam letras em outros idiomas</w:t>
      </w:r>
      <w:r>
        <w:rPr>
          <w:lang w:val="pt-BR"/>
        </w:rPr>
        <w:t>.</w:t>
      </w:r>
      <w:r w:rsidRPr="00842058">
        <w:rPr>
          <w:lang w:val="pt-BR"/>
        </w:rPr>
        <w:t xml:space="preserve"> Acreditamos que o presente estudo se trata de um passo importante para os sistemas de classificação de textos na língua portuguesa e que, a </w:t>
      </w:r>
      <w:r w:rsidRPr="00842058">
        <w:rPr>
          <w:lang w:val="pt-BR"/>
        </w:rPr>
        <w:lastRenderedPageBreak/>
        <w:t>base de dados resultante deste estudo poderá ser de grande auxílio para futuros estudos que venham utilizar aprendizado de máquina para classificações na língua portuguesa</w:t>
      </w:r>
      <w:r>
        <w:rPr>
          <w:lang w:val="pt-BR"/>
        </w:rPr>
        <w:t>.</w:t>
      </w:r>
    </w:p>
    <w:p w14:paraId="7E0BA581" w14:textId="5455F156" w:rsidR="00904040" w:rsidRPr="00842058" w:rsidRDefault="00904040" w:rsidP="004F59B9">
      <w:pPr>
        <w:spacing w:line="360" w:lineRule="auto"/>
        <w:ind w:firstLine="709"/>
        <w:jc w:val="both"/>
        <w:rPr>
          <w:lang w:val="pt-BR"/>
        </w:rPr>
        <w:sectPr w:rsidR="00904040" w:rsidRPr="00842058" w:rsidSect="00C43E95">
          <w:headerReference w:type="default" r:id="rId30"/>
          <w:footerReference w:type="default" r:id="rId31"/>
          <w:headerReference w:type="first" r:id="rId32"/>
          <w:pgSz w:w="11907" w:h="16840" w:code="9"/>
          <w:pgMar w:top="1701" w:right="1134" w:bottom="1134" w:left="1701" w:header="851" w:footer="720" w:gutter="0"/>
          <w:cols w:space="720"/>
          <w:docGrid w:linePitch="326"/>
        </w:sectPr>
      </w:pPr>
      <w:r>
        <w:rPr>
          <w:lang w:val="pt-BR"/>
        </w:rPr>
        <w:t xml:space="preserve"> Aqui utilizamos um modelo de aprendizado de máquina proposto no capítulo 3, futuros estudos podem utilizar variações deste modelo para verificar se melhores resultados serão apresentados, especialmente com o algoritmo J48, que não se mostrou compatível ao modelo de aprendizado de máquina aqui proposto. Um novo modelo de aprendizado de máquina poderia ser criado a partir da base de dados coletada por este estudo. Além disso, futuros estudos podem propor a utilização de novas técnicas ou algoritmos de classificação textual para documentos na língua portuguesa.</w:t>
      </w:r>
    </w:p>
    <w:p w14:paraId="1FD9405E" w14:textId="76D53009" w:rsidR="008D5066" w:rsidRDefault="008D5066" w:rsidP="004C47FA">
      <w:pPr>
        <w:pStyle w:val="Ttulo1-semnumerao"/>
        <w:jc w:val="both"/>
      </w:pPr>
      <w:bookmarkStart w:id="4" w:name="_Toc483499640"/>
      <w:bookmarkStart w:id="5" w:name="_Toc500240156"/>
      <w:r>
        <w:lastRenderedPageBreak/>
        <w:t>Referências Bibliográficas</w:t>
      </w:r>
      <w:bookmarkEnd w:id="4"/>
      <w:bookmarkEnd w:id="5"/>
    </w:p>
    <w:p w14:paraId="0AABE6C3" w14:textId="77777777" w:rsidR="005D7CB9" w:rsidRDefault="005D7CB9" w:rsidP="005D7CB9">
      <w:pPr>
        <w:jc w:val="both"/>
      </w:pPr>
      <w:r>
        <w:t xml:space="preserve">AIZAWA, A. An information-theoretic perspective of </w:t>
      </w:r>
      <w:proofErr w:type="spellStart"/>
      <w:r>
        <w:t>tf-idf</w:t>
      </w:r>
      <w:proofErr w:type="spellEnd"/>
      <w:r>
        <w:t xml:space="preserve"> measures. Information Processing and Management, v. 39, n. 1, p. 45–65, 2003.</w:t>
      </w:r>
    </w:p>
    <w:p w14:paraId="7FC07990" w14:textId="77777777" w:rsidR="005D7CB9" w:rsidRDefault="005D7CB9" w:rsidP="005D7CB9">
      <w:pPr>
        <w:jc w:val="both"/>
      </w:pPr>
    </w:p>
    <w:p w14:paraId="16048865" w14:textId="536399A9" w:rsidR="005D7CB9" w:rsidRDefault="005D7CB9" w:rsidP="005D7CB9">
      <w:pPr>
        <w:jc w:val="both"/>
      </w:pPr>
      <w:r>
        <w:t xml:space="preserve">ALLEN, J. F. Natural Language </w:t>
      </w:r>
      <w:proofErr w:type="spellStart"/>
      <w:r>
        <w:t>ProcessingThe</w:t>
      </w:r>
      <w:proofErr w:type="spellEnd"/>
      <w:r>
        <w:t xml:space="preserve"> Cambridge Handbook of Second Language </w:t>
      </w:r>
      <w:proofErr w:type="spellStart"/>
      <w:r>
        <w:t>AcquisitionRochester</w:t>
      </w:r>
      <w:proofErr w:type="spellEnd"/>
      <w:r>
        <w:t xml:space="preserve">, New York, </w:t>
      </w:r>
      <w:proofErr w:type="spellStart"/>
      <w:r>
        <w:t>USAUniversity</w:t>
      </w:r>
      <w:proofErr w:type="spellEnd"/>
      <w:r>
        <w:t xml:space="preserve"> of Rochester, 2006.</w:t>
      </w:r>
      <w:r w:rsidR="009413A7">
        <w:t xml:space="preserve"> </w:t>
      </w:r>
      <w:proofErr w:type="spellStart"/>
      <w:r>
        <w:t>Disponível</w:t>
      </w:r>
      <w:proofErr w:type="spellEnd"/>
      <w:r>
        <w:t xml:space="preserve"> </w:t>
      </w:r>
      <w:proofErr w:type="spellStart"/>
      <w:r>
        <w:t>em</w:t>
      </w:r>
      <w:proofErr w:type="spellEnd"/>
      <w:r>
        <w:t>: &lt;http://ebooks.cambridge.org/ref/id/CBO9781139051729A033&gt;.</w:t>
      </w:r>
    </w:p>
    <w:p w14:paraId="46F14091" w14:textId="77777777" w:rsidR="005D7CB9" w:rsidRDefault="005D7CB9" w:rsidP="005D7CB9">
      <w:pPr>
        <w:jc w:val="both"/>
      </w:pPr>
    </w:p>
    <w:p w14:paraId="3046C528" w14:textId="77777777" w:rsidR="005D7CB9" w:rsidRDefault="005D7CB9" w:rsidP="005D7CB9">
      <w:pPr>
        <w:jc w:val="both"/>
      </w:pPr>
      <w:r>
        <w:t xml:space="preserve">BERTIN-MAHIEUX, T.; ELLIS, D. P. W.; WHITMAN, B.; LAMERE, P. the Million Song Dataset. 12th International Society for Music Information Retrieval Conference (ISMIR 2011), n. </w:t>
      </w:r>
      <w:proofErr w:type="spellStart"/>
      <w:r>
        <w:t>Ismir</w:t>
      </w:r>
      <w:proofErr w:type="spellEnd"/>
      <w:r>
        <w:t xml:space="preserve">, p. 591–596, 2011. </w:t>
      </w:r>
      <w:proofErr w:type="spellStart"/>
      <w:r>
        <w:t>Disponível</w:t>
      </w:r>
      <w:proofErr w:type="spellEnd"/>
      <w:r>
        <w:t xml:space="preserve"> </w:t>
      </w:r>
      <w:proofErr w:type="spellStart"/>
      <w:r>
        <w:t>em</w:t>
      </w:r>
      <w:proofErr w:type="spellEnd"/>
      <w:r>
        <w:t>: &lt;http://ismir2011.ismir.net/papers/OS6-1.pdf&gt;.</w:t>
      </w:r>
    </w:p>
    <w:p w14:paraId="26065824" w14:textId="77777777" w:rsidR="005D7CB9" w:rsidRDefault="005D7CB9" w:rsidP="005D7CB9">
      <w:pPr>
        <w:jc w:val="both"/>
      </w:pPr>
    </w:p>
    <w:p w14:paraId="5C7010ED" w14:textId="77777777" w:rsidR="005D7CB9" w:rsidRDefault="005D7CB9" w:rsidP="005D7CB9">
      <w:pPr>
        <w:jc w:val="both"/>
      </w:pPr>
      <w:r>
        <w:t xml:space="preserve">BISCHOFF, K.; FIRAN, C. S.; PAIU, R.; NEJDL, W.; DE, L. S.; LAURIER, C.; SORDO, M. Music Mood and Theme Classification - a Hybrid Approach. Information Retrieval, n. </w:t>
      </w:r>
      <w:proofErr w:type="spellStart"/>
      <w:r>
        <w:t>Ismir</w:t>
      </w:r>
      <w:proofErr w:type="spellEnd"/>
      <w:r>
        <w:t xml:space="preserve">, p. 657–662, 2009. </w:t>
      </w:r>
      <w:proofErr w:type="spellStart"/>
      <w:r>
        <w:t>Disponível</w:t>
      </w:r>
      <w:proofErr w:type="spellEnd"/>
      <w:r>
        <w:t xml:space="preserve"> </w:t>
      </w:r>
      <w:proofErr w:type="spellStart"/>
      <w:r>
        <w:t>em</w:t>
      </w:r>
      <w:proofErr w:type="spellEnd"/>
      <w:r>
        <w:t>: &lt;http://mtg.upf.edu/files/publications/music_mood_and_theme_classification-L3S_MTG.pdf&gt;.</w:t>
      </w:r>
    </w:p>
    <w:p w14:paraId="5246489C" w14:textId="77777777" w:rsidR="005D7CB9" w:rsidRDefault="005D7CB9" w:rsidP="005D7CB9">
      <w:pPr>
        <w:jc w:val="both"/>
      </w:pPr>
    </w:p>
    <w:p w14:paraId="6D5C73D1" w14:textId="77777777" w:rsidR="005D7CB9" w:rsidRDefault="005D7CB9" w:rsidP="005D7CB9">
      <w:pPr>
        <w:jc w:val="both"/>
      </w:pPr>
      <w:r>
        <w:t xml:space="preserve">CANTADOR, I.; BELLOGÍN, A.; VALLET, D. Content-based recommendation in social tagging systems. Proceedings of the fourth ACM conference on Recommender systems - </w:t>
      </w:r>
      <w:proofErr w:type="spellStart"/>
      <w:r>
        <w:t>RecSys</w:t>
      </w:r>
      <w:proofErr w:type="spellEnd"/>
      <w:r>
        <w:t xml:space="preserve"> ’10, p. 237, 2010. </w:t>
      </w:r>
      <w:proofErr w:type="spellStart"/>
      <w:r>
        <w:t>Disponível</w:t>
      </w:r>
      <w:proofErr w:type="spellEnd"/>
      <w:r>
        <w:t xml:space="preserve"> </w:t>
      </w:r>
      <w:proofErr w:type="spellStart"/>
      <w:r>
        <w:t>em</w:t>
      </w:r>
      <w:proofErr w:type="spellEnd"/>
      <w:r>
        <w:t>: &lt;http://portal.acm.org/citation.cfm?doid=1864708.1864756&gt;.</w:t>
      </w:r>
    </w:p>
    <w:p w14:paraId="0ED40F64" w14:textId="77777777" w:rsidR="005D7CB9" w:rsidRDefault="005D7CB9" w:rsidP="005D7CB9">
      <w:pPr>
        <w:jc w:val="both"/>
      </w:pPr>
    </w:p>
    <w:p w14:paraId="785F298B" w14:textId="77777777" w:rsidR="005D7CB9" w:rsidRDefault="005D7CB9" w:rsidP="005D7CB9">
      <w:pPr>
        <w:jc w:val="both"/>
      </w:pPr>
      <w:r>
        <w:t xml:space="preserve">CHANG, C.-C.; LIN, C.-J. </w:t>
      </w:r>
      <w:proofErr w:type="spellStart"/>
      <w:r>
        <w:t>Libsvm</w:t>
      </w:r>
      <w:proofErr w:type="spellEnd"/>
      <w:r>
        <w:t xml:space="preserve">. ACM Transactions on Intelligent Systems and Technology, v. 2, n. 3, p. 1–27, 2011. </w:t>
      </w:r>
      <w:proofErr w:type="spellStart"/>
      <w:r>
        <w:t>Disponível</w:t>
      </w:r>
      <w:proofErr w:type="spellEnd"/>
      <w:r>
        <w:t xml:space="preserve"> </w:t>
      </w:r>
      <w:proofErr w:type="spellStart"/>
      <w:r>
        <w:t>em</w:t>
      </w:r>
      <w:proofErr w:type="spellEnd"/>
      <w:r>
        <w:t>: &lt;http://dl.acm.org/citation.cfm?doid=1961189.1961199&gt;.</w:t>
      </w:r>
    </w:p>
    <w:p w14:paraId="75C9BEDE" w14:textId="77777777" w:rsidR="005D7CB9" w:rsidRDefault="005D7CB9" w:rsidP="005D7CB9">
      <w:pPr>
        <w:jc w:val="both"/>
      </w:pPr>
    </w:p>
    <w:p w14:paraId="57AC30C6" w14:textId="77777777" w:rsidR="005D7CB9" w:rsidRDefault="005D7CB9" w:rsidP="005D7CB9">
      <w:pPr>
        <w:jc w:val="both"/>
      </w:pPr>
      <w:r>
        <w:t xml:space="preserve">CUNNINGHAM, P.; DELANY, S. J. K -Nearest </w:t>
      </w:r>
      <w:proofErr w:type="spellStart"/>
      <w:r>
        <w:t>Neighbour</w:t>
      </w:r>
      <w:proofErr w:type="spellEnd"/>
      <w:r>
        <w:t xml:space="preserve"> Classifiers. Multiple Classifier Systems, n. April 2007, p. 1–17, 2007.</w:t>
      </w:r>
    </w:p>
    <w:p w14:paraId="03D80BF4" w14:textId="77777777" w:rsidR="005D7CB9" w:rsidRDefault="005D7CB9" w:rsidP="005D7CB9">
      <w:pPr>
        <w:jc w:val="both"/>
      </w:pPr>
    </w:p>
    <w:p w14:paraId="124F31F6" w14:textId="77777777" w:rsidR="005D7CB9" w:rsidRDefault="005D7CB9" w:rsidP="005D7CB9">
      <w:pPr>
        <w:jc w:val="both"/>
      </w:pPr>
      <w:r>
        <w:t xml:space="preserve">DUNCAN; FOX; Computer–aided music distribution: The future of selection, retrieval and transmission. First Monday, 2005. </w:t>
      </w:r>
      <w:proofErr w:type="spellStart"/>
      <w:r>
        <w:t>Disponível</w:t>
      </w:r>
      <w:proofErr w:type="spellEnd"/>
      <w:r>
        <w:t xml:space="preserve"> </w:t>
      </w:r>
      <w:proofErr w:type="spellStart"/>
      <w:r>
        <w:t>em</w:t>
      </w:r>
      <w:proofErr w:type="spellEnd"/>
      <w:r>
        <w:t xml:space="preserve">: &lt;http://journals.uic.edu/ojs/index.php/fm/article/view/1220/1140&gt;. </w:t>
      </w:r>
      <w:proofErr w:type="spellStart"/>
      <w:r>
        <w:t>Acesso</w:t>
      </w:r>
      <w:proofErr w:type="spellEnd"/>
      <w:r>
        <w:t xml:space="preserve"> </w:t>
      </w:r>
      <w:proofErr w:type="spellStart"/>
      <w:r>
        <w:t>em</w:t>
      </w:r>
      <w:proofErr w:type="spellEnd"/>
      <w:r>
        <w:t xml:space="preserve">: 25 de </w:t>
      </w:r>
      <w:proofErr w:type="spellStart"/>
      <w:r>
        <w:t>março</w:t>
      </w:r>
      <w:proofErr w:type="spellEnd"/>
      <w:r>
        <w:t xml:space="preserve"> de 2018.</w:t>
      </w:r>
    </w:p>
    <w:p w14:paraId="033C6531" w14:textId="77777777" w:rsidR="005D7CB9" w:rsidRDefault="005D7CB9" w:rsidP="005D7CB9">
      <w:pPr>
        <w:jc w:val="both"/>
      </w:pPr>
    </w:p>
    <w:p w14:paraId="3F02AC78" w14:textId="77777777" w:rsidR="005D7CB9" w:rsidRDefault="005D7CB9" w:rsidP="005D7CB9">
      <w:pPr>
        <w:jc w:val="both"/>
      </w:pPr>
      <w:r>
        <w:t xml:space="preserve">FELL, M.; SPORLEDER, C. Lyrics-based Analysis and Classification of Music. International Conference on Computational Linguistics, v. 25, n. 23–29, p. 620–631, 2014. </w:t>
      </w:r>
    </w:p>
    <w:p w14:paraId="649F3CC1" w14:textId="77777777" w:rsidR="005D7CB9" w:rsidRDefault="005D7CB9" w:rsidP="005D7CB9">
      <w:pPr>
        <w:jc w:val="both"/>
      </w:pPr>
    </w:p>
    <w:p w14:paraId="4BEA9BB1" w14:textId="77777777" w:rsidR="005D7CB9" w:rsidRDefault="005D7CB9" w:rsidP="005D7CB9">
      <w:pPr>
        <w:jc w:val="both"/>
      </w:pPr>
      <w:r>
        <w:t>FURUYA, M.; HUANG, H.-H.; KAWAGOE, K. Evaluation of Music Classification Method based on Lyrics of English Songs, 2015.</w:t>
      </w:r>
    </w:p>
    <w:p w14:paraId="0263BE81" w14:textId="77777777" w:rsidR="005D7CB9" w:rsidRDefault="005D7CB9" w:rsidP="005D7CB9">
      <w:pPr>
        <w:jc w:val="both"/>
      </w:pPr>
    </w:p>
    <w:p w14:paraId="47900F3D" w14:textId="77777777" w:rsidR="005D7CB9" w:rsidRDefault="005D7CB9" w:rsidP="005D7CB9">
      <w:pPr>
        <w:jc w:val="both"/>
      </w:pPr>
      <w:r>
        <w:t xml:space="preserve">FURUYA, M.; HUANG, H.-H.; KAWAGOE, K. Music classification method based on lyrics for music therapy. Proceedings of the 18th International Database Engineering &amp; Applications Symposium on - IDEAS ’14, p. 382–383, 2014. </w:t>
      </w:r>
      <w:proofErr w:type="spellStart"/>
      <w:r>
        <w:t>Disponível</w:t>
      </w:r>
      <w:proofErr w:type="spellEnd"/>
      <w:r>
        <w:t xml:space="preserve"> </w:t>
      </w:r>
      <w:proofErr w:type="spellStart"/>
      <w:r>
        <w:t>em</w:t>
      </w:r>
      <w:proofErr w:type="spellEnd"/>
      <w:r>
        <w:t>: &lt;http://dl.acm.org/citation.cfm?doid=2628194.2628203&gt;.</w:t>
      </w:r>
    </w:p>
    <w:p w14:paraId="7CA56FB9" w14:textId="77777777" w:rsidR="005D7CB9" w:rsidRDefault="005D7CB9" w:rsidP="005D7CB9">
      <w:pPr>
        <w:jc w:val="both"/>
      </w:pPr>
    </w:p>
    <w:p w14:paraId="71BC17DF" w14:textId="77777777" w:rsidR="005D7CB9" w:rsidRDefault="005D7CB9" w:rsidP="005D7CB9">
      <w:pPr>
        <w:jc w:val="both"/>
      </w:pPr>
      <w:r>
        <w:t>GAYATHRI, K. Text document preprocessing with the Bayes formula for classification using the support vector machine. [</w:t>
      </w:r>
      <w:proofErr w:type="spellStart"/>
      <w:r>
        <w:t>s.d.</w:t>
      </w:r>
      <w:proofErr w:type="spellEnd"/>
      <w:r>
        <w:t>]</w:t>
      </w:r>
    </w:p>
    <w:p w14:paraId="57ECB607" w14:textId="77777777" w:rsidR="005D7CB9" w:rsidRDefault="005D7CB9" w:rsidP="005D7CB9">
      <w:pPr>
        <w:jc w:val="both"/>
      </w:pPr>
    </w:p>
    <w:p w14:paraId="2F1019AA" w14:textId="6D668C59" w:rsidR="005D7CB9" w:rsidRDefault="005D7CB9" w:rsidP="005D7CB9">
      <w:pPr>
        <w:jc w:val="both"/>
      </w:pPr>
      <w:r>
        <w:lastRenderedPageBreak/>
        <w:t xml:space="preserve">HOLMES, G.; DONKIN, A.; WITTEN, I. H. WEKA: a machine learning workbench. Proceedings of ANZIIS ’94 - Australian New </w:t>
      </w:r>
      <w:proofErr w:type="spellStart"/>
      <w:r>
        <w:t>Zealnd</w:t>
      </w:r>
      <w:proofErr w:type="spellEnd"/>
      <w:r>
        <w:t xml:space="preserve"> Intelligent Information Systems Conference, p. 357–361, [</w:t>
      </w:r>
      <w:proofErr w:type="spellStart"/>
      <w:proofErr w:type="gramStart"/>
      <w:r>
        <w:t>s.d.</w:t>
      </w:r>
      <w:proofErr w:type="spellEnd"/>
      <w:r>
        <w:t>]</w:t>
      </w:r>
      <w:proofErr w:type="spellStart"/>
      <w:r>
        <w:t>Disponível</w:t>
      </w:r>
      <w:proofErr w:type="spellEnd"/>
      <w:proofErr w:type="gramEnd"/>
      <w:r>
        <w:t xml:space="preserve"> </w:t>
      </w:r>
      <w:proofErr w:type="spellStart"/>
      <w:r>
        <w:t>em</w:t>
      </w:r>
      <w:proofErr w:type="spellEnd"/>
      <w:r>
        <w:t>: &lt;http://ieeexplore.ieee.org/document/396988/&gt;.</w:t>
      </w:r>
    </w:p>
    <w:p w14:paraId="12232760" w14:textId="77777777" w:rsidR="005D7CB9" w:rsidRDefault="005D7CB9" w:rsidP="005D7CB9">
      <w:pPr>
        <w:jc w:val="both"/>
      </w:pPr>
    </w:p>
    <w:p w14:paraId="17B5508C" w14:textId="77777777" w:rsidR="005D7CB9" w:rsidRDefault="005D7CB9" w:rsidP="005D7CB9">
      <w:pPr>
        <w:jc w:val="both"/>
      </w:pPr>
      <w:r>
        <w:t xml:space="preserve">HOWARD, S.; SILLA, C. N.; JOHNSON, C. G. "Automatic </w:t>
      </w:r>
      <w:proofErr w:type="spellStart"/>
      <w:r>
        <w:t>lyricsbased</w:t>
      </w:r>
      <w:proofErr w:type="spellEnd"/>
      <w:r>
        <w:t xml:space="preserve"> music genre classification in a multilingual setting", Proceedings of the Thirteenth Brazilian Symposium on Computer Music, 2011.</w:t>
      </w:r>
    </w:p>
    <w:p w14:paraId="21DFD0C5" w14:textId="77777777" w:rsidR="005D7CB9" w:rsidRDefault="005D7CB9" w:rsidP="005D7CB9">
      <w:pPr>
        <w:jc w:val="both"/>
      </w:pPr>
    </w:p>
    <w:p w14:paraId="2258DB1A" w14:textId="69AA36DC" w:rsidR="005D7CB9" w:rsidRDefault="005D7CB9" w:rsidP="005D7CB9">
      <w:pPr>
        <w:jc w:val="both"/>
      </w:pPr>
      <w:r>
        <w:t xml:space="preserve">HU, M.; LIU, B. Mining and summarizing customer reviews. Proceedings of the 2004 ACM SIGKDD international conference on Knowledge discovery and data mining - KDD ’04, p. 168, 2004. </w:t>
      </w:r>
      <w:proofErr w:type="spellStart"/>
      <w:r>
        <w:t>Disponível</w:t>
      </w:r>
      <w:proofErr w:type="spellEnd"/>
      <w:r>
        <w:t xml:space="preserve"> </w:t>
      </w:r>
      <w:proofErr w:type="spellStart"/>
      <w:r>
        <w:t>em</w:t>
      </w:r>
      <w:proofErr w:type="spellEnd"/>
      <w:r>
        <w:t>: &lt;http://portal.acm.org/citation.cfm?doid=1014052.10ß14073&gt;.</w:t>
      </w:r>
    </w:p>
    <w:p w14:paraId="45DA3D80" w14:textId="77777777" w:rsidR="005D7CB9" w:rsidRDefault="005D7CB9" w:rsidP="005D7CB9">
      <w:pPr>
        <w:jc w:val="both"/>
      </w:pPr>
    </w:p>
    <w:p w14:paraId="60763529" w14:textId="77777777" w:rsidR="005D7CB9" w:rsidRDefault="005D7CB9" w:rsidP="005D7CB9">
      <w:pPr>
        <w:jc w:val="both"/>
      </w:pPr>
      <w:r>
        <w:t xml:space="preserve">HU, X.; DOWNIE, J. S.; EHMANN, A. F. Lyric text mining in music mood classification. American Music, v. 183, n. </w:t>
      </w:r>
      <w:proofErr w:type="spellStart"/>
      <w:r>
        <w:t>Ismir</w:t>
      </w:r>
      <w:proofErr w:type="spellEnd"/>
      <w:r>
        <w:t>, p. 411–416, 2009.</w:t>
      </w:r>
    </w:p>
    <w:p w14:paraId="31E241AF" w14:textId="77777777" w:rsidR="005D7CB9" w:rsidRDefault="005D7CB9" w:rsidP="005D7CB9">
      <w:pPr>
        <w:jc w:val="both"/>
      </w:pPr>
    </w:p>
    <w:p w14:paraId="4FFE9D9B" w14:textId="77777777" w:rsidR="005D7CB9" w:rsidRDefault="005D7CB9" w:rsidP="005D7CB9">
      <w:pPr>
        <w:jc w:val="both"/>
      </w:pPr>
      <w:r>
        <w:t xml:space="preserve">JOACHIMS, T. A probabilistic analysis of the </w:t>
      </w:r>
      <w:proofErr w:type="spellStart"/>
      <w:r>
        <w:t>Rocchio</w:t>
      </w:r>
      <w:proofErr w:type="spellEnd"/>
      <w:r>
        <w:t xml:space="preserve"> algorithm with TFIDF for text categorization. the 14th International Conference on Machine Learning (ICML ’97), p. 143–151, 1997. </w:t>
      </w:r>
      <w:proofErr w:type="spellStart"/>
      <w:r>
        <w:t>Disponível</w:t>
      </w:r>
      <w:proofErr w:type="spellEnd"/>
      <w:r>
        <w:t xml:space="preserve"> </w:t>
      </w:r>
      <w:proofErr w:type="spellStart"/>
      <w:r>
        <w:t>em</w:t>
      </w:r>
      <w:proofErr w:type="spellEnd"/>
      <w:r>
        <w:t>: &lt;papers2://publication/uuid/9FC2122D-6D49-4DC5-AC03-E353D5B3D1D1&gt;.</w:t>
      </w:r>
    </w:p>
    <w:p w14:paraId="75F124A3" w14:textId="77777777" w:rsidR="005D7CB9" w:rsidRDefault="005D7CB9" w:rsidP="005D7CB9">
      <w:pPr>
        <w:jc w:val="both"/>
      </w:pPr>
    </w:p>
    <w:p w14:paraId="3F177F8B" w14:textId="77777777" w:rsidR="005D7CB9" w:rsidRDefault="005D7CB9" w:rsidP="005D7CB9">
      <w:pPr>
        <w:jc w:val="both"/>
      </w:pPr>
      <w:r>
        <w:t xml:space="preserve">JUSLIN, P. N.; LAUKKA, P. Expression, Perception, and Induction of Musical Emotions: A Review and a Questionnaire Study of Everyday Listening. Journal of New Music Research, v. 33, n. 3, p. 217–238, 2004. </w:t>
      </w:r>
      <w:proofErr w:type="spellStart"/>
      <w:r>
        <w:t>Disponível</w:t>
      </w:r>
      <w:proofErr w:type="spellEnd"/>
      <w:r>
        <w:t xml:space="preserve"> </w:t>
      </w:r>
      <w:proofErr w:type="spellStart"/>
      <w:r>
        <w:t>em</w:t>
      </w:r>
      <w:proofErr w:type="spellEnd"/>
      <w:r>
        <w:t>: &lt;http://www.tandfonline.com/doi/abs/10.1080/0929821042000317813&gt;.</w:t>
      </w:r>
    </w:p>
    <w:p w14:paraId="0384DAEE" w14:textId="77777777" w:rsidR="005D7CB9" w:rsidRDefault="005D7CB9" w:rsidP="005D7CB9">
      <w:pPr>
        <w:jc w:val="both"/>
      </w:pPr>
    </w:p>
    <w:p w14:paraId="1ACF915D" w14:textId="77777777" w:rsidR="005D7CB9" w:rsidRDefault="005D7CB9" w:rsidP="005D7CB9">
      <w:pPr>
        <w:jc w:val="both"/>
      </w:pPr>
      <w:r>
        <w:t xml:space="preserve">KIM, Y. E.; SCHMIDT, E. M.; MIGNECO, R.; MORTON, B. G.; RICHARDSON, P.; SCOTT, J.; SPECK, J. A.; TURNBULL, D. Music Emotion Recognition: </w:t>
      </w:r>
      <w:proofErr w:type="gramStart"/>
      <w:r>
        <w:t>a</w:t>
      </w:r>
      <w:proofErr w:type="gramEnd"/>
      <w:r>
        <w:t xml:space="preserve"> State of the Art Review. Information Retrieval, n. </w:t>
      </w:r>
      <w:proofErr w:type="spellStart"/>
      <w:r>
        <w:t>Ismir</w:t>
      </w:r>
      <w:proofErr w:type="spellEnd"/>
      <w:r>
        <w:t xml:space="preserve">, p. 255–266, 2010. </w:t>
      </w:r>
      <w:proofErr w:type="spellStart"/>
      <w:r>
        <w:t>Disponível</w:t>
      </w:r>
      <w:proofErr w:type="spellEnd"/>
      <w:r>
        <w:t xml:space="preserve"> </w:t>
      </w:r>
      <w:proofErr w:type="spellStart"/>
      <w:r>
        <w:t>em</w:t>
      </w:r>
      <w:proofErr w:type="spellEnd"/>
      <w:r>
        <w:t>: &lt;http://citeseerx.ist.psu.edu/viewdoc/download?doi=10.1.1.231.7740&amp;rep=rep1&amp;type=pdf%5Cnhttp://ismir2010.ismir.net/proceedings/ismir2010-45.pdf&gt;.</w:t>
      </w:r>
    </w:p>
    <w:p w14:paraId="28085967" w14:textId="77777777" w:rsidR="005D7CB9" w:rsidRDefault="005D7CB9" w:rsidP="005D7CB9">
      <w:pPr>
        <w:jc w:val="both"/>
      </w:pPr>
    </w:p>
    <w:p w14:paraId="635A9C3B" w14:textId="77777777" w:rsidR="005D7CB9" w:rsidRDefault="005D7CB9" w:rsidP="005D7CB9">
      <w:pPr>
        <w:jc w:val="both"/>
      </w:pPr>
      <w:r>
        <w:t xml:space="preserve">LIDDY, E. D. Natural Language Processing. In: Center for Natural Language Processing, Anais...2001. </w:t>
      </w:r>
    </w:p>
    <w:p w14:paraId="26287F24" w14:textId="77777777" w:rsidR="005D7CB9" w:rsidRDefault="005D7CB9" w:rsidP="005D7CB9">
      <w:pPr>
        <w:jc w:val="both"/>
      </w:pPr>
    </w:p>
    <w:p w14:paraId="7AA25DA5" w14:textId="77777777" w:rsidR="005D7CB9" w:rsidRDefault="005D7CB9" w:rsidP="005D7CB9">
      <w:pPr>
        <w:jc w:val="both"/>
      </w:pPr>
      <w:r>
        <w:t>MACQUEEN, J. SOME METHODS FOR CLASSIFICATION AND ANALYSIS OF MULTIVARIATE OBSERVATIONS J. In: Proceedings of the Fifth Symposium on Math, Statistics, and Probability, Anais...1967.</w:t>
      </w:r>
    </w:p>
    <w:p w14:paraId="41EF6D6A" w14:textId="77777777" w:rsidR="005D7CB9" w:rsidRDefault="005D7CB9" w:rsidP="005D7CB9">
      <w:pPr>
        <w:jc w:val="both"/>
      </w:pPr>
    </w:p>
    <w:p w14:paraId="194559B2" w14:textId="77777777" w:rsidR="005D7CB9" w:rsidRDefault="005D7CB9" w:rsidP="005D7CB9">
      <w:pPr>
        <w:jc w:val="both"/>
      </w:pPr>
      <w:r>
        <w:t xml:space="preserve">MANNING, Christopher D.; SCHÜTZE, </w:t>
      </w:r>
      <w:proofErr w:type="spellStart"/>
      <w:r>
        <w:t>Hinrich</w:t>
      </w:r>
      <w:proofErr w:type="spellEnd"/>
      <w:r>
        <w:t>. Foundations of Statistical Natural Language Processing. 1. ed. [</w:t>
      </w:r>
      <w:proofErr w:type="spellStart"/>
      <w:r>
        <w:t>s.l.</w:t>
      </w:r>
      <w:proofErr w:type="spellEnd"/>
      <w:r>
        <w:t xml:space="preserve">]: MIT Press, 1999. </w:t>
      </w:r>
    </w:p>
    <w:p w14:paraId="148EC182" w14:textId="77777777" w:rsidR="005D7CB9" w:rsidRDefault="005D7CB9" w:rsidP="005D7CB9">
      <w:pPr>
        <w:jc w:val="both"/>
      </w:pPr>
    </w:p>
    <w:p w14:paraId="43A24269" w14:textId="77777777" w:rsidR="005D7CB9" w:rsidRDefault="005D7CB9" w:rsidP="005D7CB9">
      <w:pPr>
        <w:jc w:val="both"/>
      </w:pPr>
      <w:r>
        <w:t xml:space="preserve"> MAYER, R.; RAUBER, A. Musical genre classification by ensembles of audio and lyrics features. Proc. Int. Society for Music Information Retrieval Conf. (ISMIR), n. </w:t>
      </w:r>
      <w:proofErr w:type="spellStart"/>
      <w:r>
        <w:t>Ismir</w:t>
      </w:r>
      <w:proofErr w:type="spellEnd"/>
      <w:r>
        <w:t>, p. 675–680, 2011.</w:t>
      </w:r>
    </w:p>
    <w:p w14:paraId="42DA9A19" w14:textId="77777777" w:rsidR="005D7CB9" w:rsidRDefault="005D7CB9" w:rsidP="005D7CB9">
      <w:pPr>
        <w:jc w:val="both"/>
      </w:pPr>
    </w:p>
    <w:p w14:paraId="575696C2" w14:textId="77777777" w:rsidR="005D7CB9" w:rsidRDefault="005D7CB9" w:rsidP="005D7CB9">
      <w:pPr>
        <w:jc w:val="both"/>
      </w:pPr>
      <w:r>
        <w:t xml:space="preserve">MCCALLUM, A.; NIGAM, K. A Comparison of Event Models for Naive Bayes Text Classification. AAAI/ICML-98 Workshop on Learning for Text Categorization, p. 41–48, 1998. </w:t>
      </w:r>
      <w:proofErr w:type="spellStart"/>
      <w:r>
        <w:t>Disponível</w:t>
      </w:r>
      <w:proofErr w:type="spellEnd"/>
      <w:r>
        <w:t xml:space="preserve"> </w:t>
      </w:r>
      <w:proofErr w:type="spellStart"/>
      <w:r>
        <w:t>em</w:t>
      </w:r>
      <w:proofErr w:type="spellEnd"/>
      <w:r>
        <w:t>: &lt;http://citeseerx.ist.psu.edu/viewdoc/download?doi=10.1.1.65.9324&amp;rep=rep1&amp;type=pdf&gt;.</w:t>
      </w:r>
    </w:p>
    <w:p w14:paraId="2FE27CF9" w14:textId="77777777" w:rsidR="005D7CB9" w:rsidRDefault="005D7CB9" w:rsidP="005D7CB9">
      <w:pPr>
        <w:jc w:val="both"/>
      </w:pPr>
    </w:p>
    <w:p w14:paraId="1EE136E6" w14:textId="77777777" w:rsidR="005D7CB9" w:rsidRDefault="005D7CB9" w:rsidP="005D7CB9">
      <w:pPr>
        <w:jc w:val="both"/>
      </w:pPr>
      <w:r>
        <w:lastRenderedPageBreak/>
        <w:t xml:space="preserve">ORENGO, V. M.; HUYCK, C. A stemming </w:t>
      </w:r>
      <w:proofErr w:type="spellStart"/>
      <w:r>
        <w:t>algorthm</w:t>
      </w:r>
      <w:proofErr w:type="spellEnd"/>
      <w:r>
        <w:t xml:space="preserve"> for the </w:t>
      </w:r>
      <w:proofErr w:type="spellStart"/>
      <w:r>
        <w:t>portuguese</w:t>
      </w:r>
      <w:proofErr w:type="spellEnd"/>
      <w:r>
        <w:t xml:space="preserve"> language. Proceedings of String Processing and Information Retrieval, 2001. SPIRE 2001., p. 186–193, 2001. </w:t>
      </w:r>
      <w:proofErr w:type="spellStart"/>
      <w:r>
        <w:t>Disponível</w:t>
      </w:r>
      <w:proofErr w:type="spellEnd"/>
      <w:r>
        <w:t xml:space="preserve"> </w:t>
      </w:r>
      <w:proofErr w:type="spellStart"/>
      <w:r>
        <w:t>em</w:t>
      </w:r>
      <w:proofErr w:type="spellEnd"/>
      <w:r>
        <w:t>: &lt;http://homes.dcc.ufba.br/~dclaro/download/mate04/Artigo Erick.pdf&gt;.</w:t>
      </w:r>
    </w:p>
    <w:p w14:paraId="4103D23F" w14:textId="77777777" w:rsidR="005D7CB9" w:rsidRDefault="005D7CB9" w:rsidP="005D7CB9">
      <w:pPr>
        <w:jc w:val="both"/>
      </w:pPr>
    </w:p>
    <w:p w14:paraId="4AA599AC" w14:textId="77777777" w:rsidR="005D7CB9" w:rsidRDefault="005D7CB9" w:rsidP="005D7CB9">
      <w:pPr>
        <w:jc w:val="both"/>
      </w:pPr>
      <w:r>
        <w:t xml:space="preserve">PANG, B.; LEE, L.; VAITHYANATHAN, S. Thumbs up? Sentiment Classification using Machine Learning Techniques. Proceedings of the ACL-02 Conference on Empirical Methods in Natural Language Processing - EMNLP ’02, v. 10, n. July, p. 79–86, 2002. </w:t>
      </w:r>
      <w:proofErr w:type="spellStart"/>
      <w:r>
        <w:t>Disponível</w:t>
      </w:r>
      <w:proofErr w:type="spellEnd"/>
      <w:r>
        <w:t xml:space="preserve"> </w:t>
      </w:r>
      <w:proofErr w:type="spellStart"/>
      <w:r>
        <w:t>em</w:t>
      </w:r>
      <w:proofErr w:type="spellEnd"/>
      <w:r>
        <w:t>: &lt;http://dl.acm.org/citation.cfm?id=1118693.1118704%5Cnhttp://portal.acm.org/citation.cfm?doid=1118693.1118704&gt;.</w:t>
      </w:r>
    </w:p>
    <w:p w14:paraId="4E052CB5" w14:textId="77777777" w:rsidR="005D7CB9" w:rsidRDefault="005D7CB9" w:rsidP="005D7CB9">
      <w:pPr>
        <w:jc w:val="both"/>
      </w:pPr>
    </w:p>
    <w:p w14:paraId="3790F1B3" w14:textId="77777777" w:rsidR="005D7CB9" w:rsidRDefault="005D7CB9" w:rsidP="005D7CB9">
      <w:pPr>
        <w:jc w:val="both"/>
      </w:pPr>
      <w:r>
        <w:t xml:space="preserve">PATIL, T. R. Performance Analysis of Naive Bayes and J48 Classification Algorithm for Data Classification. International Journal </w:t>
      </w:r>
      <w:proofErr w:type="gramStart"/>
      <w:r>
        <w:t>Of</w:t>
      </w:r>
      <w:proofErr w:type="gramEnd"/>
      <w:r>
        <w:t xml:space="preserve"> Computer Science And Applications, ISSN: 0974-1011, v. 6, n. 2, p. 256–261, 2013. </w:t>
      </w:r>
    </w:p>
    <w:p w14:paraId="4E95209D" w14:textId="77777777" w:rsidR="005D7CB9" w:rsidRDefault="005D7CB9" w:rsidP="005D7CB9">
      <w:pPr>
        <w:jc w:val="both"/>
      </w:pPr>
    </w:p>
    <w:p w14:paraId="4A1116E7" w14:textId="77777777" w:rsidR="005D7CB9" w:rsidRDefault="005D7CB9" w:rsidP="005D7CB9">
      <w:pPr>
        <w:jc w:val="both"/>
      </w:pPr>
      <w:r>
        <w:t>PATRA, B. G.; DAS, D.; BANDYOPADHYAY, S. Mood Classification of Hindi Songs based on Lyrics12th International Conference on Natural Language Processing, 2015.</w:t>
      </w:r>
    </w:p>
    <w:p w14:paraId="0CA87D07" w14:textId="77777777" w:rsidR="005D7CB9" w:rsidRDefault="005D7CB9" w:rsidP="005D7CB9">
      <w:pPr>
        <w:jc w:val="both"/>
      </w:pPr>
    </w:p>
    <w:p w14:paraId="36D1389B" w14:textId="77777777" w:rsidR="005D7CB9" w:rsidRDefault="005D7CB9" w:rsidP="005D7CB9">
      <w:pPr>
        <w:jc w:val="both"/>
      </w:pPr>
      <w:r>
        <w:t>PLATT, John C. Sequential Minimal Optimization: A Fast Algorithm for Training Support Vector Machines. Technical Report MSR-TR-98-14, v. 73, n. 3, p. 356–358, 1998.</w:t>
      </w:r>
    </w:p>
    <w:p w14:paraId="13755B97" w14:textId="77777777" w:rsidR="005D7CB9" w:rsidRDefault="005D7CB9" w:rsidP="005D7CB9">
      <w:pPr>
        <w:jc w:val="both"/>
      </w:pPr>
      <w:r>
        <w:t xml:space="preserve">PORTER, M. Snowball: A language for stemming algorithms. Snowball, p. 1–15, 2001. </w:t>
      </w:r>
      <w:proofErr w:type="spellStart"/>
      <w:r>
        <w:t>Disponível</w:t>
      </w:r>
      <w:proofErr w:type="spellEnd"/>
      <w:r>
        <w:t xml:space="preserve"> </w:t>
      </w:r>
      <w:proofErr w:type="spellStart"/>
      <w:r>
        <w:t>em</w:t>
      </w:r>
      <w:proofErr w:type="spellEnd"/>
      <w:r>
        <w:t>: &lt;http://snowball.tartarus.org/texts/introduction.html&gt;.</w:t>
      </w:r>
    </w:p>
    <w:p w14:paraId="18477C0F" w14:textId="77777777" w:rsidR="005D7CB9" w:rsidRDefault="005D7CB9" w:rsidP="005D7CB9">
      <w:pPr>
        <w:jc w:val="both"/>
      </w:pPr>
    </w:p>
    <w:p w14:paraId="096F1AE0" w14:textId="77777777" w:rsidR="005D7CB9" w:rsidRDefault="005D7CB9" w:rsidP="005D7CB9">
      <w:pPr>
        <w:jc w:val="both"/>
      </w:pPr>
      <w:r>
        <w:t xml:space="preserve">PRÓ-MÚSICA BRASIL. Mercado </w:t>
      </w:r>
      <w:proofErr w:type="spellStart"/>
      <w:r>
        <w:t>Fonográfico</w:t>
      </w:r>
      <w:proofErr w:type="spellEnd"/>
      <w:r>
        <w:t xml:space="preserve"> Mundial e </w:t>
      </w:r>
      <w:proofErr w:type="spellStart"/>
      <w:r>
        <w:t>Brasileiro</w:t>
      </w:r>
      <w:proofErr w:type="spellEnd"/>
      <w:r>
        <w:t xml:space="preserve"> </w:t>
      </w:r>
      <w:proofErr w:type="spellStart"/>
      <w:r>
        <w:t>em</w:t>
      </w:r>
      <w:proofErr w:type="spellEnd"/>
      <w:r>
        <w:t xml:space="preserve"> 2016. p. 14, 2017. </w:t>
      </w:r>
      <w:proofErr w:type="spellStart"/>
      <w:r>
        <w:t>Disponível</w:t>
      </w:r>
      <w:proofErr w:type="spellEnd"/>
      <w:r>
        <w:t xml:space="preserve"> </w:t>
      </w:r>
      <w:proofErr w:type="spellStart"/>
      <w:r>
        <w:t>em</w:t>
      </w:r>
      <w:proofErr w:type="spellEnd"/>
      <w:r>
        <w:t xml:space="preserve">: &lt;http://www.pro-musicabr.org.br/wp-content/uploads/2017/05/Mercado-de-Música-Global-e-Brasileiro-em-2016-FINAL.pdf&gt;. </w:t>
      </w:r>
      <w:proofErr w:type="spellStart"/>
      <w:r>
        <w:t>Acesso</w:t>
      </w:r>
      <w:proofErr w:type="spellEnd"/>
      <w:r>
        <w:t xml:space="preserve"> </w:t>
      </w:r>
      <w:proofErr w:type="spellStart"/>
      <w:r>
        <w:t>em</w:t>
      </w:r>
      <w:proofErr w:type="spellEnd"/>
      <w:r>
        <w:t xml:space="preserve">: 01 de </w:t>
      </w:r>
      <w:proofErr w:type="spellStart"/>
      <w:r>
        <w:t>abril</w:t>
      </w:r>
      <w:proofErr w:type="spellEnd"/>
      <w:r>
        <w:t xml:space="preserve"> de 2018.</w:t>
      </w:r>
    </w:p>
    <w:p w14:paraId="0666CB89" w14:textId="77777777" w:rsidR="005D7CB9" w:rsidRDefault="005D7CB9" w:rsidP="005D7CB9">
      <w:pPr>
        <w:jc w:val="both"/>
      </w:pPr>
    </w:p>
    <w:p w14:paraId="309AF72D" w14:textId="77777777" w:rsidR="005D7CB9" w:rsidRDefault="005D7CB9" w:rsidP="005D7CB9">
      <w:pPr>
        <w:jc w:val="both"/>
      </w:pPr>
      <w:r>
        <w:t>RUSSELL, J. A. A circumplex model of affect. Journal of Personality and Social Psychology, v. 39, n. 6, p. 1161–1178, 1980.</w:t>
      </w:r>
    </w:p>
    <w:p w14:paraId="440939DC" w14:textId="77777777" w:rsidR="005D7CB9" w:rsidRDefault="005D7CB9" w:rsidP="005D7CB9">
      <w:pPr>
        <w:jc w:val="both"/>
      </w:pPr>
    </w:p>
    <w:p w14:paraId="30FD95D3" w14:textId="77777777" w:rsidR="005D7CB9" w:rsidRDefault="005D7CB9" w:rsidP="005D7CB9">
      <w:pPr>
        <w:jc w:val="both"/>
      </w:pPr>
      <w:r>
        <w:t xml:space="preserve">SCHERER, CLEUDET DE ASSIS; DOMINGUES, A. Música e </w:t>
      </w:r>
      <w:proofErr w:type="spellStart"/>
      <w:r>
        <w:t>desenvolvimento</w:t>
      </w:r>
      <w:proofErr w:type="spellEnd"/>
      <w:r>
        <w:t xml:space="preserve"> </w:t>
      </w:r>
      <w:proofErr w:type="spellStart"/>
      <w:r>
        <w:t>infantil</w:t>
      </w:r>
      <w:proofErr w:type="spellEnd"/>
      <w:r>
        <w:t xml:space="preserve">: </w:t>
      </w:r>
      <w:proofErr w:type="spellStart"/>
      <w:r>
        <w:t>reflexões</w:t>
      </w:r>
      <w:proofErr w:type="spellEnd"/>
      <w:r>
        <w:t xml:space="preserve"> </w:t>
      </w:r>
      <w:proofErr w:type="spellStart"/>
      <w:r>
        <w:t>sobre</w:t>
      </w:r>
      <w:proofErr w:type="spellEnd"/>
      <w:r>
        <w:t xml:space="preserve"> a </w:t>
      </w:r>
      <w:proofErr w:type="spellStart"/>
      <w:r>
        <w:t>formação</w:t>
      </w:r>
      <w:proofErr w:type="spellEnd"/>
      <w:r>
        <w:t xml:space="preserve"> do professor. IX ANPED SUL - </w:t>
      </w:r>
      <w:proofErr w:type="spellStart"/>
      <w:r>
        <w:t>Seminário</w:t>
      </w:r>
      <w:proofErr w:type="spellEnd"/>
      <w:r>
        <w:t xml:space="preserve"> de </w:t>
      </w:r>
      <w:proofErr w:type="spellStart"/>
      <w:r>
        <w:t>Pesquisa</w:t>
      </w:r>
      <w:proofErr w:type="spellEnd"/>
      <w:r>
        <w:t xml:space="preserve"> </w:t>
      </w:r>
      <w:proofErr w:type="spellStart"/>
      <w:r>
        <w:t>em</w:t>
      </w:r>
      <w:proofErr w:type="spellEnd"/>
      <w:r>
        <w:t xml:space="preserve"> </w:t>
      </w:r>
      <w:proofErr w:type="spellStart"/>
      <w:r>
        <w:t>Educação</w:t>
      </w:r>
      <w:proofErr w:type="spellEnd"/>
      <w:r>
        <w:t xml:space="preserve"> da </w:t>
      </w:r>
      <w:proofErr w:type="spellStart"/>
      <w:r>
        <w:t>Região</w:t>
      </w:r>
      <w:proofErr w:type="spellEnd"/>
      <w:r>
        <w:t xml:space="preserve"> Sul, p. 15, 2012.</w:t>
      </w:r>
    </w:p>
    <w:p w14:paraId="0B697E85" w14:textId="77777777" w:rsidR="005D7CB9" w:rsidRDefault="005D7CB9" w:rsidP="005D7CB9">
      <w:pPr>
        <w:jc w:val="both"/>
      </w:pPr>
    </w:p>
    <w:p w14:paraId="69277700" w14:textId="77777777" w:rsidR="005D7CB9" w:rsidRDefault="005D7CB9" w:rsidP="005D7CB9">
      <w:pPr>
        <w:jc w:val="both"/>
      </w:pPr>
      <w:r>
        <w:t xml:space="preserve">SOUCY, P.; MINEAU, G. W. A simple KNN algorithm for text categorization. Proceedings 2001 IEEE International Conference on Data Mining, p. 647–648, 2001. </w:t>
      </w:r>
      <w:proofErr w:type="spellStart"/>
      <w:r>
        <w:t>Disponível</w:t>
      </w:r>
      <w:proofErr w:type="spellEnd"/>
      <w:r>
        <w:t xml:space="preserve"> </w:t>
      </w:r>
      <w:proofErr w:type="spellStart"/>
      <w:r>
        <w:t>em</w:t>
      </w:r>
      <w:proofErr w:type="spellEnd"/>
      <w:r>
        <w:t>: &lt;http://ieeexplore.ieee.org/document/989592/&gt;.</w:t>
      </w:r>
    </w:p>
    <w:p w14:paraId="2A0D2E2B" w14:textId="77777777" w:rsidR="005D7CB9" w:rsidRDefault="005D7CB9" w:rsidP="005D7CB9">
      <w:pPr>
        <w:jc w:val="both"/>
      </w:pPr>
    </w:p>
    <w:p w14:paraId="56B0E210" w14:textId="77777777" w:rsidR="005D7CB9" w:rsidRDefault="005D7CB9" w:rsidP="005D7CB9">
      <w:pPr>
        <w:jc w:val="both"/>
      </w:pPr>
      <w:r>
        <w:t xml:space="preserve">VAGALUME. </w:t>
      </w:r>
      <w:proofErr w:type="spellStart"/>
      <w:r>
        <w:t>Documentação</w:t>
      </w:r>
      <w:proofErr w:type="spellEnd"/>
      <w:r>
        <w:t xml:space="preserve">: </w:t>
      </w:r>
      <w:proofErr w:type="spellStart"/>
      <w:r>
        <w:t>Letras</w:t>
      </w:r>
      <w:proofErr w:type="spellEnd"/>
      <w:r>
        <w:t xml:space="preserve"> de </w:t>
      </w:r>
      <w:proofErr w:type="spellStart"/>
      <w:r>
        <w:t>Músicas</w:t>
      </w:r>
      <w:proofErr w:type="spellEnd"/>
      <w:r>
        <w:t xml:space="preserve">, </w:t>
      </w:r>
      <w:proofErr w:type="spellStart"/>
      <w:r>
        <w:t>Disponível</w:t>
      </w:r>
      <w:proofErr w:type="spellEnd"/>
      <w:r>
        <w:t xml:space="preserve"> </w:t>
      </w:r>
      <w:proofErr w:type="spellStart"/>
      <w:r>
        <w:t>em</w:t>
      </w:r>
      <w:proofErr w:type="spellEnd"/>
      <w:r>
        <w:t xml:space="preserve">: api.vagalume.com.br </w:t>
      </w:r>
      <w:proofErr w:type="spellStart"/>
      <w:r>
        <w:t>Acesso</w:t>
      </w:r>
      <w:proofErr w:type="spellEnd"/>
      <w:r>
        <w:t xml:space="preserve"> </w:t>
      </w:r>
      <w:proofErr w:type="spellStart"/>
      <w:r>
        <w:t>em</w:t>
      </w:r>
      <w:proofErr w:type="spellEnd"/>
      <w:r>
        <w:t xml:space="preserve">: 07 de </w:t>
      </w:r>
      <w:proofErr w:type="spellStart"/>
      <w:r>
        <w:t>outubro</w:t>
      </w:r>
      <w:proofErr w:type="spellEnd"/>
      <w:r>
        <w:t xml:space="preserve"> de 2018.</w:t>
      </w:r>
    </w:p>
    <w:p w14:paraId="5ADD73BA" w14:textId="77777777" w:rsidR="005D7CB9" w:rsidRDefault="005D7CB9" w:rsidP="005D7CB9">
      <w:pPr>
        <w:jc w:val="both"/>
      </w:pPr>
    </w:p>
    <w:p w14:paraId="7CAD8055" w14:textId="77777777" w:rsidR="005D7CB9" w:rsidRDefault="005D7CB9" w:rsidP="005D7CB9">
      <w:pPr>
        <w:jc w:val="both"/>
      </w:pPr>
      <w:r>
        <w:t>VIGNOLI, F. Digital music interaction concepts: A user study. Proceedings of the International Society for Music Information Retrieval Conference (ISMIR’04), n. April, p. 415–420, 2004.</w:t>
      </w:r>
    </w:p>
    <w:p w14:paraId="27212DF3" w14:textId="77777777" w:rsidR="005D7CB9" w:rsidRDefault="005D7CB9" w:rsidP="005D7CB9">
      <w:pPr>
        <w:jc w:val="both"/>
      </w:pPr>
    </w:p>
    <w:p w14:paraId="3EEC7A80" w14:textId="77777777" w:rsidR="005D7CB9" w:rsidRDefault="005D7CB9" w:rsidP="005D7CB9">
      <w:pPr>
        <w:jc w:val="both"/>
      </w:pPr>
      <w:r>
        <w:t>WAGSTAF, K.; CARDIE, C.; ROGERS, S.; SCHROEDL, S. Constrained K-means Clustering with Background Knowledge. Eighteenth International Conference on Machine Learning, p. 577–584, 2001.</w:t>
      </w:r>
    </w:p>
    <w:p w14:paraId="11245552" w14:textId="77777777" w:rsidR="005D7CB9" w:rsidRDefault="005D7CB9" w:rsidP="005D7CB9">
      <w:pPr>
        <w:jc w:val="both"/>
      </w:pPr>
    </w:p>
    <w:p w14:paraId="39E9F5F1" w14:textId="77777777" w:rsidR="005D7CB9" w:rsidRDefault="005D7CB9" w:rsidP="005D7CB9">
      <w:pPr>
        <w:jc w:val="both"/>
      </w:pPr>
      <w:r>
        <w:t>WILBUR, W. J.; SIROTKIN, K. The automatic identification of stop words. Journal of Information Science, v. 18, n. 1, p. 45–55, 1992.</w:t>
      </w:r>
    </w:p>
    <w:p w14:paraId="5F8CFF82" w14:textId="77777777" w:rsidR="005D7CB9" w:rsidRDefault="005D7CB9" w:rsidP="005D7CB9">
      <w:pPr>
        <w:jc w:val="both"/>
      </w:pPr>
    </w:p>
    <w:p w14:paraId="3F32F9B7" w14:textId="77777777" w:rsidR="005D7CB9" w:rsidRDefault="005D7CB9" w:rsidP="005D7CB9">
      <w:pPr>
        <w:jc w:val="both"/>
      </w:pPr>
      <w:r>
        <w:t xml:space="preserve">XIONG, Yu; SU, Feng; WANG, </w:t>
      </w:r>
      <w:proofErr w:type="spellStart"/>
      <w:r>
        <w:t>Qianqian</w:t>
      </w:r>
      <w:proofErr w:type="spellEnd"/>
      <w:r>
        <w:t xml:space="preserve">. CONFERENCE, I. I. AUTOMATIC MUSIC MOOD CLASSIFICATION BY LEARNING CROSS-MEDIA RELEVANCE BETWEEN </w:t>
      </w:r>
      <w:r>
        <w:lastRenderedPageBreak/>
        <w:t>AUDIO AND LYRICS State Key Laboratory for Novel Software Technology Nanjing University, Nanjing 210023, China. n. July, p. 961–966, 2017.</w:t>
      </w:r>
    </w:p>
    <w:p w14:paraId="21A2B301" w14:textId="77777777" w:rsidR="005D7CB9" w:rsidRDefault="005D7CB9" w:rsidP="005D7CB9">
      <w:pPr>
        <w:jc w:val="both"/>
      </w:pPr>
    </w:p>
    <w:p w14:paraId="79B9F8D0" w14:textId="42077D79" w:rsidR="005D7CB9" w:rsidRDefault="005D7CB9" w:rsidP="005D7CB9">
      <w:pPr>
        <w:jc w:val="both"/>
      </w:pPr>
      <w:r>
        <w:t xml:space="preserve">YANG, K.-C.; HUANG, C.-H.; YANG, C.; LIN, Y.-S. A Study on Music Mood Detection in Online Digital Music Database. PACIS 2017 Proceedings, 2017. </w:t>
      </w:r>
      <w:proofErr w:type="spellStart"/>
      <w:r>
        <w:t>Disponível</w:t>
      </w:r>
      <w:proofErr w:type="spellEnd"/>
      <w:r>
        <w:t xml:space="preserve"> </w:t>
      </w:r>
      <w:proofErr w:type="spellStart"/>
      <w:r>
        <w:t>em</w:t>
      </w:r>
      <w:proofErr w:type="spellEnd"/>
      <w:r>
        <w:t>: &lt;http://aisel.aisnet.org/pacis2017/144&gt;.</w:t>
      </w:r>
    </w:p>
    <w:p w14:paraId="346565D9" w14:textId="77777777" w:rsidR="005D7CB9" w:rsidRDefault="005D7CB9" w:rsidP="005D7CB9">
      <w:pPr>
        <w:jc w:val="both"/>
      </w:pPr>
    </w:p>
    <w:p w14:paraId="6E8B4064" w14:textId="77777777" w:rsidR="005D7CB9" w:rsidRDefault="005D7CB9" w:rsidP="005D7CB9">
      <w:pPr>
        <w:jc w:val="both"/>
      </w:pPr>
      <w:r>
        <w:t xml:space="preserve">YING T. C; DORAISAMY </w:t>
      </w:r>
      <w:proofErr w:type="spellStart"/>
      <w:r>
        <w:t>Shyamala</w:t>
      </w:r>
      <w:proofErr w:type="spellEnd"/>
      <w:r>
        <w:t xml:space="preserve">; ABDULLA N. L. Lyrics-Based Genre Classification Using Variant </w:t>
      </w:r>
      <w:proofErr w:type="spellStart"/>
      <w:r>
        <w:t>tf-idfWeighting</w:t>
      </w:r>
      <w:proofErr w:type="spellEnd"/>
      <w:r>
        <w:t xml:space="preserve"> Schemes. Journal of Applied Sciences. [S.L], 2015. </w:t>
      </w:r>
      <w:proofErr w:type="spellStart"/>
      <w:r>
        <w:t>Disponível</w:t>
      </w:r>
      <w:proofErr w:type="spellEnd"/>
      <w:r>
        <w:t xml:space="preserve"> </w:t>
      </w:r>
      <w:proofErr w:type="spellStart"/>
      <w:r>
        <w:t>em</w:t>
      </w:r>
      <w:proofErr w:type="spellEnd"/>
      <w:r>
        <w:t xml:space="preserve">: &lt;https://scialert.net/abstract/?doi=jas.2015.289.294 &gt;. </w:t>
      </w:r>
      <w:proofErr w:type="spellStart"/>
      <w:r>
        <w:t>Acesso</w:t>
      </w:r>
      <w:proofErr w:type="spellEnd"/>
      <w:r>
        <w:t xml:space="preserve"> </w:t>
      </w:r>
      <w:proofErr w:type="spellStart"/>
      <w:r>
        <w:t>em</w:t>
      </w:r>
      <w:proofErr w:type="spellEnd"/>
      <w:r>
        <w:t xml:space="preserve">: 01 de </w:t>
      </w:r>
      <w:proofErr w:type="spellStart"/>
      <w:r>
        <w:t>abril</w:t>
      </w:r>
      <w:proofErr w:type="spellEnd"/>
      <w:r>
        <w:t xml:space="preserve"> de 2018.</w:t>
      </w:r>
    </w:p>
    <w:p w14:paraId="6F322DD8" w14:textId="77777777" w:rsidR="005D7CB9" w:rsidRDefault="005D7CB9" w:rsidP="005D7CB9">
      <w:pPr>
        <w:jc w:val="both"/>
      </w:pPr>
    </w:p>
    <w:p w14:paraId="73159880" w14:textId="77777777" w:rsidR="005D7CB9" w:rsidRDefault="005D7CB9" w:rsidP="005D7CB9">
      <w:pPr>
        <w:jc w:val="both"/>
      </w:pPr>
      <w:r>
        <w:t xml:space="preserve">YONG, Z.; YOUWEN, L.; SHIXIONG, X. An Improved KNN Text Classification Algorithm Based on Clustering. Journal of Computers, v. 4, n. 3, p. 230–237, 2009. </w:t>
      </w:r>
      <w:proofErr w:type="spellStart"/>
      <w:r>
        <w:t>Disponível</w:t>
      </w:r>
      <w:proofErr w:type="spellEnd"/>
      <w:r>
        <w:t xml:space="preserve"> </w:t>
      </w:r>
      <w:proofErr w:type="spellStart"/>
      <w:r>
        <w:t>em</w:t>
      </w:r>
      <w:proofErr w:type="spellEnd"/>
      <w:r>
        <w:t>: &lt;http://academypublisher.com/ojs/index.php/jcp/article/view/669&gt;.</w:t>
      </w:r>
    </w:p>
    <w:p w14:paraId="11D192AC" w14:textId="77777777" w:rsidR="00210B80" w:rsidRPr="00501E46" w:rsidRDefault="00210B80" w:rsidP="004C47FA">
      <w:pPr>
        <w:jc w:val="both"/>
        <w:rPr>
          <w:iCs/>
        </w:rPr>
      </w:pPr>
    </w:p>
    <w:sectPr w:rsidR="00210B80" w:rsidRPr="00501E46" w:rsidSect="00A5403F">
      <w:headerReference w:type="even" r:id="rId33"/>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7F281" w14:textId="77777777" w:rsidR="007528BB" w:rsidRDefault="007528BB">
      <w:r>
        <w:separator/>
      </w:r>
    </w:p>
    <w:p w14:paraId="675F20F2" w14:textId="77777777" w:rsidR="007528BB" w:rsidRDefault="007528BB"/>
    <w:p w14:paraId="477FC073" w14:textId="77777777" w:rsidR="007528BB" w:rsidRDefault="007528BB"/>
    <w:p w14:paraId="0B06E222" w14:textId="77777777" w:rsidR="007528BB" w:rsidRDefault="007528BB"/>
    <w:p w14:paraId="221DEA7A" w14:textId="77777777" w:rsidR="007528BB" w:rsidRDefault="007528BB"/>
    <w:p w14:paraId="70B8FFAB" w14:textId="77777777" w:rsidR="007528BB" w:rsidRDefault="007528BB"/>
    <w:p w14:paraId="0435298D" w14:textId="77777777" w:rsidR="007528BB" w:rsidRDefault="007528BB"/>
    <w:p w14:paraId="0687C564" w14:textId="77777777" w:rsidR="007528BB" w:rsidRDefault="007528BB"/>
    <w:p w14:paraId="21AC4587" w14:textId="77777777" w:rsidR="007528BB" w:rsidRDefault="007528BB"/>
    <w:p w14:paraId="68F4085C" w14:textId="77777777" w:rsidR="007528BB" w:rsidRDefault="007528BB"/>
    <w:p w14:paraId="74F193BA" w14:textId="77777777" w:rsidR="007528BB" w:rsidRDefault="007528BB"/>
    <w:p w14:paraId="72BD2C65" w14:textId="77777777" w:rsidR="007528BB" w:rsidRDefault="007528BB" w:rsidP="00770BEF"/>
    <w:p w14:paraId="5E5D1933" w14:textId="77777777" w:rsidR="007528BB" w:rsidRDefault="007528BB"/>
    <w:p w14:paraId="349C92C5" w14:textId="77777777" w:rsidR="007528BB" w:rsidRDefault="007528BB" w:rsidP="000266EA"/>
    <w:p w14:paraId="75B74FDA" w14:textId="77777777" w:rsidR="007528BB" w:rsidRDefault="007528BB" w:rsidP="00066E28"/>
    <w:p w14:paraId="147F588E" w14:textId="77777777" w:rsidR="007528BB" w:rsidRDefault="007528BB"/>
    <w:p w14:paraId="74750AE3" w14:textId="77777777" w:rsidR="007528BB" w:rsidRDefault="007528BB" w:rsidP="00343B3A"/>
    <w:p w14:paraId="492F955C" w14:textId="77777777" w:rsidR="007528BB" w:rsidRDefault="007528BB" w:rsidP="004C3BB6"/>
    <w:p w14:paraId="4181BDAB" w14:textId="77777777" w:rsidR="007528BB" w:rsidRDefault="007528BB" w:rsidP="004C3BB6"/>
    <w:p w14:paraId="29561B65" w14:textId="77777777" w:rsidR="007528BB" w:rsidRDefault="007528BB" w:rsidP="004C3BB6"/>
    <w:p w14:paraId="6765B619" w14:textId="77777777" w:rsidR="007528BB" w:rsidRDefault="007528BB" w:rsidP="009D7AE6"/>
    <w:p w14:paraId="4407D711" w14:textId="77777777" w:rsidR="007528BB" w:rsidRDefault="007528BB" w:rsidP="009D7AE6"/>
    <w:p w14:paraId="7BD275EC" w14:textId="77777777" w:rsidR="007528BB" w:rsidRDefault="007528BB" w:rsidP="00F81B16"/>
    <w:p w14:paraId="5402DB44" w14:textId="77777777" w:rsidR="007528BB" w:rsidRDefault="007528BB" w:rsidP="00F81B16"/>
    <w:p w14:paraId="0CA2955A" w14:textId="77777777" w:rsidR="007528BB" w:rsidRDefault="007528BB" w:rsidP="00F81B16"/>
    <w:p w14:paraId="54484269" w14:textId="77777777" w:rsidR="007528BB" w:rsidRDefault="007528BB" w:rsidP="00F81B16"/>
    <w:p w14:paraId="73289021" w14:textId="77777777" w:rsidR="007528BB" w:rsidRDefault="007528BB" w:rsidP="00F81B16"/>
    <w:p w14:paraId="762E47F5" w14:textId="77777777" w:rsidR="007528BB" w:rsidRDefault="007528BB" w:rsidP="00F81B16"/>
    <w:p w14:paraId="688B7983" w14:textId="77777777" w:rsidR="007528BB" w:rsidRDefault="007528BB" w:rsidP="00F81B16"/>
    <w:p w14:paraId="49C18C01" w14:textId="77777777" w:rsidR="007528BB" w:rsidRDefault="007528BB" w:rsidP="00F81B16"/>
    <w:p w14:paraId="2124CE0B" w14:textId="77777777" w:rsidR="007528BB" w:rsidRDefault="007528BB" w:rsidP="00F81B16"/>
    <w:p w14:paraId="1C014102" w14:textId="77777777" w:rsidR="007528BB" w:rsidRDefault="007528BB" w:rsidP="00F81B16"/>
    <w:p w14:paraId="7727A85D" w14:textId="77777777" w:rsidR="007528BB" w:rsidRDefault="007528BB" w:rsidP="00F81B16"/>
    <w:p w14:paraId="4772F24B" w14:textId="77777777" w:rsidR="007528BB" w:rsidRDefault="007528BB" w:rsidP="00E850AD"/>
    <w:p w14:paraId="1FC6007D" w14:textId="77777777" w:rsidR="007528BB" w:rsidRDefault="007528BB" w:rsidP="00E850AD"/>
    <w:p w14:paraId="0A0D7BB4" w14:textId="77777777" w:rsidR="007528BB" w:rsidRDefault="007528BB" w:rsidP="00DF48BF"/>
    <w:p w14:paraId="424F5606" w14:textId="77777777" w:rsidR="007528BB" w:rsidRDefault="007528BB"/>
    <w:p w14:paraId="78A3EF68" w14:textId="77777777" w:rsidR="007528BB" w:rsidRDefault="007528BB" w:rsidP="00863A82"/>
    <w:p w14:paraId="442450B5" w14:textId="77777777" w:rsidR="007528BB" w:rsidRDefault="007528BB" w:rsidP="00863A82"/>
    <w:p w14:paraId="40390732" w14:textId="77777777" w:rsidR="007528BB" w:rsidRDefault="007528BB" w:rsidP="008033F3"/>
    <w:p w14:paraId="66D5E207" w14:textId="77777777" w:rsidR="007528BB" w:rsidRDefault="007528BB" w:rsidP="008033F3"/>
    <w:p w14:paraId="364D10B8" w14:textId="77777777" w:rsidR="007528BB" w:rsidRDefault="007528BB" w:rsidP="008033F3"/>
    <w:p w14:paraId="45872515" w14:textId="77777777" w:rsidR="007528BB" w:rsidRDefault="007528BB" w:rsidP="008033F3"/>
    <w:p w14:paraId="6CA65FFB" w14:textId="77777777" w:rsidR="007528BB" w:rsidRDefault="007528BB" w:rsidP="008033F3"/>
    <w:p w14:paraId="45BD19B8" w14:textId="77777777" w:rsidR="007528BB" w:rsidRDefault="007528BB" w:rsidP="00352F6A"/>
    <w:p w14:paraId="0290734D" w14:textId="77777777" w:rsidR="007528BB" w:rsidRDefault="007528BB" w:rsidP="00352F6A"/>
    <w:p w14:paraId="7AA40113" w14:textId="77777777" w:rsidR="007528BB" w:rsidRDefault="007528BB" w:rsidP="00B25640"/>
    <w:p w14:paraId="00CA2746" w14:textId="77777777" w:rsidR="007528BB" w:rsidRDefault="007528BB"/>
    <w:p w14:paraId="66516C17" w14:textId="77777777" w:rsidR="007528BB" w:rsidRDefault="007528BB" w:rsidP="000E27E7"/>
    <w:p w14:paraId="5CAC8905" w14:textId="77777777" w:rsidR="007528BB" w:rsidRDefault="007528BB"/>
    <w:p w14:paraId="621161E0" w14:textId="77777777" w:rsidR="007528BB" w:rsidRDefault="007528BB"/>
    <w:p w14:paraId="4FE4BF24" w14:textId="77777777" w:rsidR="007528BB" w:rsidRDefault="007528BB" w:rsidP="0039127E"/>
    <w:p w14:paraId="1585B015" w14:textId="77777777" w:rsidR="007528BB" w:rsidRDefault="007528BB" w:rsidP="00C62D89"/>
    <w:p w14:paraId="44C0CD9A" w14:textId="77777777" w:rsidR="007528BB" w:rsidRDefault="007528BB" w:rsidP="00C62D89"/>
    <w:p w14:paraId="339C5AB9" w14:textId="77777777" w:rsidR="007528BB" w:rsidRDefault="007528BB"/>
    <w:p w14:paraId="10513384" w14:textId="77777777" w:rsidR="007528BB" w:rsidRDefault="007528BB" w:rsidP="0021005A"/>
    <w:p w14:paraId="16320D4C" w14:textId="77777777" w:rsidR="007528BB" w:rsidRDefault="007528BB" w:rsidP="0021005A"/>
    <w:p w14:paraId="1934D4E2" w14:textId="77777777" w:rsidR="007528BB" w:rsidRDefault="007528BB"/>
    <w:p w14:paraId="1AD7A564" w14:textId="77777777" w:rsidR="007528BB" w:rsidRDefault="007528BB"/>
    <w:p w14:paraId="5DF0A526" w14:textId="77777777" w:rsidR="007528BB" w:rsidRDefault="007528BB" w:rsidP="004A7D99"/>
    <w:p w14:paraId="73FC8901" w14:textId="77777777" w:rsidR="007528BB" w:rsidRDefault="007528BB" w:rsidP="004A7D99"/>
    <w:p w14:paraId="3A20E246" w14:textId="77777777" w:rsidR="007528BB" w:rsidRDefault="007528BB" w:rsidP="004C6A2C"/>
    <w:p w14:paraId="1A957B76" w14:textId="77777777" w:rsidR="007528BB" w:rsidRDefault="007528BB" w:rsidP="004C6A2C"/>
    <w:p w14:paraId="73AE2426" w14:textId="77777777" w:rsidR="007528BB" w:rsidRDefault="007528BB" w:rsidP="004C6A2C"/>
    <w:p w14:paraId="7AADAE2D" w14:textId="77777777" w:rsidR="007528BB" w:rsidRDefault="007528BB" w:rsidP="004C6A2C"/>
    <w:p w14:paraId="73FFF599" w14:textId="77777777" w:rsidR="007528BB" w:rsidRDefault="007528BB" w:rsidP="004C6A2C"/>
    <w:p w14:paraId="3D7DD529" w14:textId="77777777" w:rsidR="007528BB" w:rsidRDefault="007528BB" w:rsidP="00871087"/>
    <w:p w14:paraId="1F675300" w14:textId="77777777" w:rsidR="007528BB" w:rsidRDefault="007528BB" w:rsidP="00871087"/>
    <w:p w14:paraId="59E7D6F4" w14:textId="77777777" w:rsidR="007528BB" w:rsidRDefault="007528BB" w:rsidP="00871087"/>
    <w:p w14:paraId="2E2E3212" w14:textId="77777777" w:rsidR="007528BB" w:rsidRDefault="007528BB" w:rsidP="00B41B5F"/>
    <w:p w14:paraId="3D43B7CD" w14:textId="77777777" w:rsidR="007528BB" w:rsidRDefault="007528BB" w:rsidP="00B41B5F"/>
    <w:p w14:paraId="69EF1673" w14:textId="77777777" w:rsidR="007528BB" w:rsidRDefault="007528BB" w:rsidP="00B41B5F"/>
    <w:p w14:paraId="143D37F6" w14:textId="77777777" w:rsidR="007528BB" w:rsidRDefault="007528BB" w:rsidP="00B41B5F"/>
    <w:p w14:paraId="0B98875A" w14:textId="77777777" w:rsidR="007528BB" w:rsidRDefault="007528BB"/>
    <w:p w14:paraId="758D36E6" w14:textId="77777777" w:rsidR="007528BB" w:rsidRDefault="007528BB"/>
    <w:p w14:paraId="45800007" w14:textId="77777777" w:rsidR="007528BB" w:rsidRDefault="007528BB" w:rsidP="00A85E73"/>
    <w:p w14:paraId="5A8DEABA" w14:textId="77777777" w:rsidR="007528BB" w:rsidRDefault="007528BB" w:rsidP="00A85E73"/>
    <w:p w14:paraId="1172C7C7" w14:textId="77777777" w:rsidR="007528BB" w:rsidRDefault="007528BB" w:rsidP="00A85E73"/>
    <w:p w14:paraId="7B66C779" w14:textId="77777777" w:rsidR="007528BB" w:rsidRDefault="007528BB"/>
    <w:p w14:paraId="30FF7747" w14:textId="77777777" w:rsidR="007528BB" w:rsidRDefault="007528BB" w:rsidP="001C4A42"/>
    <w:p w14:paraId="538F9E42" w14:textId="77777777" w:rsidR="007528BB" w:rsidRDefault="007528BB" w:rsidP="001C4A42"/>
    <w:p w14:paraId="47B71E0C" w14:textId="77777777" w:rsidR="007528BB" w:rsidRDefault="007528BB" w:rsidP="001C4A42"/>
    <w:p w14:paraId="5708848E" w14:textId="77777777" w:rsidR="007528BB" w:rsidRDefault="007528BB" w:rsidP="001C4A42"/>
    <w:p w14:paraId="7CD21F63" w14:textId="77777777" w:rsidR="007528BB" w:rsidRDefault="007528BB" w:rsidP="004029FB"/>
    <w:p w14:paraId="240B1712" w14:textId="77777777" w:rsidR="007528BB" w:rsidRDefault="007528BB" w:rsidP="00D6783D"/>
    <w:p w14:paraId="5880DBFD" w14:textId="77777777" w:rsidR="007528BB" w:rsidRDefault="007528BB"/>
    <w:p w14:paraId="62845991" w14:textId="77777777" w:rsidR="007528BB" w:rsidRDefault="007528BB"/>
    <w:p w14:paraId="0A6CF5A8" w14:textId="77777777" w:rsidR="007528BB" w:rsidRDefault="007528BB" w:rsidP="00E87061"/>
    <w:p w14:paraId="1118E9AD" w14:textId="77777777" w:rsidR="007528BB" w:rsidRDefault="007528BB" w:rsidP="00E87061"/>
    <w:p w14:paraId="03C95BCE" w14:textId="77777777" w:rsidR="007528BB" w:rsidRDefault="007528BB" w:rsidP="00E87061"/>
    <w:p w14:paraId="5ED3AC06" w14:textId="77777777" w:rsidR="007528BB" w:rsidRDefault="007528BB" w:rsidP="00E87061"/>
    <w:p w14:paraId="797B593D" w14:textId="77777777" w:rsidR="007528BB" w:rsidRDefault="007528BB" w:rsidP="00E87061"/>
    <w:p w14:paraId="0C1B6B0E" w14:textId="77777777" w:rsidR="007528BB" w:rsidRDefault="007528BB" w:rsidP="00E87061"/>
    <w:p w14:paraId="12E6AF29" w14:textId="77777777" w:rsidR="007528BB" w:rsidRDefault="007528BB" w:rsidP="00372452"/>
    <w:p w14:paraId="36DA7EC7" w14:textId="77777777" w:rsidR="007528BB" w:rsidRDefault="007528BB" w:rsidP="00372452"/>
    <w:p w14:paraId="773E6BAF" w14:textId="77777777" w:rsidR="007528BB" w:rsidRDefault="007528BB"/>
    <w:p w14:paraId="30B61F26" w14:textId="77777777" w:rsidR="007528BB" w:rsidRDefault="007528BB"/>
    <w:p w14:paraId="55D5B0F9" w14:textId="77777777" w:rsidR="007528BB" w:rsidRDefault="007528BB" w:rsidP="009C7BD0"/>
    <w:p w14:paraId="01F314D5" w14:textId="77777777" w:rsidR="007528BB" w:rsidRDefault="007528BB" w:rsidP="009C7BD0"/>
    <w:p w14:paraId="6572D0B8" w14:textId="77777777" w:rsidR="007528BB" w:rsidRDefault="007528BB" w:rsidP="009C7BD0"/>
    <w:p w14:paraId="00BE1C89" w14:textId="77777777" w:rsidR="007528BB" w:rsidRDefault="007528BB" w:rsidP="009C7BD0"/>
    <w:p w14:paraId="1859574A" w14:textId="77777777" w:rsidR="007528BB" w:rsidRDefault="007528BB" w:rsidP="009C7BD0"/>
    <w:p w14:paraId="3676691B" w14:textId="77777777" w:rsidR="007528BB" w:rsidRDefault="007528BB"/>
    <w:p w14:paraId="77AB1120" w14:textId="77777777" w:rsidR="007528BB" w:rsidRDefault="007528BB" w:rsidP="00FF7711"/>
    <w:p w14:paraId="78BCF8C0" w14:textId="77777777" w:rsidR="007528BB" w:rsidRDefault="007528BB"/>
    <w:p w14:paraId="049FCEF8" w14:textId="77777777" w:rsidR="007528BB" w:rsidRDefault="007528BB" w:rsidP="007824D3"/>
    <w:p w14:paraId="01D3C542" w14:textId="77777777" w:rsidR="007528BB" w:rsidRDefault="007528BB" w:rsidP="007824D3"/>
    <w:p w14:paraId="34431B31" w14:textId="77777777" w:rsidR="007528BB" w:rsidRDefault="007528BB" w:rsidP="0023243B"/>
    <w:p w14:paraId="0D76F2B5" w14:textId="77777777" w:rsidR="007528BB" w:rsidRDefault="007528BB" w:rsidP="003A2DDB"/>
    <w:p w14:paraId="2749D44F" w14:textId="77777777" w:rsidR="007528BB" w:rsidRDefault="007528BB" w:rsidP="007C1330"/>
    <w:p w14:paraId="5662AA46" w14:textId="77777777" w:rsidR="007528BB" w:rsidRDefault="007528BB" w:rsidP="007C1330"/>
    <w:p w14:paraId="222B1586" w14:textId="77777777" w:rsidR="007528BB" w:rsidRDefault="007528BB" w:rsidP="007C1330"/>
    <w:p w14:paraId="69E58434" w14:textId="77777777" w:rsidR="007528BB" w:rsidRDefault="007528BB" w:rsidP="007C1330"/>
    <w:p w14:paraId="250DA685" w14:textId="77777777" w:rsidR="007528BB" w:rsidRDefault="007528BB" w:rsidP="0018343C"/>
    <w:p w14:paraId="17B9F7D0" w14:textId="77777777" w:rsidR="007528BB" w:rsidRDefault="007528BB" w:rsidP="0018343C"/>
    <w:p w14:paraId="5464A294" w14:textId="77777777" w:rsidR="007528BB" w:rsidRDefault="007528BB" w:rsidP="0018343C"/>
    <w:p w14:paraId="33BDF490" w14:textId="77777777" w:rsidR="007528BB" w:rsidRDefault="007528BB" w:rsidP="00F43093"/>
    <w:p w14:paraId="195C0844" w14:textId="77777777" w:rsidR="007528BB" w:rsidRDefault="007528BB" w:rsidP="00F43093"/>
    <w:p w14:paraId="7AB5C4E8" w14:textId="77777777" w:rsidR="007528BB" w:rsidRDefault="007528BB"/>
    <w:p w14:paraId="2A4FFEEE" w14:textId="77777777" w:rsidR="007528BB" w:rsidRDefault="007528BB" w:rsidP="00EC6108"/>
    <w:p w14:paraId="59F3B3AC" w14:textId="77777777" w:rsidR="007528BB" w:rsidRDefault="007528BB" w:rsidP="00EC6108"/>
    <w:p w14:paraId="7540A4B3" w14:textId="77777777" w:rsidR="007528BB" w:rsidRDefault="007528BB" w:rsidP="00EC6108"/>
    <w:p w14:paraId="4BFB515A" w14:textId="77777777" w:rsidR="007528BB" w:rsidRDefault="007528BB" w:rsidP="00EC6108"/>
    <w:p w14:paraId="036CB9F3" w14:textId="77777777" w:rsidR="007528BB" w:rsidRDefault="007528BB" w:rsidP="00945B10"/>
    <w:p w14:paraId="7D2640FE" w14:textId="77777777" w:rsidR="007528BB" w:rsidRDefault="007528BB"/>
    <w:p w14:paraId="3F984670" w14:textId="77777777" w:rsidR="007528BB" w:rsidRDefault="007528BB" w:rsidP="00CE3868"/>
    <w:p w14:paraId="4FD2FB65" w14:textId="77777777" w:rsidR="007528BB" w:rsidRDefault="007528BB" w:rsidP="008D03FF"/>
    <w:p w14:paraId="6C03412F" w14:textId="77777777" w:rsidR="007528BB" w:rsidRDefault="007528BB" w:rsidP="008D03FF"/>
    <w:p w14:paraId="53E88CB4" w14:textId="77777777" w:rsidR="007528BB" w:rsidRDefault="007528BB" w:rsidP="008D03FF"/>
    <w:p w14:paraId="1B6AAD22" w14:textId="77777777" w:rsidR="007528BB" w:rsidRDefault="007528BB" w:rsidP="008D03FF"/>
    <w:p w14:paraId="6680BFB9" w14:textId="77777777" w:rsidR="007528BB" w:rsidRDefault="007528BB" w:rsidP="008D03FF"/>
    <w:p w14:paraId="74481C42" w14:textId="77777777" w:rsidR="007528BB" w:rsidRDefault="007528BB" w:rsidP="008D03FF"/>
    <w:p w14:paraId="0D70FA14" w14:textId="77777777" w:rsidR="007528BB" w:rsidRDefault="007528BB" w:rsidP="002A5BA2"/>
    <w:p w14:paraId="42368C89" w14:textId="77777777" w:rsidR="007528BB" w:rsidRDefault="007528BB" w:rsidP="002A5BA2"/>
    <w:p w14:paraId="41BA313F" w14:textId="77777777" w:rsidR="007528BB" w:rsidRDefault="007528BB" w:rsidP="00CF21DA"/>
    <w:p w14:paraId="1F0010AF" w14:textId="77777777" w:rsidR="007528BB" w:rsidRDefault="007528BB" w:rsidP="00CF21DA"/>
    <w:p w14:paraId="608CD866" w14:textId="77777777" w:rsidR="007528BB" w:rsidRDefault="007528BB" w:rsidP="00CF21DA"/>
    <w:p w14:paraId="16569E32" w14:textId="77777777" w:rsidR="007528BB" w:rsidRDefault="007528BB" w:rsidP="00CF21DA"/>
    <w:p w14:paraId="13FF8F2D" w14:textId="77777777" w:rsidR="007528BB" w:rsidRDefault="007528BB" w:rsidP="00CF21DA"/>
    <w:p w14:paraId="4E246EDD" w14:textId="77777777" w:rsidR="007528BB" w:rsidRDefault="007528BB" w:rsidP="009C5C6F"/>
    <w:p w14:paraId="66BDF2FE" w14:textId="77777777" w:rsidR="007528BB" w:rsidRDefault="007528BB" w:rsidP="009C5C6F"/>
    <w:p w14:paraId="201FEAE5" w14:textId="77777777" w:rsidR="007528BB" w:rsidRDefault="007528BB" w:rsidP="009C5C6F"/>
    <w:p w14:paraId="038306E5" w14:textId="77777777" w:rsidR="007528BB" w:rsidRDefault="007528BB" w:rsidP="009C5C6F"/>
    <w:p w14:paraId="54AC3F67" w14:textId="77777777" w:rsidR="007528BB" w:rsidRDefault="007528BB" w:rsidP="00E80626"/>
    <w:p w14:paraId="6F0945CE" w14:textId="77777777" w:rsidR="007528BB" w:rsidRDefault="007528BB" w:rsidP="00E80626"/>
    <w:p w14:paraId="51C7E58C" w14:textId="77777777" w:rsidR="007528BB" w:rsidRDefault="007528BB" w:rsidP="00E80626"/>
    <w:p w14:paraId="7CBE137B" w14:textId="77777777" w:rsidR="007528BB" w:rsidRDefault="007528BB" w:rsidP="00E80626"/>
    <w:p w14:paraId="22FE5DE8" w14:textId="77777777" w:rsidR="007528BB" w:rsidRDefault="007528BB"/>
    <w:p w14:paraId="13654974" w14:textId="77777777" w:rsidR="007528BB" w:rsidRDefault="007528BB" w:rsidP="00487FA5"/>
    <w:p w14:paraId="2FBF9526" w14:textId="77777777" w:rsidR="007528BB" w:rsidRDefault="007528BB" w:rsidP="00487FA5"/>
    <w:p w14:paraId="63C99A82" w14:textId="77777777" w:rsidR="007528BB" w:rsidRDefault="007528BB" w:rsidP="00487FA5"/>
    <w:p w14:paraId="483966E9" w14:textId="77777777" w:rsidR="007528BB" w:rsidRDefault="007528BB" w:rsidP="00487FA5"/>
    <w:p w14:paraId="5D2DD1E2" w14:textId="77777777" w:rsidR="007528BB" w:rsidRDefault="007528BB" w:rsidP="00487FA5"/>
    <w:p w14:paraId="41D9B1C1" w14:textId="77777777" w:rsidR="007528BB" w:rsidRDefault="007528BB" w:rsidP="00487FA5"/>
    <w:p w14:paraId="57850D1B" w14:textId="77777777" w:rsidR="007528BB" w:rsidRDefault="007528BB" w:rsidP="00487FA5"/>
    <w:p w14:paraId="2654B667" w14:textId="77777777" w:rsidR="007528BB" w:rsidRDefault="007528BB" w:rsidP="00487FA5"/>
    <w:p w14:paraId="1AE64EFC" w14:textId="77777777" w:rsidR="007528BB" w:rsidRDefault="007528BB" w:rsidP="00487FA5"/>
    <w:p w14:paraId="1070CA8E" w14:textId="77777777" w:rsidR="007528BB" w:rsidRDefault="007528BB" w:rsidP="00CD2CDB"/>
    <w:p w14:paraId="5217551E" w14:textId="77777777" w:rsidR="007528BB" w:rsidRDefault="007528BB" w:rsidP="00CD2CDB"/>
    <w:p w14:paraId="64294E31" w14:textId="77777777" w:rsidR="007528BB" w:rsidRDefault="007528BB" w:rsidP="00CD2CDB"/>
    <w:p w14:paraId="1FA99607" w14:textId="77777777" w:rsidR="007528BB" w:rsidRDefault="007528BB" w:rsidP="00CD2CDB"/>
    <w:p w14:paraId="47ED576B" w14:textId="77777777" w:rsidR="007528BB" w:rsidRDefault="007528BB" w:rsidP="0016641B"/>
    <w:p w14:paraId="773F8BA5" w14:textId="77777777" w:rsidR="007528BB" w:rsidRDefault="007528BB" w:rsidP="0016641B"/>
    <w:p w14:paraId="5BDD28BC" w14:textId="77777777" w:rsidR="007528BB" w:rsidRDefault="007528BB"/>
    <w:p w14:paraId="4E708E6F" w14:textId="77777777" w:rsidR="007528BB" w:rsidRDefault="007528BB" w:rsidP="00CC2327"/>
    <w:p w14:paraId="4F1525DE" w14:textId="77777777" w:rsidR="007528BB" w:rsidRDefault="007528BB" w:rsidP="00CC2327"/>
    <w:p w14:paraId="795AA4EA" w14:textId="77777777" w:rsidR="007528BB" w:rsidRDefault="007528BB" w:rsidP="00CC2327"/>
    <w:p w14:paraId="25759B19" w14:textId="77777777" w:rsidR="007528BB" w:rsidRDefault="007528BB" w:rsidP="00BF5ABF"/>
    <w:p w14:paraId="2BCBCBC0" w14:textId="77777777" w:rsidR="007528BB" w:rsidRDefault="007528BB" w:rsidP="00BF5ABF"/>
    <w:p w14:paraId="44544B08" w14:textId="77777777" w:rsidR="007528BB" w:rsidRDefault="007528BB" w:rsidP="00BF5ABF"/>
    <w:p w14:paraId="70CF5A47" w14:textId="77777777" w:rsidR="007528BB" w:rsidRDefault="007528BB" w:rsidP="00BF5ABF"/>
    <w:p w14:paraId="5DC756F8" w14:textId="77777777" w:rsidR="007528BB" w:rsidRDefault="007528BB" w:rsidP="00BF5ABF"/>
    <w:p w14:paraId="436047A1" w14:textId="77777777" w:rsidR="007528BB" w:rsidRDefault="007528BB" w:rsidP="00BF5ABF"/>
    <w:p w14:paraId="5FA8B5AA" w14:textId="77777777" w:rsidR="007528BB" w:rsidRDefault="007528BB" w:rsidP="00BF5ABF"/>
    <w:p w14:paraId="664E3437" w14:textId="77777777" w:rsidR="007528BB" w:rsidRDefault="007528BB" w:rsidP="00D4064F"/>
    <w:p w14:paraId="61360CAD" w14:textId="77777777" w:rsidR="007528BB" w:rsidRDefault="007528BB" w:rsidP="0090530E"/>
    <w:p w14:paraId="71913BDC" w14:textId="77777777" w:rsidR="007528BB" w:rsidRDefault="007528BB" w:rsidP="0090530E"/>
    <w:p w14:paraId="6BB26027" w14:textId="77777777" w:rsidR="007528BB" w:rsidRDefault="007528BB"/>
    <w:p w14:paraId="351FB47A" w14:textId="77777777" w:rsidR="007528BB" w:rsidRDefault="007528BB" w:rsidP="00C67523"/>
    <w:p w14:paraId="1C5B6CFC" w14:textId="77777777" w:rsidR="007528BB" w:rsidRDefault="007528BB" w:rsidP="0004574B"/>
    <w:p w14:paraId="7A70D004" w14:textId="77777777" w:rsidR="007528BB" w:rsidRDefault="007528BB" w:rsidP="0004574B"/>
    <w:p w14:paraId="54E92CCD" w14:textId="77777777" w:rsidR="007528BB" w:rsidRDefault="007528BB" w:rsidP="0004574B"/>
    <w:p w14:paraId="10689E59" w14:textId="77777777" w:rsidR="007528BB" w:rsidRDefault="007528BB" w:rsidP="001C107A"/>
    <w:p w14:paraId="188F8910" w14:textId="77777777" w:rsidR="007528BB" w:rsidRDefault="007528BB" w:rsidP="001C107A"/>
    <w:p w14:paraId="5589DE4A" w14:textId="77777777" w:rsidR="007528BB" w:rsidRDefault="007528BB" w:rsidP="001C107A"/>
    <w:p w14:paraId="25218E8E" w14:textId="77777777" w:rsidR="007528BB" w:rsidRDefault="007528BB" w:rsidP="001C107A"/>
    <w:p w14:paraId="1366B6FA" w14:textId="77777777" w:rsidR="007528BB" w:rsidRDefault="007528BB" w:rsidP="001C107A"/>
    <w:p w14:paraId="6686630B" w14:textId="77777777" w:rsidR="007528BB" w:rsidRDefault="007528BB" w:rsidP="00802796"/>
    <w:p w14:paraId="4C928F1D" w14:textId="77777777" w:rsidR="007528BB" w:rsidRDefault="007528BB"/>
    <w:p w14:paraId="2D891784" w14:textId="77777777" w:rsidR="007528BB" w:rsidRDefault="007528BB" w:rsidP="005D107D"/>
    <w:p w14:paraId="7F57DD78" w14:textId="77777777" w:rsidR="007528BB" w:rsidRDefault="007528BB" w:rsidP="00BD49B3"/>
    <w:p w14:paraId="68D83F79" w14:textId="77777777" w:rsidR="007528BB" w:rsidRDefault="007528BB" w:rsidP="00BD49B3"/>
    <w:p w14:paraId="4B0800F7" w14:textId="77777777" w:rsidR="007528BB" w:rsidRDefault="007528BB" w:rsidP="00BD49B3"/>
    <w:p w14:paraId="0D19CED0" w14:textId="77777777" w:rsidR="007528BB" w:rsidRDefault="007528BB" w:rsidP="00BD49B3"/>
    <w:p w14:paraId="321FB530" w14:textId="77777777" w:rsidR="007528BB" w:rsidRDefault="007528BB" w:rsidP="00BD49B3"/>
    <w:p w14:paraId="0576D20D" w14:textId="77777777" w:rsidR="007528BB" w:rsidRDefault="007528BB" w:rsidP="00BD49B3"/>
    <w:p w14:paraId="3A64E782" w14:textId="77777777" w:rsidR="007528BB" w:rsidRDefault="007528BB" w:rsidP="00BD49B3"/>
    <w:p w14:paraId="4C123533" w14:textId="77777777" w:rsidR="007528BB" w:rsidRDefault="007528BB"/>
    <w:p w14:paraId="718FD099" w14:textId="77777777" w:rsidR="007528BB" w:rsidRDefault="007528BB" w:rsidP="00FC30C5"/>
    <w:p w14:paraId="35426D14" w14:textId="77777777" w:rsidR="007528BB" w:rsidRDefault="007528BB"/>
    <w:p w14:paraId="505F5688" w14:textId="77777777" w:rsidR="007528BB" w:rsidRDefault="007528BB" w:rsidP="00E47295"/>
    <w:p w14:paraId="74877712" w14:textId="77777777" w:rsidR="007528BB" w:rsidRDefault="007528BB" w:rsidP="00A810DC"/>
    <w:p w14:paraId="0BEFDB50" w14:textId="77777777" w:rsidR="007528BB" w:rsidRDefault="007528BB"/>
    <w:p w14:paraId="0BBD4396" w14:textId="77777777" w:rsidR="007528BB" w:rsidRDefault="007528BB" w:rsidP="00E52BD7"/>
    <w:p w14:paraId="76D69BD1" w14:textId="77777777" w:rsidR="007528BB" w:rsidRDefault="007528BB" w:rsidP="00DD2A1A"/>
    <w:p w14:paraId="2224A853" w14:textId="77777777" w:rsidR="007528BB" w:rsidRDefault="007528BB" w:rsidP="00E21BBF"/>
    <w:p w14:paraId="735A3451" w14:textId="77777777" w:rsidR="007528BB" w:rsidRDefault="007528BB" w:rsidP="004A6B92"/>
    <w:p w14:paraId="66960228" w14:textId="77777777" w:rsidR="007528BB" w:rsidRDefault="007528BB" w:rsidP="00AA5813"/>
    <w:p w14:paraId="23DDA6C1" w14:textId="77777777" w:rsidR="007528BB" w:rsidRDefault="007528BB" w:rsidP="00A107E9"/>
    <w:p w14:paraId="0952F503" w14:textId="77777777" w:rsidR="007528BB" w:rsidRDefault="007528BB" w:rsidP="0071001C"/>
    <w:p w14:paraId="4E8E1EB9" w14:textId="77777777" w:rsidR="007528BB" w:rsidRDefault="007528BB" w:rsidP="0071001C"/>
    <w:p w14:paraId="3D3D869C" w14:textId="77777777" w:rsidR="007528BB" w:rsidRDefault="007528BB" w:rsidP="00307D7E"/>
    <w:p w14:paraId="7C61DB9F" w14:textId="77777777" w:rsidR="007528BB" w:rsidRDefault="007528BB"/>
    <w:p w14:paraId="51335181" w14:textId="77777777" w:rsidR="007528BB" w:rsidRDefault="007528BB"/>
    <w:p w14:paraId="38CAADB0" w14:textId="77777777" w:rsidR="007528BB" w:rsidRDefault="007528BB" w:rsidP="0046627C"/>
    <w:p w14:paraId="5275FB06" w14:textId="77777777" w:rsidR="007528BB" w:rsidRDefault="007528BB"/>
    <w:p w14:paraId="132BF6F7" w14:textId="77777777" w:rsidR="007528BB" w:rsidRDefault="007528BB"/>
    <w:p w14:paraId="18AE16C8" w14:textId="77777777" w:rsidR="007528BB" w:rsidRDefault="007528BB" w:rsidP="005E1F38"/>
    <w:p w14:paraId="69ACC135" w14:textId="77777777" w:rsidR="007528BB" w:rsidRDefault="007528BB" w:rsidP="00693E47"/>
    <w:p w14:paraId="237D0431" w14:textId="77777777" w:rsidR="007528BB" w:rsidRDefault="007528BB"/>
    <w:p w14:paraId="0E16A1E6" w14:textId="77777777" w:rsidR="007528BB" w:rsidRDefault="007528BB" w:rsidP="004C7C35"/>
    <w:p w14:paraId="154D9CB8" w14:textId="77777777" w:rsidR="007528BB" w:rsidRDefault="007528BB" w:rsidP="00A43D74"/>
    <w:p w14:paraId="5D82001B" w14:textId="77777777" w:rsidR="007528BB" w:rsidRDefault="007528BB" w:rsidP="00A50AC7"/>
    <w:p w14:paraId="5F4AEDAA" w14:textId="77777777" w:rsidR="007528BB" w:rsidRDefault="007528BB"/>
    <w:p w14:paraId="588C7523" w14:textId="77777777" w:rsidR="007528BB" w:rsidRDefault="007528BB"/>
    <w:p w14:paraId="1F76AC83" w14:textId="77777777" w:rsidR="007528BB" w:rsidRDefault="007528BB"/>
    <w:p w14:paraId="26C4ED8A" w14:textId="77777777" w:rsidR="007528BB" w:rsidRDefault="007528BB" w:rsidP="00421CAC"/>
    <w:p w14:paraId="6BD999B4" w14:textId="77777777" w:rsidR="007528BB" w:rsidRDefault="007528BB"/>
    <w:p w14:paraId="15EA6EAD" w14:textId="77777777" w:rsidR="007528BB" w:rsidRDefault="007528BB" w:rsidP="00A31577"/>
    <w:p w14:paraId="5DA4A60F" w14:textId="77777777" w:rsidR="007528BB" w:rsidRDefault="007528BB" w:rsidP="00561F78"/>
    <w:p w14:paraId="108364AB" w14:textId="77777777" w:rsidR="007528BB" w:rsidRDefault="007528BB" w:rsidP="00304248"/>
    <w:p w14:paraId="1BB9B815" w14:textId="77777777" w:rsidR="007528BB" w:rsidRDefault="007528BB"/>
    <w:p w14:paraId="3ED7CDCD" w14:textId="77777777" w:rsidR="007528BB" w:rsidRDefault="007528BB" w:rsidP="008E06EB"/>
    <w:p w14:paraId="77FF18F2" w14:textId="77777777" w:rsidR="007528BB" w:rsidRDefault="007528BB" w:rsidP="002D605D"/>
    <w:p w14:paraId="106CF633" w14:textId="77777777" w:rsidR="007528BB" w:rsidRDefault="007528BB" w:rsidP="00765B19"/>
    <w:p w14:paraId="3F2DC6CA" w14:textId="77777777" w:rsidR="007528BB" w:rsidRDefault="007528BB" w:rsidP="00FE4469"/>
    <w:p w14:paraId="5A2FF911" w14:textId="77777777" w:rsidR="007528BB" w:rsidRDefault="007528BB"/>
    <w:p w14:paraId="7D72D82A" w14:textId="77777777" w:rsidR="007528BB" w:rsidRDefault="007528BB" w:rsidP="001F0682"/>
    <w:p w14:paraId="39DBBF0A" w14:textId="77777777" w:rsidR="007528BB" w:rsidRDefault="007528BB" w:rsidP="00CC0D78"/>
    <w:p w14:paraId="3E3CBF2B" w14:textId="77777777" w:rsidR="007528BB" w:rsidRDefault="007528BB" w:rsidP="00C6603E"/>
    <w:p w14:paraId="3B7EBAF9" w14:textId="77777777" w:rsidR="007528BB" w:rsidRDefault="007528BB" w:rsidP="000C0AB7"/>
    <w:p w14:paraId="07D7C0F2" w14:textId="77777777" w:rsidR="007528BB" w:rsidRDefault="007528BB" w:rsidP="00AE417A"/>
    <w:p w14:paraId="7B11B942" w14:textId="77777777" w:rsidR="007528BB" w:rsidRDefault="007528BB" w:rsidP="00AE417A"/>
    <w:p w14:paraId="71FD25C4" w14:textId="77777777" w:rsidR="007528BB" w:rsidRDefault="007528BB"/>
    <w:p w14:paraId="179EB5BC" w14:textId="77777777" w:rsidR="007528BB" w:rsidRDefault="007528BB" w:rsidP="00AC4F73"/>
    <w:p w14:paraId="3EAEA592" w14:textId="77777777" w:rsidR="007528BB" w:rsidRDefault="007528BB" w:rsidP="00E6544C"/>
    <w:p w14:paraId="4D129553" w14:textId="77777777" w:rsidR="007528BB" w:rsidRDefault="007528BB" w:rsidP="002767D0"/>
    <w:p w14:paraId="5CF76F56" w14:textId="77777777" w:rsidR="007528BB" w:rsidRDefault="007528BB" w:rsidP="0065099A"/>
    <w:p w14:paraId="1B771C72" w14:textId="77777777" w:rsidR="007528BB" w:rsidRDefault="007528BB" w:rsidP="0065099A"/>
    <w:p w14:paraId="438B11F6" w14:textId="77777777" w:rsidR="007528BB" w:rsidRDefault="007528BB" w:rsidP="00DA108D"/>
    <w:p w14:paraId="493CEE52" w14:textId="77777777" w:rsidR="007528BB" w:rsidRDefault="007528BB" w:rsidP="00DA108D"/>
    <w:p w14:paraId="418FA578" w14:textId="77777777" w:rsidR="007528BB" w:rsidRDefault="007528BB" w:rsidP="00DA108D"/>
    <w:p w14:paraId="3ECBB2BA" w14:textId="77777777" w:rsidR="007528BB" w:rsidRDefault="007528BB" w:rsidP="00745470"/>
    <w:p w14:paraId="27946403" w14:textId="77777777" w:rsidR="007528BB" w:rsidRDefault="007528BB" w:rsidP="00CF479D"/>
    <w:p w14:paraId="02CD83C9" w14:textId="77777777" w:rsidR="007528BB" w:rsidRDefault="007528BB"/>
    <w:p w14:paraId="21456E71" w14:textId="77777777" w:rsidR="007528BB" w:rsidRDefault="007528BB" w:rsidP="00E6566A"/>
    <w:p w14:paraId="7FAAB646" w14:textId="77777777" w:rsidR="007528BB" w:rsidRDefault="007528BB" w:rsidP="002C65C4"/>
    <w:p w14:paraId="531F8860" w14:textId="77777777" w:rsidR="007528BB" w:rsidRDefault="007528BB"/>
    <w:p w14:paraId="7BBFA8E8" w14:textId="77777777" w:rsidR="007528BB" w:rsidRDefault="007528BB" w:rsidP="002C6B6C"/>
    <w:p w14:paraId="02BFCAEA" w14:textId="77777777" w:rsidR="007528BB" w:rsidRDefault="007528BB" w:rsidP="005C557B"/>
    <w:p w14:paraId="12D82596" w14:textId="77777777" w:rsidR="007528BB" w:rsidRDefault="007528BB" w:rsidP="005C557B"/>
    <w:p w14:paraId="0926B647" w14:textId="77777777" w:rsidR="007528BB" w:rsidRDefault="007528BB" w:rsidP="005C557B"/>
    <w:p w14:paraId="2D2B708D" w14:textId="77777777" w:rsidR="007528BB" w:rsidRDefault="007528BB" w:rsidP="003C7AEF"/>
    <w:p w14:paraId="768991E2" w14:textId="77777777" w:rsidR="007528BB" w:rsidRDefault="007528BB" w:rsidP="003C7AEF"/>
    <w:p w14:paraId="16AE81F1" w14:textId="77777777" w:rsidR="007528BB" w:rsidRDefault="007528BB" w:rsidP="00FD57F1"/>
    <w:p w14:paraId="3FBBB153" w14:textId="77777777" w:rsidR="007528BB" w:rsidRDefault="007528BB" w:rsidP="00FD57F1"/>
    <w:p w14:paraId="1E8E8E87" w14:textId="77777777" w:rsidR="007528BB" w:rsidRDefault="007528BB"/>
    <w:p w14:paraId="5DFE8E8F" w14:textId="77777777" w:rsidR="007528BB" w:rsidRDefault="007528BB" w:rsidP="00997B6B"/>
    <w:p w14:paraId="09AFE2AA" w14:textId="77777777" w:rsidR="007528BB" w:rsidRDefault="007528BB"/>
    <w:p w14:paraId="3B9737A6" w14:textId="77777777" w:rsidR="007528BB" w:rsidRDefault="007528BB"/>
    <w:p w14:paraId="333EB55F" w14:textId="77777777" w:rsidR="007528BB" w:rsidRDefault="007528BB"/>
    <w:p w14:paraId="07C0BDBB" w14:textId="77777777" w:rsidR="007528BB" w:rsidRDefault="007528BB" w:rsidP="00B7281E"/>
    <w:p w14:paraId="083B559A" w14:textId="77777777" w:rsidR="007528BB" w:rsidRDefault="007528BB" w:rsidP="00AD4A7C"/>
    <w:p w14:paraId="674F9DEE" w14:textId="77777777" w:rsidR="007528BB" w:rsidRDefault="007528BB"/>
    <w:p w14:paraId="746A9B02" w14:textId="77777777" w:rsidR="007528BB" w:rsidRDefault="007528BB" w:rsidP="00DB291B"/>
    <w:p w14:paraId="38C99CFB" w14:textId="77777777" w:rsidR="007528BB" w:rsidRDefault="007528BB"/>
    <w:p w14:paraId="29980966" w14:textId="77777777" w:rsidR="007528BB" w:rsidRDefault="007528BB" w:rsidP="00A8721E"/>
    <w:p w14:paraId="48AD5B15" w14:textId="77777777" w:rsidR="007528BB" w:rsidRDefault="007528BB" w:rsidP="00A8721E"/>
    <w:p w14:paraId="3D8C03FA" w14:textId="77777777" w:rsidR="007528BB" w:rsidRDefault="007528BB"/>
    <w:p w14:paraId="3F81755F" w14:textId="77777777" w:rsidR="007528BB" w:rsidRDefault="007528BB" w:rsidP="00943686"/>
    <w:p w14:paraId="64809866" w14:textId="77777777" w:rsidR="007528BB" w:rsidRDefault="007528BB" w:rsidP="00943686"/>
    <w:p w14:paraId="3463678F" w14:textId="77777777" w:rsidR="007528BB" w:rsidRDefault="007528BB" w:rsidP="00943686"/>
    <w:p w14:paraId="64889F01" w14:textId="77777777" w:rsidR="007528BB" w:rsidRDefault="007528BB" w:rsidP="00943686"/>
    <w:p w14:paraId="6848E332" w14:textId="77777777" w:rsidR="007528BB" w:rsidRDefault="007528BB" w:rsidP="00943686"/>
    <w:p w14:paraId="4F40DC57" w14:textId="77777777" w:rsidR="007528BB" w:rsidRDefault="007528BB" w:rsidP="00943686"/>
    <w:p w14:paraId="0651D405" w14:textId="77777777" w:rsidR="007528BB" w:rsidRDefault="007528BB" w:rsidP="00943686"/>
    <w:p w14:paraId="0C3F7233" w14:textId="77777777" w:rsidR="007528BB" w:rsidRDefault="007528BB" w:rsidP="000E33F3"/>
    <w:p w14:paraId="790CD2B5" w14:textId="77777777" w:rsidR="007528BB" w:rsidRDefault="007528BB"/>
    <w:p w14:paraId="7BFC7531" w14:textId="77777777" w:rsidR="007528BB" w:rsidRDefault="007528BB"/>
    <w:p w14:paraId="1F28DA5B" w14:textId="77777777" w:rsidR="007528BB" w:rsidRDefault="007528BB"/>
    <w:p w14:paraId="7D4D8AC7" w14:textId="77777777" w:rsidR="007528BB" w:rsidRDefault="007528BB"/>
    <w:p w14:paraId="22D1FD90" w14:textId="77777777" w:rsidR="007528BB" w:rsidRDefault="007528BB"/>
    <w:p w14:paraId="6CF94E28" w14:textId="77777777" w:rsidR="007528BB" w:rsidRDefault="007528BB"/>
    <w:p w14:paraId="3338545C" w14:textId="77777777" w:rsidR="007528BB" w:rsidRDefault="007528BB"/>
    <w:p w14:paraId="130922C5" w14:textId="77777777" w:rsidR="007528BB" w:rsidRDefault="007528BB" w:rsidP="00E839B5"/>
    <w:p w14:paraId="60878EC5" w14:textId="77777777" w:rsidR="007528BB" w:rsidRDefault="007528BB" w:rsidP="0090458D"/>
    <w:p w14:paraId="4B7D060A" w14:textId="77777777" w:rsidR="007528BB" w:rsidRDefault="007528BB"/>
    <w:p w14:paraId="165D8BBF" w14:textId="77777777" w:rsidR="007528BB" w:rsidRDefault="007528BB" w:rsidP="002058C5"/>
    <w:p w14:paraId="1DC6D742" w14:textId="77777777" w:rsidR="007528BB" w:rsidRDefault="007528BB"/>
    <w:p w14:paraId="703CD3A5" w14:textId="77777777" w:rsidR="007528BB" w:rsidRDefault="007528BB" w:rsidP="00926B4E"/>
    <w:p w14:paraId="68904485" w14:textId="77777777" w:rsidR="007528BB" w:rsidRDefault="007528BB" w:rsidP="005A5F72"/>
    <w:p w14:paraId="01A18B98" w14:textId="77777777" w:rsidR="007528BB" w:rsidRDefault="007528BB"/>
    <w:p w14:paraId="2D750190" w14:textId="77777777" w:rsidR="007528BB" w:rsidRDefault="007528BB" w:rsidP="00D13C89"/>
    <w:p w14:paraId="7CC9C5C1" w14:textId="77777777" w:rsidR="007528BB" w:rsidRDefault="007528BB" w:rsidP="00884239"/>
    <w:p w14:paraId="63B47DA7" w14:textId="77777777" w:rsidR="007528BB" w:rsidRDefault="007528BB" w:rsidP="00884239"/>
    <w:p w14:paraId="1E454D8E" w14:textId="77777777" w:rsidR="007528BB" w:rsidRDefault="007528BB" w:rsidP="00884239"/>
    <w:p w14:paraId="63BD0AEA" w14:textId="77777777" w:rsidR="007528BB" w:rsidRDefault="007528BB" w:rsidP="00884239"/>
    <w:p w14:paraId="6658940A" w14:textId="77777777" w:rsidR="007528BB" w:rsidRDefault="007528BB" w:rsidP="00884239"/>
    <w:p w14:paraId="6F342616" w14:textId="77777777" w:rsidR="007528BB" w:rsidRDefault="007528BB" w:rsidP="00884239"/>
    <w:p w14:paraId="3EA60DC2" w14:textId="77777777" w:rsidR="007528BB" w:rsidRDefault="007528BB" w:rsidP="000E0B80"/>
    <w:p w14:paraId="036A9762" w14:textId="77777777" w:rsidR="007528BB" w:rsidRDefault="007528BB" w:rsidP="000E0B80"/>
    <w:p w14:paraId="2B3E3E27" w14:textId="77777777" w:rsidR="007528BB" w:rsidRDefault="007528BB" w:rsidP="000E0B80"/>
    <w:p w14:paraId="0DE336D0" w14:textId="77777777" w:rsidR="007528BB" w:rsidRDefault="007528BB" w:rsidP="000E0B80"/>
    <w:p w14:paraId="60BA7877" w14:textId="77777777" w:rsidR="007528BB" w:rsidRDefault="007528BB" w:rsidP="000E0B80"/>
    <w:p w14:paraId="6CAC6231" w14:textId="77777777" w:rsidR="007528BB" w:rsidRDefault="007528BB" w:rsidP="000E0B80"/>
    <w:p w14:paraId="2C3FE065" w14:textId="77777777" w:rsidR="007528BB" w:rsidRDefault="007528BB" w:rsidP="000E0B80"/>
    <w:p w14:paraId="2990606E" w14:textId="77777777" w:rsidR="007528BB" w:rsidRDefault="007528BB" w:rsidP="000E0B80"/>
    <w:p w14:paraId="22D0185B" w14:textId="77777777" w:rsidR="007528BB" w:rsidRDefault="007528BB"/>
    <w:p w14:paraId="24431DF9" w14:textId="77777777" w:rsidR="007528BB" w:rsidRDefault="007528BB" w:rsidP="00C34965"/>
    <w:p w14:paraId="3DE194CD" w14:textId="77777777" w:rsidR="007528BB" w:rsidRDefault="007528BB" w:rsidP="00C34965"/>
    <w:p w14:paraId="121650EC" w14:textId="77777777" w:rsidR="007528BB" w:rsidRDefault="007528BB"/>
    <w:p w14:paraId="7D2B160B" w14:textId="77777777" w:rsidR="007528BB" w:rsidRDefault="007528BB" w:rsidP="00A4107D"/>
    <w:p w14:paraId="78F9998E" w14:textId="77777777" w:rsidR="007528BB" w:rsidRDefault="007528BB" w:rsidP="00FE5DE8"/>
    <w:p w14:paraId="1A84DCA4" w14:textId="77777777" w:rsidR="007528BB" w:rsidRDefault="007528BB" w:rsidP="00FE5DE8"/>
    <w:p w14:paraId="76114363" w14:textId="77777777" w:rsidR="007528BB" w:rsidRDefault="007528BB" w:rsidP="00FE5DE8"/>
    <w:p w14:paraId="0F531591" w14:textId="77777777" w:rsidR="007528BB" w:rsidRDefault="007528BB" w:rsidP="00100F5C"/>
    <w:p w14:paraId="016F2509" w14:textId="77777777" w:rsidR="007528BB" w:rsidRDefault="007528BB" w:rsidP="00E51352"/>
    <w:p w14:paraId="1FEC7714" w14:textId="77777777" w:rsidR="007528BB" w:rsidRDefault="007528BB" w:rsidP="00E51352"/>
    <w:p w14:paraId="4DA10592" w14:textId="77777777" w:rsidR="007528BB" w:rsidRDefault="007528BB" w:rsidP="00DD33E0"/>
    <w:p w14:paraId="355F8612" w14:textId="77777777" w:rsidR="007528BB" w:rsidRDefault="007528BB" w:rsidP="00BB574C"/>
    <w:p w14:paraId="2CA74266" w14:textId="77777777" w:rsidR="007528BB" w:rsidRDefault="007528BB" w:rsidP="008F007E"/>
    <w:p w14:paraId="27AAFF13" w14:textId="77777777" w:rsidR="007528BB" w:rsidRDefault="007528BB" w:rsidP="00FE0851"/>
    <w:p w14:paraId="66084255" w14:textId="77777777" w:rsidR="007528BB" w:rsidRDefault="007528BB" w:rsidP="00FE0851"/>
    <w:p w14:paraId="65E5AD30" w14:textId="77777777" w:rsidR="007528BB" w:rsidRDefault="007528BB" w:rsidP="00FE0851"/>
    <w:p w14:paraId="3732035F" w14:textId="77777777" w:rsidR="007528BB" w:rsidRDefault="007528BB" w:rsidP="00C80C21"/>
    <w:p w14:paraId="14B833CC" w14:textId="77777777" w:rsidR="007528BB" w:rsidRDefault="007528BB" w:rsidP="001D679E"/>
    <w:p w14:paraId="79A7DC3E" w14:textId="77777777" w:rsidR="007528BB" w:rsidRDefault="007528BB"/>
    <w:p w14:paraId="37B92D23" w14:textId="77777777" w:rsidR="007528BB" w:rsidRDefault="007528BB"/>
    <w:p w14:paraId="56055FDF" w14:textId="77777777" w:rsidR="007528BB" w:rsidRDefault="007528BB" w:rsidP="0065332F"/>
    <w:p w14:paraId="273BC4C8" w14:textId="77777777" w:rsidR="007528BB" w:rsidRDefault="007528BB" w:rsidP="0065332F"/>
    <w:p w14:paraId="3AF8ED2C" w14:textId="77777777" w:rsidR="007528BB" w:rsidRDefault="007528BB" w:rsidP="00ED7725"/>
    <w:p w14:paraId="7AAF7384" w14:textId="77777777" w:rsidR="007528BB" w:rsidRDefault="007528BB" w:rsidP="00ED7725"/>
    <w:p w14:paraId="37EF9A8C" w14:textId="77777777" w:rsidR="007528BB" w:rsidRDefault="007528BB" w:rsidP="00ED7725"/>
    <w:p w14:paraId="7E08AF9E" w14:textId="77777777" w:rsidR="007528BB" w:rsidRDefault="007528BB" w:rsidP="0066641D"/>
    <w:p w14:paraId="2E463A88" w14:textId="77777777" w:rsidR="007528BB" w:rsidRDefault="007528BB" w:rsidP="0066641D"/>
    <w:p w14:paraId="5740503E" w14:textId="77777777" w:rsidR="007528BB" w:rsidRDefault="007528BB" w:rsidP="00905F26"/>
    <w:p w14:paraId="59533662" w14:textId="77777777" w:rsidR="007528BB" w:rsidRDefault="007528BB" w:rsidP="00905F26"/>
    <w:p w14:paraId="685A41F7" w14:textId="77777777" w:rsidR="007528BB" w:rsidRDefault="007528BB" w:rsidP="00905F26"/>
    <w:p w14:paraId="69A17DF0" w14:textId="77777777" w:rsidR="007528BB" w:rsidRDefault="007528BB" w:rsidP="00905F26"/>
    <w:p w14:paraId="73695EE3" w14:textId="77777777" w:rsidR="007528BB" w:rsidRDefault="007528BB" w:rsidP="00E30144"/>
    <w:p w14:paraId="2C6A3097" w14:textId="77777777" w:rsidR="007528BB" w:rsidRDefault="007528BB" w:rsidP="00E30144"/>
    <w:p w14:paraId="00D6C9BB" w14:textId="77777777" w:rsidR="007528BB" w:rsidRDefault="007528BB" w:rsidP="00E30144"/>
    <w:p w14:paraId="4B05B93D" w14:textId="77777777" w:rsidR="007528BB" w:rsidRDefault="007528BB" w:rsidP="00E30144"/>
    <w:p w14:paraId="35A03CBE" w14:textId="77777777" w:rsidR="007528BB" w:rsidRDefault="007528BB" w:rsidP="00E30144"/>
    <w:p w14:paraId="5F471352" w14:textId="77777777" w:rsidR="007528BB" w:rsidRDefault="007528BB" w:rsidP="00E30144"/>
    <w:p w14:paraId="44BD29E0" w14:textId="77777777" w:rsidR="007528BB" w:rsidRDefault="007528BB" w:rsidP="00F15ED5"/>
    <w:p w14:paraId="27FC3E3C" w14:textId="77777777" w:rsidR="007528BB" w:rsidRDefault="007528BB" w:rsidP="00F15ED5"/>
    <w:p w14:paraId="12EC3EB2" w14:textId="77777777" w:rsidR="007528BB" w:rsidRDefault="007528BB" w:rsidP="008E2F9B"/>
    <w:p w14:paraId="0C2DDD4D" w14:textId="77777777" w:rsidR="007528BB" w:rsidRDefault="007528BB" w:rsidP="000F3094"/>
    <w:p w14:paraId="568F9402" w14:textId="77777777" w:rsidR="007528BB" w:rsidRDefault="007528BB" w:rsidP="000F3094"/>
    <w:p w14:paraId="5D2E040A" w14:textId="77777777" w:rsidR="007528BB" w:rsidRDefault="007528BB" w:rsidP="000F3094"/>
    <w:p w14:paraId="495DE260" w14:textId="77777777" w:rsidR="007528BB" w:rsidRDefault="007528BB" w:rsidP="000F3094"/>
    <w:p w14:paraId="31C2688C" w14:textId="77777777" w:rsidR="007528BB" w:rsidRDefault="007528BB" w:rsidP="000F3094"/>
    <w:p w14:paraId="0A319D60" w14:textId="77777777" w:rsidR="007528BB" w:rsidRDefault="007528BB" w:rsidP="000F3094"/>
    <w:p w14:paraId="2C6F2F89" w14:textId="77777777" w:rsidR="007528BB" w:rsidRDefault="007528BB" w:rsidP="000F3094"/>
    <w:p w14:paraId="407F756F" w14:textId="77777777" w:rsidR="007528BB" w:rsidRDefault="007528BB" w:rsidP="000F3094"/>
    <w:p w14:paraId="74C8F4EB" w14:textId="77777777" w:rsidR="007528BB" w:rsidRDefault="007528BB" w:rsidP="000F3094"/>
    <w:p w14:paraId="5C68D427" w14:textId="77777777" w:rsidR="007528BB" w:rsidRDefault="007528BB" w:rsidP="000F3094"/>
    <w:p w14:paraId="3C9FD4E1" w14:textId="77777777" w:rsidR="007528BB" w:rsidRDefault="007528BB" w:rsidP="000F3094"/>
    <w:p w14:paraId="5AB6871D" w14:textId="77777777" w:rsidR="007528BB" w:rsidRDefault="007528BB" w:rsidP="000F3094"/>
    <w:p w14:paraId="276A5966" w14:textId="77777777" w:rsidR="007528BB" w:rsidRDefault="007528BB" w:rsidP="000F3094"/>
    <w:p w14:paraId="35F46D2E" w14:textId="77777777" w:rsidR="007528BB" w:rsidRDefault="007528BB" w:rsidP="000F3094"/>
    <w:p w14:paraId="7D0D505A" w14:textId="77777777" w:rsidR="007528BB" w:rsidRDefault="007528BB" w:rsidP="000F3094"/>
    <w:p w14:paraId="02D09A50" w14:textId="77777777" w:rsidR="007528BB" w:rsidRDefault="007528BB" w:rsidP="00022506"/>
    <w:p w14:paraId="17BCAE3B" w14:textId="77777777" w:rsidR="007528BB" w:rsidRDefault="007528BB" w:rsidP="00022506"/>
    <w:p w14:paraId="3C74C5A2" w14:textId="77777777" w:rsidR="007528BB" w:rsidRDefault="007528BB" w:rsidP="00022506"/>
    <w:p w14:paraId="66CEAB2B" w14:textId="77777777" w:rsidR="007528BB" w:rsidRDefault="007528BB" w:rsidP="00022506"/>
    <w:p w14:paraId="2189903A" w14:textId="77777777" w:rsidR="007528BB" w:rsidRDefault="007528BB" w:rsidP="00022506"/>
    <w:p w14:paraId="356EC15C" w14:textId="77777777" w:rsidR="007528BB" w:rsidRDefault="007528BB" w:rsidP="00022506"/>
    <w:p w14:paraId="74FCBA6A" w14:textId="77777777" w:rsidR="007528BB" w:rsidRDefault="007528BB" w:rsidP="00022506"/>
    <w:p w14:paraId="1E88661A" w14:textId="77777777" w:rsidR="007528BB" w:rsidRDefault="007528BB" w:rsidP="00022506"/>
    <w:p w14:paraId="71C1B501" w14:textId="77777777" w:rsidR="007528BB" w:rsidRDefault="007528BB" w:rsidP="00022506"/>
    <w:p w14:paraId="2F49E518" w14:textId="77777777" w:rsidR="007528BB" w:rsidRDefault="007528BB" w:rsidP="00022506"/>
    <w:p w14:paraId="40E69BC4" w14:textId="77777777" w:rsidR="007528BB" w:rsidRDefault="007528BB" w:rsidP="00022506"/>
    <w:p w14:paraId="69F28412" w14:textId="77777777" w:rsidR="007528BB" w:rsidRDefault="007528BB" w:rsidP="00022506"/>
    <w:p w14:paraId="17C18686" w14:textId="77777777" w:rsidR="007528BB" w:rsidRDefault="007528BB" w:rsidP="00EE30DE"/>
    <w:p w14:paraId="7652904D" w14:textId="77777777" w:rsidR="007528BB" w:rsidRDefault="007528BB"/>
    <w:p w14:paraId="5876E111" w14:textId="77777777" w:rsidR="007528BB" w:rsidRDefault="007528BB"/>
    <w:p w14:paraId="63A53632" w14:textId="77777777" w:rsidR="007528BB" w:rsidRDefault="007528BB" w:rsidP="009F3A0B"/>
    <w:p w14:paraId="541D0104" w14:textId="77777777" w:rsidR="007528BB" w:rsidRDefault="007528BB" w:rsidP="009F3A0B"/>
  </w:endnote>
  <w:endnote w:type="continuationSeparator" w:id="0">
    <w:p w14:paraId="245E3E97" w14:textId="77777777" w:rsidR="007528BB" w:rsidRDefault="007528BB">
      <w:r>
        <w:continuationSeparator/>
      </w:r>
    </w:p>
    <w:p w14:paraId="4E93DF6D" w14:textId="77777777" w:rsidR="007528BB" w:rsidRDefault="007528BB"/>
    <w:p w14:paraId="19EF37C2" w14:textId="77777777" w:rsidR="007528BB" w:rsidRDefault="007528BB"/>
    <w:p w14:paraId="093ADB2E" w14:textId="77777777" w:rsidR="007528BB" w:rsidRDefault="007528BB"/>
    <w:p w14:paraId="31F7350D" w14:textId="77777777" w:rsidR="007528BB" w:rsidRDefault="007528BB"/>
    <w:p w14:paraId="73BAF62E" w14:textId="77777777" w:rsidR="007528BB" w:rsidRDefault="007528BB"/>
    <w:p w14:paraId="66834755" w14:textId="77777777" w:rsidR="007528BB" w:rsidRDefault="007528BB"/>
    <w:p w14:paraId="55547533" w14:textId="77777777" w:rsidR="007528BB" w:rsidRDefault="007528BB"/>
    <w:p w14:paraId="2420FFE5" w14:textId="77777777" w:rsidR="007528BB" w:rsidRDefault="007528BB"/>
    <w:p w14:paraId="2105A9EB" w14:textId="77777777" w:rsidR="007528BB" w:rsidRDefault="007528BB"/>
    <w:p w14:paraId="715458E9" w14:textId="77777777" w:rsidR="007528BB" w:rsidRDefault="007528BB"/>
    <w:p w14:paraId="4BE3D9DB" w14:textId="77777777" w:rsidR="007528BB" w:rsidRDefault="007528BB" w:rsidP="00770BEF"/>
    <w:p w14:paraId="7F298018" w14:textId="77777777" w:rsidR="007528BB" w:rsidRDefault="007528BB"/>
    <w:p w14:paraId="76241B3E" w14:textId="77777777" w:rsidR="007528BB" w:rsidRDefault="007528BB" w:rsidP="000266EA"/>
    <w:p w14:paraId="6236038C" w14:textId="77777777" w:rsidR="007528BB" w:rsidRDefault="007528BB" w:rsidP="00066E28"/>
    <w:p w14:paraId="4D32EC99" w14:textId="77777777" w:rsidR="007528BB" w:rsidRDefault="007528BB"/>
    <w:p w14:paraId="35AB8226" w14:textId="77777777" w:rsidR="007528BB" w:rsidRDefault="007528BB" w:rsidP="00343B3A"/>
    <w:p w14:paraId="0FACBA1C" w14:textId="77777777" w:rsidR="007528BB" w:rsidRDefault="007528BB" w:rsidP="004C3BB6"/>
    <w:p w14:paraId="706C7087" w14:textId="77777777" w:rsidR="007528BB" w:rsidRDefault="007528BB" w:rsidP="004C3BB6"/>
    <w:p w14:paraId="0B25D944" w14:textId="77777777" w:rsidR="007528BB" w:rsidRDefault="007528BB" w:rsidP="004C3BB6"/>
    <w:p w14:paraId="460CC0AC" w14:textId="77777777" w:rsidR="007528BB" w:rsidRDefault="007528BB" w:rsidP="009D7AE6"/>
    <w:p w14:paraId="72485E73" w14:textId="77777777" w:rsidR="007528BB" w:rsidRDefault="007528BB" w:rsidP="009D7AE6"/>
    <w:p w14:paraId="5D5C450E" w14:textId="77777777" w:rsidR="007528BB" w:rsidRDefault="007528BB" w:rsidP="00F81B16"/>
    <w:p w14:paraId="37D21DDA" w14:textId="77777777" w:rsidR="007528BB" w:rsidRDefault="007528BB" w:rsidP="00F81B16"/>
    <w:p w14:paraId="12D00007" w14:textId="77777777" w:rsidR="007528BB" w:rsidRDefault="007528BB" w:rsidP="00F81B16"/>
    <w:p w14:paraId="509DB920" w14:textId="77777777" w:rsidR="007528BB" w:rsidRDefault="007528BB" w:rsidP="00F81B16"/>
    <w:p w14:paraId="4DD3DD63" w14:textId="77777777" w:rsidR="007528BB" w:rsidRDefault="007528BB" w:rsidP="00F81B16"/>
    <w:p w14:paraId="53E0F3DC" w14:textId="77777777" w:rsidR="007528BB" w:rsidRDefault="007528BB" w:rsidP="00F81B16"/>
    <w:p w14:paraId="77F8110A" w14:textId="77777777" w:rsidR="007528BB" w:rsidRDefault="007528BB" w:rsidP="00F81B16"/>
    <w:p w14:paraId="02B2AFD6" w14:textId="77777777" w:rsidR="007528BB" w:rsidRDefault="007528BB" w:rsidP="00F81B16"/>
    <w:p w14:paraId="1C105A52" w14:textId="77777777" w:rsidR="007528BB" w:rsidRDefault="007528BB" w:rsidP="00F81B16"/>
    <w:p w14:paraId="3A65AA66" w14:textId="77777777" w:rsidR="007528BB" w:rsidRDefault="007528BB" w:rsidP="00F81B16"/>
    <w:p w14:paraId="6946D4C8" w14:textId="77777777" w:rsidR="007528BB" w:rsidRDefault="007528BB" w:rsidP="00F81B16"/>
    <w:p w14:paraId="5D5DF2AB" w14:textId="77777777" w:rsidR="007528BB" w:rsidRDefault="007528BB" w:rsidP="00E850AD"/>
    <w:p w14:paraId="7833672E" w14:textId="77777777" w:rsidR="007528BB" w:rsidRDefault="007528BB" w:rsidP="00E850AD"/>
    <w:p w14:paraId="670A407A" w14:textId="77777777" w:rsidR="007528BB" w:rsidRDefault="007528BB" w:rsidP="00DF48BF"/>
    <w:p w14:paraId="0F587066" w14:textId="77777777" w:rsidR="007528BB" w:rsidRDefault="007528BB"/>
    <w:p w14:paraId="4EDCB7FE" w14:textId="77777777" w:rsidR="007528BB" w:rsidRDefault="007528BB" w:rsidP="00863A82"/>
    <w:p w14:paraId="048B7B4C" w14:textId="77777777" w:rsidR="007528BB" w:rsidRDefault="007528BB" w:rsidP="00863A82"/>
    <w:p w14:paraId="7605B4EC" w14:textId="77777777" w:rsidR="007528BB" w:rsidRDefault="007528BB" w:rsidP="008033F3"/>
    <w:p w14:paraId="53FAC947" w14:textId="77777777" w:rsidR="007528BB" w:rsidRDefault="007528BB" w:rsidP="008033F3"/>
    <w:p w14:paraId="57089942" w14:textId="77777777" w:rsidR="007528BB" w:rsidRDefault="007528BB" w:rsidP="008033F3"/>
    <w:p w14:paraId="7FEC6B77" w14:textId="77777777" w:rsidR="007528BB" w:rsidRDefault="007528BB" w:rsidP="008033F3"/>
    <w:p w14:paraId="2BE3A30D" w14:textId="77777777" w:rsidR="007528BB" w:rsidRDefault="007528BB" w:rsidP="008033F3"/>
    <w:p w14:paraId="56F2F613" w14:textId="77777777" w:rsidR="007528BB" w:rsidRDefault="007528BB" w:rsidP="00352F6A"/>
    <w:p w14:paraId="41D71443" w14:textId="77777777" w:rsidR="007528BB" w:rsidRDefault="007528BB" w:rsidP="00352F6A"/>
    <w:p w14:paraId="7331349D" w14:textId="77777777" w:rsidR="007528BB" w:rsidRDefault="007528BB" w:rsidP="00B25640"/>
    <w:p w14:paraId="41BC68EA" w14:textId="77777777" w:rsidR="007528BB" w:rsidRDefault="007528BB"/>
    <w:p w14:paraId="7411B8D7" w14:textId="77777777" w:rsidR="007528BB" w:rsidRDefault="007528BB" w:rsidP="000E27E7"/>
    <w:p w14:paraId="66ECF628" w14:textId="77777777" w:rsidR="007528BB" w:rsidRDefault="007528BB"/>
    <w:p w14:paraId="2BAC45A8" w14:textId="77777777" w:rsidR="007528BB" w:rsidRDefault="007528BB"/>
    <w:p w14:paraId="0AF911CE" w14:textId="77777777" w:rsidR="007528BB" w:rsidRDefault="007528BB" w:rsidP="0039127E"/>
    <w:p w14:paraId="102CC22A" w14:textId="77777777" w:rsidR="007528BB" w:rsidRDefault="007528BB" w:rsidP="00C62D89"/>
    <w:p w14:paraId="20216CD2" w14:textId="77777777" w:rsidR="007528BB" w:rsidRDefault="007528BB" w:rsidP="00C62D89"/>
    <w:p w14:paraId="3D588A88" w14:textId="77777777" w:rsidR="007528BB" w:rsidRDefault="007528BB"/>
    <w:p w14:paraId="08C75FDF" w14:textId="77777777" w:rsidR="007528BB" w:rsidRDefault="007528BB" w:rsidP="0021005A"/>
    <w:p w14:paraId="63B5A708" w14:textId="77777777" w:rsidR="007528BB" w:rsidRDefault="007528BB" w:rsidP="0021005A"/>
    <w:p w14:paraId="4AD5C083" w14:textId="77777777" w:rsidR="007528BB" w:rsidRDefault="007528BB"/>
    <w:p w14:paraId="05473CEE" w14:textId="77777777" w:rsidR="007528BB" w:rsidRDefault="007528BB"/>
    <w:p w14:paraId="18F93A0D" w14:textId="77777777" w:rsidR="007528BB" w:rsidRDefault="007528BB" w:rsidP="004A7D99"/>
    <w:p w14:paraId="2C34B20E" w14:textId="77777777" w:rsidR="007528BB" w:rsidRDefault="007528BB" w:rsidP="004A7D99"/>
    <w:p w14:paraId="7C9F98CD" w14:textId="77777777" w:rsidR="007528BB" w:rsidRDefault="007528BB" w:rsidP="004C6A2C"/>
    <w:p w14:paraId="11B5E8E3" w14:textId="77777777" w:rsidR="007528BB" w:rsidRDefault="007528BB" w:rsidP="004C6A2C"/>
    <w:p w14:paraId="0AB3FC0C" w14:textId="77777777" w:rsidR="007528BB" w:rsidRDefault="007528BB" w:rsidP="004C6A2C"/>
    <w:p w14:paraId="35D918F3" w14:textId="77777777" w:rsidR="007528BB" w:rsidRDefault="007528BB" w:rsidP="004C6A2C"/>
    <w:p w14:paraId="649EEBC8" w14:textId="77777777" w:rsidR="007528BB" w:rsidRDefault="007528BB" w:rsidP="004C6A2C"/>
    <w:p w14:paraId="3FC838C3" w14:textId="77777777" w:rsidR="007528BB" w:rsidRDefault="007528BB" w:rsidP="00871087"/>
    <w:p w14:paraId="7F367A43" w14:textId="77777777" w:rsidR="007528BB" w:rsidRDefault="007528BB" w:rsidP="00871087"/>
    <w:p w14:paraId="67FD4BFB" w14:textId="77777777" w:rsidR="007528BB" w:rsidRDefault="007528BB" w:rsidP="00871087"/>
    <w:p w14:paraId="7B58CEE5" w14:textId="77777777" w:rsidR="007528BB" w:rsidRDefault="007528BB" w:rsidP="00B41B5F"/>
    <w:p w14:paraId="19062AEB" w14:textId="77777777" w:rsidR="007528BB" w:rsidRDefault="007528BB" w:rsidP="00B41B5F"/>
    <w:p w14:paraId="1CA93970" w14:textId="77777777" w:rsidR="007528BB" w:rsidRDefault="007528BB" w:rsidP="00B41B5F"/>
    <w:p w14:paraId="230D3CC7" w14:textId="77777777" w:rsidR="007528BB" w:rsidRDefault="007528BB" w:rsidP="00B41B5F"/>
    <w:p w14:paraId="4DE175E2" w14:textId="77777777" w:rsidR="007528BB" w:rsidRDefault="007528BB"/>
    <w:p w14:paraId="5D7445E7" w14:textId="77777777" w:rsidR="007528BB" w:rsidRDefault="007528BB"/>
    <w:p w14:paraId="50AA90D9" w14:textId="77777777" w:rsidR="007528BB" w:rsidRDefault="007528BB" w:rsidP="00A85E73"/>
    <w:p w14:paraId="3A83BE2F" w14:textId="77777777" w:rsidR="007528BB" w:rsidRDefault="007528BB" w:rsidP="00A85E73"/>
    <w:p w14:paraId="6B23D362" w14:textId="77777777" w:rsidR="007528BB" w:rsidRDefault="007528BB" w:rsidP="00A85E73"/>
    <w:p w14:paraId="58714D49" w14:textId="77777777" w:rsidR="007528BB" w:rsidRDefault="007528BB"/>
    <w:p w14:paraId="0DAEDEF0" w14:textId="77777777" w:rsidR="007528BB" w:rsidRDefault="007528BB" w:rsidP="001C4A42"/>
    <w:p w14:paraId="08AB4281" w14:textId="77777777" w:rsidR="007528BB" w:rsidRDefault="007528BB" w:rsidP="001C4A42"/>
    <w:p w14:paraId="2D2313E0" w14:textId="77777777" w:rsidR="007528BB" w:rsidRDefault="007528BB" w:rsidP="001C4A42"/>
    <w:p w14:paraId="35BE3704" w14:textId="77777777" w:rsidR="007528BB" w:rsidRDefault="007528BB" w:rsidP="001C4A42"/>
    <w:p w14:paraId="5D516899" w14:textId="77777777" w:rsidR="007528BB" w:rsidRDefault="007528BB" w:rsidP="004029FB"/>
    <w:p w14:paraId="17268EC0" w14:textId="77777777" w:rsidR="007528BB" w:rsidRDefault="007528BB" w:rsidP="00D6783D"/>
    <w:p w14:paraId="3D3F1512" w14:textId="77777777" w:rsidR="007528BB" w:rsidRDefault="007528BB"/>
    <w:p w14:paraId="38182BA8" w14:textId="77777777" w:rsidR="007528BB" w:rsidRDefault="007528BB"/>
    <w:p w14:paraId="124F96E3" w14:textId="77777777" w:rsidR="007528BB" w:rsidRDefault="007528BB" w:rsidP="00E87061"/>
    <w:p w14:paraId="125C478D" w14:textId="77777777" w:rsidR="007528BB" w:rsidRDefault="007528BB" w:rsidP="00E87061"/>
    <w:p w14:paraId="7931B1D4" w14:textId="77777777" w:rsidR="007528BB" w:rsidRDefault="007528BB" w:rsidP="00E87061"/>
    <w:p w14:paraId="02800868" w14:textId="77777777" w:rsidR="007528BB" w:rsidRDefault="007528BB" w:rsidP="00E87061"/>
    <w:p w14:paraId="04CF30F6" w14:textId="77777777" w:rsidR="007528BB" w:rsidRDefault="007528BB" w:rsidP="00E87061"/>
    <w:p w14:paraId="1B96032C" w14:textId="77777777" w:rsidR="007528BB" w:rsidRDefault="007528BB" w:rsidP="00E87061"/>
    <w:p w14:paraId="65046320" w14:textId="77777777" w:rsidR="007528BB" w:rsidRDefault="007528BB" w:rsidP="00372452"/>
    <w:p w14:paraId="745B9D66" w14:textId="77777777" w:rsidR="007528BB" w:rsidRDefault="007528BB" w:rsidP="00372452"/>
    <w:p w14:paraId="79B2413F" w14:textId="77777777" w:rsidR="007528BB" w:rsidRDefault="007528BB"/>
    <w:p w14:paraId="467DFD01" w14:textId="77777777" w:rsidR="007528BB" w:rsidRDefault="007528BB"/>
    <w:p w14:paraId="6A5FF796" w14:textId="77777777" w:rsidR="007528BB" w:rsidRDefault="007528BB" w:rsidP="009C7BD0"/>
    <w:p w14:paraId="7EAA28BA" w14:textId="77777777" w:rsidR="007528BB" w:rsidRDefault="007528BB" w:rsidP="009C7BD0"/>
    <w:p w14:paraId="60E975B5" w14:textId="77777777" w:rsidR="007528BB" w:rsidRDefault="007528BB" w:rsidP="009C7BD0"/>
    <w:p w14:paraId="7755909E" w14:textId="77777777" w:rsidR="007528BB" w:rsidRDefault="007528BB" w:rsidP="009C7BD0"/>
    <w:p w14:paraId="289A04DF" w14:textId="77777777" w:rsidR="007528BB" w:rsidRDefault="007528BB" w:rsidP="009C7BD0"/>
    <w:p w14:paraId="37B9A213" w14:textId="77777777" w:rsidR="007528BB" w:rsidRDefault="007528BB"/>
    <w:p w14:paraId="678B7C2E" w14:textId="77777777" w:rsidR="007528BB" w:rsidRDefault="007528BB" w:rsidP="00FF7711"/>
    <w:p w14:paraId="6D27E346" w14:textId="77777777" w:rsidR="007528BB" w:rsidRDefault="007528BB"/>
    <w:p w14:paraId="2E46EA38" w14:textId="77777777" w:rsidR="007528BB" w:rsidRDefault="007528BB" w:rsidP="007824D3"/>
    <w:p w14:paraId="71942E7F" w14:textId="77777777" w:rsidR="007528BB" w:rsidRDefault="007528BB" w:rsidP="007824D3"/>
    <w:p w14:paraId="5CC8BB44" w14:textId="77777777" w:rsidR="007528BB" w:rsidRDefault="007528BB" w:rsidP="0023243B"/>
    <w:p w14:paraId="1BC506BB" w14:textId="77777777" w:rsidR="007528BB" w:rsidRDefault="007528BB" w:rsidP="003A2DDB"/>
    <w:p w14:paraId="70A00467" w14:textId="77777777" w:rsidR="007528BB" w:rsidRDefault="007528BB" w:rsidP="007C1330"/>
    <w:p w14:paraId="45D5E6C4" w14:textId="77777777" w:rsidR="007528BB" w:rsidRDefault="007528BB" w:rsidP="007C1330"/>
    <w:p w14:paraId="3A02D714" w14:textId="77777777" w:rsidR="007528BB" w:rsidRDefault="007528BB" w:rsidP="007C1330"/>
    <w:p w14:paraId="1A01E6FF" w14:textId="77777777" w:rsidR="007528BB" w:rsidRDefault="007528BB" w:rsidP="007C1330"/>
    <w:p w14:paraId="5607781D" w14:textId="77777777" w:rsidR="007528BB" w:rsidRDefault="007528BB" w:rsidP="0018343C"/>
    <w:p w14:paraId="7797C234" w14:textId="77777777" w:rsidR="007528BB" w:rsidRDefault="007528BB" w:rsidP="0018343C"/>
    <w:p w14:paraId="140244A5" w14:textId="77777777" w:rsidR="007528BB" w:rsidRDefault="007528BB" w:rsidP="0018343C"/>
    <w:p w14:paraId="36103C3E" w14:textId="77777777" w:rsidR="007528BB" w:rsidRDefault="007528BB" w:rsidP="00F43093"/>
    <w:p w14:paraId="27E3E93F" w14:textId="77777777" w:rsidR="007528BB" w:rsidRDefault="007528BB" w:rsidP="00F43093"/>
    <w:p w14:paraId="6D77DDBE" w14:textId="77777777" w:rsidR="007528BB" w:rsidRDefault="007528BB"/>
    <w:p w14:paraId="2A82A348" w14:textId="77777777" w:rsidR="007528BB" w:rsidRDefault="007528BB" w:rsidP="00EC6108"/>
    <w:p w14:paraId="70BED24D" w14:textId="77777777" w:rsidR="007528BB" w:rsidRDefault="007528BB" w:rsidP="00EC6108"/>
    <w:p w14:paraId="6396C94F" w14:textId="77777777" w:rsidR="007528BB" w:rsidRDefault="007528BB" w:rsidP="00EC6108"/>
    <w:p w14:paraId="2AB5C6EC" w14:textId="77777777" w:rsidR="007528BB" w:rsidRDefault="007528BB" w:rsidP="00EC6108"/>
    <w:p w14:paraId="1A9D22CE" w14:textId="77777777" w:rsidR="007528BB" w:rsidRDefault="007528BB" w:rsidP="00945B10"/>
    <w:p w14:paraId="194CEEDD" w14:textId="77777777" w:rsidR="007528BB" w:rsidRDefault="007528BB"/>
    <w:p w14:paraId="37744657" w14:textId="77777777" w:rsidR="007528BB" w:rsidRDefault="007528BB" w:rsidP="00CE3868"/>
    <w:p w14:paraId="02BB37F9" w14:textId="77777777" w:rsidR="007528BB" w:rsidRDefault="007528BB" w:rsidP="008D03FF"/>
    <w:p w14:paraId="635F000E" w14:textId="77777777" w:rsidR="007528BB" w:rsidRDefault="007528BB" w:rsidP="008D03FF"/>
    <w:p w14:paraId="4E92068F" w14:textId="77777777" w:rsidR="007528BB" w:rsidRDefault="007528BB" w:rsidP="008D03FF"/>
    <w:p w14:paraId="531274E3" w14:textId="77777777" w:rsidR="007528BB" w:rsidRDefault="007528BB" w:rsidP="008D03FF"/>
    <w:p w14:paraId="061B199C" w14:textId="77777777" w:rsidR="007528BB" w:rsidRDefault="007528BB" w:rsidP="008D03FF"/>
    <w:p w14:paraId="58B233C9" w14:textId="77777777" w:rsidR="007528BB" w:rsidRDefault="007528BB" w:rsidP="008D03FF"/>
    <w:p w14:paraId="4779961D" w14:textId="77777777" w:rsidR="007528BB" w:rsidRDefault="007528BB" w:rsidP="002A5BA2"/>
    <w:p w14:paraId="1E80A630" w14:textId="77777777" w:rsidR="007528BB" w:rsidRDefault="007528BB" w:rsidP="002A5BA2"/>
    <w:p w14:paraId="48743623" w14:textId="77777777" w:rsidR="007528BB" w:rsidRDefault="007528BB" w:rsidP="00CF21DA"/>
    <w:p w14:paraId="2D4DA71F" w14:textId="77777777" w:rsidR="007528BB" w:rsidRDefault="007528BB" w:rsidP="00CF21DA"/>
    <w:p w14:paraId="171111E7" w14:textId="77777777" w:rsidR="007528BB" w:rsidRDefault="007528BB" w:rsidP="00CF21DA"/>
    <w:p w14:paraId="04E882E5" w14:textId="77777777" w:rsidR="007528BB" w:rsidRDefault="007528BB" w:rsidP="00CF21DA"/>
    <w:p w14:paraId="66F2329A" w14:textId="77777777" w:rsidR="007528BB" w:rsidRDefault="007528BB" w:rsidP="00CF21DA"/>
    <w:p w14:paraId="748C2C9D" w14:textId="77777777" w:rsidR="007528BB" w:rsidRDefault="007528BB" w:rsidP="009C5C6F"/>
    <w:p w14:paraId="409867BD" w14:textId="77777777" w:rsidR="007528BB" w:rsidRDefault="007528BB" w:rsidP="009C5C6F"/>
    <w:p w14:paraId="31D09C4C" w14:textId="77777777" w:rsidR="007528BB" w:rsidRDefault="007528BB" w:rsidP="009C5C6F"/>
    <w:p w14:paraId="2B08D2E6" w14:textId="77777777" w:rsidR="007528BB" w:rsidRDefault="007528BB" w:rsidP="009C5C6F"/>
    <w:p w14:paraId="0C8F7961" w14:textId="77777777" w:rsidR="007528BB" w:rsidRDefault="007528BB" w:rsidP="00E80626"/>
    <w:p w14:paraId="77303E13" w14:textId="77777777" w:rsidR="007528BB" w:rsidRDefault="007528BB" w:rsidP="00E80626"/>
    <w:p w14:paraId="10CA55D1" w14:textId="77777777" w:rsidR="007528BB" w:rsidRDefault="007528BB" w:rsidP="00E80626"/>
    <w:p w14:paraId="3D4AF098" w14:textId="77777777" w:rsidR="007528BB" w:rsidRDefault="007528BB" w:rsidP="00E80626"/>
    <w:p w14:paraId="7EFCBD7F" w14:textId="77777777" w:rsidR="007528BB" w:rsidRDefault="007528BB"/>
    <w:p w14:paraId="40FEBFE0" w14:textId="77777777" w:rsidR="007528BB" w:rsidRDefault="007528BB" w:rsidP="00487FA5"/>
    <w:p w14:paraId="0813CF44" w14:textId="77777777" w:rsidR="007528BB" w:rsidRDefault="007528BB" w:rsidP="00487FA5"/>
    <w:p w14:paraId="7B0323D7" w14:textId="77777777" w:rsidR="007528BB" w:rsidRDefault="007528BB" w:rsidP="00487FA5"/>
    <w:p w14:paraId="4282DB87" w14:textId="77777777" w:rsidR="007528BB" w:rsidRDefault="007528BB" w:rsidP="00487FA5"/>
    <w:p w14:paraId="312C9D97" w14:textId="77777777" w:rsidR="007528BB" w:rsidRDefault="007528BB" w:rsidP="00487FA5"/>
    <w:p w14:paraId="17A671A4" w14:textId="77777777" w:rsidR="007528BB" w:rsidRDefault="007528BB" w:rsidP="00487FA5"/>
    <w:p w14:paraId="67625480" w14:textId="77777777" w:rsidR="007528BB" w:rsidRDefault="007528BB" w:rsidP="00487FA5"/>
    <w:p w14:paraId="4250ADFB" w14:textId="77777777" w:rsidR="007528BB" w:rsidRDefault="007528BB" w:rsidP="00487FA5"/>
    <w:p w14:paraId="2C2F5D36" w14:textId="77777777" w:rsidR="007528BB" w:rsidRDefault="007528BB" w:rsidP="00487FA5"/>
    <w:p w14:paraId="3017B117" w14:textId="77777777" w:rsidR="007528BB" w:rsidRDefault="007528BB" w:rsidP="00CD2CDB"/>
    <w:p w14:paraId="17F19C58" w14:textId="77777777" w:rsidR="007528BB" w:rsidRDefault="007528BB" w:rsidP="00CD2CDB"/>
    <w:p w14:paraId="2B079F68" w14:textId="77777777" w:rsidR="007528BB" w:rsidRDefault="007528BB" w:rsidP="00CD2CDB"/>
    <w:p w14:paraId="5E7B1E8A" w14:textId="77777777" w:rsidR="007528BB" w:rsidRDefault="007528BB" w:rsidP="00CD2CDB"/>
    <w:p w14:paraId="344F7218" w14:textId="77777777" w:rsidR="007528BB" w:rsidRDefault="007528BB" w:rsidP="0016641B"/>
    <w:p w14:paraId="66D8D404" w14:textId="77777777" w:rsidR="007528BB" w:rsidRDefault="007528BB" w:rsidP="0016641B"/>
    <w:p w14:paraId="274A7A5E" w14:textId="77777777" w:rsidR="007528BB" w:rsidRDefault="007528BB"/>
    <w:p w14:paraId="6F45249D" w14:textId="77777777" w:rsidR="007528BB" w:rsidRDefault="007528BB" w:rsidP="00CC2327"/>
    <w:p w14:paraId="4A9A8B47" w14:textId="77777777" w:rsidR="007528BB" w:rsidRDefault="007528BB" w:rsidP="00CC2327"/>
    <w:p w14:paraId="25DE0088" w14:textId="77777777" w:rsidR="007528BB" w:rsidRDefault="007528BB" w:rsidP="00CC2327"/>
    <w:p w14:paraId="50C71DCC" w14:textId="77777777" w:rsidR="007528BB" w:rsidRDefault="007528BB" w:rsidP="00BF5ABF"/>
    <w:p w14:paraId="01CF0463" w14:textId="77777777" w:rsidR="007528BB" w:rsidRDefault="007528BB" w:rsidP="00BF5ABF"/>
    <w:p w14:paraId="7DE8054E" w14:textId="77777777" w:rsidR="007528BB" w:rsidRDefault="007528BB" w:rsidP="00BF5ABF"/>
    <w:p w14:paraId="49207C25" w14:textId="77777777" w:rsidR="007528BB" w:rsidRDefault="007528BB" w:rsidP="00BF5ABF"/>
    <w:p w14:paraId="7E477D1E" w14:textId="77777777" w:rsidR="007528BB" w:rsidRDefault="007528BB" w:rsidP="00BF5ABF"/>
    <w:p w14:paraId="1797D466" w14:textId="77777777" w:rsidR="007528BB" w:rsidRDefault="007528BB" w:rsidP="00BF5ABF"/>
    <w:p w14:paraId="36BC0121" w14:textId="77777777" w:rsidR="007528BB" w:rsidRDefault="007528BB" w:rsidP="00BF5ABF"/>
    <w:p w14:paraId="6584320B" w14:textId="77777777" w:rsidR="007528BB" w:rsidRDefault="007528BB" w:rsidP="00D4064F"/>
    <w:p w14:paraId="1B80AEC8" w14:textId="77777777" w:rsidR="007528BB" w:rsidRDefault="007528BB" w:rsidP="0090530E"/>
    <w:p w14:paraId="32BDFFE1" w14:textId="77777777" w:rsidR="007528BB" w:rsidRDefault="007528BB" w:rsidP="0090530E"/>
    <w:p w14:paraId="3E0E30AE" w14:textId="77777777" w:rsidR="007528BB" w:rsidRDefault="007528BB"/>
    <w:p w14:paraId="416E6A2A" w14:textId="77777777" w:rsidR="007528BB" w:rsidRDefault="007528BB" w:rsidP="00C67523"/>
    <w:p w14:paraId="43EB96C3" w14:textId="77777777" w:rsidR="007528BB" w:rsidRDefault="007528BB" w:rsidP="0004574B"/>
    <w:p w14:paraId="400397F2" w14:textId="77777777" w:rsidR="007528BB" w:rsidRDefault="007528BB" w:rsidP="0004574B"/>
    <w:p w14:paraId="64E90856" w14:textId="77777777" w:rsidR="007528BB" w:rsidRDefault="007528BB" w:rsidP="0004574B"/>
    <w:p w14:paraId="5AF1BAE2" w14:textId="77777777" w:rsidR="007528BB" w:rsidRDefault="007528BB" w:rsidP="001C107A"/>
    <w:p w14:paraId="069B62AC" w14:textId="77777777" w:rsidR="007528BB" w:rsidRDefault="007528BB" w:rsidP="001C107A"/>
    <w:p w14:paraId="1225098C" w14:textId="77777777" w:rsidR="007528BB" w:rsidRDefault="007528BB" w:rsidP="001C107A"/>
    <w:p w14:paraId="31EC0804" w14:textId="77777777" w:rsidR="007528BB" w:rsidRDefault="007528BB" w:rsidP="001C107A"/>
    <w:p w14:paraId="46FC5838" w14:textId="77777777" w:rsidR="007528BB" w:rsidRDefault="007528BB" w:rsidP="001C107A"/>
    <w:p w14:paraId="59D14338" w14:textId="77777777" w:rsidR="007528BB" w:rsidRDefault="007528BB" w:rsidP="00802796"/>
    <w:p w14:paraId="4C0CA43E" w14:textId="77777777" w:rsidR="007528BB" w:rsidRDefault="007528BB"/>
    <w:p w14:paraId="1C05C3C1" w14:textId="77777777" w:rsidR="007528BB" w:rsidRDefault="007528BB" w:rsidP="005D107D"/>
    <w:p w14:paraId="243385CD" w14:textId="77777777" w:rsidR="007528BB" w:rsidRDefault="007528BB" w:rsidP="00BD49B3"/>
    <w:p w14:paraId="67A0D646" w14:textId="77777777" w:rsidR="007528BB" w:rsidRDefault="007528BB" w:rsidP="00BD49B3"/>
    <w:p w14:paraId="20491C3D" w14:textId="77777777" w:rsidR="007528BB" w:rsidRDefault="007528BB" w:rsidP="00BD49B3"/>
    <w:p w14:paraId="2FCD1DB6" w14:textId="77777777" w:rsidR="007528BB" w:rsidRDefault="007528BB" w:rsidP="00BD49B3"/>
    <w:p w14:paraId="6AF9A8E1" w14:textId="77777777" w:rsidR="007528BB" w:rsidRDefault="007528BB" w:rsidP="00BD49B3"/>
    <w:p w14:paraId="06D0B0CF" w14:textId="77777777" w:rsidR="007528BB" w:rsidRDefault="007528BB" w:rsidP="00BD49B3"/>
    <w:p w14:paraId="0F1BAC6D" w14:textId="77777777" w:rsidR="007528BB" w:rsidRDefault="007528BB" w:rsidP="00BD49B3"/>
    <w:p w14:paraId="33B2800E" w14:textId="77777777" w:rsidR="007528BB" w:rsidRDefault="007528BB"/>
    <w:p w14:paraId="61E7643D" w14:textId="77777777" w:rsidR="007528BB" w:rsidRDefault="007528BB" w:rsidP="00FC30C5"/>
    <w:p w14:paraId="04FD591F" w14:textId="77777777" w:rsidR="007528BB" w:rsidRDefault="007528BB"/>
    <w:p w14:paraId="0650AF64" w14:textId="77777777" w:rsidR="007528BB" w:rsidRDefault="007528BB" w:rsidP="00E47295"/>
    <w:p w14:paraId="60653A7C" w14:textId="77777777" w:rsidR="007528BB" w:rsidRDefault="007528BB" w:rsidP="00A810DC"/>
    <w:p w14:paraId="268198DD" w14:textId="77777777" w:rsidR="007528BB" w:rsidRDefault="007528BB"/>
    <w:p w14:paraId="54D22CC0" w14:textId="77777777" w:rsidR="007528BB" w:rsidRDefault="007528BB" w:rsidP="00E52BD7"/>
    <w:p w14:paraId="1E0BB31E" w14:textId="77777777" w:rsidR="007528BB" w:rsidRDefault="007528BB" w:rsidP="00DD2A1A"/>
    <w:p w14:paraId="41E358EB" w14:textId="77777777" w:rsidR="007528BB" w:rsidRDefault="007528BB" w:rsidP="00E21BBF"/>
    <w:p w14:paraId="49D7131A" w14:textId="77777777" w:rsidR="007528BB" w:rsidRDefault="007528BB" w:rsidP="004A6B92"/>
    <w:p w14:paraId="5B049D37" w14:textId="77777777" w:rsidR="007528BB" w:rsidRDefault="007528BB" w:rsidP="00AA5813"/>
    <w:p w14:paraId="5B103FD7" w14:textId="77777777" w:rsidR="007528BB" w:rsidRDefault="007528BB" w:rsidP="00A107E9"/>
    <w:p w14:paraId="196DF46C" w14:textId="77777777" w:rsidR="007528BB" w:rsidRDefault="007528BB" w:rsidP="0071001C"/>
    <w:p w14:paraId="2A469A7E" w14:textId="77777777" w:rsidR="007528BB" w:rsidRDefault="007528BB" w:rsidP="0071001C"/>
    <w:p w14:paraId="71A1A3A5" w14:textId="77777777" w:rsidR="007528BB" w:rsidRDefault="007528BB" w:rsidP="00307D7E"/>
    <w:p w14:paraId="610FE2E8" w14:textId="77777777" w:rsidR="007528BB" w:rsidRDefault="007528BB"/>
    <w:p w14:paraId="3980C2C3" w14:textId="77777777" w:rsidR="007528BB" w:rsidRDefault="007528BB"/>
    <w:p w14:paraId="1BBC7C92" w14:textId="77777777" w:rsidR="007528BB" w:rsidRDefault="007528BB" w:rsidP="0046627C"/>
    <w:p w14:paraId="2903BCB1" w14:textId="77777777" w:rsidR="007528BB" w:rsidRDefault="007528BB"/>
    <w:p w14:paraId="0F6A8900" w14:textId="77777777" w:rsidR="007528BB" w:rsidRDefault="007528BB"/>
    <w:p w14:paraId="05168F68" w14:textId="77777777" w:rsidR="007528BB" w:rsidRDefault="007528BB" w:rsidP="005E1F38"/>
    <w:p w14:paraId="4D884A6B" w14:textId="77777777" w:rsidR="007528BB" w:rsidRDefault="007528BB" w:rsidP="00693E47"/>
    <w:p w14:paraId="009BC936" w14:textId="77777777" w:rsidR="007528BB" w:rsidRDefault="007528BB"/>
    <w:p w14:paraId="7382C407" w14:textId="77777777" w:rsidR="007528BB" w:rsidRDefault="007528BB" w:rsidP="004C7C35"/>
    <w:p w14:paraId="7AA72F36" w14:textId="77777777" w:rsidR="007528BB" w:rsidRDefault="007528BB" w:rsidP="00A43D74"/>
    <w:p w14:paraId="7ACB1AEE" w14:textId="77777777" w:rsidR="007528BB" w:rsidRDefault="007528BB" w:rsidP="00A50AC7"/>
    <w:p w14:paraId="5CD52774" w14:textId="77777777" w:rsidR="007528BB" w:rsidRDefault="007528BB"/>
    <w:p w14:paraId="785764E1" w14:textId="77777777" w:rsidR="007528BB" w:rsidRDefault="007528BB"/>
    <w:p w14:paraId="4BC6007A" w14:textId="77777777" w:rsidR="007528BB" w:rsidRDefault="007528BB"/>
    <w:p w14:paraId="060D222A" w14:textId="77777777" w:rsidR="007528BB" w:rsidRDefault="007528BB" w:rsidP="00421CAC"/>
    <w:p w14:paraId="40E45091" w14:textId="77777777" w:rsidR="007528BB" w:rsidRDefault="007528BB"/>
    <w:p w14:paraId="11F3A412" w14:textId="77777777" w:rsidR="007528BB" w:rsidRDefault="007528BB" w:rsidP="00A31577"/>
    <w:p w14:paraId="4AE9EE67" w14:textId="77777777" w:rsidR="007528BB" w:rsidRDefault="007528BB" w:rsidP="00561F78"/>
    <w:p w14:paraId="0B6BB12D" w14:textId="77777777" w:rsidR="007528BB" w:rsidRDefault="007528BB" w:rsidP="00304248"/>
    <w:p w14:paraId="3D78B0F6" w14:textId="77777777" w:rsidR="007528BB" w:rsidRDefault="007528BB"/>
    <w:p w14:paraId="5A29AE40" w14:textId="77777777" w:rsidR="007528BB" w:rsidRDefault="007528BB" w:rsidP="008E06EB"/>
    <w:p w14:paraId="0C0EA1C6" w14:textId="77777777" w:rsidR="007528BB" w:rsidRDefault="007528BB" w:rsidP="002D605D"/>
    <w:p w14:paraId="2860D836" w14:textId="77777777" w:rsidR="007528BB" w:rsidRDefault="007528BB" w:rsidP="00765B19"/>
    <w:p w14:paraId="26535AB2" w14:textId="77777777" w:rsidR="007528BB" w:rsidRDefault="007528BB" w:rsidP="00FE4469"/>
    <w:p w14:paraId="66CB38A7" w14:textId="77777777" w:rsidR="007528BB" w:rsidRDefault="007528BB"/>
    <w:p w14:paraId="1D493E47" w14:textId="77777777" w:rsidR="007528BB" w:rsidRDefault="007528BB" w:rsidP="001F0682"/>
    <w:p w14:paraId="1DE6FAF1" w14:textId="77777777" w:rsidR="007528BB" w:rsidRDefault="007528BB" w:rsidP="00CC0D78"/>
    <w:p w14:paraId="4135BE87" w14:textId="77777777" w:rsidR="007528BB" w:rsidRDefault="007528BB" w:rsidP="00C6603E"/>
    <w:p w14:paraId="45DB05C1" w14:textId="77777777" w:rsidR="007528BB" w:rsidRDefault="007528BB" w:rsidP="000C0AB7"/>
    <w:p w14:paraId="7E78863D" w14:textId="77777777" w:rsidR="007528BB" w:rsidRDefault="007528BB" w:rsidP="00AE417A"/>
    <w:p w14:paraId="70C2DD26" w14:textId="77777777" w:rsidR="007528BB" w:rsidRDefault="007528BB" w:rsidP="00AE417A"/>
    <w:p w14:paraId="7EAAF8E8" w14:textId="77777777" w:rsidR="007528BB" w:rsidRDefault="007528BB"/>
    <w:p w14:paraId="001BD119" w14:textId="77777777" w:rsidR="007528BB" w:rsidRDefault="007528BB" w:rsidP="00AC4F73"/>
    <w:p w14:paraId="46316673" w14:textId="77777777" w:rsidR="007528BB" w:rsidRDefault="007528BB" w:rsidP="00E6544C"/>
    <w:p w14:paraId="703436B9" w14:textId="77777777" w:rsidR="007528BB" w:rsidRDefault="007528BB" w:rsidP="002767D0"/>
    <w:p w14:paraId="1E24437B" w14:textId="77777777" w:rsidR="007528BB" w:rsidRDefault="007528BB" w:rsidP="0065099A"/>
    <w:p w14:paraId="703D8B4A" w14:textId="77777777" w:rsidR="007528BB" w:rsidRDefault="007528BB" w:rsidP="0065099A"/>
    <w:p w14:paraId="04158C46" w14:textId="77777777" w:rsidR="007528BB" w:rsidRDefault="007528BB" w:rsidP="00DA108D"/>
    <w:p w14:paraId="49B30C9B" w14:textId="77777777" w:rsidR="007528BB" w:rsidRDefault="007528BB" w:rsidP="00DA108D"/>
    <w:p w14:paraId="74F77278" w14:textId="77777777" w:rsidR="007528BB" w:rsidRDefault="007528BB" w:rsidP="00DA108D"/>
    <w:p w14:paraId="53EF4F77" w14:textId="77777777" w:rsidR="007528BB" w:rsidRDefault="007528BB" w:rsidP="00745470"/>
    <w:p w14:paraId="1EC87B66" w14:textId="77777777" w:rsidR="007528BB" w:rsidRDefault="007528BB" w:rsidP="00CF479D"/>
    <w:p w14:paraId="0C32B281" w14:textId="77777777" w:rsidR="007528BB" w:rsidRDefault="007528BB"/>
    <w:p w14:paraId="0FF6A60E" w14:textId="77777777" w:rsidR="007528BB" w:rsidRDefault="007528BB" w:rsidP="00E6566A"/>
    <w:p w14:paraId="044D1A7E" w14:textId="77777777" w:rsidR="007528BB" w:rsidRDefault="007528BB" w:rsidP="002C65C4"/>
    <w:p w14:paraId="1CFDF81E" w14:textId="77777777" w:rsidR="007528BB" w:rsidRDefault="007528BB"/>
    <w:p w14:paraId="56244E0B" w14:textId="77777777" w:rsidR="007528BB" w:rsidRDefault="007528BB" w:rsidP="002C6B6C"/>
    <w:p w14:paraId="49D2F036" w14:textId="77777777" w:rsidR="007528BB" w:rsidRDefault="007528BB" w:rsidP="005C557B"/>
    <w:p w14:paraId="3C5616E4" w14:textId="77777777" w:rsidR="007528BB" w:rsidRDefault="007528BB" w:rsidP="005C557B"/>
    <w:p w14:paraId="4DB90969" w14:textId="77777777" w:rsidR="007528BB" w:rsidRDefault="007528BB" w:rsidP="005C557B"/>
    <w:p w14:paraId="4EAAE027" w14:textId="77777777" w:rsidR="007528BB" w:rsidRDefault="007528BB" w:rsidP="003C7AEF"/>
    <w:p w14:paraId="0C661E4C" w14:textId="77777777" w:rsidR="007528BB" w:rsidRDefault="007528BB" w:rsidP="003C7AEF"/>
    <w:p w14:paraId="44A51330" w14:textId="77777777" w:rsidR="007528BB" w:rsidRDefault="007528BB" w:rsidP="00FD57F1"/>
    <w:p w14:paraId="0BDE0084" w14:textId="77777777" w:rsidR="007528BB" w:rsidRDefault="007528BB" w:rsidP="00FD57F1"/>
    <w:p w14:paraId="5EC686E4" w14:textId="77777777" w:rsidR="007528BB" w:rsidRDefault="007528BB"/>
    <w:p w14:paraId="0131C8DA" w14:textId="77777777" w:rsidR="007528BB" w:rsidRDefault="007528BB" w:rsidP="00997B6B"/>
    <w:p w14:paraId="6DF2F583" w14:textId="77777777" w:rsidR="007528BB" w:rsidRDefault="007528BB"/>
    <w:p w14:paraId="1CC183C7" w14:textId="77777777" w:rsidR="007528BB" w:rsidRDefault="007528BB"/>
    <w:p w14:paraId="46E91893" w14:textId="77777777" w:rsidR="007528BB" w:rsidRDefault="007528BB"/>
    <w:p w14:paraId="77608A7A" w14:textId="77777777" w:rsidR="007528BB" w:rsidRDefault="007528BB" w:rsidP="00B7281E"/>
    <w:p w14:paraId="4DAD6AAC" w14:textId="77777777" w:rsidR="007528BB" w:rsidRDefault="007528BB" w:rsidP="00AD4A7C"/>
    <w:p w14:paraId="10E2282C" w14:textId="77777777" w:rsidR="007528BB" w:rsidRDefault="007528BB"/>
    <w:p w14:paraId="4F2BD1BC" w14:textId="77777777" w:rsidR="007528BB" w:rsidRDefault="007528BB" w:rsidP="00DB291B"/>
    <w:p w14:paraId="5F1A0A83" w14:textId="77777777" w:rsidR="007528BB" w:rsidRDefault="007528BB"/>
    <w:p w14:paraId="05122F0A" w14:textId="77777777" w:rsidR="007528BB" w:rsidRDefault="007528BB" w:rsidP="00A8721E"/>
    <w:p w14:paraId="25A3583E" w14:textId="77777777" w:rsidR="007528BB" w:rsidRDefault="007528BB" w:rsidP="00A8721E"/>
    <w:p w14:paraId="067D128D" w14:textId="77777777" w:rsidR="007528BB" w:rsidRDefault="007528BB"/>
    <w:p w14:paraId="073D5E67" w14:textId="77777777" w:rsidR="007528BB" w:rsidRDefault="007528BB" w:rsidP="00943686"/>
    <w:p w14:paraId="585B4B37" w14:textId="77777777" w:rsidR="007528BB" w:rsidRDefault="007528BB" w:rsidP="00943686"/>
    <w:p w14:paraId="416166DB" w14:textId="77777777" w:rsidR="007528BB" w:rsidRDefault="007528BB" w:rsidP="00943686"/>
    <w:p w14:paraId="50B3AC49" w14:textId="77777777" w:rsidR="007528BB" w:rsidRDefault="007528BB" w:rsidP="00943686"/>
    <w:p w14:paraId="17E5465C" w14:textId="77777777" w:rsidR="007528BB" w:rsidRDefault="007528BB" w:rsidP="00943686"/>
    <w:p w14:paraId="51C90918" w14:textId="77777777" w:rsidR="007528BB" w:rsidRDefault="007528BB" w:rsidP="00943686"/>
    <w:p w14:paraId="286EB71C" w14:textId="77777777" w:rsidR="007528BB" w:rsidRDefault="007528BB" w:rsidP="00943686"/>
    <w:p w14:paraId="3A737B66" w14:textId="77777777" w:rsidR="007528BB" w:rsidRDefault="007528BB" w:rsidP="000E33F3"/>
    <w:p w14:paraId="7B51C3CE" w14:textId="77777777" w:rsidR="007528BB" w:rsidRDefault="007528BB"/>
    <w:p w14:paraId="0AD1A82E" w14:textId="77777777" w:rsidR="007528BB" w:rsidRDefault="007528BB"/>
    <w:p w14:paraId="282DA762" w14:textId="77777777" w:rsidR="007528BB" w:rsidRDefault="007528BB"/>
    <w:p w14:paraId="7A7B16B1" w14:textId="77777777" w:rsidR="007528BB" w:rsidRDefault="007528BB"/>
    <w:p w14:paraId="5F227810" w14:textId="77777777" w:rsidR="007528BB" w:rsidRDefault="007528BB"/>
    <w:p w14:paraId="4864F014" w14:textId="77777777" w:rsidR="007528BB" w:rsidRDefault="007528BB"/>
    <w:p w14:paraId="635B092E" w14:textId="77777777" w:rsidR="007528BB" w:rsidRDefault="007528BB"/>
    <w:p w14:paraId="367C025A" w14:textId="77777777" w:rsidR="007528BB" w:rsidRDefault="007528BB" w:rsidP="00E839B5"/>
    <w:p w14:paraId="4E730BF7" w14:textId="77777777" w:rsidR="007528BB" w:rsidRDefault="007528BB" w:rsidP="0090458D"/>
    <w:p w14:paraId="2E9ED155" w14:textId="77777777" w:rsidR="007528BB" w:rsidRDefault="007528BB"/>
    <w:p w14:paraId="1DD1721D" w14:textId="77777777" w:rsidR="007528BB" w:rsidRDefault="007528BB" w:rsidP="002058C5"/>
    <w:p w14:paraId="071379E9" w14:textId="77777777" w:rsidR="007528BB" w:rsidRDefault="007528BB"/>
    <w:p w14:paraId="11389C0A" w14:textId="77777777" w:rsidR="007528BB" w:rsidRDefault="007528BB" w:rsidP="00926B4E"/>
    <w:p w14:paraId="43C6EE8B" w14:textId="77777777" w:rsidR="007528BB" w:rsidRDefault="007528BB" w:rsidP="005A5F72"/>
    <w:p w14:paraId="41BA2C34" w14:textId="77777777" w:rsidR="007528BB" w:rsidRDefault="007528BB"/>
    <w:p w14:paraId="1E3E9B56" w14:textId="77777777" w:rsidR="007528BB" w:rsidRDefault="007528BB" w:rsidP="00D13C89"/>
    <w:p w14:paraId="62DA00EA" w14:textId="77777777" w:rsidR="007528BB" w:rsidRDefault="007528BB" w:rsidP="00884239"/>
    <w:p w14:paraId="60620692" w14:textId="77777777" w:rsidR="007528BB" w:rsidRDefault="007528BB" w:rsidP="00884239"/>
    <w:p w14:paraId="2BA2E8A8" w14:textId="77777777" w:rsidR="007528BB" w:rsidRDefault="007528BB" w:rsidP="00884239"/>
    <w:p w14:paraId="23C431CD" w14:textId="77777777" w:rsidR="007528BB" w:rsidRDefault="007528BB" w:rsidP="00884239"/>
    <w:p w14:paraId="38B744DD" w14:textId="77777777" w:rsidR="007528BB" w:rsidRDefault="007528BB" w:rsidP="00884239"/>
    <w:p w14:paraId="69D99F62" w14:textId="77777777" w:rsidR="007528BB" w:rsidRDefault="007528BB" w:rsidP="00884239"/>
    <w:p w14:paraId="5CC46F48" w14:textId="77777777" w:rsidR="007528BB" w:rsidRDefault="007528BB" w:rsidP="000E0B80"/>
    <w:p w14:paraId="76EE0095" w14:textId="77777777" w:rsidR="007528BB" w:rsidRDefault="007528BB" w:rsidP="000E0B80"/>
    <w:p w14:paraId="239955C2" w14:textId="77777777" w:rsidR="007528BB" w:rsidRDefault="007528BB" w:rsidP="000E0B80"/>
    <w:p w14:paraId="4C7BB03E" w14:textId="77777777" w:rsidR="007528BB" w:rsidRDefault="007528BB" w:rsidP="000E0B80"/>
    <w:p w14:paraId="40252047" w14:textId="77777777" w:rsidR="007528BB" w:rsidRDefault="007528BB" w:rsidP="000E0B80"/>
    <w:p w14:paraId="6B5410E4" w14:textId="77777777" w:rsidR="007528BB" w:rsidRDefault="007528BB" w:rsidP="000E0B80"/>
    <w:p w14:paraId="1318F783" w14:textId="77777777" w:rsidR="007528BB" w:rsidRDefault="007528BB" w:rsidP="000E0B80"/>
    <w:p w14:paraId="3FDC19A8" w14:textId="77777777" w:rsidR="007528BB" w:rsidRDefault="007528BB" w:rsidP="000E0B80"/>
    <w:p w14:paraId="79D11D4A" w14:textId="77777777" w:rsidR="007528BB" w:rsidRDefault="007528BB"/>
    <w:p w14:paraId="665DA939" w14:textId="77777777" w:rsidR="007528BB" w:rsidRDefault="007528BB" w:rsidP="00C34965"/>
    <w:p w14:paraId="3231EDF6" w14:textId="77777777" w:rsidR="007528BB" w:rsidRDefault="007528BB" w:rsidP="00C34965"/>
    <w:p w14:paraId="4082D2AE" w14:textId="77777777" w:rsidR="007528BB" w:rsidRDefault="007528BB"/>
    <w:p w14:paraId="75D92EA8" w14:textId="77777777" w:rsidR="007528BB" w:rsidRDefault="007528BB" w:rsidP="00A4107D"/>
    <w:p w14:paraId="27DFCDE1" w14:textId="77777777" w:rsidR="007528BB" w:rsidRDefault="007528BB" w:rsidP="00FE5DE8"/>
    <w:p w14:paraId="4FEA0B7A" w14:textId="77777777" w:rsidR="007528BB" w:rsidRDefault="007528BB" w:rsidP="00FE5DE8"/>
    <w:p w14:paraId="60C71FE2" w14:textId="77777777" w:rsidR="007528BB" w:rsidRDefault="007528BB" w:rsidP="00FE5DE8"/>
    <w:p w14:paraId="521F15C4" w14:textId="77777777" w:rsidR="007528BB" w:rsidRDefault="007528BB" w:rsidP="00100F5C"/>
    <w:p w14:paraId="0D92D2ED" w14:textId="77777777" w:rsidR="007528BB" w:rsidRDefault="007528BB" w:rsidP="00E51352"/>
    <w:p w14:paraId="54B295F4" w14:textId="77777777" w:rsidR="007528BB" w:rsidRDefault="007528BB" w:rsidP="00E51352"/>
    <w:p w14:paraId="622F92E5" w14:textId="77777777" w:rsidR="007528BB" w:rsidRDefault="007528BB" w:rsidP="00DD33E0"/>
    <w:p w14:paraId="5623528D" w14:textId="77777777" w:rsidR="007528BB" w:rsidRDefault="007528BB" w:rsidP="00BB574C"/>
    <w:p w14:paraId="2422D2A0" w14:textId="77777777" w:rsidR="007528BB" w:rsidRDefault="007528BB" w:rsidP="008F007E"/>
    <w:p w14:paraId="66F71113" w14:textId="77777777" w:rsidR="007528BB" w:rsidRDefault="007528BB" w:rsidP="00FE0851"/>
    <w:p w14:paraId="2F56F4A6" w14:textId="77777777" w:rsidR="007528BB" w:rsidRDefault="007528BB" w:rsidP="00FE0851"/>
    <w:p w14:paraId="35F4499D" w14:textId="77777777" w:rsidR="007528BB" w:rsidRDefault="007528BB" w:rsidP="00FE0851"/>
    <w:p w14:paraId="77B8E68C" w14:textId="77777777" w:rsidR="007528BB" w:rsidRDefault="007528BB" w:rsidP="00C80C21"/>
    <w:p w14:paraId="0B7172E3" w14:textId="77777777" w:rsidR="007528BB" w:rsidRDefault="007528BB" w:rsidP="001D679E"/>
    <w:p w14:paraId="1A5122D8" w14:textId="77777777" w:rsidR="007528BB" w:rsidRDefault="007528BB"/>
    <w:p w14:paraId="35B26AAC" w14:textId="77777777" w:rsidR="007528BB" w:rsidRDefault="007528BB"/>
    <w:p w14:paraId="18B316CA" w14:textId="77777777" w:rsidR="007528BB" w:rsidRDefault="007528BB" w:rsidP="0065332F"/>
    <w:p w14:paraId="297DEFBE" w14:textId="77777777" w:rsidR="007528BB" w:rsidRDefault="007528BB" w:rsidP="0065332F"/>
    <w:p w14:paraId="5F6313E1" w14:textId="77777777" w:rsidR="007528BB" w:rsidRDefault="007528BB" w:rsidP="00ED7725"/>
    <w:p w14:paraId="76FE7FFE" w14:textId="77777777" w:rsidR="007528BB" w:rsidRDefault="007528BB" w:rsidP="00ED7725"/>
    <w:p w14:paraId="1C812AA3" w14:textId="77777777" w:rsidR="007528BB" w:rsidRDefault="007528BB" w:rsidP="00ED7725"/>
    <w:p w14:paraId="224D7054" w14:textId="77777777" w:rsidR="007528BB" w:rsidRDefault="007528BB" w:rsidP="0066641D"/>
    <w:p w14:paraId="0FDB1A70" w14:textId="77777777" w:rsidR="007528BB" w:rsidRDefault="007528BB" w:rsidP="0066641D"/>
    <w:p w14:paraId="6391FEF2" w14:textId="77777777" w:rsidR="007528BB" w:rsidRDefault="007528BB" w:rsidP="00905F26"/>
    <w:p w14:paraId="72EE75F5" w14:textId="77777777" w:rsidR="007528BB" w:rsidRDefault="007528BB" w:rsidP="00905F26"/>
    <w:p w14:paraId="4130355C" w14:textId="77777777" w:rsidR="007528BB" w:rsidRDefault="007528BB" w:rsidP="00905F26"/>
    <w:p w14:paraId="717BDFEA" w14:textId="77777777" w:rsidR="007528BB" w:rsidRDefault="007528BB" w:rsidP="00905F26"/>
    <w:p w14:paraId="3849F783" w14:textId="77777777" w:rsidR="007528BB" w:rsidRDefault="007528BB" w:rsidP="00E30144"/>
    <w:p w14:paraId="08A93ED3" w14:textId="77777777" w:rsidR="007528BB" w:rsidRDefault="007528BB" w:rsidP="00E30144"/>
    <w:p w14:paraId="5FDBDD26" w14:textId="77777777" w:rsidR="007528BB" w:rsidRDefault="007528BB" w:rsidP="00E30144"/>
    <w:p w14:paraId="10BFD300" w14:textId="77777777" w:rsidR="007528BB" w:rsidRDefault="007528BB" w:rsidP="00E30144"/>
    <w:p w14:paraId="2A0E5276" w14:textId="77777777" w:rsidR="007528BB" w:rsidRDefault="007528BB" w:rsidP="00E30144"/>
    <w:p w14:paraId="027E39D6" w14:textId="77777777" w:rsidR="007528BB" w:rsidRDefault="007528BB" w:rsidP="00E30144"/>
    <w:p w14:paraId="3F7D665D" w14:textId="77777777" w:rsidR="007528BB" w:rsidRDefault="007528BB" w:rsidP="00F15ED5"/>
    <w:p w14:paraId="48CCCA4A" w14:textId="77777777" w:rsidR="007528BB" w:rsidRDefault="007528BB" w:rsidP="00F15ED5"/>
    <w:p w14:paraId="737954D1" w14:textId="77777777" w:rsidR="007528BB" w:rsidRDefault="007528BB" w:rsidP="008E2F9B"/>
    <w:p w14:paraId="10B7D143" w14:textId="77777777" w:rsidR="007528BB" w:rsidRDefault="007528BB" w:rsidP="000F3094"/>
    <w:p w14:paraId="76E3AA37" w14:textId="77777777" w:rsidR="007528BB" w:rsidRDefault="007528BB" w:rsidP="000F3094"/>
    <w:p w14:paraId="1705E6A3" w14:textId="77777777" w:rsidR="007528BB" w:rsidRDefault="007528BB" w:rsidP="000F3094"/>
    <w:p w14:paraId="586DA8FF" w14:textId="77777777" w:rsidR="007528BB" w:rsidRDefault="007528BB" w:rsidP="000F3094"/>
    <w:p w14:paraId="01F917CE" w14:textId="77777777" w:rsidR="007528BB" w:rsidRDefault="007528BB" w:rsidP="000F3094"/>
    <w:p w14:paraId="4C12F328" w14:textId="77777777" w:rsidR="007528BB" w:rsidRDefault="007528BB" w:rsidP="000F3094"/>
    <w:p w14:paraId="0E071DA7" w14:textId="77777777" w:rsidR="007528BB" w:rsidRDefault="007528BB" w:rsidP="000F3094"/>
    <w:p w14:paraId="42094B29" w14:textId="77777777" w:rsidR="007528BB" w:rsidRDefault="007528BB" w:rsidP="000F3094"/>
    <w:p w14:paraId="79954646" w14:textId="77777777" w:rsidR="007528BB" w:rsidRDefault="007528BB" w:rsidP="000F3094"/>
    <w:p w14:paraId="6EB5D839" w14:textId="77777777" w:rsidR="007528BB" w:rsidRDefault="007528BB" w:rsidP="000F3094"/>
    <w:p w14:paraId="5134F905" w14:textId="77777777" w:rsidR="007528BB" w:rsidRDefault="007528BB" w:rsidP="000F3094"/>
    <w:p w14:paraId="78420776" w14:textId="77777777" w:rsidR="007528BB" w:rsidRDefault="007528BB" w:rsidP="000F3094"/>
    <w:p w14:paraId="1825211F" w14:textId="77777777" w:rsidR="007528BB" w:rsidRDefault="007528BB" w:rsidP="000F3094"/>
    <w:p w14:paraId="6374616D" w14:textId="77777777" w:rsidR="007528BB" w:rsidRDefault="007528BB" w:rsidP="000F3094"/>
    <w:p w14:paraId="02CA7129" w14:textId="77777777" w:rsidR="007528BB" w:rsidRDefault="007528BB" w:rsidP="000F3094"/>
    <w:p w14:paraId="2B63EE37" w14:textId="77777777" w:rsidR="007528BB" w:rsidRDefault="007528BB" w:rsidP="00022506"/>
    <w:p w14:paraId="33B66FED" w14:textId="77777777" w:rsidR="007528BB" w:rsidRDefault="007528BB" w:rsidP="00022506"/>
    <w:p w14:paraId="78F0AD90" w14:textId="77777777" w:rsidR="007528BB" w:rsidRDefault="007528BB" w:rsidP="00022506"/>
    <w:p w14:paraId="443F5EAE" w14:textId="77777777" w:rsidR="007528BB" w:rsidRDefault="007528BB" w:rsidP="00022506"/>
    <w:p w14:paraId="4E200C4E" w14:textId="77777777" w:rsidR="007528BB" w:rsidRDefault="007528BB" w:rsidP="00022506"/>
    <w:p w14:paraId="3E84F709" w14:textId="77777777" w:rsidR="007528BB" w:rsidRDefault="007528BB" w:rsidP="00022506"/>
    <w:p w14:paraId="0E05E0ED" w14:textId="77777777" w:rsidR="007528BB" w:rsidRDefault="007528BB" w:rsidP="00022506"/>
    <w:p w14:paraId="1292909C" w14:textId="77777777" w:rsidR="007528BB" w:rsidRDefault="007528BB" w:rsidP="00022506"/>
    <w:p w14:paraId="1BC2601B" w14:textId="77777777" w:rsidR="007528BB" w:rsidRDefault="007528BB" w:rsidP="00022506"/>
    <w:p w14:paraId="0AED9E77" w14:textId="77777777" w:rsidR="007528BB" w:rsidRDefault="007528BB" w:rsidP="00022506"/>
    <w:p w14:paraId="58E4E69D" w14:textId="77777777" w:rsidR="007528BB" w:rsidRDefault="007528BB" w:rsidP="00022506"/>
    <w:p w14:paraId="606FF564" w14:textId="77777777" w:rsidR="007528BB" w:rsidRDefault="007528BB" w:rsidP="00022506"/>
    <w:p w14:paraId="4225EDCC" w14:textId="77777777" w:rsidR="007528BB" w:rsidRDefault="007528BB" w:rsidP="00EE30DE"/>
    <w:p w14:paraId="4420773D" w14:textId="77777777" w:rsidR="007528BB" w:rsidRDefault="007528BB"/>
    <w:p w14:paraId="2C8B279E" w14:textId="77777777" w:rsidR="007528BB" w:rsidRDefault="007528BB"/>
    <w:p w14:paraId="717BA4AC" w14:textId="77777777" w:rsidR="007528BB" w:rsidRDefault="007528BB" w:rsidP="009F3A0B"/>
    <w:p w14:paraId="2F69573E" w14:textId="77777777" w:rsidR="007528BB" w:rsidRDefault="007528BB" w:rsidP="009F3A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336DC" w14:textId="6CCEA321" w:rsidR="00F4669C" w:rsidRDefault="00F46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615DC" w14:textId="77777777" w:rsidR="007528BB" w:rsidRDefault="007528BB">
      <w:r>
        <w:separator/>
      </w:r>
    </w:p>
    <w:p w14:paraId="12517742" w14:textId="77777777" w:rsidR="007528BB" w:rsidRDefault="007528BB"/>
    <w:p w14:paraId="5A58ECC0" w14:textId="77777777" w:rsidR="007528BB" w:rsidRDefault="007528BB" w:rsidP="00770BEF"/>
    <w:p w14:paraId="207F706C" w14:textId="77777777" w:rsidR="007528BB" w:rsidRDefault="007528BB"/>
    <w:p w14:paraId="54089D93" w14:textId="77777777" w:rsidR="007528BB" w:rsidRDefault="007528BB" w:rsidP="000266EA"/>
    <w:p w14:paraId="6991EF09" w14:textId="77777777" w:rsidR="007528BB" w:rsidRDefault="007528BB" w:rsidP="00066E28"/>
    <w:p w14:paraId="1E8C15EC" w14:textId="77777777" w:rsidR="007528BB" w:rsidRDefault="007528BB"/>
    <w:p w14:paraId="7F31B68D" w14:textId="77777777" w:rsidR="007528BB" w:rsidRDefault="007528BB" w:rsidP="00343B3A"/>
    <w:p w14:paraId="31354BCA" w14:textId="77777777" w:rsidR="007528BB" w:rsidRDefault="007528BB" w:rsidP="004C3BB6"/>
    <w:p w14:paraId="64A954EE" w14:textId="77777777" w:rsidR="007528BB" w:rsidRDefault="007528BB" w:rsidP="004C3BB6"/>
    <w:p w14:paraId="4F2C126A" w14:textId="77777777" w:rsidR="007528BB" w:rsidRDefault="007528BB" w:rsidP="004C3BB6"/>
    <w:p w14:paraId="68CB522F" w14:textId="77777777" w:rsidR="007528BB" w:rsidRDefault="007528BB" w:rsidP="009D7AE6"/>
    <w:p w14:paraId="5B1CC192" w14:textId="77777777" w:rsidR="007528BB" w:rsidRDefault="007528BB" w:rsidP="009D7AE6"/>
    <w:p w14:paraId="793AD879" w14:textId="77777777" w:rsidR="007528BB" w:rsidRDefault="007528BB" w:rsidP="00F81B16"/>
    <w:p w14:paraId="618FA360" w14:textId="77777777" w:rsidR="007528BB" w:rsidRDefault="007528BB" w:rsidP="00F81B16"/>
    <w:p w14:paraId="5E7B78CF" w14:textId="77777777" w:rsidR="007528BB" w:rsidRDefault="007528BB" w:rsidP="00F81B16"/>
    <w:p w14:paraId="41D67C5C" w14:textId="77777777" w:rsidR="007528BB" w:rsidRDefault="007528BB" w:rsidP="00F81B16"/>
    <w:p w14:paraId="5C6DA31F" w14:textId="77777777" w:rsidR="007528BB" w:rsidRDefault="007528BB" w:rsidP="00F81B16"/>
    <w:p w14:paraId="7517C3F6" w14:textId="77777777" w:rsidR="007528BB" w:rsidRDefault="007528BB" w:rsidP="00F81B16"/>
    <w:p w14:paraId="2BC59D32" w14:textId="77777777" w:rsidR="007528BB" w:rsidRDefault="007528BB" w:rsidP="00F81B16"/>
    <w:p w14:paraId="572C3F22" w14:textId="77777777" w:rsidR="007528BB" w:rsidRDefault="007528BB" w:rsidP="00F81B16"/>
    <w:p w14:paraId="577EEF7D" w14:textId="77777777" w:rsidR="007528BB" w:rsidRDefault="007528BB" w:rsidP="00F81B16"/>
    <w:p w14:paraId="3BB67D14" w14:textId="77777777" w:rsidR="007528BB" w:rsidRDefault="007528BB" w:rsidP="00F81B16"/>
    <w:p w14:paraId="62E94CF8" w14:textId="77777777" w:rsidR="007528BB" w:rsidRDefault="007528BB" w:rsidP="00F81B16"/>
    <w:p w14:paraId="2B3AA4BB" w14:textId="77777777" w:rsidR="007528BB" w:rsidRDefault="007528BB" w:rsidP="00E850AD"/>
    <w:p w14:paraId="03CE5D39" w14:textId="77777777" w:rsidR="007528BB" w:rsidRDefault="007528BB" w:rsidP="00E850AD"/>
    <w:p w14:paraId="1EDB0B88" w14:textId="77777777" w:rsidR="007528BB" w:rsidRDefault="007528BB" w:rsidP="00DF48BF"/>
    <w:p w14:paraId="5456203F" w14:textId="77777777" w:rsidR="007528BB" w:rsidRDefault="007528BB"/>
    <w:p w14:paraId="071FE170" w14:textId="77777777" w:rsidR="007528BB" w:rsidRDefault="007528BB" w:rsidP="00863A82"/>
    <w:p w14:paraId="6D184347" w14:textId="77777777" w:rsidR="007528BB" w:rsidRDefault="007528BB" w:rsidP="00863A82"/>
    <w:p w14:paraId="56D9E078" w14:textId="77777777" w:rsidR="007528BB" w:rsidRDefault="007528BB" w:rsidP="008033F3"/>
    <w:p w14:paraId="7F854829" w14:textId="77777777" w:rsidR="007528BB" w:rsidRDefault="007528BB" w:rsidP="008033F3"/>
    <w:p w14:paraId="372E54AA" w14:textId="77777777" w:rsidR="007528BB" w:rsidRDefault="007528BB" w:rsidP="008033F3"/>
    <w:p w14:paraId="0772DCB2" w14:textId="77777777" w:rsidR="007528BB" w:rsidRDefault="007528BB" w:rsidP="008033F3"/>
    <w:p w14:paraId="5C895175" w14:textId="77777777" w:rsidR="007528BB" w:rsidRDefault="007528BB" w:rsidP="008033F3"/>
    <w:p w14:paraId="1B06E992" w14:textId="77777777" w:rsidR="007528BB" w:rsidRDefault="007528BB" w:rsidP="00352F6A"/>
    <w:p w14:paraId="733B4760" w14:textId="77777777" w:rsidR="007528BB" w:rsidRDefault="007528BB" w:rsidP="00352F6A"/>
    <w:p w14:paraId="442E16B3" w14:textId="77777777" w:rsidR="007528BB" w:rsidRDefault="007528BB" w:rsidP="00B25640"/>
    <w:p w14:paraId="3729AF5D" w14:textId="77777777" w:rsidR="007528BB" w:rsidRDefault="007528BB"/>
    <w:p w14:paraId="5539508F" w14:textId="77777777" w:rsidR="007528BB" w:rsidRDefault="007528BB" w:rsidP="000E27E7"/>
    <w:p w14:paraId="12D46C9F" w14:textId="77777777" w:rsidR="007528BB" w:rsidRDefault="007528BB"/>
    <w:p w14:paraId="7A57CE19" w14:textId="77777777" w:rsidR="007528BB" w:rsidRDefault="007528BB"/>
    <w:p w14:paraId="158A9A15" w14:textId="77777777" w:rsidR="007528BB" w:rsidRDefault="007528BB" w:rsidP="0039127E"/>
    <w:p w14:paraId="0145DAFE" w14:textId="77777777" w:rsidR="007528BB" w:rsidRDefault="007528BB" w:rsidP="00C62D89"/>
    <w:p w14:paraId="6FEF0110" w14:textId="77777777" w:rsidR="007528BB" w:rsidRDefault="007528BB" w:rsidP="00C62D89"/>
    <w:p w14:paraId="3F08A4E5" w14:textId="77777777" w:rsidR="007528BB" w:rsidRDefault="007528BB"/>
    <w:p w14:paraId="49AAC1BA" w14:textId="77777777" w:rsidR="007528BB" w:rsidRDefault="007528BB" w:rsidP="0021005A"/>
    <w:p w14:paraId="36D6E2EC" w14:textId="77777777" w:rsidR="007528BB" w:rsidRDefault="007528BB" w:rsidP="0021005A"/>
    <w:p w14:paraId="6CCC5637" w14:textId="77777777" w:rsidR="007528BB" w:rsidRDefault="007528BB"/>
    <w:p w14:paraId="76147E0E" w14:textId="77777777" w:rsidR="007528BB" w:rsidRDefault="007528BB"/>
    <w:p w14:paraId="0B34C584" w14:textId="77777777" w:rsidR="007528BB" w:rsidRDefault="007528BB" w:rsidP="004A7D99"/>
    <w:p w14:paraId="028A181F" w14:textId="77777777" w:rsidR="007528BB" w:rsidRDefault="007528BB" w:rsidP="004A7D99"/>
    <w:p w14:paraId="06CC1576" w14:textId="77777777" w:rsidR="007528BB" w:rsidRDefault="007528BB" w:rsidP="004C6A2C"/>
    <w:p w14:paraId="5E600C2F" w14:textId="77777777" w:rsidR="007528BB" w:rsidRDefault="007528BB" w:rsidP="004C6A2C"/>
    <w:p w14:paraId="25C06060" w14:textId="77777777" w:rsidR="007528BB" w:rsidRDefault="007528BB" w:rsidP="004C6A2C"/>
    <w:p w14:paraId="603E1059" w14:textId="77777777" w:rsidR="007528BB" w:rsidRDefault="007528BB" w:rsidP="004C6A2C"/>
    <w:p w14:paraId="48061F7E" w14:textId="77777777" w:rsidR="007528BB" w:rsidRDefault="007528BB" w:rsidP="004C6A2C"/>
    <w:p w14:paraId="2DF2F399" w14:textId="77777777" w:rsidR="007528BB" w:rsidRDefault="007528BB" w:rsidP="00871087"/>
    <w:p w14:paraId="5C7811B7" w14:textId="77777777" w:rsidR="007528BB" w:rsidRDefault="007528BB" w:rsidP="00871087"/>
    <w:p w14:paraId="054C9138" w14:textId="77777777" w:rsidR="007528BB" w:rsidRDefault="007528BB" w:rsidP="00871087"/>
    <w:p w14:paraId="656BCEDC" w14:textId="77777777" w:rsidR="007528BB" w:rsidRDefault="007528BB" w:rsidP="00B41B5F"/>
    <w:p w14:paraId="73EBACA1" w14:textId="77777777" w:rsidR="007528BB" w:rsidRDefault="007528BB" w:rsidP="00B41B5F"/>
    <w:p w14:paraId="334A8D1B" w14:textId="77777777" w:rsidR="007528BB" w:rsidRDefault="007528BB" w:rsidP="00B41B5F"/>
    <w:p w14:paraId="4E141EF2" w14:textId="77777777" w:rsidR="007528BB" w:rsidRDefault="007528BB" w:rsidP="00B41B5F"/>
    <w:p w14:paraId="74F41775" w14:textId="77777777" w:rsidR="007528BB" w:rsidRDefault="007528BB"/>
    <w:p w14:paraId="5334D2C6" w14:textId="77777777" w:rsidR="007528BB" w:rsidRDefault="007528BB"/>
    <w:p w14:paraId="2C86C5BB" w14:textId="77777777" w:rsidR="007528BB" w:rsidRDefault="007528BB" w:rsidP="00A85E73"/>
    <w:p w14:paraId="495C5B91" w14:textId="77777777" w:rsidR="007528BB" w:rsidRDefault="007528BB" w:rsidP="00A85E73"/>
    <w:p w14:paraId="7731B233" w14:textId="77777777" w:rsidR="007528BB" w:rsidRDefault="007528BB" w:rsidP="00A85E73"/>
    <w:p w14:paraId="488E3747" w14:textId="77777777" w:rsidR="007528BB" w:rsidRDefault="007528BB"/>
    <w:p w14:paraId="12EB763D" w14:textId="77777777" w:rsidR="007528BB" w:rsidRDefault="007528BB" w:rsidP="001C4A42"/>
    <w:p w14:paraId="6E23B4A9" w14:textId="77777777" w:rsidR="007528BB" w:rsidRDefault="007528BB" w:rsidP="001C4A42"/>
    <w:p w14:paraId="6AD6A191" w14:textId="77777777" w:rsidR="007528BB" w:rsidRDefault="007528BB" w:rsidP="001C4A42"/>
    <w:p w14:paraId="4701205A" w14:textId="77777777" w:rsidR="007528BB" w:rsidRDefault="007528BB" w:rsidP="001C4A42"/>
    <w:p w14:paraId="1142ED19" w14:textId="77777777" w:rsidR="007528BB" w:rsidRDefault="007528BB" w:rsidP="004029FB"/>
    <w:p w14:paraId="4F8E87BC" w14:textId="77777777" w:rsidR="007528BB" w:rsidRDefault="007528BB" w:rsidP="00D6783D"/>
    <w:p w14:paraId="29FA2538" w14:textId="77777777" w:rsidR="007528BB" w:rsidRDefault="007528BB"/>
    <w:p w14:paraId="7C729AB9" w14:textId="77777777" w:rsidR="007528BB" w:rsidRDefault="007528BB"/>
    <w:p w14:paraId="53A6B30D" w14:textId="77777777" w:rsidR="007528BB" w:rsidRDefault="007528BB" w:rsidP="00E87061"/>
    <w:p w14:paraId="3D2FDFB3" w14:textId="77777777" w:rsidR="007528BB" w:rsidRDefault="007528BB" w:rsidP="00E87061"/>
    <w:p w14:paraId="70A5B808" w14:textId="77777777" w:rsidR="007528BB" w:rsidRDefault="007528BB" w:rsidP="00E87061"/>
    <w:p w14:paraId="2091FB3A" w14:textId="77777777" w:rsidR="007528BB" w:rsidRDefault="007528BB" w:rsidP="00E87061"/>
    <w:p w14:paraId="1B5F9E57" w14:textId="77777777" w:rsidR="007528BB" w:rsidRDefault="007528BB" w:rsidP="00E87061"/>
    <w:p w14:paraId="3E4A20E9" w14:textId="77777777" w:rsidR="007528BB" w:rsidRDefault="007528BB" w:rsidP="00E87061"/>
    <w:p w14:paraId="3CDD520D" w14:textId="77777777" w:rsidR="007528BB" w:rsidRDefault="007528BB" w:rsidP="00372452"/>
    <w:p w14:paraId="11A19A89" w14:textId="77777777" w:rsidR="007528BB" w:rsidRDefault="007528BB" w:rsidP="00372452"/>
    <w:p w14:paraId="7FB23D20" w14:textId="77777777" w:rsidR="007528BB" w:rsidRDefault="007528BB"/>
    <w:p w14:paraId="73E00023" w14:textId="77777777" w:rsidR="007528BB" w:rsidRDefault="007528BB"/>
    <w:p w14:paraId="7372474E" w14:textId="77777777" w:rsidR="007528BB" w:rsidRDefault="007528BB" w:rsidP="009C7BD0"/>
    <w:p w14:paraId="022680A3" w14:textId="77777777" w:rsidR="007528BB" w:rsidRDefault="007528BB" w:rsidP="009C7BD0"/>
    <w:p w14:paraId="1A21A617" w14:textId="77777777" w:rsidR="007528BB" w:rsidRDefault="007528BB" w:rsidP="009C7BD0"/>
    <w:p w14:paraId="17ED6EAB" w14:textId="77777777" w:rsidR="007528BB" w:rsidRDefault="007528BB" w:rsidP="009C7BD0"/>
    <w:p w14:paraId="0ABB43FB" w14:textId="77777777" w:rsidR="007528BB" w:rsidRDefault="007528BB" w:rsidP="009C7BD0"/>
    <w:p w14:paraId="4D2BADF4" w14:textId="77777777" w:rsidR="007528BB" w:rsidRDefault="007528BB"/>
    <w:p w14:paraId="1FBD4535" w14:textId="77777777" w:rsidR="007528BB" w:rsidRDefault="007528BB" w:rsidP="00FF7711"/>
    <w:p w14:paraId="3B14B462" w14:textId="77777777" w:rsidR="007528BB" w:rsidRDefault="007528BB"/>
    <w:p w14:paraId="2458DAEF" w14:textId="77777777" w:rsidR="007528BB" w:rsidRDefault="007528BB" w:rsidP="007824D3"/>
    <w:p w14:paraId="7FD3D9AA" w14:textId="77777777" w:rsidR="007528BB" w:rsidRDefault="007528BB" w:rsidP="007824D3"/>
    <w:p w14:paraId="7D523C99" w14:textId="77777777" w:rsidR="007528BB" w:rsidRDefault="007528BB" w:rsidP="0023243B"/>
    <w:p w14:paraId="56EBC4DF" w14:textId="77777777" w:rsidR="007528BB" w:rsidRDefault="007528BB" w:rsidP="003A2DDB"/>
    <w:p w14:paraId="2DEC92A1" w14:textId="77777777" w:rsidR="007528BB" w:rsidRDefault="007528BB" w:rsidP="007C1330"/>
    <w:p w14:paraId="67C1E860" w14:textId="77777777" w:rsidR="007528BB" w:rsidRDefault="007528BB" w:rsidP="007C1330"/>
    <w:p w14:paraId="14FCAC6E" w14:textId="77777777" w:rsidR="007528BB" w:rsidRDefault="007528BB" w:rsidP="007C1330"/>
    <w:p w14:paraId="3C6FAD9C" w14:textId="77777777" w:rsidR="007528BB" w:rsidRDefault="007528BB" w:rsidP="007C1330"/>
    <w:p w14:paraId="2364159C" w14:textId="77777777" w:rsidR="007528BB" w:rsidRDefault="007528BB" w:rsidP="0018343C"/>
    <w:p w14:paraId="519DD6A4" w14:textId="77777777" w:rsidR="007528BB" w:rsidRDefault="007528BB" w:rsidP="0018343C"/>
    <w:p w14:paraId="2F402AAB" w14:textId="77777777" w:rsidR="007528BB" w:rsidRDefault="007528BB" w:rsidP="0018343C"/>
    <w:p w14:paraId="4BB1BAD6" w14:textId="77777777" w:rsidR="007528BB" w:rsidRDefault="007528BB" w:rsidP="00F43093"/>
    <w:p w14:paraId="7C597FFA" w14:textId="77777777" w:rsidR="007528BB" w:rsidRDefault="007528BB" w:rsidP="00F43093"/>
    <w:p w14:paraId="108F8AAA" w14:textId="77777777" w:rsidR="007528BB" w:rsidRDefault="007528BB"/>
    <w:p w14:paraId="6DC76483" w14:textId="77777777" w:rsidR="007528BB" w:rsidRDefault="007528BB" w:rsidP="00EC6108"/>
    <w:p w14:paraId="1567DDBE" w14:textId="77777777" w:rsidR="007528BB" w:rsidRDefault="007528BB" w:rsidP="00EC6108"/>
    <w:p w14:paraId="4CB28815" w14:textId="77777777" w:rsidR="007528BB" w:rsidRDefault="007528BB" w:rsidP="00EC6108"/>
    <w:p w14:paraId="781B6119" w14:textId="77777777" w:rsidR="007528BB" w:rsidRDefault="007528BB" w:rsidP="00EC6108"/>
    <w:p w14:paraId="4D68E342" w14:textId="77777777" w:rsidR="007528BB" w:rsidRDefault="007528BB" w:rsidP="00945B10"/>
    <w:p w14:paraId="4BE33976" w14:textId="77777777" w:rsidR="007528BB" w:rsidRDefault="007528BB"/>
    <w:p w14:paraId="67203F94" w14:textId="77777777" w:rsidR="007528BB" w:rsidRDefault="007528BB" w:rsidP="00CE3868"/>
    <w:p w14:paraId="5B33F731" w14:textId="77777777" w:rsidR="007528BB" w:rsidRDefault="007528BB" w:rsidP="008D03FF"/>
    <w:p w14:paraId="739EF840" w14:textId="77777777" w:rsidR="007528BB" w:rsidRDefault="007528BB" w:rsidP="008D03FF"/>
    <w:p w14:paraId="34A6AD35" w14:textId="77777777" w:rsidR="007528BB" w:rsidRDefault="007528BB" w:rsidP="008D03FF"/>
    <w:p w14:paraId="794F8AC4" w14:textId="77777777" w:rsidR="007528BB" w:rsidRDefault="007528BB" w:rsidP="008D03FF"/>
    <w:p w14:paraId="7B8B6A19" w14:textId="77777777" w:rsidR="007528BB" w:rsidRDefault="007528BB" w:rsidP="008D03FF"/>
    <w:p w14:paraId="2E724CAD" w14:textId="77777777" w:rsidR="007528BB" w:rsidRDefault="007528BB" w:rsidP="008D03FF"/>
    <w:p w14:paraId="71F44B9B" w14:textId="77777777" w:rsidR="007528BB" w:rsidRDefault="007528BB" w:rsidP="002A5BA2"/>
    <w:p w14:paraId="44057371" w14:textId="77777777" w:rsidR="007528BB" w:rsidRDefault="007528BB" w:rsidP="002A5BA2"/>
    <w:p w14:paraId="202A92E4" w14:textId="77777777" w:rsidR="007528BB" w:rsidRDefault="007528BB" w:rsidP="00CF21DA"/>
    <w:p w14:paraId="1C51EA54" w14:textId="77777777" w:rsidR="007528BB" w:rsidRDefault="007528BB" w:rsidP="00CF21DA"/>
    <w:p w14:paraId="0D976685" w14:textId="77777777" w:rsidR="007528BB" w:rsidRDefault="007528BB" w:rsidP="00CF21DA"/>
    <w:p w14:paraId="0444B32B" w14:textId="77777777" w:rsidR="007528BB" w:rsidRDefault="007528BB" w:rsidP="00CF21DA"/>
    <w:p w14:paraId="5A9A2A99" w14:textId="77777777" w:rsidR="007528BB" w:rsidRDefault="007528BB" w:rsidP="00CF21DA"/>
    <w:p w14:paraId="67610F57" w14:textId="77777777" w:rsidR="007528BB" w:rsidRDefault="007528BB" w:rsidP="009C5C6F"/>
    <w:p w14:paraId="11965BB1" w14:textId="77777777" w:rsidR="007528BB" w:rsidRDefault="007528BB" w:rsidP="009C5C6F"/>
    <w:p w14:paraId="50485C08" w14:textId="77777777" w:rsidR="007528BB" w:rsidRDefault="007528BB" w:rsidP="009C5C6F"/>
    <w:p w14:paraId="02FF8ABB" w14:textId="77777777" w:rsidR="007528BB" w:rsidRDefault="007528BB" w:rsidP="009C5C6F"/>
    <w:p w14:paraId="2079EA06" w14:textId="77777777" w:rsidR="007528BB" w:rsidRDefault="007528BB" w:rsidP="00E80626"/>
    <w:p w14:paraId="0013A39B" w14:textId="77777777" w:rsidR="007528BB" w:rsidRDefault="007528BB" w:rsidP="00E80626"/>
    <w:p w14:paraId="0C781700" w14:textId="77777777" w:rsidR="007528BB" w:rsidRDefault="007528BB" w:rsidP="00E80626"/>
    <w:p w14:paraId="76171C7C" w14:textId="77777777" w:rsidR="007528BB" w:rsidRDefault="007528BB" w:rsidP="00E80626"/>
    <w:p w14:paraId="6FACC576" w14:textId="77777777" w:rsidR="007528BB" w:rsidRDefault="007528BB"/>
    <w:p w14:paraId="522036C7" w14:textId="77777777" w:rsidR="007528BB" w:rsidRDefault="007528BB" w:rsidP="00487FA5"/>
    <w:p w14:paraId="38E25453" w14:textId="77777777" w:rsidR="007528BB" w:rsidRDefault="007528BB" w:rsidP="00487FA5"/>
    <w:p w14:paraId="5DC9BA6F" w14:textId="77777777" w:rsidR="007528BB" w:rsidRDefault="007528BB" w:rsidP="00487FA5"/>
    <w:p w14:paraId="1F021CB4" w14:textId="77777777" w:rsidR="007528BB" w:rsidRDefault="007528BB" w:rsidP="00487FA5"/>
    <w:p w14:paraId="2F13D9D7" w14:textId="77777777" w:rsidR="007528BB" w:rsidRDefault="007528BB" w:rsidP="00487FA5"/>
    <w:p w14:paraId="2798ECA4" w14:textId="77777777" w:rsidR="007528BB" w:rsidRDefault="007528BB" w:rsidP="00487FA5"/>
    <w:p w14:paraId="30BB19C2" w14:textId="77777777" w:rsidR="007528BB" w:rsidRDefault="007528BB" w:rsidP="00487FA5"/>
    <w:p w14:paraId="14D7FA93" w14:textId="77777777" w:rsidR="007528BB" w:rsidRDefault="007528BB" w:rsidP="00487FA5"/>
    <w:p w14:paraId="3CB49DBD" w14:textId="77777777" w:rsidR="007528BB" w:rsidRDefault="007528BB" w:rsidP="00487FA5"/>
    <w:p w14:paraId="7814284F" w14:textId="77777777" w:rsidR="007528BB" w:rsidRDefault="007528BB" w:rsidP="00CD2CDB"/>
    <w:p w14:paraId="385B57EF" w14:textId="77777777" w:rsidR="007528BB" w:rsidRDefault="007528BB" w:rsidP="00CD2CDB"/>
    <w:p w14:paraId="234941C5" w14:textId="77777777" w:rsidR="007528BB" w:rsidRDefault="007528BB" w:rsidP="00CD2CDB"/>
    <w:p w14:paraId="4C6CE327" w14:textId="77777777" w:rsidR="007528BB" w:rsidRDefault="007528BB" w:rsidP="00CD2CDB"/>
    <w:p w14:paraId="08533F0A" w14:textId="77777777" w:rsidR="007528BB" w:rsidRDefault="007528BB" w:rsidP="0016641B"/>
    <w:p w14:paraId="7CA61D60" w14:textId="77777777" w:rsidR="007528BB" w:rsidRDefault="007528BB" w:rsidP="0016641B"/>
    <w:p w14:paraId="0BC1D54D" w14:textId="77777777" w:rsidR="007528BB" w:rsidRDefault="007528BB"/>
    <w:p w14:paraId="2620B454" w14:textId="77777777" w:rsidR="007528BB" w:rsidRDefault="007528BB" w:rsidP="00CC2327"/>
    <w:p w14:paraId="4FB2CDAF" w14:textId="77777777" w:rsidR="007528BB" w:rsidRDefault="007528BB" w:rsidP="00CC2327"/>
    <w:p w14:paraId="1989A43E" w14:textId="77777777" w:rsidR="007528BB" w:rsidRDefault="007528BB" w:rsidP="00CC2327"/>
    <w:p w14:paraId="506EA70E" w14:textId="77777777" w:rsidR="007528BB" w:rsidRDefault="007528BB" w:rsidP="00BF5ABF"/>
    <w:p w14:paraId="400B9755" w14:textId="77777777" w:rsidR="007528BB" w:rsidRDefault="007528BB" w:rsidP="00BF5ABF"/>
    <w:p w14:paraId="17B96A27" w14:textId="77777777" w:rsidR="007528BB" w:rsidRDefault="007528BB" w:rsidP="00BF5ABF"/>
    <w:p w14:paraId="3F2A1E94" w14:textId="77777777" w:rsidR="007528BB" w:rsidRDefault="007528BB" w:rsidP="00BF5ABF"/>
    <w:p w14:paraId="4DE3E763" w14:textId="77777777" w:rsidR="007528BB" w:rsidRDefault="007528BB" w:rsidP="00BF5ABF"/>
    <w:p w14:paraId="3B308FB7" w14:textId="77777777" w:rsidR="007528BB" w:rsidRDefault="007528BB" w:rsidP="00BF5ABF"/>
    <w:p w14:paraId="510635A6" w14:textId="77777777" w:rsidR="007528BB" w:rsidRDefault="007528BB" w:rsidP="00BF5ABF"/>
    <w:p w14:paraId="7644F6CB" w14:textId="77777777" w:rsidR="007528BB" w:rsidRDefault="007528BB" w:rsidP="00D4064F"/>
    <w:p w14:paraId="4EBCD39D" w14:textId="77777777" w:rsidR="007528BB" w:rsidRDefault="007528BB" w:rsidP="0090530E"/>
    <w:p w14:paraId="3D0F1044" w14:textId="77777777" w:rsidR="007528BB" w:rsidRDefault="007528BB" w:rsidP="0090530E"/>
    <w:p w14:paraId="05EFDF91" w14:textId="77777777" w:rsidR="007528BB" w:rsidRDefault="007528BB"/>
    <w:p w14:paraId="5E606F80" w14:textId="77777777" w:rsidR="007528BB" w:rsidRDefault="007528BB" w:rsidP="00C67523"/>
    <w:p w14:paraId="34A279B0" w14:textId="77777777" w:rsidR="007528BB" w:rsidRDefault="007528BB" w:rsidP="0004574B"/>
    <w:p w14:paraId="582315E6" w14:textId="77777777" w:rsidR="007528BB" w:rsidRDefault="007528BB" w:rsidP="0004574B"/>
    <w:p w14:paraId="550C04E6" w14:textId="77777777" w:rsidR="007528BB" w:rsidRDefault="007528BB" w:rsidP="0004574B"/>
    <w:p w14:paraId="4924DE6B" w14:textId="77777777" w:rsidR="007528BB" w:rsidRDefault="007528BB" w:rsidP="001C107A"/>
    <w:p w14:paraId="26759A2C" w14:textId="77777777" w:rsidR="007528BB" w:rsidRDefault="007528BB" w:rsidP="001C107A"/>
    <w:p w14:paraId="08A841A9" w14:textId="77777777" w:rsidR="007528BB" w:rsidRDefault="007528BB" w:rsidP="001C107A"/>
    <w:p w14:paraId="39EBA24C" w14:textId="77777777" w:rsidR="007528BB" w:rsidRDefault="007528BB" w:rsidP="001C107A"/>
    <w:p w14:paraId="1FBE1667" w14:textId="77777777" w:rsidR="007528BB" w:rsidRDefault="007528BB" w:rsidP="001C107A"/>
    <w:p w14:paraId="5A6E2A42" w14:textId="77777777" w:rsidR="007528BB" w:rsidRDefault="007528BB" w:rsidP="00802796"/>
    <w:p w14:paraId="4F5812B2" w14:textId="77777777" w:rsidR="007528BB" w:rsidRDefault="007528BB"/>
    <w:p w14:paraId="00D22603" w14:textId="77777777" w:rsidR="007528BB" w:rsidRDefault="007528BB" w:rsidP="005D107D"/>
    <w:p w14:paraId="1908F16C" w14:textId="77777777" w:rsidR="007528BB" w:rsidRDefault="007528BB" w:rsidP="00BD49B3"/>
    <w:p w14:paraId="072275C9" w14:textId="77777777" w:rsidR="007528BB" w:rsidRDefault="007528BB" w:rsidP="00BD49B3"/>
    <w:p w14:paraId="500D4BD1" w14:textId="77777777" w:rsidR="007528BB" w:rsidRDefault="007528BB" w:rsidP="00BD49B3"/>
    <w:p w14:paraId="29225E11" w14:textId="77777777" w:rsidR="007528BB" w:rsidRDefault="007528BB" w:rsidP="00BD49B3"/>
    <w:p w14:paraId="267F78C3" w14:textId="77777777" w:rsidR="007528BB" w:rsidRDefault="007528BB" w:rsidP="00BD49B3"/>
    <w:p w14:paraId="0348885E" w14:textId="77777777" w:rsidR="007528BB" w:rsidRDefault="007528BB" w:rsidP="00BD49B3"/>
    <w:p w14:paraId="10A4221E" w14:textId="77777777" w:rsidR="007528BB" w:rsidRDefault="007528BB" w:rsidP="00BD49B3"/>
    <w:p w14:paraId="03BD9393" w14:textId="77777777" w:rsidR="007528BB" w:rsidRDefault="007528BB"/>
    <w:p w14:paraId="1AD31B23" w14:textId="77777777" w:rsidR="007528BB" w:rsidRDefault="007528BB" w:rsidP="00FC30C5"/>
    <w:p w14:paraId="2FC4D20D" w14:textId="77777777" w:rsidR="007528BB" w:rsidRDefault="007528BB"/>
    <w:p w14:paraId="2CBB0960" w14:textId="77777777" w:rsidR="007528BB" w:rsidRDefault="007528BB" w:rsidP="00E47295"/>
    <w:p w14:paraId="1E637AC0" w14:textId="77777777" w:rsidR="007528BB" w:rsidRDefault="007528BB" w:rsidP="00A810DC"/>
    <w:p w14:paraId="6968C72D" w14:textId="77777777" w:rsidR="007528BB" w:rsidRDefault="007528BB"/>
    <w:p w14:paraId="73AE08B9" w14:textId="77777777" w:rsidR="007528BB" w:rsidRDefault="007528BB" w:rsidP="00E52BD7"/>
    <w:p w14:paraId="76919950" w14:textId="77777777" w:rsidR="007528BB" w:rsidRDefault="007528BB" w:rsidP="00DD2A1A"/>
    <w:p w14:paraId="4AB398DC" w14:textId="77777777" w:rsidR="007528BB" w:rsidRDefault="007528BB" w:rsidP="00E21BBF"/>
    <w:p w14:paraId="66FC0111" w14:textId="77777777" w:rsidR="007528BB" w:rsidRDefault="007528BB" w:rsidP="004A6B92"/>
    <w:p w14:paraId="6CC1DE83" w14:textId="77777777" w:rsidR="007528BB" w:rsidRDefault="007528BB" w:rsidP="00AA5813"/>
    <w:p w14:paraId="648232A9" w14:textId="77777777" w:rsidR="007528BB" w:rsidRDefault="007528BB" w:rsidP="00A107E9"/>
    <w:p w14:paraId="71DE6CF6" w14:textId="77777777" w:rsidR="007528BB" w:rsidRDefault="007528BB" w:rsidP="0071001C"/>
    <w:p w14:paraId="7D0704F6" w14:textId="77777777" w:rsidR="007528BB" w:rsidRDefault="007528BB" w:rsidP="0071001C"/>
    <w:p w14:paraId="11564B47" w14:textId="77777777" w:rsidR="007528BB" w:rsidRDefault="007528BB" w:rsidP="00307D7E"/>
    <w:p w14:paraId="3692AAA6" w14:textId="77777777" w:rsidR="007528BB" w:rsidRDefault="007528BB"/>
    <w:p w14:paraId="33A98390" w14:textId="77777777" w:rsidR="007528BB" w:rsidRDefault="007528BB"/>
    <w:p w14:paraId="0928FC50" w14:textId="77777777" w:rsidR="007528BB" w:rsidRDefault="007528BB" w:rsidP="0046627C"/>
    <w:p w14:paraId="04644A1B" w14:textId="77777777" w:rsidR="007528BB" w:rsidRDefault="007528BB"/>
    <w:p w14:paraId="167B9466" w14:textId="77777777" w:rsidR="007528BB" w:rsidRDefault="007528BB"/>
    <w:p w14:paraId="1DF8D570" w14:textId="77777777" w:rsidR="007528BB" w:rsidRDefault="007528BB" w:rsidP="005E1F38"/>
    <w:p w14:paraId="6E20EEFE" w14:textId="77777777" w:rsidR="007528BB" w:rsidRDefault="007528BB" w:rsidP="00693E47"/>
    <w:p w14:paraId="007D8728" w14:textId="77777777" w:rsidR="007528BB" w:rsidRDefault="007528BB"/>
    <w:p w14:paraId="6AB6A6D3" w14:textId="77777777" w:rsidR="007528BB" w:rsidRDefault="007528BB" w:rsidP="004C7C35"/>
    <w:p w14:paraId="7C2AEDAD" w14:textId="77777777" w:rsidR="007528BB" w:rsidRDefault="007528BB" w:rsidP="00A43D74"/>
    <w:p w14:paraId="15ED0946" w14:textId="77777777" w:rsidR="007528BB" w:rsidRDefault="007528BB" w:rsidP="00A50AC7"/>
    <w:p w14:paraId="41898CFC" w14:textId="77777777" w:rsidR="007528BB" w:rsidRDefault="007528BB"/>
    <w:p w14:paraId="54F26F1F" w14:textId="77777777" w:rsidR="007528BB" w:rsidRDefault="007528BB"/>
    <w:p w14:paraId="739DCE5A" w14:textId="77777777" w:rsidR="007528BB" w:rsidRDefault="007528BB"/>
    <w:p w14:paraId="08024796" w14:textId="77777777" w:rsidR="007528BB" w:rsidRDefault="007528BB" w:rsidP="00421CAC"/>
    <w:p w14:paraId="5A8106C1" w14:textId="77777777" w:rsidR="007528BB" w:rsidRDefault="007528BB"/>
    <w:p w14:paraId="22ECFBF9" w14:textId="77777777" w:rsidR="007528BB" w:rsidRDefault="007528BB" w:rsidP="00A31577"/>
    <w:p w14:paraId="788B3B79" w14:textId="77777777" w:rsidR="007528BB" w:rsidRDefault="007528BB" w:rsidP="00561F78"/>
    <w:p w14:paraId="10757DC2" w14:textId="77777777" w:rsidR="007528BB" w:rsidRDefault="007528BB" w:rsidP="00304248"/>
    <w:p w14:paraId="06662511" w14:textId="77777777" w:rsidR="007528BB" w:rsidRDefault="007528BB"/>
    <w:p w14:paraId="17A8A963" w14:textId="77777777" w:rsidR="007528BB" w:rsidRDefault="007528BB" w:rsidP="008E06EB"/>
    <w:p w14:paraId="3C76F4E3" w14:textId="77777777" w:rsidR="007528BB" w:rsidRDefault="007528BB" w:rsidP="002D605D"/>
    <w:p w14:paraId="3A9D6B9A" w14:textId="77777777" w:rsidR="007528BB" w:rsidRDefault="007528BB" w:rsidP="00765B19"/>
    <w:p w14:paraId="4435C332" w14:textId="77777777" w:rsidR="007528BB" w:rsidRDefault="007528BB" w:rsidP="00FE4469"/>
    <w:p w14:paraId="5D8E1D3E" w14:textId="77777777" w:rsidR="007528BB" w:rsidRDefault="007528BB"/>
    <w:p w14:paraId="3004C9B0" w14:textId="77777777" w:rsidR="007528BB" w:rsidRDefault="007528BB" w:rsidP="001F0682"/>
    <w:p w14:paraId="42BA2992" w14:textId="77777777" w:rsidR="007528BB" w:rsidRDefault="007528BB" w:rsidP="00CC0D78"/>
    <w:p w14:paraId="7AD9AE90" w14:textId="77777777" w:rsidR="007528BB" w:rsidRDefault="007528BB" w:rsidP="00C6603E"/>
    <w:p w14:paraId="0C0AB311" w14:textId="77777777" w:rsidR="007528BB" w:rsidRDefault="007528BB" w:rsidP="000C0AB7"/>
    <w:p w14:paraId="11844442" w14:textId="77777777" w:rsidR="007528BB" w:rsidRDefault="007528BB" w:rsidP="00AE417A"/>
    <w:p w14:paraId="1A3B4A7B" w14:textId="77777777" w:rsidR="007528BB" w:rsidRDefault="007528BB" w:rsidP="00AE417A"/>
    <w:p w14:paraId="6FA5147E" w14:textId="77777777" w:rsidR="007528BB" w:rsidRDefault="007528BB"/>
    <w:p w14:paraId="2B100E60" w14:textId="77777777" w:rsidR="007528BB" w:rsidRDefault="007528BB" w:rsidP="00AC4F73"/>
    <w:p w14:paraId="2204423B" w14:textId="77777777" w:rsidR="007528BB" w:rsidRDefault="007528BB" w:rsidP="00E6544C"/>
    <w:p w14:paraId="186DA49B" w14:textId="77777777" w:rsidR="007528BB" w:rsidRDefault="007528BB" w:rsidP="002767D0"/>
    <w:p w14:paraId="4150999D" w14:textId="77777777" w:rsidR="007528BB" w:rsidRDefault="007528BB" w:rsidP="0065099A"/>
    <w:p w14:paraId="4C21E491" w14:textId="77777777" w:rsidR="007528BB" w:rsidRDefault="007528BB" w:rsidP="0065099A"/>
    <w:p w14:paraId="4B4A61EC" w14:textId="77777777" w:rsidR="007528BB" w:rsidRDefault="007528BB" w:rsidP="00DA108D"/>
    <w:p w14:paraId="7F9B6D01" w14:textId="77777777" w:rsidR="007528BB" w:rsidRDefault="007528BB" w:rsidP="00DA108D"/>
    <w:p w14:paraId="08B1AA24" w14:textId="77777777" w:rsidR="007528BB" w:rsidRDefault="007528BB" w:rsidP="00DA108D"/>
    <w:p w14:paraId="22D8D469" w14:textId="77777777" w:rsidR="007528BB" w:rsidRDefault="007528BB" w:rsidP="00745470"/>
    <w:p w14:paraId="735995DC" w14:textId="77777777" w:rsidR="007528BB" w:rsidRDefault="007528BB" w:rsidP="00CF479D"/>
    <w:p w14:paraId="4ED71155" w14:textId="77777777" w:rsidR="007528BB" w:rsidRDefault="007528BB"/>
    <w:p w14:paraId="2BC0BFD3" w14:textId="77777777" w:rsidR="007528BB" w:rsidRDefault="007528BB" w:rsidP="00E6566A"/>
    <w:p w14:paraId="1C8BC23E" w14:textId="77777777" w:rsidR="007528BB" w:rsidRDefault="007528BB" w:rsidP="002C65C4"/>
    <w:p w14:paraId="38A78E07" w14:textId="77777777" w:rsidR="007528BB" w:rsidRDefault="007528BB"/>
    <w:p w14:paraId="0F0083A7" w14:textId="77777777" w:rsidR="007528BB" w:rsidRDefault="007528BB" w:rsidP="002C6B6C"/>
    <w:p w14:paraId="21C760BB" w14:textId="77777777" w:rsidR="007528BB" w:rsidRDefault="007528BB" w:rsidP="005C557B"/>
    <w:p w14:paraId="78D6AF36" w14:textId="77777777" w:rsidR="007528BB" w:rsidRDefault="007528BB" w:rsidP="005C557B"/>
    <w:p w14:paraId="5F0C9D2E" w14:textId="77777777" w:rsidR="007528BB" w:rsidRDefault="007528BB" w:rsidP="005C557B"/>
    <w:p w14:paraId="01F6E394" w14:textId="77777777" w:rsidR="007528BB" w:rsidRDefault="007528BB" w:rsidP="003C7AEF"/>
    <w:p w14:paraId="77854D86" w14:textId="77777777" w:rsidR="007528BB" w:rsidRDefault="007528BB" w:rsidP="003C7AEF"/>
    <w:p w14:paraId="4FFC06B1" w14:textId="77777777" w:rsidR="007528BB" w:rsidRDefault="007528BB" w:rsidP="00FD57F1"/>
    <w:p w14:paraId="12998C32" w14:textId="77777777" w:rsidR="007528BB" w:rsidRDefault="007528BB" w:rsidP="00FD57F1"/>
    <w:p w14:paraId="27A4101D" w14:textId="77777777" w:rsidR="007528BB" w:rsidRDefault="007528BB"/>
    <w:p w14:paraId="5C0AF9FB" w14:textId="77777777" w:rsidR="007528BB" w:rsidRDefault="007528BB" w:rsidP="00997B6B"/>
    <w:p w14:paraId="2C24FD08" w14:textId="77777777" w:rsidR="007528BB" w:rsidRDefault="007528BB"/>
    <w:p w14:paraId="220BF67F" w14:textId="77777777" w:rsidR="007528BB" w:rsidRDefault="007528BB"/>
    <w:p w14:paraId="3FFC30C4" w14:textId="77777777" w:rsidR="007528BB" w:rsidRDefault="007528BB"/>
    <w:p w14:paraId="48E7A5BF" w14:textId="77777777" w:rsidR="007528BB" w:rsidRDefault="007528BB" w:rsidP="00B7281E"/>
    <w:p w14:paraId="79CE625B" w14:textId="77777777" w:rsidR="007528BB" w:rsidRDefault="007528BB" w:rsidP="00AD4A7C"/>
    <w:p w14:paraId="7DA03251" w14:textId="77777777" w:rsidR="007528BB" w:rsidRDefault="007528BB"/>
    <w:p w14:paraId="05B757F9" w14:textId="77777777" w:rsidR="007528BB" w:rsidRDefault="007528BB" w:rsidP="00DB291B"/>
    <w:p w14:paraId="65B69963" w14:textId="77777777" w:rsidR="007528BB" w:rsidRDefault="007528BB"/>
    <w:p w14:paraId="29275211" w14:textId="77777777" w:rsidR="007528BB" w:rsidRDefault="007528BB" w:rsidP="00A8721E"/>
    <w:p w14:paraId="64842D9D" w14:textId="77777777" w:rsidR="007528BB" w:rsidRDefault="007528BB" w:rsidP="00A8721E"/>
    <w:p w14:paraId="3DD6DF44" w14:textId="77777777" w:rsidR="007528BB" w:rsidRDefault="007528BB"/>
    <w:p w14:paraId="773FF783" w14:textId="77777777" w:rsidR="007528BB" w:rsidRDefault="007528BB" w:rsidP="00943686"/>
    <w:p w14:paraId="6C074530" w14:textId="77777777" w:rsidR="007528BB" w:rsidRDefault="007528BB" w:rsidP="00943686"/>
    <w:p w14:paraId="6DF63227" w14:textId="77777777" w:rsidR="007528BB" w:rsidRDefault="007528BB" w:rsidP="00943686"/>
    <w:p w14:paraId="18EEFBC8" w14:textId="77777777" w:rsidR="007528BB" w:rsidRDefault="007528BB" w:rsidP="00943686"/>
    <w:p w14:paraId="233DD3A4" w14:textId="77777777" w:rsidR="007528BB" w:rsidRDefault="007528BB" w:rsidP="00943686"/>
    <w:p w14:paraId="15ED05F5" w14:textId="77777777" w:rsidR="007528BB" w:rsidRDefault="007528BB" w:rsidP="00943686"/>
    <w:p w14:paraId="410A5781" w14:textId="77777777" w:rsidR="007528BB" w:rsidRDefault="007528BB" w:rsidP="00943686"/>
    <w:p w14:paraId="44CBBEFD" w14:textId="77777777" w:rsidR="007528BB" w:rsidRDefault="007528BB" w:rsidP="000E33F3"/>
    <w:p w14:paraId="576AC28E" w14:textId="77777777" w:rsidR="007528BB" w:rsidRDefault="007528BB"/>
    <w:p w14:paraId="35B6A8D7" w14:textId="77777777" w:rsidR="007528BB" w:rsidRDefault="007528BB"/>
    <w:p w14:paraId="3B77FF1F" w14:textId="77777777" w:rsidR="007528BB" w:rsidRDefault="007528BB"/>
    <w:p w14:paraId="058318E3" w14:textId="77777777" w:rsidR="007528BB" w:rsidRDefault="007528BB"/>
    <w:p w14:paraId="115E8107" w14:textId="77777777" w:rsidR="007528BB" w:rsidRDefault="007528BB"/>
    <w:p w14:paraId="7188A4BC" w14:textId="77777777" w:rsidR="007528BB" w:rsidRDefault="007528BB"/>
    <w:p w14:paraId="2224AD2B" w14:textId="77777777" w:rsidR="007528BB" w:rsidRDefault="007528BB"/>
    <w:p w14:paraId="7414219C" w14:textId="77777777" w:rsidR="007528BB" w:rsidRDefault="007528BB" w:rsidP="00E839B5"/>
    <w:p w14:paraId="435A5974" w14:textId="77777777" w:rsidR="007528BB" w:rsidRDefault="007528BB" w:rsidP="0090458D"/>
    <w:p w14:paraId="7C2693AC" w14:textId="77777777" w:rsidR="007528BB" w:rsidRDefault="007528BB"/>
    <w:p w14:paraId="6EFC3A32" w14:textId="77777777" w:rsidR="007528BB" w:rsidRDefault="007528BB" w:rsidP="002058C5"/>
    <w:p w14:paraId="5D519529" w14:textId="77777777" w:rsidR="007528BB" w:rsidRDefault="007528BB"/>
    <w:p w14:paraId="1DD42F9F" w14:textId="77777777" w:rsidR="007528BB" w:rsidRDefault="007528BB" w:rsidP="00926B4E"/>
    <w:p w14:paraId="7033A58D" w14:textId="77777777" w:rsidR="007528BB" w:rsidRDefault="007528BB" w:rsidP="005A5F72"/>
    <w:p w14:paraId="0862F44F" w14:textId="77777777" w:rsidR="007528BB" w:rsidRDefault="007528BB"/>
    <w:p w14:paraId="57432555" w14:textId="77777777" w:rsidR="007528BB" w:rsidRDefault="007528BB" w:rsidP="00D13C89"/>
    <w:p w14:paraId="45FC1548" w14:textId="77777777" w:rsidR="007528BB" w:rsidRDefault="007528BB" w:rsidP="00884239"/>
    <w:p w14:paraId="72C9381B" w14:textId="77777777" w:rsidR="007528BB" w:rsidRDefault="007528BB" w:rsidP="00884239"/>
    <w:p w14:paraId="2C7A528E" w14:textId="77777777" w:rsidR="007528BB" w:rsidRDefault="007528BB" w:rsidP="00884239"/>
    <w:p w14:paraId="6BBDD70B" w14:textId="77777777" w:rsidR="007528BB" w:rsidRDefault="007528BB" w:rsidP="00884239"/>
    <w:p w14:paraId="6CEFA972" w14:textId="77777777" w:rsidR="007528BB" w:rsidRDefault="007528BB" w:rsidP="00884239"/>
    <w:p w14:paraId="41445C58" w14:textId="77777777" w:rsidR="007528BB" w:rsidRDefault="007528BB" w:rsidP="00884239"/>
    <w:p w14:paraId="76978564" w14:textId="77777777" w:rsidR="007528BB" w:rsidRDefault="007528BB" w:rsidP="000E0B80"/>
    <w:p w14:paraId="2DE53CF9" w14:textId="77777777" w:rsidR="007528BB" w:rsidRDefault="007528BB" w:rsidP="000E0B80"/>
    <w:p w14:paraId="4E60E8CF" w14:textId="77777777" w:rsidR="007528BB" w:rsidRDefault="007528BB" w:rsidP="000E0B80"/>
    <w:p w14:paraId="76D02A8F" w14:textId="77777777" w:rsidR="007528BB" w:rsidRDefault="007528BB" w:rsidP="000E0B80"/>
    <w:p w14:paraId="2AFD963A" w14:textId="77777777" w:rsidR="007528BB" w:rsidRDefault="007528BB" w:rsidP="000E0B80"/>
    <w:p w14:paraId="5D7906A9" w14:textId="77777777" w:rsidR="007528BB" w:rsidRDefault="007528BB" w:rsidP="000E0B80"/>
    <w:p w14:paraId="07016833" w14:textId="77777777" w:rsidR="007528BB" w:rsidRDefault="007528BB" w:rsidP="000E0B80"/>
    <w:p w14:paraId="5C072818" w14:textId="77777777" w:rsidR="007528BB" w:rsidRDefault="007528BB" w:rsidP="000E0B80"/>
    <w:p w14:paraId="199A0A12" w14:textId="77777777" w:rsidR="007528BB" w:rsidRDefault="007528BB"/>
    <w:p w14:paraId="458116DA" w14:textId="77777777" w:rsidR="007528BB" w:rsidRDefault="007528BB" w:rsidP="00C34965"/>
    <w:p w14:paraId="04567986" w14:textId="77777777" w:rsidR="007528BB" w:rsidRDefault="007528BB" w:rsidP="00C34965"/>
    <w:p w14:paraId="0480B25F" w14:textId="77777777" w:rsidR="007528BB" w:rsidRDefault="007528BB"/>
    <w:p w14:paraId="58478BD3" w14:textId="77777777" w:rsidR="007528BB" w:rsidRDefault="007528BB" w:rsidP="00A4107D"/>
    <w:p w14:paraId="4BCC0906" w14:textId="77777777" w:rsidR="007528BB" w:rsidRDefault="007528BB" w:rsidP="00FE5DE8"/>
    <w:p w14:paraId="6D83102E" w14:textId="77777777" w:rsidR="007528BB" w:rsidRDefault="007528BB" w:rsidP="00FE5DE8"/>
    <w:p w14:paraId="5810AF38" w14:textId="77777777" w:rsidR="007528BB" w:rsidRDefault="007528BB" w:rsidP="00FE5DE8"/>
    <w:p w14:paraId="131ED096" w14:textId="77777777" w:rsidR="007528BB" w:rsidRDefault="007528BB" w:rsidP="00100F5C"/>
    <w:p w14:paraId="2034CAC8" w14:textId="77777777" w:rsidR="007528BB" w:rsidRDefault="007528BB" w:rsidP="00E51352"/>
    <w:p w14:paraId="24542EA7" w14:textId="77777777" w:rsidR="007528BB" w:rsidRDefault="007528BB" w:rsidP="00E51352"/>
    <w:p w14:paraId="4C8E87E5" w14:textId="77777777" w:rsidR="007528BB" w:rsidRDefault="007528BB" w:rsidP="00DD33E0"/>
    <w:p w14:paraId="1300441F" w14:textId="77777777" w:rsidR="007528BB" w:rsidRDefault="007528BB" w:rsidP="00BB574C"/>
    <w:p w14:paraId="0C420A45" w14:textId="77777777" w:rsidR="007528BB" w:rsidRDefault="007528BB" w:rsidP="008F007E"/>
    <w:p w14:paraId="5C90A499" w14:textId="77777777" w:rsidR="007528BB" w:rsidRDefault="007528BB" w:rsidP="00FE0851"/>
    <w:p w14:paraId="34076FE1" w14:textId="77777777" w:rsidR="007528BB" w:rsidRDefault="007528BB" w:rsidP="00FE0851"/>
    <w:p w14:paraId="1C5BCC9A" w14:textId="77777777" w:rsidR="007528BB" w:rsidRDefault="007528BB" w:rsidP="00FE0851"/>
    <w:p w14:paraId="08C4FCD3" w14:textId="77777777" w:rsidR="007528BB" w:rsidRDefault="007528BB" w:rsidP="00C80C21"/>
    <w:p w14:paraId="0823EC12" w14:textId="77777777" w:rsidR="007528BB" w:rsidRDefault="007528BB" w:rsidP="001D679E"/>
    <w:p w14:paraId="6524119B" w14:textId="77777777" w:rsidR="007528BB" w:rsidRDefault="007528BB"/>
    <w:p w14:paraId="33C44173" w14:textId="77777777" w:rsidR="007528BB" w:rsidRDefault="007528BB"/>
    <w:p w14:paraId="0B0F9FF6" w14:textId="77777777" w:rsidR="007528BB" w:rsidRDefault="007528BB" w:rsidP="0065332F"/>
    <w:p w14:paraId="71786945" w14:textId="77777777" w:rsidR="007528BB" w:rsidRDefault="007528BB" w:rsidP="0065332F"/>
    <w:p w14:paraId="336B7228" w14:textId="77777777" w:rsidR="007528BB" w:rsidRDefault="007528BB" w:rsidP="00ED7725"/>
    <w:p w14:paraId="3C072633" w14:textId="77777777" w:rsidR="007528BB" w:rsidRDefault="007528BB" w:rsidP="00ED7725"/>
    <w:p w14:paraId="795138CF" w14:textId="77777777" w:rsidR="007528BB" w:rsidRDefault="007528BB" w:rsidP="00ED7725"/>
    <w:p w14:paraId="3BFD4593" w14:textId="77777777" w:rsidR="007528BB" w:rsidRDefault="007528BB" w:rsidP="0066641D"/>
    <w:p w14:paraId="7E62F349" w14:textId="77777777" w:rsidR="007528BB" w:rsidRDefault="007528BB" w:rsidP="0066641D"/>
    <w:p w14:paraId="351C4463" w14:textId="77777777" w:rsidR="007528BB" w:rsidRDefault="007528BB" w:rsidP="00905F26"/>
    <w:p w14:paraId="18785007" w14:textId="77777777" w:rsidR="007528BB" w:rsidRDefault="007528BB" w:rsidP="00905F26"/>
    <w:p w14:paraId="5AA2C9A6" w14:textId="77777777" w:rsidR="007528BB" w:rsidRDefault="007528BB" w:rsidP="00905F26"/>
    <w:p w14:paraId="321ECC7B" w14:textId="77777777" w:rsidR="007528BB" w:rsidRDefault="007528BB" w:rsidP="00905F26"/>
    <w:p w14:paraId="62976917" w14:textId="77777777" w:rsidR="007528BB" w:rsidRDefault="007528BB" w:rsidP="00E30144"/>
    <w:p w14:paraId="65A79276" w14:textId="77777777" w:rsidR="007528BB" w:rsidRDefault="007528BB" w:rsidP="00E30144"/>
    <w:p w14:paraId="68AAA36A" w14:textId="77777777" w:rsidR="007528BB" w:rsidRDefault="007528BB" w:rsidP="00E30144"/>
    <w:p w14:paraId="754BFE95" w14:textId="77777777" w:rsidR="007528BB" w:rsidRDefault="007528BB" w:rsidP="00E30144"/>
    <w:p w14:paraId="7F729B9A" w14:textId="77777777" w:rsidR="007528BB" w:rsidRDefault="007528BB" w:rsidP="00E30144"/>
    <w:p w14:paraId="6AC85E5A" w14:textId="77777777" w:rsidR="007528BB" w:rsidRDefault="007528BB" w:rsidP="00E30144"/>
    <w:p w14:paraId="23D882D5" w14:textId="77777777" w:rsidR="007528BB" w:rsidRDefault="007528BB" w:rsidP="00F15ED5"/>
    <w:p w14:paraId="441FDAA7" w14:textId="77777777" w:rsidR="007528BB" w:rsidRDefault="007528BB" w:rsidP="00F15ED5"/>
    <w:p w14:paraId="15141821" w14:textId="77777777" w:rsidR="007528BB" w:rsidRDefault="007528BB" w:rsidP="008E2F9B"/>
    <w:p w14:paraId="3EEE6D33" w14:textId="77777777" w:rsidR="007528BB" w:rsidRDefault="007528BB" w:rsidP="000F3094"/>
    <w:p w14:paraId="5BE014BE" w14:textId="77777777" w:rsidR="007528BB" w:rsidRDefault="007528BB" w:rsidP="000F3094"/>
    <w:p w14:paraId="3E88A759" w14:textId="77777777" w:rsidR="007528BB" w:rsidRDefault="007528BB" w:rsidP="000F3094"/>
    <w:p w14:paraId="1B88D182" w14:textId="77777777" w:rsidR="007528BB" w:rsidRDefault="007528BB" w:rsidP="000F3094"/>
    <w:p w14:paraId="6ADA2956" w14:textId="77777777" w:rsidR="007528BB" w:rsidRDefault="007528BB" w:rsidP="000F3094"/>
    <w:p w14:paraId="4E70C286" w14:textId="77777777" w:rsidR="007528BB" w:rsidRDefault="007528BB" w:rsidP="000F3094"/>
    <w:p w14:paraId="56E3794D" w14:textId="77777777" w:rsidR="007528BB" w:rsidRDefault="007528BB" w:rsidP="000F3094"/>
    <w:p w14:paraId="6FB16B04" w14:textId="77777777" w:rsidR="007528BB" w:rsidRDefault="007528BB" w:rsidP="000F3094"/>
    <w:p w14:paraId="046375D0" w14:textId="77777777" w:rsidR="007528BB" w:rsidRDefault="007528BB" w:rsidP="000F3094"/>
    <w:p w14:paraId="76AB5BB0" w14:textId="77777777" w:rsidR="007528BB" w:rsidRDefault="007528BB" w:rsidP="000F3094"/>
    <w:p w14:paraId="26E978CF" w14:textId="77777777" w:rsidR="007528BB" w:rsidRDefault="007528BB" w:rsidP="000F3094"/>
    <w:p w14:paraId="65CC5911" w14:textId="77777777" w:rsidR="007528BB" w:rsidRDefault="007528BB" w:rsidP="000F3094"/>
    <w:p w14:paraId="6B81C008" w14:textId="77777777" w:rsidR="007528BB" w:rsidRDefault="007528BB" w:rsidP="000F3094"/>
    <w:p w14:paraId="6BB0F175" w14:textId="77777777" w:rsidR="007528BB" w:rsidRDefault="007528BB" w:rsidP="000F3094"/>
    <w:p w14:paraId="7E2C0DC3" w14:textId="77777777" w:rsidR="007528BB" w:rsidRDefault="007528BB" w:rsidP="000F3094"/>
    <w:p w14:paraId="7B18E035" w14:textId="77777777" w:rsidR="007528BB" w:rsidRDefault="007528BB" w:rsidP="00022506"/>
    <w:p w14:paraId="045E4087" w14:textId="77777777" w:rsidR="007528BB" w:rsidRDefault="007528BB" w:rsidP="00022506"/>
    <w:p w14:paraId="2EDE247B" w14:textId="77777777" w:rsidR="007528BB" w:rsidRDefault="007528BB" w:rsidP="00022506"/>
    <w:p w14:paraId="1B2A4752" w14:textId="77777777" w:rsidR="007528BB" w:rsidRDefault="007528BB" w:rsidP="00022506"/>
    <w:p w14:paraId="3FFED6F3" w14:textId="77777777" w:rsidR="007528BB" w:rsidRDefault="007528BB" w:rsidP="00022506"/>
    <w:p w14:paraId="2E891107" w14:textId="77777777" w:rsidR="007528BB" w:rsidRDefault="007528BB" w:rsidP="00022506"/>
    <w:p w14:paraId="5B5F10D5" w14:textId="77777777" w:rsidR="007528BB" w:rsidRDefault="007528BB" w:rsidP="00022506"/>
    <w:p w14:paraId="6915ACAB" w14:textId="77777777" w:rsidR="007528BB" w:rsidRDefault="007528BB" w:rsidP="00022506"/>
    <w:p w14:paraId="7F8E0E88" w14:textId="77777777" w:rsidR="007528BB" w:rsidRDefault="007528BB" w:rsidP="00022506"/>
    <w:p w14:paraId="07D085A0" w14:textId="77777777" w:rsidR="007528BB" w:rsidRDefault="007528BB" w:rsidP="00022506"/>
    <w:p w14:paraId="65A2F54F" w14:textId="77777777" w:rsidR="007528BB" w:rsidRDefault="007528BB" w:rsidP="00022506"/>
    <w:p w14:paraId="37A9BBA8" w14:textId="77777777" w:rsidR="007528BB" w:rsidRDefault="007528BB" w:rsidP="00022506"/>
    <w:p w14:paraId="0590DB59" w14:textId="77777777" w:rsidR="007528BB" w:rsidRDefault="007528BB" w:rsidP="00EE30DE"/>
    <w:p w14:paraId="213BAB78" w14:textId="77777777" w:rsidR="007528BB" w:rsidRDefault="007528BB"/>
    <w:p w14:paraId="092DCEAC" w14:textId="77777777" w:rsidR="007528BB" w:rsidRDefault="007528BB"/>
    <w:p w14:paraId="3D5E592D" w14:textId="77777777" w:rsidR="007528BB" w:rsidRDefault="007528BB" w:rsidP="009F3A0B"/>
    <w:p w14:paraId="678FF221" w14:textId="77777777" w:rsidR="007528BB" w:rsidRDefault="007528BB" w:rsidP="009F3A0B"/>
  </w:footnote>
  <w:footnote w:type="continuationSeparator" w:id="0">
    <w:p w14:paraId="3CE98458" w14:textId="77777777" w:rsidR="007528BB" w:rsidRDefault="007528BB">
      <w:r>
        <w:continuationSeparator/>
      </w:r>
    </w:p>
    <w:p w14:paraId="65870AEB" w14:textId="77777777" w:rsidR="007528BB" w:rsidRDefault="007528BB"/>
    <w:p w14:paraId="08BAC93E" w14:textId="77777777" w:rsidR="007528BB" w:rsidRDefault="007528BB"/>
    <w:p w14:paraId="00C70A45" w14:textId="77777777" w:rsidR="007528BB" w:rsidRDefault="007528BB"/>
    <w:p w14:paraId="6EE1BC20" w14:textId="77777777" w:rsidR="007528BB" w:rsidRDefault="007528BB"/>
    <w:p w14:paraId="64FB0744" w14:textId="77777777" w:rsidR="007528BB" w:rsidRDefault="007528BB"/>
    <w:p w14:paraId="0D52B9D0" w14:textId="77777777" w:rsidR="007528BB" w:rsidRDefault="007528BB"/>
    <w:p w14:paraId="39AF0893" w14:textId="77777777" w:rsidR="007528BB" w:rsidRDefault="007528BB"/>
    <w:p w14:paraId="0AE8C918" w14:textId="77777777" w:rsidR="007528BB" w:rsidRDefault="007528BB"/>
    <w:p w14:paraId="1F776175" w14:textId="77777777" w:rsidR="007528BB" w:rsidRDefault="007528BB"/>
    <w:p w14:paraId="41E280C6" w14:textId="77777777" w:rsidR="007528BB" w:rsidRDefault="007528BB"/>
    <w:p w14:paraId="2972F968" w14:textId="77777777" w:rsidR="007528BB" w:rsidRDefault="007528BB" w:rsidP="00770BEF"/>
    <w:p w14:paraId="3AD6DD94" w14:textId="77777777" w:rsidR="007528BB" w:rsidRDefault="007528BB"/>
    <w:p w14:paraId="5FFF4597" w14:textId="77777777" w:rsidR="007528BB" w:rsidRDefault="007528BB" w:rsidP="000266EA"/>
    <w:p w14:paraId="5F1D8EFD" w14:textId="77777777" w:rsidR="007528BB" w:rsidRDefault="007528BB" w:rsidP="00066E28"/>
    <w:p w14:paraId="0C0377A6" w14:textId="77777777" w:rsidR="007528BB" w:rsidRDefault="007528BB"/>
    <w:p w14:paraId="7C11D8D1" w14:textId="77777777" w:rsidR="007528BB" w:rsidRDefault="007528BB" w:rsidP="00343B3A"/>
    <w:p w14:paraId="53B7CEFF" w14:textId="77777777" w:rsidR="007528BB" w:rsidRDefault="007528BB" w:rsidP="004C3BB6"/>
    <w:p w14:paraId="4D8CFD41" w14:textId="77777777" w:rsidR="007528BB" w:rsidRDefault="007528BB" w:rsidP="004C3BB6"/>
    <w:p w14:paraId="34DC80AE" w14:textId="77777777" w:rsidR="007528BB" w:rsidRDefault="007528BB" w:rsidP="004C3BB6"/>
    <w:p w14:paraId="0A41536E" w14:textId="77777777" w:rsidR="007528BB" w:rsidRDefault="007528BB" w:rsidP="009D7AE6"/>
    <w:p w14:paraId="072A49A1" w14:textId="77777777" w:rsidR="007528BB" w:rsidRDefault="007528BB" w:rsidP="009D7AE6"/>
    <w:p w14:paraId="7C574E79" w14:textId="77777777" w:rsidR="007528BB" w:rsidRDefault="007528BB" w:rsidP="00F81B16"/>
    <w:p w14:paraId="3C6A5F82" w14:textId="77777777" w:rsidR="007528BB" w:rsidRDefault="007528BB" w:rsidP="00F81B16"/>
    <w:p w14:paraId="57DED943" w14:textId="77777777" w:rsidR="007528BB" w:rsidRDefault="007528BB" w:rsidP="00F81B16"/>
    <w:p w14:paraId="1B41D3C8" w14:textId="77777777" w:rsidR="007528BB" w:rsidRDefault="007528BB" w:rsidP="00F81B16"/>
    <w:p w14:paraId="47665D79" w14:textId="77777777" w:rsidR="007528BB" w:rsidRDefault="007528BB" w:rsidP="00F81B16"/>
    <w:p w14:paraId="3D1CBF2D" w14:textId="77777777" w:rsidR="007528BB" w:rsidRDefault="007528BB" w:rsidP="00F81B16"/>
    <w:p w14:paraId="12DF017C" w14:textId="77777777" w:rsidR="007528BB" w:rsidRDefault="007528BB" w:rsidP="00F81B16"/>
    <w:p w14:paraId="1048A740" w14:textId="77777777" w:rsidR="007528BB" w:rsidRDefault="007528BB" w:rsidP="00F81B16"/>
    <w:p w14:paraId="4E44F460" w14:textId="77777777" w:rsidR="007528BB" w:rsidRDefault="007528BB" w:rsidP="00F81B16"/>
    <w:p w14:paraId="465FF492" w14:textId="77777777" w:rsidR="007528BB" w:rsidRDefault="007528BB" w:rsidP="00F81B16"/>
    <w:p w14:paraId="6A365BE1" w14:textId="77777777" w:rsidR="007528BB" w:rsidRDefault="007528BB" w:rsidP="00F81B16"/>
    <w:p w14:paraId="426FB495" w14:textId="77777777" w:rsidR="007528BB" w:rsidRDefault="007528BB" w:rsidP="00E850AD"/>
    <w:p w14:paraId="526F9CE8" w14:textId="77777777" w:rsidR="007528BB" w:rsidRDefault="007528BB" w:rsidP="00E850AD"/>
    <w:p w14:paraId="1EE355E3" w14:textId="77777777" w:rsidR="007528BB" w:rsidRDefault="007528BB" w:rsidP="00DF48BF"/>
    <w:p w14:paraId="1262A4A2" w14:textId="77777777" w:rsidR="007528BB" w:rsidRDefault="007528BB"/>
    <w:p w14:paraId="6D52930C" w14:textId="77777777" w:rsidR="007528BB" w:rsidRDefault="007528BB" w:rsidP="00863A82"/>
    <w:p w14:paraId="13E0160B" w14:textId="77777777" w:rsidR="007528BB" w:rsidRDefault="007528BB" w:rsidP="00863A82"/>
    <w:p w14:paraId="16BA6004" w14:textId="77777777" w:rsidR="007528BB" w:rsidRDefault="007528BB" w:rsidP="008033F3"/>
    <w:p w14:paraId="07023FE4" w14:textId="77777777" w:rsidR="007528BB" w:rsidRDefault="007528BB" w:rsidP="008033F3"/>
    <w:p w14:paraId="7C59B769" w14:textId="77777777" w:rsidR="007528BB" w:rsidRDefault="007528BB" w:rsidP="008033F3"/>
    <w:p w14:paraId="18DE3015" w14:textId="77777777" w:rsidR="007528BB" w:rsidRDefault="007528BB" w:rsidP="008033F3"/>
    <w:p w14:paraId="1EE74FB3" w14:textId="77777777" w:rsidR="007528BB" w:rsidRDefault="007528BB" w:rsidP="008033F3"/>
    <w:p w14:paraId="2AE9571A" w14:textId="77777777" w:rsidR="007528BB" w:rsidRDefault="007528BB" w:rsidP="00352F6A"/>
    <w:p w14:paraId="54BF4873" w14:textId="77777777" w:rsidR="007528BB" w:rsidRDefault="007528BB" w:rsidP="00352F6A"/>
    <w:p w14:paraId="494B52F8" w14:textId="77777777" w:rsidR="007528BB" w:rsidRDefault="007528BB" w:rsidP="00B25640"/>
    <w:p w14:paraId="69BAE336" w14:textId="77777777" w:rsidR="007528BB" w:rsidRDefault="007528BB"/>
    <w:p w14:paraId="41AB76C5" w14:textId="77777777" w:rsidR="007528BB" w:rsidRDefault="007528BB" w:rsidP="000E27E7"/>
    <w:p w14:paraId="69F82979" w14:textId="77777777" w:rsidR="007528BB" w:rsidRDefault="007528BB"/>
    <w:p w14:paraId="705BF2DA" w14:textId="77777777" w:rsidR="007528BB" w:rsidRDefault="007528BB"/>
    <w:p w14:paraId="1280849E" w14:textId="77777777" w:rsidR="007528BB" w:rsidRDefault="007528BB" w:rsidP="0039127E"/>
    <w:p w14:paraId="676C58C5" w14:textId="77777777" w:rsidR="007528BB" w:rsidRDefault="007528BB" w:rsidP="00C62D89"/>
    <w:p w14:paraId="42966052" w14:textId="77777777" w:rsidR="007528BB" w:rsidRDefault="007528BB" w:rsidP="00C62D89"/>
    <w:p w14:paraId="1DFA1311" w14:textId="77777777" w:rsidR="007528BB" w:rsidRDefault="007528BB"/>
    <w:p w14:paraId="1DBA2E85" w14:textId="77777777" w:rsidR="007528BB" w:rsidRDefault="007528BB" w:rsidP="0021005A"/>
    <w:p w14:paraId="0A9778C4" w14:textId="77777777" w:rsidR="007528BB" w:rsidRDefault="007528BB" w:rsidP="0021005A"/>
    <w:p w14:paraId="70009F83" w14:textId="77777777" w:rsidR="007528BB" w:rsidRDefault="007528BB"/>
    <w:p w14:paraId="62F45A27" w14:textId="77777777" w:rsidR="007528BB" w:rsidRDefault="007528BB"/>
    <w:p w14:paraId="533363DB" w14:textId="77777777" w:rsidR="007528BB" w:rsidRDefault="007528BB" w:rsidP="004A7D99"/>
    <w:p w14:paraId="758AB2A7" w14:textId="77777777" w:rsidR="007528BB" w:rsidRDefault="007528BB" w:rsidP="004A7D99"/>
    <w:p w14:paraId="64F4B8A9" w14:textId="77777777" w:rsidR="007528BB" w:rsidRDefault="007528BB" w:rsidP="004C6A2C"/>
    <w:p w14:paraId="1B5D1F50" w14:textId="77777777" w:rsidR="007528BB" w:rsidRDefault="007528BB" w:rsidP="004C6A2C"/>
    <w:p w14:paraId="5E86F376" w14:textId="77777777" w:rsidR="007528BB" w:rsidRDefault="007528BB" w:rsidP="004C6A2C"/>
    <w:p w14:paraId="7A36E6EE" w14:textId="77777777" w:rsidR="007528BB" w:rsidRDefault="007528BB" w:rsidP="004C6A2C"/>
    <w:p w14:paraId="27463C56" w14:textId="77777777" w:rsidR="007528BB" w:rsidRDefault="007528BB" w:rsidP="004C6A2C"/>
    <w:p w14:paraId="4C857D18" w14:textId="77777777" w:rsidR="007528BB" w:rsidRDefault="007528BB" w:rsidP="00871087"/>
    <w:p w14:paraId="381CD0FE" w14:textId="77777777" w:rsidR="007528BB" w:rsidRDefault="007528BB" w:rsidP="00871087"/>
    <w:p w14:paraId="448A80DB" w14:textId="77777777" w:rsidR="007528BB" w:rsidRDefault="007528BB" w:rsidP="00871087"/>
    <w:p w14:paraId="107E3092" w14:textId="77777777" w:rsidR="007528BB" w:rsidRDefault="007528BB" w:rsidP="00B41B5F"/>
    <w:p w14:paraId="541A10CD" w14:textId="77777777" w:rsidR="007528BB" w:rsidRDefault="007528BB" w:rsidP="00B41B5F"/>
    <w:p w14:paraId="0703786B" w14:textId="77777777" w:rsidR="007528BB" w:rsidRDefault="007528BB" w:rsidP="00B41B5F"/>
    <w:p w14:paraId="2B2F6296" w14:textId="77777777" w:rsidR="007528BB" w:rsidRDefault="007528BB" w:rsidP="00B41B5F"/>
    <w:p w14:paraId="53E5D36E" w14:textId="77777777" w:rsidR="007528BB" w:rsidRDefault="007528BB"/>
    <w:p w14:paraId="32ED12FB" w14:textId="77777777" w:rsidR="007528BB" w:rsidRDefault="007528BB"/>
    <w:p w14:paraId="4BFDEFDD" w14:textId="77777777" w:rsidR="007528BB" w:rsidRDefault="007528BB" w:rsidP="00A85E73"/>
    <w:p w14:paraId="67E7D277" w14:textId="77777777" w:rsidR="007528BB" w:rsidRDefault="007528BB" w:rsidP="00A85E73"/>
    <w:p w14:paraId="43820F9F" w14:textId="77777777" w:rsidR="007528BB" w:rsidRDefault="007528BB" w:rsidP="00A85E73"/>
    <w:p w14:paraId="6F9E3248" w14:textId="77777777" w:rsidR="007528BB" w:rsidRDefault="007528BB"/>
    <w:p w14:paraId="22FBE719" w14:textId="77777777" w:rsidR="007528BB" w:rsidRDefault="007528BB" w:rsidP="001C4A42"/>
    <w:p w14:paraId="34DD7623" w14:textId="77777777" w:rsidR="007528BB" w:rsidRDefault="007528BB" w:rsidP="001C4A42"/>
    <w:p w14:paraId="2F09DE34" w14:textId="77777777" w:rsidR="007528BB" w:rsidRDefault="007528BB" w:rsidP="001C4A42"/>
    <w:p w14:paraId="289E414A" w14:textId="77777777" w:rsidR="007528BB" w:rsidRDefault="007528BB" w:rsidP="001C4A42"/>
    <w:p w14:paraId="5A3B89E6" w14:textId="77777777" w:rsidR="007528BB" w:rsidRDefault="007528BB" w:rsidP="004029FB"/>
    <w:p w14:paraId="39262A7A" w14:textId="77777777" w:rsidR="007528BB" w:rsidRDefault="007528BB" w:rsidP="00D6783D"/>
    <w:p w14:paraId="08384FB5" w14:textId="77777777" w:rsidR="007528BB" w:rsidRDefault="007528BB"/>
    <w:p w14:paraId="73568DDF" w14:textId="77777777" w:rsidR="007528BB" w:rsidRDefault="007528BB"/>
    <w:p w14:paraId="5A8D89EA" w14:textId="77777777" w:rsidR="007528BB" w:rsidRDefault="007528BB" w:rsidP="00E87061"/>
    <w:p w14:paraId="02F0B10D" w14:textId="77777777" w:rsidR="007528BB" w:rsidRDefault="007528BB" w:rsidP="00E87061"/>
    <w:p w14:paraId="66C4E76F" w14:textId="77777777" w:rsidR="007528BB" w:rsidRDefault="007528BB" w:rsidP="00E87061"/>
    <w:p w14:paraId="2AEF7182" w14:textId="77777777" w:rsidR="007528BB" w:rsidRDefault="007528BB" w:rsidP="00E87061"/>
    <w:p w14:paraId="3EE24D16" w14:textId="77777777" w:rsidR="007528BB" w:rsidRDefault="007528BB" w:rsidP="00E87061"/>
    <w:p w14:paraId="0AB41C10" w14:textId="77777777" w:rsidR="007528BB" w:rsidRDefault="007528BB" w:rsidP="00E87061"/>
    <w:p w14:paraId="3AA547D6" w14:textId="77777777" w:rsidR="007528BB" w:rsidRDefault="007528BB" w:rsidP="00372452"/>
    <w:p w14:paraId="71C1B528" w14:textId="77777777" w:rsidR="007528BB" w:rsidRDefault="007528BB" w:rsidP="00372452"/>
    <w:p w14:paraId="2F4FA642" w14:textId="77777777" w:rsidR="007528BB" w:rsidRDefault="007528BB"/>
    <w:p w14:paraId="1DAA0D04" w14:textId="77777777" w:rsidR="007528BB" w:rsidRDefault="007528BB"/>
    <w:p w14:paraId="1FC22088" w14:textId="77777777" w:rsidR="007528BB" w:rsidRDefault="007528BB" w:rsidP="009C7BD0"/>
    <w:p w14:paraId="7566BF38" w14:textId="77777777" w:rsidR="007528BB" w:rsidRDefault="007528BB" w:rsidP="009C7BD0"/>
    <w:p w14:paraId="01C2C1EE" w14:textId="77777777" w:rsidR="007528BB" w:rsidRDefault="007528BB" w:rsidP="009C7BD0"/>
    <w:p w14:paraId="2796813C" w14:textId="77777777" w:rsidR="007528BB" w:rsidRDefault="007528BB" w:rsidP="009C7BD0"/>
    <w:p w14:paraId="53E88FFF" w14:textId="77777777" w:rsidR="007528BB" w:rsidRDefault="007528BB" w:rsidP="009C7BD0"/>
    <w:p w14:paraId="1BE91922" w14:textId="77777777" w:rsidR="007528BB" w:rsidRDefault="007528BB"/>
    <w:p w14:paraId="5875EB9E" w14:textId="77777777" w:rsidR="007528BB" w:rsidRDefault="007528BB" w:rsidP="00FF7711"/>
    <w:p w14:paraId="3EDCE411" w14:textId="77777777" w:rsidR="007528BB" w:rsidRDefault="007528BB"/>
    <w:p w14:paraId="3B262795" w14:textId="77777777" w:rsidR="007528BB" w:rsidRDefault="007528BB" w:rsidP="007824D3"/>
    <w:p w14:paraId="41C95CF0" w14:textId="77777777" w:rsidR="007528BB" w:rsidRDefault="007528BB" w:rsidP="007824D3"/>
    <w:p w14:paraId="64FF4CE9" w14:textId="77777777" w:rsidR="007528BB" w:rsidRDefault="007528BB" w:rsidP="0023243B"/>
    <w:p w14:paraId="31366BCD" w14:textId="77777777" w:rsidR="007528BB" w:rsidRDefault="007528BB" w:rsidP="003A2DDB"/>
    <w:p w14:paraId="0FD25332" w14:textId="77777777" w:rsidR="007528BB" w:rsidRDefault="007528BB" w:rsidP="007C1330"/>
    <w:p w14:paraId="12CE4FBA" w14:textId="77777777" w:rsidR="007528BB" w:rsidRDefault="007528BB" w:rsidP="007C1330"/>
    <w:p w14:paraId="0FD54CA5" w14:textId="77777777" w:rsidR="007528BB" w:rsidRDefault="007528BB" w:rsidP="007C1330"/>
    <w:p w14:paraId="04EA00A8" w14:textId="77777777" w:rsidR="007528BB" w:rsidRDefault="007528BB" w:rsidP="007C1330"/>
    <w:p w14:paraId="2027CEAD" w14:textId="77777777" w:rsidR="007528BB" w:rsidRDefault="007528BB" w:rsidP="0018343C"/>
    <w:p w14:paraId="32308BAE" w14:textId="77777777" w:rsidR="007528BB" w:rsidRDefault="007528BB" w:rsidP="0018343C"/>
    <w:p w14:paraId="0B6B5AF8" w14:textId="77777777" w:rsidR="007528BB" w:rsidRDefault="007528BB" w:rsidP="0018343C"/>
    <w:p w14:paraId="308D9DE2" w14:textId="77777777" w:rsidR="007528BB" w:rsidRDefault="007528BB" w:rsidP="00F43093"/>
    <w:p w14:paraId="43EEAD02" w14:textId="77777777" w:rsidR="007528BB" w:rsidRDefault="007528BB" w:rsidP="00F43093"/>
    <w:p w14:paraId="367011A0" w14:textId="77777777" w:rsidR="007528BB" w:rsidRDefault="007528BB"/>
    <w:p w14:paraId="0460F02F" w14:textId="77777777" w:rsidR="007528BB" w:rsidRDefault="007528BB" w:rsidP="00EC6108"/>
    <w:p w14:paraId="15EAF260" w14:textId="77777777" w:rsidR="007528BB" w:rsidRDefault="007528BB" w:rsidP="00EC6108"/>
    <w:p w14:paraId="7161024C" w14:textId="77777777" w:rsidR="007528BB" w:rsidRDefault="007528BB" w:rsidP="00EC6108"/>
    <w:p w14:paraId="31A20B02" w14:textId="77777777" w:rsidR="007528BB" w:rsidRDefault="007528BB" w:rsidP="00EC6108"/>
    <w:p w14:paraId="308D06B2" w14:textId="77777777" w:rsidR="007528BB" w:rsidRDefault="007528BB" w:rsidP="00945B10"/>
    <w:p w14:paraId="2D46B2A2" w14:textId="77777777" w:rsidR="007528BB" w:rsidRDefault="007528BB"/>
    <w:p w14:paraId="0C3FADC6" w14:textId="77777777" w:rsidR="007528BB" w:rsidRDefault="007528BB" w:rsidP="00CE3868"/>
    <w:p w14:paraId="01FA2BE6" w14:textId="77777777" w:rsidR="007528BB" w:rsidRDefault="007528BB" w:rsidP="008D03FF"/>
    <w:p w14:paraId="7572B50C" w14:textId="77777777" w:rsidR="007528BB" w:rsidRDefault="007528BB" w:rsidP="008D03FF"/>
    <w:p w14:paraId="4C988ACB" w14:textId="77777777" w:rsidR="007528BB" w:rsidRDefault="007528BB" w:rsidP="008D03FF"/>
    <w:p w14:paraId="13115ADA" w14:textId="77777777" w:rsidR="007528BB" w:rsidRDefault="007528BB" w:rsidP="008D03FF"/>
    <w:p w14:paraId="1BD70D27" w14:textId="77777777" w:rsidR="007528BB" w:rsidRDefault="007528BB" w:rsidP="008D03FF"/>
    <w:p w14:paraId="24204E3D" w14:textId="77777777" w:rsidR="007528BB" w:rsidRDefault="007528BB" w:rsidP="008D03FF"/>
    <w:p w14:paraId="06662F10" w14:textId="77777777" w:rsidR="007528BB" w:rsidRDefault="007528BB" w:rsidP="002A5BA2"/>
    <w:p w14:paraId="1928356F" w14:textId="77777777" w:rsidR="007528BB" w:rsidRDefault="007528BB" w:rsidP="002A5BA2"/>
    <w:p w14:paraId="369694C7" w14:textId="77777777" w:rsidR="007528BB" w:rsidRDefault="007528BB" w:rsidP="00CF21DA"/>
    <w:p w14:paraId="49D66BA3" w14:textId="77777777" w:rsidR="007528BB" w:rsidRDefault="007528BB" w:rsidP="00CF21DA"/>
    <w:p w14:paraId="41EC21C8" w14:textId="77777777" w:rsidR="007528BB" w:rsidRDefault="007528BB" w:rsidP="00CF21DA"/>
    <w:p w14:paraId="1AD8E022" w14:textId="77777777" w:rsidR="007528BB" w:rsidRDefault="007528BB" w:rsidP="00CF21DA"/>
    <w:p w14:paraId="0D1B301A" w14:textId="77777777" w:rsidR="007528BB" w:rsidRDefault="007528BB" w:rsidP="00CF21DA"/>
    <w:p w14:paraId="67110E50" w14:textId="77777777" w:rsidR="007528BB" w:rsidRDefault="007528BB" w:rsidP="009C5C6F"/>
    <w:p w14:paraId="145F0E19" w14:textId="77777777" w:rsidR="007528BB" w:rsidRDefault="007528BB" w:rsidP="009C5C6F"/>
    <w:p w14:paraId="1DAC924D" w14:textId="77777777" w:rsidR="007528BB" w:rsidRDefault="007528BB" w:rsidP="009C5C6F"/>
    <w:p w14:paraId="007556D0" w14:textId="77777777" w:rsidR="007528BB" w:rsidRDefault="007528BB" w:rsidP="009C5C6F"/>
    <w:p w14:paraId="30901DF0" w14:textId="77777777" w:rsidR="007528BB" w:rsidRDefault="007528BB" w:rsidP="00E80626"/>
    <w:p w14:paraId="23D958C2" w14:textId="77777777" w:rsidR="007528BB" w:rsidRDefault="007528BB" w:rsidP="00E80626"/>
    <w:p w14:paraId="642EBDEA" w14:textId="77777777" w:rsidR="007528BB" w:rsidRDefault="007528BB" w:rsidP="00E80626"/>
    <w:p w14:paraId="70389B60" w14:textId="77777777" w:rsidR="007528BB" w:rsidRDefault="007528BB" w:rsidP="00E80626"/>
    <w:p w14:paraId="46ADA078" w14:textId="77777777" w:rsidR="007528BB" w:rsidRDefault="007528BB"/>
    <w:p w14:paraId="0DF1F955" w14:textId="77777777" w:rsidR="007528BB" w:rsidRDefault="007528BB" w:rsidP="00487FA5"/>
    <w:p w14:paraId="16F6EE46" w14:textId="77777777" w:rsidR="007528BB" w:rsidRDefault="007528BB" w:rsidP="00487FA5"/>
    <w:p w14:paraId="1A1FB658" w14:textId="77777777" w:rsidR="007528BB" w:rsidRDefault="007528BB" w:rsidP="00487FA5"/>
    <w:p w14:paraId="4DA30950" w14:textId="77777777" w:rsidR="007528BB" w:rsidRDefault="007528BB" w:rsidP="00487FA5"/>
    <w:p w14:paraId="02A91683" w14:textId="77777777" w:rsidR="007528BB" w:rsidRDefault="007528BB" w:rsidP="00487FA5"/>
    <w:p w14:paraId="2BD147E7" w14:textId="77777777" w:rsidR="007528BB" w:rsidRDefault="007528BB" w:rsidP="00487FA5"/>
    <w:p w14:paraId="16C0381F" w14:textId="77777777" w:rsidR="007528BB" w:rsidRDefault="007528BB" w:rsidP="00487FA5"/>
    <w:p w14:paraId="6735C783" w14:textId="77777777" w:rsidR="007528BB" w:rsidRDefault="007528BB" w:rsidP="00487FA5"/>
    <w:p w14:paraId="1533ED05" w14:textId="77777777" w:rsidR="007528BB" w:rsidRDefault="007528BB" w:rsidP="00487FA5"/>
    <w:p w14:paraId="04189909" w14:textId="77777777" w:rsidR="007528BB" w:rsidRDefault="007528BB" w:rsidP="00CD2CDB"/>
    <w:p w14:paraId="3EB394EF" w14:textId="77777777" w:rsidR="007528BB" w:rsidRDefault="007528BB" w:rsidP="00CD2CDB"/>
    <w:p w14:paraId="0A65642D" w14:textId="77777777" w:rsidR="007528BB" w:rsidRDefault="007528BB" w:rsidP="00CD2CDB"/>
    <w:p w14:paraId="6EC0D388" w14:textId="77777777" w:rsidR="007528BB" w:rsidRDefault="007528BB" w:rsidP="00CD2CDB"/>
    <w:p w14:paraId="768009A8" w14:textId="77777777" w:rsidR="007528BB" w:rsidRDefault="007528BB" w:rsidP="0016641B"/>
    <w:p w14:paraId="28FF589C" w14:textId="77777777" w:rsidR="007528BB" w:rsidRDefault="007528BB" w:rsidP="0016641B"/>
    <w:p w14:paraId="66F725C5" w14:textId="77777777" w:rsidR="007528BB" w:rsidRDefault="007528BB"/>
    <w:p w14:paraId="3270F340" w14:textId="77777777" w:rsidR="007528BB" w:rsidRDefault="007528BB" w:rsidP="00CC2327"/>
    <w:p w14:paraId="32309B51" w14:textId="77777777" w:rsidR="007528BB" w:rsidRDefault="007528BB" w:rsidP="00CC2327"/>
    <w:p w14:paraId="0DC34DB1" w14:textId="77777777" w:rsidR="007528BB" w:rsidRDefault="007528BB" w:rsidP="00CC2327"/>
    <w:p w14:paraId="18883BEC" w14:textId="77777777" w:rsidR="007528BB" w:rsidRDefault="007528BB" w:rsidP="00BF5ABF"/>
    <w:p w14:paraId="3D6F7E30" w14:textId="77777777" w:rsidR="007528BB" w:rsidRDefault="007528BB" w:rsidP="00BF5ABF"/>
    <w:p w14:paraId="7948CCC7" w14:textId="77777777" w:rsidR="007528BB" w:rsidRDefault="007528BB" w:rsidP="00BF5ABF"/>
    <w:p w14:paraId="78E4EA39" w14:textId="77777777" w:rsidR="007528BB" w:rsidRDefault="007528BB" w:rsidP="00BF5ABF"/>
    <w:p w14:paraId="00FA7756" w14:textId="77777777" w:rsidR="007528BB" w:rsidRDefault="007528BB" w:rsidP="00BF5ABF"/>
    <w:p w14:paraId="23C0BDA4" w14:textId="77777777" w:rsidR="007528BB" w:rsidRDefault="007528BB" w:rsidP="00BF5ABF"/>
    <w:p w14:paraId="3437F42D" w14:textId="77777777" w:rsidR="007528BB" w:rsidRDefault="007528BB" w:rsidP="00BF5ABF"/>
    <w:p w14:paraId="619F3F25" w14:textId="77777777" w:rsidR="007528BB" w:rsidRDefault="007528BB" w:rsidP="00D4064F"/>
    <w:p w14:paraId="35465A00" w14:textId="77777777" w:rsidR="007528BB" w:rsidRDefault="007528BB" w:rsidP="0090530E"/>
    <w:p w14:paraId="66F79534" w14:textId="77777777" w:rsidR="007528BB" w:rsidRDefault="007528BB" w:rsidP="0090530E"/>
    <w:p w14:paraId="4323D89D" w14:textId="77777777" w:rsidR="007528BB" w:rsidRDefault="007528BB"/>
    <w:p w14:paraId="5139C804" w14:textId="77777777" w:rsidR="007528BB" w:rsidRDefault="007528BB" w:rsidP="00C67523"/>
    <w:p w14:paraId="30BB1825" w14:textId="77777777" w:rsidR="007528BB" w:rsidRDefault="007528BB" w:rsidP="0004574B"/>
    <w:p w14:paraId="149A235A" w14:textId="77777777" w:rsidR="007528BB" w:rsidRDefault="007528BB" w:rsidP="0004574B"/>
    <w:p w14:paraId="784AFA59" w14:textId="77777777" w:rsidR="007528BB" w:rsidRDefault="007528BB" w:rsidP="0004574B"/>
    <w:p w14:paraId="6F73338C" w14:textId="77777777" w:rsidR="007528BB" w:rsidRDefault="007528BB" w:rsidP="001C107A"/>
    <w:p w14:paraId="318D6E95" w14:textId="77777777" w:rsidR="007528BB" w:rsidRDefault="007528BB" w:rsidP="001C107A"/>
    <w:p w14:paraId="19D81330" w14:textId="77777777" w:rsidR="007528BB" w:rsidRDefault="007528BB" w:rsidP="001C107A"/>
    <w:p w14:paraId="1164CFBD" w14:textId="77777777" w:rsidR="007528BB" w:rsidRDefault="007528BB" w:rsidP="001C107A"/>
    <w:p w14:paraId="63823B15" w14:textId="77777777" w:rsidR="007528BB" w:rsidRDefault="007528BB" w:rsidP="001C107A"/>
    <w:p w14:paraId="16218207" w14:textId="77777777" w:rsidR="007528BB" w:rsidRDefault="007528BB" w:rsidP="00802796"/>
    <w:p w14:paraId="1E860184" w14:textId="77777777" w:rsidR="007528BB" w:rsidRDefault="007528BB"/>
    <w:p w14:paraId="15F4D68F" w14:textId="77777777" w:rsidR="007528BB" w:rsidRDefault="007528BB" w:rsidP="005D107D"/>
    <w:p w14:paraId="6CD7E8DD" w14:textId="77777777" w:rsidR="007528BB" w:rsidRDefault="007528BB" w:rsidP="00BD49B3"/>
    <w:p w14:paraId="320D59FA" w14:textId="77777777" w:rsidR="007528BB" w:rsidRDefault="007528BB" w:rsidP="00BD49B3"/>
    <w:p w14:paraId="454190AE" w14:textId="77777777" w:rsidR="007528BB" w:rsidRDefault="007528BB" w:rsidP="00BD49B3"/>
    <w:p w14:paraId="7F583A46" w14:textId="77777777" w:rsidR="007528BB" w:rsidRDefault="007528BB" w:rsidP="00BD49B3"/>
    <w:p w14:paraId="76C0922D" w14:textId="77777777" w:rsidR="007528BB" w:rsidRDefault="007528BB" w:rsidP="00BD49B3"/>
    <w:p w14:paraId="54B4C733" w14:textId="77777777" w:rsidR="007528BB" w:rsidRDefault="007528BB" w:rsidP="00BD49B3"/>
    <w:p w14:paraId="364ADD4C" w14:textId="77777777" w:rsidR="007528BB" w:rsidRDefault="007528BB" w:rsidP="00BD49B3"/>
    <w:p w14:paraId="71188A6B" w14:textId="77777777" w:rsidR="007528BB" w:rsidRDefault="007528BB"/>
    <w:p w14:paraId="55831498" w14:textId="77777777" w:rsidR="007528BB" w:rsidRDefault="007528BB" w:rsidP="00FC30C5"/>
    <w:p w14:paraId="20B9F073" w14:textId="77777777" w:rsidR="007528BB" w:rsidRDefault="007528BB"/>
    <w:p w14:paraId="184A2E77" w14:textId="77777777" w:rsidR="007528BB" w:rsidRDefault="007528BB" w:rsidP="00E47295"/>
    <w:p w14:paraId="70E55808" w14:textId="77777777" w:rsidR="007528BB" w:rsidRDefault="007528BB" w:rsidP="00A810DC"/>
    <w:p w14:paraId="296F0BB7" w14:textId="77777777" w:rsidR="007528BB" w:rsidRDefault="007528BB"/>
    <w:p w14:paraId="24213909" w14:textId="77777777" w:rsidR="007528BB" w:rsidRDefault="007528BB" w:rsidP="00E52BD7"/>
    <w:p w14:paraId="2995C1AC" w14:textId="77777777" w:rsidR="007528BB" w:rsidRDefault="007528BB" w:rsidP="00DD2A1A"/>
    <w:p w14:paraId="7133AE2F" w14:textId="77777777" w:rsidR="007528BB" w:rsidRDefault="007528BB" w:rsidP="00E21BBF"/>
    <w:p w14:paraId="66AE44F2" w14:textId="77777777" w:rsidR="007528BB" w:rsidRDefault="007528BB" w:rsidP="004A6B92"/>
    <w:p w14:paraId="4697EC21" w14:textId="77777777" w:rsidR="007528BB" w:rsidRDefault="007528BB" w:rsidP="00AA5813"/>
    <w:p w14:paraId="4D4A7D43" w14:textId="77777777" w:rsidR="007528BB" w:rsidRDefault="007528BB" w:rsidP="00A107E9"/>
    <w:p w14:paraId="3DB453EC" w14:textId="77777777" w:rsidR="007528BB" w:rsidRDefault="007528BB" w:rsidP="0071001C"/>
    <w:p w14:paraId="4A0463BE" w14:textId="77777777" w:rsidR="007528BB" w:rsidRDefault="007528BB" w:rsidP="0071001C"/>
    <w:p w14:paraId="25735627" w14:textId="77777777" w:rsidR="007528BB" w:rsidRDefault="007528BB" w:rsidP="00307D7E"/>
    <w:p w14:paraId="54BCDFBF" w14:textId="77777777" w:rsidR="007528BB" w:rsidRDefault="007528BB"/>
    <w:p w14:paraId="6CE08A76" w14:textId="77777777" w:rsidR="007528BB" w:rsidRDefault="007528BB"/>
    <w:p w14:paraId="7D2CB62B" w14:textId="77777777" w:rsidR="007528BB" w:rsidRDefault="007528BB" w:rsidP="0046627C"/>
    <w:p w14:paraId="37557FA4" w14:textId="77777777" w:rsidR="007528BB" w:rsidRDefault="007528BB"/>
    <w:p w14:paraId="660E7F55" w14:textId="77777777" w:rsidR="007528BB" w:rsidRDefault="007528BB"/>
    <w:p w14:paraId="5537C807" w14:textId="77777777" w:rsidR="007528BB" w:rsidRDefault="007528BB" w:rsidP="005E1F38"/>
    <w:p w14:paraId="5801A0D0" w14:textId="77777777" w:rsidR="007528BB" w:rsidRDefault="007528BB" w:rsidP="00693E47"/>
    <w:p w14:paraId="51833775" w14:textId="77777777" w:rsidR="007528BB" w:rsidRDefault="007528BB"/>
    <w:p w14:paraId="31F372EC" w14:textId="77777777" w:rsidR="007528BB" w:rsidRDefault="007528BB" w:rsidP="004C7C35"/>
    <w:p w14:paraId="638CA565" w14:textId="77777777" w:rsidR="007528BB" w:rsidRDefault="007528BB" w:rsidP="00A43D74"/>
    <w:p w14:paraId="25B1EF7B" w14:textId="77777777" w:rsidR="007528BB" w:rsidRDefault="007528BB" w:rsidP="00A50AC7"/>
    <w:p w14:paraId="363D08B7" w14:textId="77777777" w:rsidR="007528BB" w:rsidRDefault="007528BB"/>
    <w:p w14:paraId="5E8435D0" w14:textId="77777777" w:rsidR="007528BB" w:rsidRDefault="007528BB"/>
    <w:p w14:paraId="11114488" w14:textId="77777777" w:rsidR="007528BB" w:rsidRDefault="007528BB"/>
    <w:p w14:paraId="5E7ED252" w14:textId="77777777" w:rsidR="007528BB" w:rsidRDefault="007528BB" w:rsidP="00421CAC"/>
    <w:p w14:paraId="4257877B" w14:textId="77777777" w:rsidR="007528BB" w:rsidRDefault="007528BB"/>
    <w:p w14:paraId="32F53E8B" w14:textId="77777777" w:rsidR="007528BB" w:rsidRDefault="007528BB" w:rsidP="00A31577"/>
    <w:p w14:paraId="056D3191" w14:textId="77777777" w:rsidR="007528BB" w:rsidRDefault="007528BB" w:rsidP="00561F78"/>
    <w:p w14:paraId="49133DB3" w14:textId="77777777" w:rsidR="007528BB" w:rsidRDefault="007528BB" w:rsidP="00304248"/>
    <w:p w14:paraId="0232D472" w14:textId="77777777" w:rsidR="007528BB" w:rsidRDefault="007528BB"/>
    <w:p w14:paraId="730CD9C6" w14:textId="77777777" w:rsidR="007528BB" w:rsidRDefault="007528BB" w:rsidP="008E06EB"/>
    <w:p w14:paraId="4F0B8242" w14:textId="77777777" w:rsidR="007528BB" w:rsidRDefault="007528BB" w:rsidP="002D605D"/>
    <w:p w14:paraId="0790FC2A" w14:textId="77777777" w:rsidR="007528BB" w:rsidRDefault="007528BB" w:rsidP="00765B19"/>
    <w:p w14:paraId="60269718" w14:textId="77777777" w:rsidR="007528BB" w:rsidRDefault="007528BB" w:rsidP="00FE4469"/>
    <w:p w14:paraId="437F6AA1" w14:textId="77777777" w:rsidR="007528BB" w:rsidRDefault="007528BB"/>
    <w:p w14:paraId="0A2A8672" w14:textId="77777777" w:rsidR="007528BB" w:rsidRDefault="007528BB" w:rsidP="001F0682"/>
    <w:p w14:paraId="1C7482BB" w14:textId="77777777" w:rsidR="007528BB" w:rsidRDefault="007528BB" w:rsidP="00CC0D78"/>
    <w:p w14:paraId="3CC80611" w14:textId="77777777" w:rsidR="007528BB" w:rsidRDefault="007528BB" w:rsidP="00C6603E"/>
    <w:p w14:paraId="609D949D" w14:textId="77777777" w:rsidR="007528BB" w:rsidRDefault="007528BB" w:rsidP="000C0AB7"/>
    <w:p w14:paraId="185B2E18" w14:textId="77777777" w:rsidR="007528BB" w:rsidRDefault="007528BB" w:rsidP="00AE417A"/>
    <w:p w14:paraId="7D040723" w14:textId="77777777" w:rsidR="007528BB" w:rsidRDefault="007528BB" w:rsidP="00AE417A"/>
    <w:p w14:paraId="1E92C14E" w14:textId="77777777" w:rsidR="007528BB" w:rsidRDefault="007528BB"/>
    <w:p w14:paraId="7F0E7CE9" w14:textId="77777777" w:rsidR="007528BB" w:rsidRDefault="007528BB" w:rsidP="00AC4F73"/>
    <w:p w14:paraId="69DB03F5" w14:textId="77777777" w:rsidR="007528BB" w:rsidRDefault="007528BB" w:rsidP="00E6544C"/>
    <w:p w14:paraId="1233BE06" w14:textId="77777777" w:rsidR="007528BB" w:rsidRDefault="007528BB" w:rsidP="002767D0"/>
    <w:p w14:paraId="660DB4DC" w14:textId="77777777" w:rsidR="007528BB" w:rsidRDefault="007528BB" w:rsidP="0065099A"/>
    <w:p w14:paraId="36E03D1B" w14:textId="77777777" w:rsidR="007528BB" w:rsidRDefault="007528BB" w:rsidP="0065099A"/>
    <w:p w14:paraId="5394FED6" w14:textId="77777777" w:rsidR="007528BB" w:rsidRDefault="007528BB" w:rsidP="00DA108D"/>
    <w:p w14:paraId="16014344" w14:textId="77777777" w:rsidR="007528BB" w:rsidRDefault="007528BB" w:rsidP="00DA108D"/>
    <w:p w14:paraId="497E5448" w14:textId="77777777" w:rsidR="007528BB" w:rsidRDefault="007528BB" w:rsidP="00DA108D"/>
    <w:p w14:paraId="0E741A10" w14:textId="77777777" w:rsidR="007528BB" w:rsidRDefault="007528BB" w:rsidP="00745470"/>
    <w:p w14:paraId="17188B5E" w14:textId="77777777" w:rsidR="007528BB" w:rsidRDefault="007528BB" w:rsidP="00CF479D"/>
    <w:p w14:paraId="23A7476D" w14:textId="77777777" w:rsidR="007528BB" w:rsidRDefault="007528BB"/>
    <w:p w14:paraId="636BF5DD" w14:textId="77777777" w:rsidR="007528BB" w:rsidRDefault="007528BB" w:rsidP="00E6566A"/>
    <w:p w14:paraId="3FC41440" w14:textId="77777777" w:rsidR="007528BB" w:rsidRDefault="007528BB" w:rsidP="002C65C4"/>
    <w:p w14:paraId="6049A37B" w14:textId="77777777" w:rsidR="007528BB" w:rsidRDefault="007528BB"/>
    <w:p w14:paraId="0411836C" w14:textId="77777777" w:rsidR="007528BB" w:rsidRDefault="007528BB" w:rsidP="002C6B6C"/>
    <w:p w14:paraId="2EEB82A1" w14:textId="77777777" w:rsidR="007528BB" w:rsidRDefault="007528BB" w:rsidP="005C557B"/>
    <w:p w14:paraId="1BFF1D67" w14:textId="77777777" w:rsidR="007528BB" w:rsidRDefault="007528BB" w:rsidP="005C557B"/>
    <w:p w14:paraId="2517B3C3" w14:textId="77777777" w:rsidR="007528BB" w:rsidRDefault="007528BB" w:rsidP="005C557B"/>
    <w:p w14:paraId="19581449" w14:textId="77777777" w:rsidR="007528BB" w:rsidRDefault="007528BB" w:rsidP="003C7AEF"/>
    <w:p w14:paraId="630F0331" w14:textId="77777777" w:rsidR="007528BB" w:rsidRDefault="007528BB" w:rsidP="003C7AEF"/>
    <w:p w14:paraId="51FA645D" w14:textId="77777777" w:rsidR="007528BB" w:rsidRDefault="007528BB" w:rsidP="00FD57F1"/>
    <w:p w14:paraId="0DE91D67" w14:textId="77777777" w:rsidR="007528BB" w:rsidRDefault="007528BB" w:rsidP="00FD57F1"/>
    <w:p w14:paraId="4319B52F" w14:textId="77777777" w:rsidR="007528BB" w:rsidRDefault="007528BB"/>
    <w:p w14:paraId="4C48B1D4" w14:textId="77777777" w:rsidR="007528BB" w:rsidRDefault="007528BB" w:rsidP="00997B6B"/>
    <w:p w14:paraId="1BDADF1F" w14:textId="77777777" w:rsidR="007528BB" w:rsidRDefault="007528BB"/>
    <w:p w14:paraId="36AE5837" w14:textId="77777777" w:rsidR="007528BB" w:rsidRDefault="007528BB"/>
    <w:p w14:paraId="597B1969" w14:textId="77777777" w:rsidR="007528BB" w:rsidRDefault="007528BB"/>
    <w:p w14:paraId="628AAC68" w14:textId="77777777" w:rsidR="007528BB" w:rsidRDefault="007528BB" w:rsidP="00B7281E"/>
    <w:p w14:paraId="7D04F4C2" w14:textId="77777777" w:rsidR="007528BB" w:rsidRDefault="007528BB" w:rsidP="00AD4A7C"/>
    <w:p w14:paraId="422EB4A8" w14:textId="77777777" w:rsidR="007528BB" w:rsidRDefault="007528BB"/>
    <w:p w14:paraId="14D56661" w14:textId="77777777" w:rsidR="007528BB" w:rsidRDefault="007528BB" w:rsidP="00DB291B"/>
    <w:p w14:paraId="59C54671" w14:textId="77777777" w:rsidR="007528BB" w:rsidRDefault="007528BB"/>
    <w:p w14:paraId="002C4787" w14:textId="77777777" w:rsidR="007528BB" w:rsidRDefault="007528BB" w:rsidP="00A8721E"/>
    <w:p w14:paraId="3DC0BDCA" w14:textId="77777777" w:rsidR="007528BB" w:rsidRDefault="007528BB" w:rsidP="00A8721E"/>
    <w:p w14:paraId="263DCD9F" w14:textId="77777777" w:rsidR="007528BB" w:rsidRDefault="007528BB"/>
    <w:p w14:paraId="2C060975" w14:textId="77777777" w:rsidR="007528BB" w:rsidRDefault="007528BB" w:rsidP="00943686"/>
    <w:p w14:paraId="7EA585EC" w14:textId="77777777" w:rsidR="007528BB" w:rsidRDefault="007528BB" w:rsidP="00943686"/>
    <w:p w14:paraId="2F0FA652" w14:textId="77777777" w:rsidR="007528BB" w:rsidRDefault="007528BB" w:rsidP="00943686"/>
    <w:p w14:paraId="066C6DBC" w14:textId="77777777" w:rsidR="007528BB" w:rsidRDefault="007528BB" w:rsidP="00943686"/>
    <w:p w14:paraId="08BA85E4" w14:textId="77777777" w:rsidR="007528BB" w:rsidRDefault="007528BB" w:rsidP="00943686"/>
    <w:p w14:paraId="76AF1EF7" w14:textId="77777777" w:rsidR="007528BB" w:rsidRDefault="007528BB" w:rsidP="00943686"/>
    <w:p w14:paraId="3743F134" w14:textId="77777777" w:rsidR="007528BB" w:rsidRDefault="007528BB" w:rsidP="00943686"/>
    <w:p w14:paraId="44891AF4" w14:textId="77777777" w:rsidR="007528BB" w:rsidRDefault="007528BB" w:rsidP="000E33F3"/>
    <w:p w14:paraId="5ADBCBEB" w14:textId="77777777" w:rsidR="007528BB" w:rsidRDefault="007528BB"/>
    <w:p w14:paraId="3D2AE8F0" w14:textId="77777777" w:rsidR="007528BB" w:rsidRDefault="007528BB"/>
    <w:p w14:paraId="32370E9D" w14:textId="77777777" w:rsidR="007528BB" w:rsidRDefault="007528BB"/>
    <w:p w14:paraId="05386532" w14:textId="77777777" w:rsidR="007528BB" w:rsidRDefault="007528BB"/>
    <w:p w14:paraId="5F8EDF91" w14:textId="77777777" w:rsidR="007528BB" w:rsidRDefault="007528BB"/>
    <w:p w14:paraId="0723A48E" w14:textId="77777777" w:rsidR="007528BB" w:rsidRDefault="007528BB"/>
    <w:p w14:paraId="7D6C9E1E" w14:textId="77777777" w:rsidR="007528BB" w:rsidRDefault="007528BB"/>
    <w:p w14:paraId="4AFAF07D" w14:textId="77777777" w:rsidR="007528BB" w:rsidRDefault="007528BB" w:rsidP="00E839B5"/>
    <w:p w14:paraId="17E8D48A" w14:textId="77777777" w:rsidR="007528BB" w:rsidRDefault="007528BB" w:rsidP="0090458D"/>
    <w:p w14:paraId="5A2E5F8A" w14:textId="77777777" w:rsidR="007528BB" w:rsidRDefault="007528BB"/>
    <w:p w14:paraId="40140DD2" w14:textId="77777777" w:rsidR="007528BB" w:rsidRDefault="007528BB" w:rsidP="002058C5"/>
    <w:p w14:paraId="5C62FF37" w14:textId="77777777" w:rsidR="007528BB" w:rsidRDefault="007528BB"/>
    <w:p w14:paraId="5CE5B739" w14:textId="77777777" w:rsidR="007528BB" w:rsidRDefault="007528BB" w:rsidP="00926B4E"/>
    <w:p w14:paraId="73B2E22A" w14:textId="77777777" w:rsidR="007528BB" w:rsidRDefault="007528BB" w:rsidP="005A5F72"/>
    <w:p w14:paraId="309B6B02" w14:textId="77777777" w:rsidR="007528BB" w:rsidRDefault="007528BB"/>
    <w:p w14:paraId="5564E80B" w14:textId="77777777" w:rsidR="007528BB" w:rsidRDefault="007528BB" w:rsidP="00D13C89"/>
    <w:p w14:paraId="1B26D04E" w14:textId="77777777" w:rsidR="007528BB" w:rsidRDefault="007528BB" w:rsidP="00884239"/>
    <w:p w14:paraId="3B11FFCD" w14:textId="77777777" w:rsidR="007528BB" w:rsidRDefault="007528BB" w:rsidP="00884239"/>
    <w:p w14:paraId="3C8F2F8B" w14:textId="77777777" w:rsidR="007528BB" w:rsidRDefault="007528BB" w:rsidP="00884239"/>
    <w:p w14:paraId="5C1FB9B1" w14:textId="77777777" w:rsidR="007528BB" w:rsidRDefault="007528BB" w:rsidP="00884239"/>
    <w:p w14:paraId="48239F1B" w14:textId="77777777" w:rsidR="007528BB" w:rsidRDefault="007528BB" w:rsidP="00884239"/>
    <w:p w14:paraId="199BA68D" w14:textId="77777777" w:rsidR="007528BB" w:rsidRDefault="007528BB" w:rsidP="00884239"/>
    <w:p w14:paraId="03513D9A" w14:textId="77777777" w:rsidR="007528BB" w:rsidRDefault="007528BB" w:rsidP="000E0B80"/>
    <w:p w14:paraId="5EB4F045" w14:textId="77777777" w:rsidR="007528BB" w:rsidRDefault="007528BB" w:rsidP="000E0B80"/>
    <w:p w14:paraId="5E72712A" w14:textId="77777777" w:rsidR="007528BB" w:rsidRDefault="007528BB" w:rsidP="000E0B80"/>
    <w:p w14:paraId="676C50E4" w14:textId="77777777" w:rsidR="007528BB" w:rsidRDefault="007528BB" w:rsidP="000E0B80"/>
    <w:p w14:paraId="4168259A" w14:textId="77777777" w:rsidR="007528BB" w:rsidRDefault="007528BB" w:rsidP="000E0B80"/>
    <w:p w14:paraId="53775890" w14:textId="77777777" w:rsidR="007528BB" w:rsidRDefault="007528BB" w:rsidP="000E0B80"/>
    <w:p w14:paraId="248D816D" w14:textId="77777777" w:rsidR="007528BB" w:rsidRDefault="007528BB" w:rsidP="000E0B80"/>
    <w:p w14:paraId="63AB08C3" w14:textId="77777777" w:rsidR="007528BB" w:rsidRDefault="007528BB" w:rsidP="000E0B80"/>
    <w:p w14:paraId="337C1CB3" w14:textId="77777777" w:rsidR="007528BB" w:rsidRDefault="007528BB"/>
    <w:p w14:paraId="3B65BC2B" w14:textId="77777777" w:rsidR="007528BB" w:rsidRDefault="007528BB" w:rsidP="00C34965"/>
    <w:p w14:paraId="48F09FDA" w14:textId="77777777" w:rsidR="007528BB" w:rsidRDefault="007528BB" w:rsidP="00C34965"/>
    <w:p w14:paraId="52314D0E" w14:textId="77777777" w:rsidR="007528BB" w:rsidRDefault="007528BB"/>
    <w:p w14:paraId="4865EA47" w14:textId="77777777" w:rsidR="007528BB" w:rsidRDefault="007528BB" w:rsidP="00A4107D"/>
    <w:p w14:paraId="08D9779E" w14:textId="77777777" w:rsidR="007528BB" w:rsidRDefault="007528BB" w:rsidP="00FE5DE8"/>
    <w:p w14:paraId="19CEA95D" w14:textId="77777777" w:rsidR="007528BB" w:rsidRDefault="007528BB" w:rsidP="00FE5DE8"/>
    <w:p w14:paraId="28441AC5" w14:textId="77777777" w:rsidR="007528BB" w:rsidRDefault="007528BB" w:rsidP="00FE5DE8"/>
    <w:p w14:paraId="57C3C411" w14:textId="77777777" w:rsidR="007528BB" w:rsidRDefault="007528BB" w:rsidP="00100F5C"/>
    <w:p w14:paraId="0C45AB7A" w14:textId="77777777" w:rsidR="007528BB" w:rsidRDefault="007528BB" w:rsidP="00E51352"/>
    <w:p w14:paraId="67D01EFD" w14:textId="77777777" w:rsidR="007528BB" w:rsidRDefault="007528BB" w:rsidP="00E51352"/>
    <w:p w14:paraId="3641CE8A" w14:textId="77777777" w:rsidR="007528BB" w:rsidRDefault="007528BB" w:rsidP="00DD33E0"/>
    <w:p w14:paraId="159D5CED" w14:textId="77777777" w:rsidR="007528BB" w:rsidRDefault="007528BB" w:rsidP="00BB574C"/>
    <w:p w14:paraId="5102ACF0" w14:textId="77777777" w:rsidR="007528BB" w:rsidRDefault="007528BB" w:rsidP="008F007E"/>
    <w:p w14:paraId="6EB15FE8" w14:textId="77777777" w:rsidR="007528BB" w:rsidRDefault="007528BB" w:rsidP="00FE0851"/>
    <w:p w14:paraId="25B936A0" w14:textId="77777777" w:rsidR="007528BB" w:rsidRDefault="007528BB" w:rsidP="00FE0851"/>
    <w:p w14:paraId="4D716EF7" w14:textId="77777777" w:rsidR="007528BB" w:rsidRDefault="007528BB" w:rsidP="00FE0851"/>
    <w:p w14:paraId="13BAE794" w14:textId="77777777" w:rsidR="007528BB" w:rsidRDefault="007528BB" w:rsidP="00C80C21"/>
    <w:p w14:paraId="0452D72F" w14:textId="77777777" w:rsidR="007528BB" w:rsidRDefault="007528BB" w:rsidP="001D679E"/>
    <w:p w14:paraId="7915E54F" w14:textId="77777777" w:rsidR="007528BB" w:rsidRDefault="007528BB"/>
    <w:p w14:paraId="580B1397" w14:textId="77777777" w:rsidR="007528BB" w:rsidRDefault="007528BB"/>
    <w:p w14:paraId="3BFB667E" w14:textId="77777777" w:rsidR="007528BB" w:rsidRDefault="007528BB" w:rsidP="0065332F"/>
    <w:p w14:paraId="3697B30F" w14:textId="77777777" w:rsidR="007528BB" w:rsidRDefault="007528BB" w:rsidP="0065332F"/>
    <w:p w14:paraId="74BD24A2" w14:textId="77777777" w:rsidR="007528BB" w:rsidRDefault="007528BB" w:rsidP="00ED7725"/>
    <w:p w14:paraId="1733410E" w14:textId="77777777" w:rsidR="007528BB" w:rsidRDefault="007528BB" w:rsidP="00ED7725"/>
    <w:p w14:paraId="245386A3" w14:textId="77777777" w:rsidR="007528BB" w:rsidRDefault="007528BB" w:rsidP="00ED7725"/>
    <w:p w14:paraId="3360D8CF" w14:textId="77777777" w:rsidR="007528BB" w:rsidRDefault="007528BB" w:rsidP="0066641D"/>
    <w:p w14:paraId="256A3C84" w14:textId="77777777" w:rsidR="007528BB" w:rsidRDefault="007528BB" w:rsidP="0066641D"/>
    <w:p w14:paraId="77A05A15" w14:textId="77777777" w:rsidR="007528BB" w:rsidRDefault="007528BB" w:rsidP="00905F26"/>
    <w:p w14:paraId="5DACD86E" w14:textId="77777777" w:rsidR="007528BB" w:rsidRDefault="007528BB" w:rsidP="00905F26"/>
    <w:p w14:paraId="4AF7D717" w14:textId="77777777" w:rsidR="007528BB" w:rsidRDefault="007528BB" w:rsidP="00905F26"/>
    <w:p w14:paraId="2103731C" w14:textId="77777777" w:rsidR="007528BB" w:rsidRDefault="007528BB" w:rsidP="00905F26"/>
    <w:p w14:paraId="1C63C647" w14:textId="77777777" w:rsidR="007528BB" w:rsidRDefault="007528BB" w:rsidP="00E30144"/>
    <w:p w14:paraId="3ABA41BF" w14:textId="77777777" w:rsidR="007528BB" w:rsidRDefault="007528BB" w:rsidP="00E30144"/>
    <w:p w14:paraId="16791FD2" w14:textId="77777777" w:rsidR="007528BB" w:rsidRDefault="007528BB" w:rsidP="00E30144"/>
    <w:p w14:paraId="3FC67030" w14:textId="77777777" w:rsidR="007528BB" w:rsidRDefault="007528BB" w:rsidP="00E30144"/>
    <w:p w14:paraId="3ACAC46B" w14:textId="77777777" w:rsidR="007528BB" w:rsidRDefault="007528BB" w:rsidP="00E30144"/>
    <w:p w14:paraId="0FDE14B1" w14:textId="77777777" w:rsidR="007528BB" w:rsidRDefault="007528BB" w:rsidP="00E30144"/>
    <w:p w14:paraId="55CC7948" w14:textId="77777777" w:rsidR="007528BB" w:rsidRDefault="007528BB" w:rsidP="00F15ED5"/>
    <w:p w14:paraId="205594BA" w14:textId="77777777" w:rsidR="007528BB" w:rsidRDefault="007528BB" w:rsidP="00F15ED5"/>
    <w:p w14:paraId="0E3767AF" w14:textId="77777777" w:rsidR="007528BB" w:rsidRDefault="007528BB" w:rsidP="008E2F9B"/>
    <w:p w14:paraId="7E915C51" w14:textId="77777777" w:rsidR="007528BB" w:rsidRDefault="007528BB" w:rsidP="000F3094"/>
    <w:p w14:paraId="298F9506" w14:textId="77777777" w:rsidR="007528BB" w:rsidRDefault="007528BB" w:rsidP="000F3094"/>
    <w:p w14:paraId="0454DBED" w14:textId="77777777" w:rsidR="007528BB" w:rsidRDefault="007528BB" w:rsidP="000F3094"/>
    <w:p w14:paraId="4685D748" w14:textId="77777777" w:rsidR="007528BB" w:rsidRDefault="007528BB" w:rsidP="000F3094"/>
    <w:p w14:paraId="17A0CA3D" w14:textId="77777777" w:rsidR="007528BB" w:rsidRDefault="007528BB" w:rsidP="000F3094"/>
    <w:p w14:paraId="0E7B3AEA" w14:textId="77777777" w:rsidR="007528BB" w:rsidRDefault="007528BB" w:rsidP="000F3094"/>
    <w:p w14:paraId="288FD1B1" w14:textId="77777777" w:rsidR="007528BB" w:rsidRDefault="007528BB" w:rsidP="000F3094"/>
    <w:p w14:paraId="306C2CFF" w14:textId="77777777" w:rsidR="007528BB" w:rsidRDefault="007528BB" w:rsidP="000F3094"/>
    <w:p w14:paraId="4107073B" w14:textId="77777777" w:rsidR="007528BB" w:rsidRDefault="007528BB" w:rsidP="000F3094"/>
    <w:p w14:paraId="45AD3F0C" w14:textId="77777777" w:rsidR="007528BB" w:rsidRDefault="007528BB" w:rsidP="000F3094"/>
    <w:p w14:paraId="22587652" w14:textId="77777777" w:rsidR="007528BB" w:rsidRDefault="007528BB" w:rsidP="000F3094"/>
    <w:p w14:paraId="36BFDBCA" w14:textId="77777777" w:rsidR="007528BB" w:rsidRDefault="007528BB" w:rsidP="000F3094"/>
    <w:p w14:paraId="795FB077" w14:textId="77777777" w:rsidR="007528BB" w:rsidRDefault="007528BB" w:rsidP="000F3094"/>
    <w:p w14:paraId="6701CE7F" w14:textId="77777777" w:rsidR="007528BB" w:rsidRDefault="007528BB" w:rsidP="000F3094"/>
    <w:p w14:paraId="4B5BD559" w14:textId="77777777" w:rsidR="007528BB" w:rsidRDefault="007528BB" w:rsidP="000F3094"/>
    <w:p w14:paraId="1D1490CD" w14:textId="77777777" w:rsidR="007528BB" w:rsidRDefault="007528BB" w:rsidP="00022506"/>
    <w:p w14:paraId="3903B74E" w14:textId="77777777" w:rsidR="007528BB" w:rsidRDefault="007528BB" w:rsidP="00022506"/>
    <w:p w14:paraId="5E9BF2F7" w14:textId="77777777" w:rsidR="007528BB" w:rsidRDefault="007528BB" w:rsidP="00022506"/>
    <w:p w14:paraId="1FC4E073" w14:textId="77777777" w:rsidR="007528BB" w:rsidRDefault="007528BB" w:rsidP="00022506"/>
    <w:p w14:paraId="5EE352C6" w14:textId="77777777" w:rsidR="007528BB" w:rsidRDefault="007528BB" w:rsidP="00022506"/>
    <w:p w14:paraId="51EB5C35" w14:textId="77777777" w:rsidR="007528BB" w:rsidRDefault="007528BB" w:rsidP="00022506"/>
    <w:p w14:paraId="4D3D34C5" w14:textId="77777777" w:rsidR="007528BB" w:rsidRDefault="007528BB" w:rsidP="00022506"/>
    <w:p w14:paraId="401E4966" w14:textId="77777777" w:rsidR="007528BB" w:rsidRDefault="007528BB" w:rsidP="00022506"/>
    <w:p w14:paraId="64F2B41B" w14:textId="77777777" w:rsidR="007528BB" w:rsidRDefault="007528BB" w:rsidP="00022506"/>
    <w:p w14:paraId="4DF458C8" w14:textId="77777777" w:rsidR="007528BB" w:rsidRDefault="007528BB" w:rsidP="00022506"/>
    <w:p w14:paraId="31FEDCDB" w14:textId="77777777" w:rsidR="007528BB" w:rsidRDefault="007528BB" w:rsidP="00022506"/>
    <w:p w14:paraId="196B7C20" w14:textId="77777777" w:rsidR="007528BB" w:rsidRDefault="007528BB" w:rsidP="00022506"/>
    <w:p w14:paraId="4B85A4CD" w14:textId="77777777" w:rsidR="007528BB" w:rsidRDefault="007528BB" w:rsidP="00EE30DE"/>
    <w:p w14:paraId="611029C2" w14:textId="77777777" w:rsidR="007528BB" w:rsidRDefault="007528BB"/>
    <w:p w14:paraId="441ED6C9" w14:textId="77777777" w:rsidR="007528BB" w:rsidRDefault="007528BB"/>
    <w:p w14:paraId="6E22B8A8" w14:textId="77777777" w:rsidR="007528BB" w:rsidRDefault="007528BB" w:rsidP="009F3A0B"/>
    <w:p w14:paraId="4512E47D" w14:textId="77777777" w:rsidR="007528BB" w:rsidRDefault="007528BB" w:rsidP="009F3A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377C7" w14:textId="77777777" w:rsidR="00F4669C" w:rsidRDefault="00F4669C">
    <w:r>
      <w:fldChar w:fldCharType="begin"/>
    </w:r>
    <w:r>
      <w:instrText xml:space="preserve">PAGE  </w:instrText>
    </w:r>
    <w:r>
      <w:fldChar w:fldCharType="separate"/>
    </w:r>
    <w:r>
      <w:rPr>
        <w:noProof/>
      </w:rPr>
      <w:t>24</w:t>
    </w:r>
    <w:r>
      <w:fldChar w:fldCharType="end"/>
    </w:r>
  </w:p>
  <w:p w14:paraId="45E6E555" w14:textId="77777777" w:rsidR="00F4669C" w:rsidRDefault="00F466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83331" w14:textId="77777777" w:rsidR="00F4669C" w:rsidRDefault="00F4669C">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17E9A" w14:textId="77777777" w:rsidR="00F4669C" w:rsidRDefault="00F4669C">
    <w:pPr>
      <w:jc w:val="right"/>
    </w:pP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345A8" w14:textId="77777777" w:rsidR="00F4669C" w:rsidRDefault="00F4669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D05A3" w14:textId="072298BB" w:rsidR="00F4669C" w:rsidRDefault="00F466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F661D"/>
    <w:multiLevelType w:val="multilevel"/>
    <w:tmpl w:val="426C9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E416706"/>
    <w:multiLevelType w:val="hybridMultilevel"/>
    <w:tmpl w:val="0812D592"/>
    <w:lvl w:ilvl="0" w:tplc="04160001">
      <w:start w:val="1"/>
      <w:numFmt w:val="bullet"/>
      <w:lvlText w:val=""/>
      <w:lvlJc w:val="left"/>
      <w:pPr>
        <w:ind w:left="851" w:hanging="284"/>
      </w:pPr>
      <w:rPr>
        <w:rFonts w:ascii="Symbol" w:hAnsi="Symbol" w:hint="default"/>
      </w:rPr>
    </w:lvl>
    <w:lvl w:ilvl="1" w:tplc="04160019" w:tentative="1">
      <w:start w:val="1"/>
      <w:numFmt w:val="lowerLetter"/>
      <w:lvlText w:val="%2."/>
      <w:lvlJc w:val="left"/>
      <w:pPr>
        <w:ind w:left="1940" w:hanging="360"/>
      </w:pPr>
    </w:lvl>
    <w:lvl w:ilvl="2" w:tplc="0416001B" w:tentative="1">
      <w:start w:val="1"/>
      <w:numFmt w:val="lowerRoman"/>
      <w:lvlText w:val="%3."/>
      <w:lvlJc w:val="right"/>
      <w:pPr>
        <w:ind w:left="2660" w:hanging="180"/>
      </w:pPr>
    </w:lvl>
    <w:lvl w:ilvl="3" w:tplc="0416000F" w:tentative="1">
      <w:start w:val="1"/>
      <w:numFmt w:val="decimal"/>
      <w:lvlText w:val="%4."/>
      <w:lvlJc w:val="left"/>
      <w:pPr>
        <w:ind w:left="3380" w:hanging="360"/>
      </w:pPr>
    </w:lvl>
    <w:lvl w:ilvl="4" w:tplc="04160019" w:tentative="1">
      <w:start w:val="1"/>
      <w:numFmt w:val="lowerLetter"/>
      <w:lvlText w:val="%5."/>
      <w:lvlJc w:val="left"/>
      <w:pPr>
        <w:ind w:left="4100" w:hanging="360"/>
      </w:pPr>
    </w:lvl>
    <w:lvl w:ilvl="5" w:tplc="0416001B" w:tentative="1">
      <w:start w:val="1"/>
      <w:numFmt w:val="lowerRoman"/>
      <w:lvlText w:val="%6."/>
      <w:lvlJc w:val="right"/>
      <w:pPr>
        <w:ind w:left="4820" w:hanging="180"/>
      </w:pPr>
    </w:lvl>
    <w:lvl w:ilvl="6" w:tplc="0416000F" w:tentative="1">
      <w:start w:val="1"/>
      <w:numFmt w:val="decimal"/>
      <w:lvlText w:val="%7."/>
      <w:lvlJc w:val="left"/>
      <w:pPr>
        <w:ind w:left="5540" w:hanging="360"/>
      </w:pPr>
    </w:lvl>
    <w:lvl w:ilvl="7" w:tplc="04160019" w:tentative="1">
      <w:start w:val="1"/>
      <w:numFmt w:val="lowerLetter"/>
      <w:lvlText w:val="%8."/>
      <w:lvlJc w:val="left"/>
      <w:pPr>
        <w:ind w:left="6260" w:hanging="360"/>
      </w:pPr>
    </w:lvl>
    <w:lvl w:ilvl="8" w:tplc="0416001B" w:tentative="1">
      <w:start w:val="1"/>
      <w:numFmt w:val="lowerRoman"/>
      <w:lvlText w:val="%9."/>
      <w:lvlJc w:val="right"/>
      <w:pPr>
        <w:ind w:left="6980" w:hanging="180"/>
      </w:pPr>
    </w:lvl>
  </w:abstractNum>
  <w:abstractNum w:abstractNumId="2" w15:restartNumberingAfterBreak="0">
    <w:nsid w:val="45D7164E"/>
    <w:multiLevelType w:val="hybridMultilevel"/>
    <w:tmpl w:val="E0DAC9B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4" w15:restartNumberingAfterBreak="0">
    <w:nsid w:val="52FC5C6F"/>
    <w:multiLevelType w:val="multilevel"/>
    <w:tmpl w:val="32487BE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7B831E08"/>
    <w:multiLevelType w:val="hybridMultilevel"/>
    <w:tmpl w:val="93E8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 w:numId="6">
    <w:abstractNumId w:val="5"/>
  </w:num>
  <w:num w:numId="7">
    <w:abstractNumId w:val="4"/>
    <w:lvlOverride w:ilvl="0">
      <w:startOverride w:val="4"/>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111B"/>
    <w:rsid w:val="00001535"/>
    <w:rsid w:val="00002F7C"/>
    <w:rsid w:val="000031C1"/>
    <w:rsid w:val="0000340B"/>
    <w:rsid w:val="00003F9C"/>
    <w:rsid w:val="00004D1D"/>
    <w:rsid w:val="0000761D"/>
    <w:rsid w:val="0001044F"/>
    <w:rsid w:val="000122E0"/>
    <w:rsid w:val="00012FB8"/>
    <w:rsid w:val="000135C6"/>
    <w:rsid w:val="0001498D"/>
    <w:rsid w:val="00015784"/>
    <w:rsid w:val="0001726E"/>
    <w:rsid w:val="0001761B"/>
    <w:rsid w:val="00017AB0"/>
    <w:rsid w:val="0002006E"/>
    <w:rsid w:val="000203EC"/>
    <w:rsid w:val="00020840"/>
    <w:rsid w:val="0002112D"/>
    <w:rsid w:val="0002153A"/>
    <w:rsid w:val="00022506"/>
    <w:rsid w:val="000227F9"/>
    <w:rsid w:val="0002362C"/>
    <w:rsid w:val="00023EA0"/>
    <w:rsid w:val="00024035"/>
    <w:rsid w:val="00024388"/>
    <w:rsid w:val="00024664"/>
    <w:rsid w:val="000266EA"/>
    <w:rsid w:val="00027226"/>
    <w:rsid w:val="00027248"/>
    <w:rsid w:val="00027934"/>
    <w:rsid w:val="00030D89"/>
    <w:rsid w:val="00032382"/>
    <w:rsid w:val="00033C53"/>
    <w:rsid w:val="0003539A"/>
    <w:rsid w:val="0003729F"/>
    <w:rsid w:val="000372DB"/>
    <w:rsid w:val="00037D48"/>
    <w:rsid w:val="0004062B"/>
    <w:rsid w:val="00041D84"/>
    <w:rsid w:val="000426D0"/>
    <w:rsid w:val="00042B9E"/>
    <w:rsid w:val="000433E4"/>
    <w:rsid w:val="00045451"/>
    <w:rsid w:val="0004574B"/>
    <w:rsid w:val="00046D85"/>
    <w:rsid w:val="0005151B"/>
    <w:rsid w:val="00051D0A"/>
    <w:rsid w:val="00051D88"/>
    <w:rsid w:val="00051F22"/>
    <w:rsid w:val="00053B6B"/>
    <w:rsid w:val="0005652C"/>
    <w:rsid w:val="0005781D"/>
    <w:rsid w:val="00061249"/>
    <w:rsid w:val="00061E7C"/>
    <w:rsid w:val="000629B1"/>
    <w:rsid w:val="000631B9"/>
    <w:rsid w:val="00063848"/>
    <w:rsid w:val="000642BE"/>
    <w:rsid w:val="00065EF7"/>
    <w:rsid w:val="00066AD4"/>
    <w:rsid w:val="00066E28"/>
    <w:rsid w:val="000741C6"/>
    <w:rsid w:val="00074DD9"/>
    <w:rsid w:val="000775E0"/>
    <w:rsid w:val="00077D4A"/>
    <w:rsid w:val="0008089C"/>
    <w:rsid w:val="00081ECD"/>
    <w:rsid w:val="000820EF"/>
    <w:rsid w:val="00082B1B"/>
    <w:rsid w:val="00084785"/>
    <w:rsid w:val="000854E3"/>
    <w:rsid w:val="00085B2D"/>
    <w:rsid w:val="00086EAE"/>
    <w:rsid w:val="00087307"/>
    <w:rsid w:val="000874B8"/>
    <w:rsid w:val="0009391E"/>
    <w:rsid w:val="000943F5"/>
    <w:rsid w:val="00094954"/>
    <w:rsid w:val="00095045"/>
    <w:rsid w:val="000954FA"/>
    <w:rsid w:val="0009624F"/>
    <w:rsid w:val="000964B3"/>
    <w:rsid w:val="000968BC"/>
    <w:rsid w:val="000A1292"/>
    <w:rsid w:val="000A2722"/>
    <w:rsid w:val="000A4B09"/>
    <w:rsid w:val="000A6980"/>
    <w:rsid w:val="000A7C85"/>
    <w:rsid w:val="000B30A6"/>
    <w:rsid w:val="000B4F7F"/>
    <w:rsid w:val="000B5394"/>
    <w:rsid w:val="000B5EB5"/>
    <w:rsid w:val="000B6CF8"/>
    <w:rsid w:val="000C03CB"/>
    <w:rsid w:val="000C0AB7"/>
    <w:rsid w:val="000C396C"/>
    <w:rsid w:val="000C51C7"/>
    <w:rsid w:val="000C579F"/>
    <w:rsid w:val="000C7A08"/>
    <w:rsid w:val="000D220F"/>
    <w:rsid w:val="000D2572"/>
    <w:rsid w:val="000D2AEA"/>
    <w:rsid w:val="000D66F8"/>
    <w:rsid w:val="000D7355"/>
    <w:rsid w:val="000E0B80"/>
    <w:rsid w:val="000E27E7"/>
    <w:rsid w:val="000E33F3"/>
    <w:rsid w:val="000E37AC"/>
    <w:rsid w:val="000E3BDB"/>
    <w:rsid w:val="000E3CF5"/>
    <w:rsid w:val="000E405D"/>
    <w:rsid w:val="000E44CB"/>
    <w:rsid w:val="000E6697"/>
    <w:rsid w:val="000E6A1A"/>
    <w:rsid w:val="000E6DBD"/>
    <w:rsid w:val="000F233C"/>
    <w:rsid w:val="000F3094"/>
    <w:rsid w:val="000F3700"/>
    <w:rsid w:val="000F3ADC"/>
    <w:rsid w:val="000F4CCE"/>
    <w:rsid w:val="000F65AE"/>
    <w:rsid w:val="00100F5C"/>
    <w:rsid w:val="001011DC"/>
    <w:rsid w:val="00101E5A"/>
    <w:rsid w:val="00102C33"/>
    <w:rsid w:val="00104B67"/>
    <w:rsid w:val="00106497"/>
    <w:rsid w:val="001065D3"/>
    <w:rsid w:val="001067F8"/>
    <w:rsid w:val="00113B5C"/>
    <w:rsid w:val="001153FE"/>
    <w:rsid w:val="00116370"/>
    <w:rsid w:val="00120107"/>
    <w:rsid w:val="0012043E"/>
    <w:rsid w:val="0012045A"/>
    <w:rsid w:val="0012150F"/>
    <w:rsid w:val="00121F21"/>
    <w:rsid w:val="00121F74"/>
    <w:rsid w:val="00122713"/>
    <w:rsid w:val="00122FC5"/>
    <w:rsid w:val="00123716"/>
    <w:rsid w:val="00123C55"/>
    <w:rsid w:val="001251EA"/>
    <w:rsid w:val="00127EE5"/>
    <w:rsid w:val="00130833"/>
    <w:rsid w:val="00130BE8"/>
    <w:rsid w:val="00131233"/>
    <w:rsid w:val="0013149B"/>
    <w:rsid w:val="001324D0"/>
    <w:rsid w:val="001329CC"/>
    <w:rsid w:val="00132D44"/>
    <w:rsid w:val="00132F23"/>
    <w:rsid w:val="0013341D"/>
    <w:rsid w:val="0013397E"/>
    <w:rsid w:val="00134021"/>
    <w:rsid w:val="0013404E"/>
    <w:rsid w:val="001375ED"/>
    <w:rsid w:val="001375EF"/>
    <w:rsid w:val="00140453"/>
    <w:rsid w:val="00142529"/>
    <w:rsid w:val="0014283D"/>
    <w:rsid w:val="00142D1B"/>
    <w:rsid w:val="00142D24"/>
    <w:rsid w:val="001442BB"/>
    <w:rsid w:val="00145D6C"/>
    <w:rsid w:val="0014626B"/>
    <w:rsid w:val="0014765A"/>
    <w:rsid w:val="00147CEC"/>
    <w:rsid w:val="001513EE"/>
    <w:rsid w:val="001544EE"/>
    <w:rsid w:val="001545BC"/>
    <w:rsid w:val="001548A1"/>
    <w:rsid w:val="00165450"/>
    <w:rsid w:val="0016641B"/>
    <w:rsid w:val="00166607"/>
    <w:rsid w:val="001675CF"/>
    <w:rsid w:val="00170183"/>
    <w:rsid w:val="0017082B"/>
    <w:rsid w:val="001709D9"/>
    <w:rsid w:val="00170C83"/>
    <w:rsid w:val="00172C5C"/>
    <w:rsid w:val="00172EAE"/>
    <w:rsid w:val="00173BE0"/>
    <w:rsid w:val="00173CD6"/>
    <w:rsid w:val="00173D80"/>
    <w:rsid w:val="00174662"/>
    <w:rsid w:val="001758C7"/>
    <w:rsid w:val="00175960"/>
    <w:rsid w:val="001775E6"/>
    <w:rsid w:val="00177B72"/>
    <w:rsid w:val="00182412"/>
    <w:rsid w:val="00182B5F"/>
    <w:rsid w:val="00182F51"/>
    <w:rsid w:val="0018343C"/>
    <w:rsid w:val="00184970"/>
    <w:rsid w:val="00185332"/>
    <w:rsid w:val="00185887"/>
    <w:rsid w:val="001869EA"/>
    <w:rsid w:val="00186D51"/>
    <w:rsid w:val="00187A03"/>
    <w:rsid w:val="00187B85"/>
    <w:rsid w:val="001902F1"/>
    <w:rsid w:val="0019062B"/>
    <w:rsid w:val="00192FE3"/>
    <w:rsid w:val="00193BAA"/>
    <w:rsid w:val="001951E5"/>
    <w:rsid w:val="001A24C1"/>
    <w:rsid w:val="001A521F"/>
    <w:rsid w:val="001A5841"/>
    <w:rsid w:val="001A5954"/>
    <w:rsid w:val="001A5CA4"/>
    <w:rsid w:val="001A7861"/>
    <w:rsid w:val="001A790F"/>
    <w:rsid w:val="001A7B0B"/>
    <w:rsid w:val="001A7E06"/>
    <w:rsid w:val="001B02DB"/>
    <w:rsid w:val="001B1616"/>
    <w:rsid w:val="001B1D1B"/>
    <w:rsid w:val="001B4FCF"/>
    <w:rsid w:val="001B4FF0"/>
    <w:rsid w:val="001B5F59"/>
    <w:rsid w:val="001B66FA"/>
    <w:rsid w:val="001B66FF"/>
    <w:rsid w:val="001B6C35"/>
    <w:rsid w:val="001B7D8D"/>
    <w:rsid w:val="001B7E94"/>
    <w:rsid w:val="001C107A"/>
    <w:rsid w:val="001C22AB"/>
    <w:rsid w:val="001C28C0"/>
    <w:rsid w:val="001C2B4F"/>
    <w:rsid w:val="001C4A42"/>
    <w:rsid w:val="001C54B1"/>
    <w:rsid w:val="001C6A21"/>
    <w:rsid w:val="001C6DAA"/>
    <w:rsid w:val="001D2444"/>
    <w:rsid w:val="001D2CC3"/>
    <w:rsid w:val="001D530D"/>
    <w:rsid w:val="001D545D"/>
    <w:rsid w:val="001D65BE"/>
    <w:rsid w:val="001D679E"/>
    <w:rsid w:val="001D6BFD"/>
    <w:rsid w:val="001D6D5E"/>
    <w:rsid w:val="001D6F5F"/>
    <w:rsid w:val="001D72B6"/>
    <w:rsid w:val="001E0C98"/>
    <w:rsid w:val="001E2AFF"/>
    <w:rsid w:val="001E2E67"/>
    <w:rsid w:val="001E3C25"/>
    <w:rsid w:val="001F0682"/>
    <w:rsid w:val="001F073E"/>
    <w:rsid w:val="001F11E3"/>
    <w:rsid w:val="001F1B3A"/>
    <w:rsid w:val="001F1F82"/>
    <w:rsid w:val="001F3D10"/>
    <w:rsid w:val="001F41C3"/>
    <w:rsid w:val="001F4C34"/>
    <w:rsid w:val="001F5A57"/>
    <w:rsid w:val="001F5DEC"/>
    <w:rsid w:val="001F6209"/>
    <w:rsid w:val="001F64FF"/>
    <w:rsid w:val="001F70C8"/>
    <w:rsid w:val="00200798"/>
    <w:rsid w:val="00200E66"/>
    <w:rsid w:val="002030AD"/>
    <w:rsid w:val="00203865"/>
    <w:rsid w:val="00204B50"/>
    <w:rsid w:val="00204D87"/>
    <w:rsid w:val="0020526B"/>
    <w:rsid w:val="002056E8"/>
    <w:rsid w:val="002058C5"/>
    <w:rsid w:val="00205FF1"/>
    <w:rsid w:val="00206064"/>
    <w:rsid w:val="0021005A"/>
    <w:rsid w:val="00210133"/>
    <w:rsid w:val="00210B80"/>
    <w:rsid w:val="0021224F"/>
    <w:rsid w:val="00212A76"/>
    <w:rsid w:val="002136B1"/>
    <w:rsid w:val="00214796"/>
    <w:rsid w:val="0021689B"/>
    <w:rsid w:val="00216992"/>
    <w:rsid w:val="0021753A"/>
    <w:rsid w:val="00222590"/>
    <w:rsid w:val="00223B0A"/>
    <w:rsid w:val="00224C69"/>
    <w:rsid w:val="002256DA"/>
    <w:rsid w:val="00225C8D"/>
    <w:rsid w:val="00231AF3"/>
    <w:rsid w:val="0023243B"/>
    <w:rsid w:val="002349BC"/>
    <w:rsid w:val="00234B32"/>
    <w:rsid w:val="00235774"/>
    <w:rsid w:val="00235C3D"/>
    <w:rsid w:val="00237229"/>
    <w:rsid w:val="002401FD"/>
    <w:rsid w:val="00242BB7"/>
    <w:rsid w:val="002439C7"/>
    <w:rsid w:val="002452B6"/>
    <w:rsid w:val="00246009"/>
    <w:rsid w:val="00251212"/>
    <w:rsid w:val="00253B8C"/>
    <w:rsid w:val="002551A0"/>
    <w:rsid w:val="00256288"/>
    <w:rsid w:val="00256352"/>
    <w:rsid w:val="00256517"/>
    <w:rsid w:val="00257BB7"/>
    <w:rsid w:val="0026053F"/>
    <w:rsid w:val="002621F8"/>
    <w:rsid w:val="00262617"/>
    <w:rsid w:val="00264264"/>
    <w:rsid w:val="00264277"/>
    <w:rsid w:val="00267123"/>
    <w:rsid w:val="00270464"/>
    <w:rsid w:val="002710AC"/>
    <w:rsid w:val="002716B5"/>
    <w:rsid w:val="00272B2F"/>
    <w:rsid w:val="002738ED"/>
    <w:rsid w:val="002743BB"/>
    <w:rsid w:val="002767D0"/>
    <w:rsid w:val="00276A24"/>
    <w:rsid w:val="00276D8E"/>
    <w:rsid w:val="002774BD"/>
    <w:rsid w:val="00281256"/>
    <w:rsid w:val="00281A8C"/>
    <w:rsid w:val="00281F13"/>
    <w:rsid w:val="002826E2"/>
    <w:rsid w:val="002826E4"/>
    <w:rsid w:val="0028289C"/>
    <w:rsid w:val="0028482D"/>
    <w:rsid w:val="00285324"/>
    <w:rsid w:val="00285B15"/>
    <w:rsid w:val="00286083"/>
    <w:rsid w:val="00287450"/>
    <w:rsid w:val="00287777"/>
    <w:rsid w:val="002903F5"/>
    <w:rsid w:val="00290EDA"/>
    <w:rsid w:val="00291B2C"/>
    <w:rsid w:val="0029264A"/>
    <w:rsid w:val="002941AF"/>
    <w:rsid w:val="002946E2"/>
    <w:rsid w:val="00294A80"/>
    <w:rsid w:val="002974DB"/>
    <w:rsid w:val="002A0B76"/>
    <w:rsid w:val="002A0EAD"/>
    <w:rsid w:val="002A1A4D"/>
    <w:rsid w:val="002A1B45"/>
    <w:rsid w:val="002A1C16"/>
    <w:rsid w:val="002A1C51"/>
    <w:rsid w:val="002A1CBA"/>
    <w:rsid w:val="002A21C2"/>
    <w:rsid w:val="002A3C44"/>
    <w:rsid w:val="002A5BA2"/>
    <w:rsid w:val="002A5DB0"/>
    <w:rsid w:val="002A6DBF"/>
    <w:rsid w:val="002A7752"/>
    <w:rsid w:val="002B10A3"/>
    <w:rsid w:val="002B1960"/>
    <w:rsid w:val="002B5677"/>
    <w:rsid w:val="002B7B52"/>
    <w:rsid w:val="002B7C9D"/>
    <w:rsid w:val="002C03E4"/>
    <w:rsid w:val="002C0545"/>
    <w:rsid w:val="002C3D5B"/>
    <w:rsid w:val="002C4026"/>
    <w:rsid w:val="002C5168"/>
    <w:rsid w:val="002C5F35"/>
    <w:rsid w:val="002C620D"/>
    <w:rsid w:val="002C65C4"/>
    <w:rsid w:val="002C68AB"/>
    <w:rsid w:val="002C6B6C"/>
    <w:rsid w:val="002C7C6F"/>
    <w:rsid w:val="002C7F07"/>
    <w:rsid w:val="002D157B"/>
    <w:rsid w:val="002D1B8D"/>
    <w:rsid w:val="002D2E6A"/>
    <w:rsid w:val="002D605D"/>
    <w:rsid w:val="002E2536"/>
    <w:rsid w:val="002E2656"/>
    <w:rsid w:val="002E2820"/>
    <w:rsid w:val="002E6B8B"/>
    <w:rsid w:val="002E6C02"/>
    <w:rsid w:val="002E72BD"/>
    <w:rsid w:val="002E7B43"/>
    <w:rsid w:val="002E7DF1"/>
    <w:rsid w:val="002E7DFA"/>
    <w:rsid w:val="002F01DB"/>
    <w:rsid w:val="002F341B"/>
    <w:rsid w:val="002F377E"/>
    <w:rsid w:val="002F3DC9"/>
    <w:rsid w:val="002F4599"/>
    <w:rsid w:val="002F53F6"/>
    <w:rsid w:val="002F67D5"/>
    <w:rsid w:val="002F68EC"/>
    <w:rsid w:val="002F6BC5"/>
    <w:rsid w:val="003004EA"/>
    <w:rsid w:val="0030098D"/>
    <w:rsid w:val="00301267"/>
    <w:rsid w:val="0030188C"/>
    <w:rsid w:val="00302815"/>
    <w:rsid w:val="003028D0"/>
    <w:rsid w:val="00303168"/>
    <w:rsid w:val="003039DB"/>
    <w:rsid w:val="00304248"/>
    <w:rsid w:val="003043D9"/>
    <w:rsid w:val="00305A19"/>
    <w:rsid w:val="003062D8"/>
    <w:rsid w:val="00307970"/>
    <w:rsid w:val="00307BF6"/>
    <w:rsid w:val="00307D7E"/>
    <w:rsid w:val="003111E3"/>
    <w:rsid w:val="0031197A"/>
    <w:rsid w:val="00311CD1"/>
    <w:rsid w:val="00311D60"/>
    <w:rsid w:val="0031371C"/>
    <w:rsid w:val="00313EA5"/>
    <w:rsid w:val="00315977"/>
    <w:rsid w:val="00316D9E"/>
    <w:rsid w:val="0031721D"/>
    <w:rsid w:val="0032029F"/>
    <w:rsid w:val="00320AE5"/>
    <w:rsid w:val="00320C81"/>
    <w:rsid w:val="0032141D"/>
    <w:rsid w:val="003243E9"/>
    <w:rsid w:val="00324E2E"/>
    <w:rsid w:val="00331153"/>
    <w:rsid w:val="003318C3"/>
    <w:rsid w:val="00333491"/>
    <w:rsid w:val="003347D5"/>
    <w:rsid w:val="00335EFA"/>
    <w:rsid w:val="00336640"/>
    <w:rsid w:val="00340C99"/>
    <w:rsid w:val="00341AEA"/>
    <w:rsid w:val="00342A8F"/>
    <w:rsid w:val="00343B3A"/>
    <w:rsid w:val="00344B7E"/>
    <w:rsid w:val="00345C86"/>
    <w:rsid w:val="00346903"/>
    <w:rsid w:val="0035040B"/>
    <w:rsid w:val="00351987"/>
    <w:rsid w:val="00352EA5"/>
    <w:rsid w:val="00352F6A"/>
    <w:rsid w:val="00354125"/>
    <w:rsid w:val="003551D4"/>
    <w:rsid w:val="00355345"/>
    <w:rsid w:val="00357E24"/>
    <w:rsid w:val="00357F0A"/>
    <w:rsid w:val="0036222A"/>
    <w:rsid w:val="003626C2"/>
    <w:rsid w:val="0036279B"/>
    <w:rsid w:val="0036475C"/>
    <w:rsid w:val="00366F05"/>
    <w:rsid w:val="00370F2E"/>
    <w:rsid w:val="003710B4"/>
    <w:rsid w:val="00371C66"/>
    <w:rsid w:val="00372452"/>
    <w:rsid w:val="00372E5B"/>
    <w:rsid w:val="00374293"/>
    <w:rsid w:val="00374738"/>
    <w:rsid w:val="00375623"/>
    <w:rsid w:val="003801E7"/>
    <w:rsid w:val="0038063E"/>
    <w:rsid w:val="003807A8"/>
    <w:rsid w:val="00380ECA"/>
    <w:rsid w:val="00381012"/>
    <w:rsid w:val="003812EB"/>
    <w:rsid w:val="00382617"/>
    <w:rsid w:val="00383878"/>
    <w:rsid w:val="003838BC"/>
    <w:rsid w:val="00383B94"/>
    <w:rsid w:val="00384660"/>
    <w:rsid w:val="003853E8"/>
    <w:rsid w:val="00385BDF"/>
    <w:rsid w:val="003863B2"/>
    <w:rsid w:val="00387677"/>
    <w:rsid w:val="0039127E"/>
    <w:rsid w:val="003918B1"/>
    <w:rsid w:val="0039242D"/>
    <w:rsid w:val="00392958"/>
    <w:rsid w:val="003929C2"/>
    <w:rsid w:val="003948E0"/>
    <w:rsid w:val="00394F82"/>
    <w:rsid w:val="003951B8"/>
    <w:rsid w:val="003952DA"/>
    <w:rsid w:val="003969E0"/>
    <w:rsid w:val="00397B2A"/>
    <w:rsid w:val="00397CB9"/>
    <w:rsid w:val="003A092F"/>
    <w:rsid w:val="003A1282"/>
    <w:rsid w:val="003A2649"/>
    <w:rsid w:val="003A28F9"/>
    <w:rsid w:val="003A2DDB"/>
    <w:rsid w:val="003A542A"/>
    <w:rsid w:val="003A5DFC"/>
    <w:rsid w:val="003A6608"/>
    <w:rsid w:val="003B0750"/>
    <w:rsid w:val="003B2283"/>
    <w:rsid w:val="003B2759"/>
    <w:rsid w:val="003B398E"/>
    <w:rsid w:val="003B4421"/>
    <w:rsid w:val="003B6596"/>
    <w:rsid w:val="003B6707"/>
    <w:rsid w:val="003C0BC9"/>
    <w:rsid w:val="003C1162"/>
    <w:rsid w:val="003C194C"/>
    <w:rsid w:val="003C269C"/>
    <w:rsid w:val="003C357A"/>
    <w:rsid w:val="003C3E51"/>
    <w:rsid w:val="003C53C2"/>
    <w:rsid w:val="003C552F"/>
    <w:rsid w:val="003C6BF9"/>
    <w:rsid w:val="003C6E3B"/>
    <w:rsid w:val="003C7AEF"/>
    <w:rsid w:val="003D05EA"/>
    <w:rsid w:val="003D0F41"/>
    <w:rsid w:val="003D17B2"/>
    <w:rsid w:val="003D2F6A"/>
    <w:rsid w:val="003D3DC4"/>
    <w:rsid w:val="003D43FB"/>
    <w:rsid w:val="003D5D9E"/>
    <w:rsid w:val="003D61CA"/>
    <w:rsid w:val="003D676A"/>
    <w:rsid w:val="003D70D1"/>
    <w:rsid w:val="003D743D"/>
    <w:rsid w:val="003D7BF5"/>
    <w:rsid w:val="003D7FC9"/>
    <w:rsid w:val="003E19DB"/>
    <w:rsid w:val="003E2910"/>
    <w:rsid w:val="003E2C07"/>
    <w:rsid w:val="003E37CE"/>
    <w:rsid w:val="003E42B4"/>
    <w:rsid w:val="003E50B8"/>
    <w:rsid w:val="003E57F4"/>
    <w:rsid w:val="003E6653"/>
    <w:rsid w:val="003E6FA6"/>
    <w:rsid w:val="003E6FD4"/>
    <w:rsid w:val="003F0885"/>
    <w:rsid w:val="003F291E"/>
    <w:rsid w:val="003F298D"/>
    <w:rsid w:val="003F2DF1"/>
    <w:rsid w:val="003F4134"/>
    <w:rsid w:val="003F49F2"/>
    <w:rsid w:val="003F535C"/>
    <w:rsid w:val="003F6865"/>
    <w:rsid w:val="00400945"/>
    <w:rsid w:val="00400CE3"/>
    <w:rsid w:val="00401BFA"/>
    <w:rsid w:val="004029FB"/>
    <w:rsid w:val="00402F1B"/>
    <w:rsid w:val="0040369C"/>
    <w:rsid w:val="00403BD8"/>
    <w:rsid w:val="00403F3F"/>
    <w:rsid w:val="00404C0C"/>
    <w:rsid w:val="00405FE3"/>
    <w:rsid w:val="00407BB9"/>
    <w:rsid w:val="00411DA1"/>
    <w:rsid w:val="0041208F"/>
    <w:rsid w:val="004154C2"/>
    <w:rsid w:val="00417D59"/>
    <w:rsid w:val="0042002E"/>
    <w:rsid w:val="00420272"/>
    <w:rsid w:val="004214DC"/>
    <w:rsid w:val="00421AAA"/>
    <w:rsid w:val="00421CAC"/>
    <w:rsid w:val="00421CBA"/>
    <w:rsid w:val="00422FD7"/>
    <w:rsid w:val="00427755"/>
    <w:rsid w:val="00430176"/>
    <w:rsid w:val="004305AB"/>
    <w:rsid w:val="004316F4"/>
    <w:rsid w:val="00432476"/>
    <w:rsid w:val="00434851"/>
    <w:rsid w:val="00437879"/>
    <w:rsid w:val="00437DC0"/>
    <w:rsid w:val="00437E75"/>
    <w:rsid w:val="004417C0"/>
    <w:rsid w:val="00441FF5"/>
    <w:rsid w:val="00444215"/>
    <w:rsid w:val="0044421E"/>
    <w:rsid w:val="0044544E"/>
    <w:rsid w:val="00445829"/>
    <w:rsid w:val="0044656D"/>
    <w:rsid w:val="00446A51"/>
    <w:rsid w:val="004470A6"/>
    <w:rsid w:val="0045011A"/>
    <w:rsid w:val="00451EE0"/>
    <w:rsid w:val="004527A7"/>
    <w:rsid w:val="00453703"/>
    <w:rsid w:val="0045454A"/>
    <w:rsid w:val="004564F7"/>
    <w:rsid w:val="00457DFD"/>
    <w:rsid w:val="0046188B"/>
    <w:rsid w:val="00462837"/>
    <w:rsid w:val="00463D69"/>
    <w:rsid w:val="00463FD4"/>
    <w:rsid w:val="0046450F"/>
    <w:rsid w:val="00464CAB"/>
    <w:rsid w:val="00465A08"/>
    <w:rsid w:val="0046627C"/>
    <w:rsid w:val="00466CD1"/>
    <w:rsid w:val="00466FA9"/>
    <w:rsid w:val="00471415"/>
    <w:rsid w:val="00472910"/>
    <w:rsid w:val="00473B82"/>
    <w:rsid w:val="00473FC4"/>
    <w:rsid w:val="00474EA6"/>
    <w:rsid w:val="00475BC5"/>
    <w:rsid w:val="00475DF6"/>
    <w:rsid w:val="00475F48"/>
    <w:rsid w:val="0047633D"/>
    <w:rsid w:val="00476B3A"/>
    <w:rsid w:val="0048086D"/>
    <w:rsid w:val="004838D8"/>
    <w:rsid w:val="00484B1D"/>
    <w:rsid w:val="00484DCD"/>
    <w:rsid w:val="00485CA5"/>
    <w:rsid w:val="004861D5"/>
    <w:rsid w:val="004866C7"/>
    <w:rsid w:val="00486AB5"/>
    <w:rsid w:val="00487FA5"/>
    <w:rsid w:val="004900E1"/>
    <w:rsid w:val="00493500"/>
    <w:rsid w:val="00493A96"/>
    <w:rsid w:val="00494190"/>
    <w:rsid w:val="00496817"/>
    <w:rsid w:val="004A0589"/>
    <w:rsid w:val="004A164D"/>
    <w:rsid w:val="004A1B84"/>
    <w:rsid w:val="004A2C90"/>
    <w:rsid w:val="004A6B92"/>
    <w:rsid w:val="004A793A"/>
    <w:rsid w:val="004A7D99"/>
    <w:rsid w:val="004B14DA"/>
    <w:rsid w:val="004B2B36"/>
    <w:rsid w:val="004B3029"/>
    <w:rsid w:val="004B3354"/>
    <w:rsid w:val="004B45F0"/>
    <w:rsid w:val="004B76B6"/>
    <w:rsid w:val="004C0054"/>
    <w:rsid w:val="004C0517"/>
    <w:rsid w:val="004C0B7D"/>
    <w:rsid w:val="004C16E0"/>
    <w:rsid w:val="004C1982"/>
    <w:rsid w:val="004C2264"/>
    <w:rsid w:val="004C2A88"/>
    <w:rsid w:val="004C2F1A"/>
    <w:rsid w:val="004C3B3C"/>
    <w:rsid w:val="004C3BB6"/>
    <w:rsid w:val="004C47FA"/>
    <w:rsid w:val="004C50A2"/>
    <w:rsid w:val="004C54D9"/>
    <w:rsid w:val="004C680B"/>
    <w:rsid w:val="004C6A2C"/>
    <w:rsid w:val="004C7605"/>
    <w:rsid w:val="004C7C35"/>
    <w:rsid w:val="004D0266"/>
    <w:rsid w:val="004D0E2B"/>
    <w:rsid w:val="004D17A1"/>
    <w:rsid w:val="004D1CF1"/>
    <w:rsid w:val="004D27C1"/>
    <w:rsid w:val="004D2B04"/>
    <w:rsid w:val="004D2C1A"/>
    <w:rsid w:val="004D5DFD"/>
    <w:rsid w:val="004D79BD"/>
    <w:rsid w:val="004E388F"/>
    <w:rsid w:val="004E3C9E"/>
    <w:rsid w:val="004E5074"/>
    <w:rsid w:val="004E50DE"/>
    <w:rsid w:val="004E60C3"/>
    <w:rsid w:val="004E6DFE"/>
    <w:rsid w:val="004E71FF"/>
    <w:rsid w:val="004E73E3"/>
    <w:rsid w:val="004F1236"/>
    <w:rsid w:val="004F3ED8"/>
    <w:rsid w:val="004F44B4"/>
    <w:rsid w:val="004F45EB"/>
    <w:rsid w:val="004F4965"/>
    <w:rsid w:val="004F56AB"/>
    <w:rsid w:val="004F59B9"/>
    <w:rsid w:val="004F5F77"/>
    <w:rsid w:val="004F6ACB"/>
    <w:rsid w:val="004F6C7E"/>
    <w:rsid w:val="00500241"/>
    <w:rsid w:val="005015BD"/>
    <w:rsid w:val="00501E46"/>
    <w:rsid w:val="005024DE"/>
    <w:rsid w:val="00502823"/>
    <w:rsid w:val="00502C5D"/>
    <w:rsid w:val="00503D77"/>
    <w:rsid w:val="005042F0"/>
    <w:rsid w:val="00506596"/>
    <w:rsid w:val="005100B0"/>
    <w:rsid w:val="005107D2"/>
    <w:rsid w:val="0051164F"/>
    <w:rsid w:val="0051235C"/>
    <w:rsid w:val="00514692"/>
    <w:rsid w:val="005163B3"/>
    <w:rsid w:val="00517AAE"/>
    <w:rsid w:val="00517EB2"/>
    <w:rsid w:val="005229A2"/>
    <w:rsid w:val="00522E05"/>
    <w:rsid w:val="00523F6A"/>
    <w:rsid w:val="005240B7"/>
    <w:rsid w:val="00524264"/>
    <w:rsid w:val="005251F8"/>
    <w:rsid w:val="00525EA1"/>
    <w:rsid w:val="0052711F"/>
    <w:rsid w:val="00527324"/>
    <w:rsid w:val="00531C85"/>
    <w:rsid w:val="00531E0E"/>
    <w:rsid w:val="00531EA0"/>
    <w:rsid w:val="005338AB"/>
    <w:rsid w:val="00534872"/>
    <w:rsid w:val="00534BE7"/>
    <w:rsid w:val="00535386"/>
    <w:rsid w:val="0053657E"/>
    <w:rsid w:val="0053794E"/>
    <w:rsid w:val="00537C1C"/>
    <w:rsid w:val="005410E7"/>
    <w:rsid w:val="005417F1"/>
    <w:rsid w:val="00541EE4"/>
    <w:rsid w:val="005422A6"/>
    <w:rsid w:val="00543702"/>
    <w:rsid w:val="00543C08"/>
    <w:rsid w:val="0054401F"/>
    <w:rsid w:val="00544129"/>
    <w:rsid w:val="00545302"/>
    <w:rsid w:val="00545B97"/>
    <w:rsid w:val="00545BEE"/>
    <w:rsid w:val="00545FBA"/>
    <w:rsid w:val="00547D8A"/>
    <w:rsid w:val="005534BB"/>
    <w:rsid w:val="005543F3"/>
    <w:rsid w:val="005547C0"/>
    <w:rsid w:val="005548B4"/>
    <w:rsid w:val="0055731A"/>
    <w:rsid w:val="005573A7"/>
    <w:rsid w:val="00557A49"/>
    <w:rsid w:val="00561F78"/>
    <w:rsid w:val="005639D1"/>
    <w:rsid w:val="0056601C"/>
    <w:rsid w:val="0057159D"/>
    <w:rsid w:val="00572C26"/>
    <w:rsid w:val="00573881"/>
    <w:rsid w:val="00576903"/>
    <w:rsid w:val="00576DCB"/>
    <w:rsid w:val="0057733F"/>
    <w:rsid w:val="00577C81"/>
    <w:rsid w:val="00577D6D"/>
    <w:rsid w:val="00581EDC"/>
    <w:rsid w:val="00583E46"/>
    <w:rsid w:val="005855B5"/>
    <w:rsid w:val="00585A20"/>
    <w:rsid w:val="00586653"/>
    <w:rsid w:val="00587776"/>
    <w:rsid w:val="005877C5"/>
    <w:rsid w:val="00590886"/>
    <w:rsid w:val="005909FE"/>
    <w:rsid w:val="00590F04"/>
    <w:rsid w:val="005916B7"/>
    <w:rsid w:val="00593846"/>
    <w:rsid w:val="005942CE"/>
    <w:rsid w:val="00594903"/>
    <w:rsid w:val="00594C97"/>
    <w:rsid w:val="00594D4D"/>
    <w:rsid w:val="00595EB0"/>
    <w:rsid w:val="00596E4B"/>
    <w:rsid w:val="00597417"/>
    <w:rsid w:val="005978F8"/>
    <w:rsid w:val="00597D38"/>
    <w:rsid w:val="005A1912"/>
    <w:rsid w:val="005A23CE"/>
    <w:rsid w:val="005A24BC"/>
    <w:rsid w:val="005A368D"/>
    <w:rsid w:val="005A3D55"/>
    <w:rsid w:val="005A54DC"/>
    <w:rsid w:val="005A55C6"/>
    <w:rsid w:val="005A5F72"/>
    <w:rsid w:val="005B04CD"/>
    <w:rsid w:val="005B4C98"/>
    <w:rsid w:val="005B4F73"/>
    <w:rsid w:val="005B623E"/>
    <w:rsid w:val="005B64CC"/>
    <w:rsid w:val="005B7280"/>
    <w:rsid w:val="005B747B"/>
    <w:rsid w:val="005B758F"/>
    <w:rsid w:val="005C00A7"/>
    <w:rsid w:val="005C11A9"/>
    <w:rsid w:val="005C26EB"/>
    <w:rsid w:val="005C484C"/>
    <w:rsid w:val="005C557B"/>
    <w:rsid w:val="005C5748"/>
    <w:rsid w:val="005C5914"/>
    <w:rsid w:val="005C67FC"/>
    <w:rsid w:val="005C685D"/>
    <w:rsid w:val="005D0066"/>
    <w:rsid w:val="005D107D"/>
    <w:rsid w:val="005D1329"/>
    <w:rsid w:val="005D2A82"/>
    <w:rsid w:val="005D2C93"/>
    <w:rsid w:val="005D5065"/>
    <w:rsid w:val="005D5C24"/>
    <w:rsid w:val="005D6D33"/>
    <w:rsid w:val="005D770A"/>
    <w:rsid w:val="005D7807"/>
    <w:rsid w:val="005D7CB9"/>
    <w:rsid w:val="005E1F38"/>
    <w:rsid w:val="005E3781"/>
    <w:rsid w:val="005E3C83"/>
    <w:rsid w:val="005E43CF"/>
    <w:rsid w:val="005E4D1E"/>
    <w:rsid w:val="005E6C44"/>
    <w:rsid w:val="005E70BC"/>
    <w:rsid w:val="005E762B"/>
    <w:rsid w:val="005E7E2D"/>
    <w:rsid w:val="005F0536"/>
    <w:rsid w:val="005F1963"/>
    <w:rsid w:val="005F2ACC"/>
    <w:rsid w:val="005F2B98"/>
    <w:rsid w:val="005F3118"/>
    <w:rsid w:val="005F36FA"/>
    <w:rsid w:val="005F6702"/>
    <w:rsid w:val="00601C53"/>
    <w:rsid w:val="00602A69"/>
    <w:rsid w:val="006042A0"/>
    <w:rsid w:val="006045CD"/>
    <w:rsid w:val="006060B6"/>
    <w:rsid w:val="006062B9"/>
    <w:rsid w:val="00606322"/>
    <w:rsid w:val="00606468"/>
    <w:rsid w:val="00606EFA"/>
    <w:rsid w:val="006071FC"/>
    <w:rsid w:val="00607E1D"/>
    <w:rsid w:val="0061082D"/>
    <w:rsid w:val="006110B5"/>
    <w:rsid w:val="00611AB2"/>
    <w:rsid w:val="00613B03"/>
    <w:rsid w:val="00614B81"/>
    <w:rsid w:val="0061780C"/>
    <w:rsid w:val="00617E36"/>
    <w:rsid w:val="0062078C"/>
    <w:rsid w:val="006211FE"/>
    <w:rsid w:val="00621321"/>
    <w:rsid w:val="00622EC2"/>
    <w:rsid w:val="0062405D"/>
    <w:rsid w:val="00624417"/>
    <w:rsid w:val="0062580F"/>
    <w:rsid w:val="00625DD3"/>
    <w:rsid w:val="00626A94"/>
    <w:rsid w:val="0063010F"/>
    <w:rsid w:val="006307C9"/>
    <w:rsid w:val="0063093D"/>
    <w:rsid w:val="00630962"/>
    <w:rsid w:val="00631F21"/>
    <w:rsid w:val="0063594A"/>
    <w:rsid w:val="00635F37"/>
    <w:rsid w:val="00636BAE"/>
    <w:rsid w:val="006374EC"/>
    <w:rsid w:val="006400F2"/>
    <w:rsid w:val="00642903"/>
    <w:rsid w:val="00643711"/>
    <w:rsid w:val="00644FA9"/>
    <w:rsid w:val="0064630E"/>
    <w:rsid w:val="00647D5E"/>
    <w:rsid w:val="0065099A"/>
    <w:rsid w:val="006511B6"/>
    <w:rsid w:val="0065196A"/>
    <w:rsid w:val="00652EF9"/>
    <w:rsid w:val="00653310"/>
    <w:rsid w:val="0065332F"/>
    <w:rsid w:val="00654ED4"/>
    <w:rsid w:val="00655006"/>
    <w:rsid w:val="00655F4D"/>
    <w:rsid w:val="00656AF8"/>
    <w:rsid w:val="0065785E"/>
    <w:rsid w:val="00657B20"/>
    <w:rsid w:val="00664F40"/>
    <w:rsid w:val="00665048"/>
    <w:rsid w:val="006657D3"/>
    <w:rsid w:val="0066585C"/>
    <w:rsid w:val="0066641D"/>
    <w:rsid w:val="00666AE3"/>
    <w:rsid w:val="00667AF2"/>
    <w:rsid w:val="0067056F"/>
    <w:rsid w:val="006710E3"/>
    <w:rsid w:val="00672149"/>
    <w:rsid w:val="00673BC3"/>
    <w:rsid w:val="0067634C"/>
    <w:rsid w:val="00676C67"/>
    <w:rsid w:val="00676FEA"/>
    <w:rsid w:val="0067740D"/>
    <w:rsid w:val="00680FEE"/>
    <w:rsid w:val="0068516A"/>
    <w:rsid w:val="00686287"/>
    <w:rsid w:val="00687597"/>
    <w:rsid w:val="00687D66"/>
    <w:rsid w:val="00690657"/>
    <w:rsid w:val="00690844"/>
    <w:rsid w:val="00690A81"/>
    <w:rsid w:val="00692787"/>
    <w:rsid w:val="0069288E"/>
    <w:rsid w:val="00692E28"/>
    <w:rsid w:val="006930DF"/>
    <w:rsid w:val="00693476"/>
    <w:rsid w:val="00693E47"/>
    <w:rsid w:val="00695FA8"/>
    <w:rsid w:val="00697425"/>
    <w:rsid w:val="006A1B37"/>
    <w:rsid w:val="006A2322"/>
    <w:rsid w:val="006A25C9"/>
    <w:rsid w:val="006A3736"/>
    <w:rsid w:val="006A649E"/>
    <w:rsid w:val="006A6BF4"/>
    <w:rsid w:val="006A775B"/>
    <w:rsid w:val="006B238E"/>
    <w:rsid w:val="006B2524"/>
    <w:rsid w:val="006C1796"/>
    <w:rsid w:val="006C1E7D"/>
    <w:rsid w:val="006C2A9D"/>
    <w:rsid w:val="006C2CCE"/>
    <w:rsid w:val="006C3472"/>
    <w:rsid w:val="006C3A41"/>
    <w:rsid w:val="006C49F5"/>
    <w:rsid w:val="006C6B1B"/>
    <w:rsid w:val="006D2710"/>
    <w:rsid w:val="006D37FD"/>
    <w:rsid w:val="006D4268"/>
    <w:rsid w:val="006D43E2"/>
    <w:rsid w:val="006D54F3"/>
    <w:rsid w:val="006D5935"/>
    <w:rsid w:val="006D6B1B"/>
    <w:rsid w:val="006D6E4B"/>
    <w:rsid w:val="006D7F77"/>
    <w:rsid w:val="006E282B"/>
    <w:rsid w:val="006E363F"/>
    <w:rsid w:val="006E399F"/>
    <w:rsid w:val="006E3F46"/>
    <w:rsid w:val="006E4053"/>
    <w:rsid w:val="006E51B2"/>
    <w:rsid w:val="006E62FC"/>
    <w:rsid w:val="006E69B0"/>
    <w:rsid w:val="006F1260"/>
    <w:rsid w:val="006F1864"/>
    <w:rsid w:val="006F2DEF"/>
    <w:rsid w:val="006F3951"/>
    <w:rsid w:val="006F427D"/>
    <w:rsid w:val="006F4F2D"/>
    <w:rsid w:val="00700666"/>
    <w:rsid w:val="00700952"/>
    <w:rsid w:val="00701349"/>
    <w:rsid w:val="00702447"/>
    <w:rsid w:val="00702E94"/>
    <w:rsid w:val="0070344E"/>
    <w:rsid w:val="00704B20"/>
    <w:rsid w:val="00705C63"/>
    <w:rsid w:val="00706D86"/>
    <w:rsid w:val="00707205"/>
    <w:rsid w:val="00707D0F"/>
    <w:rsid w:val="0071001C"/>
    <w:rsid w:val="00710A5A"/>
    <w:rsid w:val="00711315"/>
    <w:rsid w:val="0071171A"/>
    <w:rsid w:val="007119FC"/>
    <w:rsid w:val="00711A1D"/>
    <w:rsid w:val="00711EA4"/>
    <w:rsid w:val="00712021"/>
    <w:rsid w:val="00713A25"/>
    <w:rsid w:val="00714671"/>
    <w:rsid w:val="00714A94"/>
    <w:rsid w:val="00715ACE"/>
    <w:rsid w:val="007161F0"/>
    <w:rsid w:val="00716A60"/>
    <w:rsid w:val="00717030"/>
    <w:rsid w:val="0071765F"/>
    <w:rsid w:val="00720362"/>
    <w:rsid w:val="007204EC"/>
    <w:rsid w:val="007205AB"/>
    <w:rsid w:val="00720810"/>
    <w:rsid w:val="007230CC"/>
    <w:rsid w:val="00724B4E"/>
    <w:rsid w:val="00725036"/>
    <w:rsid w:val="007256BE"/>
    <w:rsid w:val="007271CC"/>
    <w:rsid w:val="007271F1"/>
    <w:rsid w:val="007275F9"/>
    <w:rsid w:val="00732378"/>
    <w:rsid w:val="00733B6E"/>
    <w:rsid w:val="00733C3E"/>
    <w:rsid w:val="007345DA"/>
    <w:rsid w:val="00735E06"/>
    <w:rsid w:val="00736B5F"/>
    <w:rsid w:val="007416D4"/>
    <w:rsid w:val="00742217"/>
    <w:rsid w:val="00742ACD"/>
    <w:rsid w:val="00743BBB"/>
    <w:rsid w:val="00745470"/>
    <w:rsid w:val="00745FE7"/>
    <w:rsid w:val="00746428"/>
    <w:rsid w:val="0074707C"/>
    <w:rsid w:val="007476EB"/>
    <w:rsid w:val="00747B02"/>
    <w:rsid w:val="007502B2"/>
    <w:rsid w:val="00750C52"/>
    <w:rsid w:val="007520ED"/>
    <w:rsid w:val="007528BB"/>
    <w:rsid w:val="007528F7"/>
    <w:rsid w:val="0075303B"/>
    <w:rsid w:val="00753C94"/>
    <w:rsid w:val="00755CD8"/>
    <w:rsid w:val="007562C4"/>
    <w:rsid w:val="007569FB"/>
    <w:rsid w:val="00757120"/>
    <w:rsid w:val="0075742D"/>
    <w:rsid w:val="0076077E"/>
    <w:rsid w:val="0076081C"/>
    <w:rsid w:val="0076201B"/>
    <w:rsid w:val="00762593"/>
    <w:rsid w:val="00763200"/>
    <w:rsid w:val="0076442D"/>
    <w:rsid w:val="00764475"/>
    <w:rsid w:val="007650B5"/>
    <w:rsid w:val="0076527E"/>
    <w:rsid w:val="00765B19"/>
    <w:rsid w:val="00765BEC"/>
    <w:rsid w:val="00766433"/>
    <w:rsid w:val="00766FBB"/>
    <w:rsid w:val="007671CB"/>
    <w:rsid w:val="00770035"/>
    <w:rsid w:val="00770392"/>
    <w:rsid w:val="00770BEF"/>
    <w:rsid w:val="00772972"/>
    <w:rsid w:val="00775CBB"/>
    <w:rsid w:val="007764F8"/>
    <w:rsid w:val="00776507"/>
    <w:rsid w:val="0077774F"/>
    <w:rsid w:val="007802A6"/>
    <w:rsid w:val="007824D3"/>
    <w:rsid w:val="00785180"/>
    <w:rsid w:val="0078629C"/>
    <w:rsid w:val="007901B6"/>
    <w:rsid w:val="00791F7C"/>
    <w:rsid w:val="00792E5D"/>
    <w:rsid w:val="007958A3"/>
    <w:rsid w:val="00795C38"/>
    <w:rsid w:val="007961A8"/>
    <w:rsid w:val="00796200"/>
    <w:rsid w:val="00797BEF"/>
    <w:rsid w:val="007A0144"/>
    <w:rsid w:val="007A0489"/>
    <w:rsid w:val="007A0618"/>
    <w:rsid w:val="007A0845"/>
    <w:rsid w:val="007A1278"/>
    <w:rsid w:val="007A208A"/>
    <w:rsid w:val="007A3FB3"/>
    <w:rsid w:val="007A5355"/>
    <w:rsid w:val="007A5B93"/>
    <w:rsid w:val="007A6A4C"/>
    <w:rsid w:val="007B3D49"/>
    <w:rsid w:val="007B4883"/>
    <w:rsid w:val="007B4C70"/>
    <w:rsid w:val="007B5EBF"/>
    <w:rsid w:val="007B62B8"/>
    <w:rsid w:val="007B6B53"/>
    <w:rsid w:val="007B6CFF"/>
    <w:rsid w:val="007B6E8A"/>
    <w:rsid w:val="007B7BE9"/>
    <w:rsid w:val="007C0194"/>
    <w:rsid w:val="007C06DE"/>
    <w:rsid w:val="007C0C72"/>
    <w:rsid w:val="007C1330"/>
    <w:rsid w:val="007C2112"/>
    <w:rsid w:val="007C431D"/>
    <w:rsid w:val="007C46E2"/>
    <w:rsid w:val="007C6020"/>
    <w:rsid w:val="007C773F"/>
    <w:rsid w:val="007D00C5"/>
    <w:rsid w:val="007D05FE"/>
    <w:rsid w:val="007D081F"/>
    <w:rsid w:val="007D0A91"/>
    <w:rsid w:val="007D1AE9"/>
    <w:rsid w:val="007D1B40"/>
    <w:rsid w:val="007D1E34"/>
    <w:rsid w:val="007D3EB2"/>
    <w:rsid w:val="007D4563"/>
    <w:rsid w:val="007D4C89"/>
    <w:rsid w:val="007D79F2"/>
    <w:rsid w:val="007E3B52"/>
    <w:rsid w:val="007E3FDE"/>
    <w:rsid w:val="007E47D0"/>
    <w:rsid w:val="007E52F1"/>
    <w:rsid w:val="007E7083"/>
    <w:rsid w:val="007E745C"/>
    <w:rsid w:val="007F00BA"/>
    <w:rsid w:val="007F094A"/>
    <w:rsid w:val="007F096D"/>
    <w:rsid w:val="007F1ED6"/>
    <w:rsid w:val="007F2049"/>
    <w:rsid w:val="007F241C"/>
    <w:rsid w:val="007F24B3"/>
    <w:rsid w:val="007F2FDD"/>
    <w:rsid w:val="007F4251"/>
    <w:rsid w:val="0080013F"/>
    <w:rsid w:val="00800A7A"/>
    <w:rsid w:val="008018D3"/>
    <w:rsid w:val="00801D55"/>
    <w:rsid w:val="00802796"/>
    <w:rsid w:val="00802974"/>
    <w:rsid w:val="008030EB"/>
    <w:rsid w:val="008033F3"/>
    <w:rsid w:val="008035DE"/>
    <w:rsid w:val="00804BEA"/>
    <w:rsid w:val="00804E76"/>
    <w:rsid w:val="008052CB"/>
    <w:rsid w:val="00805EEF"/>
    <w:rsid w:val="00806EAC"/>
    <w:rsid w:val="00807A08"/>
    <w:rsid w:val="0081019D"/>
    <w:rsid w:val="00811327"/>
    <w:rsid w:val="0081195B"/>
    <w:rsid w:val="008121D3"/>
    <w:rsid w:val="00814D7D"/>
    <w:rsid w:val="008154E7"/>
    <w:rsid w:val="00815C9E"/>
    <w:rsid w:val="00816CC7"/>
    <w:rsid w:val="008214BD"/>
    <w:rsid w:val="008218DA"/>
    <w:rsid w:val="008221E5"/>
    <w:rsid w:val="008233C4"/>
    <w:rsid w:val="0082468F"/>
    <w:rsid w:val="008266A8"/>
    <w:rsid w:val="008340F8"/>
    <w:rsid w:val="00840F28"/>
    <w:rsid w:val="008410C0"/>
    <w:rsid w:val="00842058"/>
    <w:rsid w:val="00845243"/>
    <w:rsid w:val="00845DCE"/>
    <w:rsid w:val="00846BBB"/>
    <w:rsid w:val="00846FCF"/>
    <w:rsid w:val="0085154F"/>
    <w:rsid w:val="008519CD"/>
    <w:rsid w:val="00854549"/>
    <w:rsid w:val="0085539A"/>
    <w:rsid w:val="008553EE"/>
    <w:rsid w:val="00855760"/>
    <w:rsid w:val="00855F4F"/>
    <w:rsid w:val="00860084"/>
    <w:rsid w:val="00860F34"/>
    <w:rsid w:val="00861964"/>
    <w:rsid w:val="00861977"/>
    <w:rsid w:val="00861B29"/>
    <w:rsid w:val="00863A82"/>
    <w:rsid w:val="00863AF3"/>
    <w:rsid w:val="00863FF6"/>
    <w:rsid w:val="008644D8"/>
    <w:rsid w:val="008645D7"/>
    <w:rsid w:val="008659EA"/>
    <w:rsid w:val="008666FA"/>
    <w:rsid w:val="00866A81"/>
    <w:rsid w:val="00870847"/>
    <w:rsid w:val="00870A25"/>
    <w:rsid w:val="00871087"/>
    <w:rsid w:val="008714F9"/>
    <w:rsid w:val="008720EB"/>
    <w:rsid w:val="00872CC1"/>
    <w:rsid w:val="00873839"/>
    <w:rsid w:val="00874160"/>
    <w:rsid w:val="008761DE"/>
    <w:rsid w:val="008769B6"/>
    <w:rsid w:val="00876ACF"/>
    <w:rsid w:val="00877C9C"/>
    <w:rsid w:val="00877D56"/>
    <w:rsid w:val="00880889"/>
    <w:rsid w:val="008829F1"/>
    <w:rsid w:val="00882CF1"/>
    <w:rsid w:val="00882F2A"/>
    <w:rsid w:val="00884239"/>
    <w:rsid w:val="008845C6"/>
    <w:rsid w:val="00884652"/>
    <w:rsid w:val="008863FC"/>
    <w:rsid w:val="00886E78"/>
    <w:rsid w:val="00891FA9"/>
    <w:rsid w:val="008922A6"/>
    <w:rsid w:val="00892C76"/>
    <w:rsid w:val="0089325E"/>
    <w:rsid w:val="00893EF1"/>
    <w:rsid w:val="00895607"/>
    <w:rsid w:val="008956AF"/>
    <w:rsid w:val="00897948"/>
    <w:rsid w:val="008A28D3"/>
    <w:rsid w:val="008A2CED"/>
    <w:rsid w:val="008A4CC4"/>
    <w:rsid w:val="008A61EE"/>
    <w:rsid w:val="008A62A3"/>
    <w:rsid w:val="008A716D"/>
    <w:rsid w:val="008A7E5A"/>
    <w:rsid w:val="008B0166"/>
    <w:rsid w:val="008B12BA"/>
    <w:rsid w:val="008B16AA"/>
    <w:rsid w:val="008B23A3"/>
    <w:rsid w:val="008B5754"/>
    <w:rsid w:val="008B692B"/>
    <w:rsid w:val="008B7945"/>
    <w:rsid w:val="008B7CC4"/>
    <w:rsid w:val="008C025E"/>
    <w:rsid w:val="008C1F22"/>
    <w:rsid w:val="008C2661"/>
    <w:rsid w:val="008C290B"/>
    <w:rsid w:val="008C33B5"/>
    <w:rsid w:val="008C3407"/>
    <w:rsid w:val="008C386C"/>
    <w:rsid w:val="008C3B34"/>
    <w:rsid w:val="008C4A3B"/>
    <w:rsid w:val="008C4EE1"/>
    <w:rsid w:val="008C554A"/>
    <w:rsid w:val="008C6E6B"/>
    <w:rsid w:val="008C75C0"/>
    <w:rsid w:val="008C7CBA"/>
    <w:rsid w:val="008C7E8C"/>
    <w:rsid w:val="008D0180"/>
    <w:rsid w:val="008D03FF"/>
    <w:rsid w:val="008D1336"/>
    <w:rsid w:val="008D17B2"/>
    <w:rsid w:val="008D33C6"/>
    <w:rsid w:val="008D3B92"/>
    <w:rsid w:val="008D5066"/>
    <w:rsid w:val="008D6BD4"/>
    <w:rsid w:val="008D7507"/>
    <w:rsid w:val="008E06EB"/>
    <w:rsid w:val="008E0A92"/>
    <w:rsid w:val="008E2231"/>
    <w:rsid w:val="008E28ED"/>
    <w:rsid w:val="008E2E18"/>
    <w:rsid w:val="008E2F9B"/>
    <w:rsid w:val="008E3936"/>
    <w:rsid w:val="008E3A18"/>
    <w:rsid w:val="008E56B4"/>
    <w:rsid w:val="008E5CEC"/>
    <w:rsid w:val="008E5DBB"/>
    <w:rsid w:val="008E5E0F"/>
    <w:rsid w:val="008E6143"/>
    <w:rsid w:val="008E6D6C"/>
    <w:rsid w:val="008E792E"/>
    <w:rsid w:val="008E7E49"/>
    <w:rsid w:val="008F007E"/>
    <w:rsid w:val="008F23E8"/>
    <w:rsid w:val="008F2AE9"/>
    <w:rsid w:val="008F41A2"/>
    <w:rsid w:val="008F6ED2"/>
    <w:rsid w:val="008F6F71"/>
    <w:rsid w:val="009000AE"/>
    <w:rsid w:val="00900DA0"/>
    <w:rsid w:val="00900FC6"/>
    <w:rsid w:val="00901B14"/>
    <w:rsid w:val="0090221B"/>
    <w:rsid w:val="009029EE"/>
    <w:rsid w:val="00904040"/>
    <w:rsid w:val="0090458D"/>
    <w:rsid w:val="00905230"/>
    <w:rsid w:val="0090530E"/>
    <w:rsid w:val="00905F26"/>
    <w:rsid w:val="00906609"/>
    <w:rsid w:val="0090728E"/>
    <w:rsid w:val="00907419"/>
    <w:rsid w:val="00907D4C"/>
    <w:rsid w:val="00910595"/>
    <w:rsid w:val="00912DDC"/>
    <w:rsid w:val="00920FD3"/>
    <w:rsid w:val="009226BA"/>
    <w:rsid w:val="00922875"/>
    <w:rsid w:val="00925492"/>
    <w:rsid w:val="009259EE"/>
    <w:rsid w:val="009264B6"/>
    <w:rsid w:val="00926B4E"/>
    <w:rsid w:val="00926C44"/>
    <w:rsid w:val="00927266"/>
    <w:rsid w:val="00927DA0"/>
    <w:rsid w:val="00931FF6"/>
    <w:rsid w:val="009330C8"/>
    <w:rsid w:val="009341CE"/>
    <w:rsid w:val="0093420E"/>
    <w:rsid w:val="009352D6"/>
    <w:rsid w:val="00936863"/>
    <w:rsid w:val="00937C1E"/>
    <w:rsid w:val="009405D5"/>
    <w:rsid w:val="009413A7"/>
    <w:rsid w:val="00942253"/>
    <w:rsid w:val="0094256F"/>
    <w:rsid w:val="00943686"/>
    <w:rsid w:val="00945B10"/>
    <w:rsid w:val="009475FE"/>
    <w:rsid w:val="0095169A"/>
    <w:rsid w:val="009522C3"/>
    <w:rsid w:val="00952C2C"/>
    <w:rsid w:val="00953988"/>
    <w:rsid w:val="00954364"/>
    <w:rsid w:val="009555F3"/>
    <w:rsid w:val="00955878"/>
    <w:rsid w:val="0096069C"/>
    <w:rsid w:val="0096103C"/>
    <w:rsid w:val="009621BD"/>
    <w:rsid w:val="00962572"/>
    <w:rsid w:val="00962D84"/>
    <w:rsid w:val="00963FC3"/>
    <w:rsid w:val="0096400D"/>
    <w:rsid w:val="0096596C"/>
    <w:rsid w:val="009667B2"/>
    <w:rsid w:val="00966ADA"/>
    <w:rsid w:val="00971CA6"/>
    <w:rsid w:val="00971CBC"/>
    <w:rsid w:val="009735D4"/>
    <w:rsid w:val="0097379D"/>
    <w:rsid w:val="009746C2"/>
    <w:rsid w:val="00975C75"/>
    <w:rsid w:val="0097606C"/>
    <w:rsid w:val="00977AB0"/>
    <w:rsid w:val="0098094A"/>
    <w:rsid w:val="00981C4A"/>
    <w:rsid w:val="00983E99"/>
    <w:rsid w:val="009856FC"/>
    <w:rsid w:val="00985D23"/>
    <w:rsid w:val="009863B9"/>
    <w:rsid w:val="00986B4F"/>
    <w:rsid w:val="0098793F"/>
    <w:rsid w:val="00990C55"/>
    <w:rsid w:val="00992A35"/>
    <w:rsid w:val="009931AB"/>
    <w:rsid w:val="00993E69"/>
    <w:rsid w:val="00997B6B"/>
    <w:rsid w:val="009A0D9B"/>
    <w:rsid w:val="009A1D30"/>
    <w:rsid w:val="009A614D"/>
    <w:rsid w:val="009A6C4B"/>
    <w:rsid w:val="009A7437"/>
    <w:rsid w:val="009B059E"/>
    <w:rsid w:val="009B2A6E"/>
    <w:rsid w:val="009B2DDF"/>
    <w:rsid w:val="009B2EAF"/>
    <w:rsid w:val="009B3D32"/>
    <w:rsid w:val="009B407F"/>
    <w:rsid w:val="009B4E42"/>
    <w:rsid w:val="009B7A2D"/>
    <w:rsid w:val="009C1113"/>
    <w:rsid w:val="009C425B"/>
    <w:rsid w:val="009C5480"/>
    <w:rsid w:val="009C5C6F"/>
    <w:rsid w:val="009C6B58"/>
    <w:rsid w:val="009C7BD0"/>
    <w:rsid w:val="009C7D0A"/>
    <w:rsid w:val="009D064B"/>
    <w:rsid w:val="009D10EC"/>
    <w:rsid w:val="009D1A3E"/>
    <w:rsid w:val="009D21CB"/>
    <w:rsid w:val="009D2805"/>
    <w:rsid w:val="009D3482"/>
    <w:rsid w:val="009D7AE6"/>
    <w:rsid w:val="009E2682"/>
    <w:rsid w:val="009E3914"/>
    <w:rsid w:val="009E6FB7"/>
    <w:rsid w:val="009E7034"/>
    <w:rsid w:val="009E730B"/>
    <w:rsid w:val="009E7EBE"/>
    <w:rsid w:val="009F1D0D"/>
    <w:rsid w:val="009F1F99"/>
    <w:rsid w:val="009F20B9"/>
    <w:rsid w:val="009F2B00"/>
    <w:rsid w:val="009F372F"/>
    <w:rsid w:val="009F3A0B"/>
    <w:rsid w:val="009F48BA"/>
    <w:rsid w:val="009F63AF"/>
    <w:rsid w:val="009F6ABF"/>
    <w:rsid w:val="009F77DC"/>
    <w:rsid w:val="00A01636"/>
    <w:rsid w:val="00A024E8"/>
    <w:rsid w:val="00A026B2"/>
    <w:rsid w:val="00A03518"/>
    <w:rsid w:val="00A03B9A"/>
    <w:rsid w:val="00A04265"/>
    <w:rsid w:val="00A0448D"/>
    <w:rsid w:val="00A107E9"/>
    <w:rsid w:val="00A12590"/>
    <w:rsid w:val="00A12C93"/>
    <w:rsid w:val="00A131CC"/>
    <w:rsid w:val="00A14DC3"/>
    <w:rsid w:val="00A15F30"/>
    <w:rsid w:val="00A160B1"/>
    <w:rsid w:val="00A16457"/>
    <w:rsid w:val="00A20F37"/>
    <w:rsid w:val="00A21ADE"/>
    <w:rsid w:val="00A22561"/>
    <w:rsid w:val="00A2259A"/>
    <w:rsid w:val="00A24494"/>
    <w:rsid w:val="00A2492A"/>
    <w:rsid w:val="00A25585"/>
    <w:rsid w:val="00A256CC"/>
    <w:rsid w:val="00A259D1"/>
    <w:rsid w:val="00A259D4"/>
    <w:rsid w:val="00A27D8E"/>
    <w:rsid w:val="00A30737"/>
    <w:rsid w:val="00A3094A"/>
    <w:rsid w:val="00A3124D"/>
    <w:rsid w:val="00A31577"/>
    <w:rsid w:val="00A3246A"/>
    <w:rsid w:val="00A335BE"/>
    <w:rsid w:val="00A339CC"/>
    <w:rsid w:val="00A33C81"/>
    <w:rsid w:val="00A3415D"/>
    <w:rsid w:val="00A35E0C"/>
    <w:rsid w:val="00A376BC"/>
    <w:rsid w:val="00A37D71"/>
    <w:rsid w:val="00A37DAB"/>
    <w:rsid w:val="00A406AF"/>
    <w:rsid w:val="00A4107D"/>
    <w:rsid w:val="00A4186B"/>
    <w:rsid w:val="00A418F5"/>
    <w:rsid w:val="00A4368F"/>
    <w:rsid w:val="00A43D74"/>
    <w:rsid w:val="00A44974"/>
    <w:rsid w:val="00A44C17"/>
    <w:rsid w:val="00A45044"/>
    <w:rsid w:val="00A466EA"/>
    <w:rsid w:val="00A502CF"/>
    <w:rsid w:val="00A507BA"/>
    <w:rsid w:val="00A5087C"/>
    <w:rsid w:val="00A50AC7"/>
    <w:rsid w:val="00A51703"/>
    <w:rsid w:val="00A51E9F"/>
    <w:rsid w:val="00A5403F"/>
    <w:rsid w:val="00A546CE"/>
    <w:rsid w:val="00A55B7B"/>
    <w:rsid w:val="00A56992"/>
    <w:rsid w:val="00A573FF"/>
    <w:rsid w:val="00A600B4"/>
    <w:rsid w:val="00A60E43"/>
    <w:rsid w:val="00A615D0"/>
    <w:rsid w:val="00A6179B"/>
    <w:rsid w:val="00A62276"/>
    <w:rsid w:val="00A6284F"/>
    <w:rsid w:val="00A6291A"/>
    <w:rsid w:val="00A63018"/>
    <w:rsid w:val="00A63335"/>
    <w:rsid w:val="00A633D6"/>
    <w:rsid w:val="00A635DC"/>
    <w:rsid w:val="00A6416F"/>
    <w:rsid w:val="00A64FBB"/>
    <w:rsid w:val="00A65C7C"/>
    <w:rsid w:val="00A66A52"/>
    <w:rsid w:val="00A66B8A"/>
    <w:rsid w:val="00A67668"/>
    <w:rsid w:val="00A70C60"/>
    <w:rsid w:val="00A715A9"/>
    <w:rsid w:val="00A71D94"/>
    <w:rsid w:val="00A736DE"/>
    <w:rsid w:val="00A739C5"/>
    <w:rsid w:val="00A75042"/>
    <w:rsid w:val="00A7670B"/>
    <w:rsid w:val="00A810DC"/>
    <w:rsid w:val="00A81600"/>
    <w:rsid w:val="00A824F8"/>
    <w:rsid w:val="00A8405C"/>
    <w:rsid w:val="00A84941"/>
    <w:rsid w:val="00A84FCF"/>
    <w:rsid w:val="00A8531D"/>
    <w:rsid w:val="00A85E73"/>
    <w:rsid w:val="00A870D8"/>
    <w:rsid w:val="00A8721E"/>
    <w:rsid w:val="00A876CC"/>
    <w:rsid w:val="00A879D7"/>
    <w:rsid w:val="00A87D7B"/>
    <w:rsid w:val="00A90A92"/>
    <w:rsid w:val="00A97691"/>
    <w:rsid w:val="00AA230B"/>
    <w:rsid w:val="00AA3BF9"/>
    <w:rsid w:val="00AA3FE5"/>
    <w:rsid w:val="00AA48A8"/>
    <w:rsid w:val="00AA4C49"/>
    <w:rsid w:val="00AA5813"/>
    <w:rsid w:val="00AA5AFB"/>
    <w:rsid w:val="00AA5EE9"/>
    <w:rsid w:val="00AA75AF"/>
    <w:rsid w:val="00AA7926"/>
    <w:rsid w:val="00AB30DF"/>
    <w:rsid w:val="00AB3AB4"/>
    <w:rsid w:val="00AB3EB1"/>
    <w:rsid w:val="00AB3F44"/>
    <w:rsid w:val="00AC2B9E"/>
    <w:rsid w:val="00AC3BF2"/>
    <w:rsid w:val="00AC4F73"/>
    <w:rsid w:val="00AC5122"/>
    <w:rsid w:val="00AD1C12"/>
    <w:rsid w:val="00AD247B"/>
    <w:rsid w:val="00AD4A7C"/>
    <w:rsid w:val="00AD5057"/>
    <w:rsid w:val="00AD51D7"/>
    <w:rsid w:val="00AD5B05"/>
    <w:rsid w:val="00AD71EE"/>
    <w:rsid w:val="00AD76F7"/>
    <w:rsid w:val="00AD7A77"/>
    <w:rsid w:val="00AE0F57"/>
    <w:rsid w:val="00AE1CA0"/>
    <w:rsid w:val="00AE1FF1"/>
    <w:rsid w:val="00AE3BDD"/>
    <w:rsid w:val="00AE417A"/>
    <w:rsid w:val="00AE502E"/>
    <w:rsid w:val="00AE59CE"/>
    <w:rsid w:val="00AE6064"/>
    <w:rsid w:val="00AE6E17"/>
    <w:rsid w:val="00AF00A8"/>
    <w:rsid w:val="00AF239A"/>
    <w:rsid w:val="00AF31D5"/>
    <w:rsid w:val="00AF3453"/>
    <w:rsid w:val="00AF3FD4"/>
    <w:rsid w:val="00AF4051"/>
    <w:rsid w:val="00AF43E6"/>
    <w:rsid w:val="00AF48AB"/>
    <w:rsid w:val="00AF6362"/>
    <w:rsid w:val="00AF6655"/>
    <w:rsid w:val="00AF6E6B"/>
    <w:rsid w:val="00AF77ED"/>
    <w:rsid w:val="00AF7E5D"/>
    <w:rsid w:val="00B005C7"/>
    <w:rsid w:val="00B009C9"/>
    <w:rsid w:val="00B013CA"/>
    <w:rsid w:val="00B02A5C"/>
    <w:rsid w:val="00B02EBC"/>
    <w:rsid w:val="00B02F5B"/>
    <w:rsid w:val="00B0453D"/>
    <w:rsid w:val="00B048E6"/>
    <w:rsid w:val="00B05259"/>
    <w:rsid w:val="00B05902"/>
    <w:rsid w:val="00B05B94"/>
    <w:rsid w:val="00B071E6"/>
    <w:rsid w:val="00B074B8"/>
    <w:rsid w:val="00B1166F"/>
    <w:rsid w:val="00B14E3E"/>
    <w:rsid w:val="00B1549E"/>
    <w:rsid w:val="00B217FF"/>
    <w:rsid w:val="00B245DB"/>
    <w:rsid w:val="00B24AB3"/>
    <w:rsid w:val="00B24C19"/>
    <w:rsid w:val="00B252BF"/>
    <w:rsid w:val="00B25640"/>
    <w:rsid w:val="00B271B6"/>
    <w:rsid w:val="00B30209"/>
    <w:rsid w:val="00B327E9"/>
    <w:rsid w:val="00B330FE"/>
    <w:rsid w:val="00B34139"/>
    <w:rsid w:val="00B348F8"/>
    <w:rsid w:val="00B36423"/>
    <w:rsid w:val="00B36B3E"/>
    <w:rsid w:val="00B37334"/>
    <w:rsid w:val="00B376FE"/>
    <w:rsid w:val="00B37E0F"/>
    <w:rsid w:val="00B41B5F"/>
    <w:rsid w:val="00B41F41"/>
    <w:rsid w:val="00B42E80"/>
    <w:rsid w:val="00B4490B"/>
    <w:rsid w:val="00B44C1B"/>
    <w:rsid w:val="00B44C31"/>
    <w:rsid w:val="00B473E3"/>
    <w:rsid w:val="00B50C7F"/>
    <w:rsid w:val="00B527D6"/>
    <w:rsid w:val="00B53634"/>
    <w:rsid w:val="00B53A1A"/>
    <w:rsid w:val="00B5434B"/>
    <w:rsid w:val="00B54BA6"/>
    <w:rsid w:val="00B55C39"/>
    <w:rsid w:val="00B55C43"/>
    <w:rsid w:val="00B56062"/>
    <w:rsid w:val="00B56494"/>
    <w:rsid w:val="00B56C8F"/>
    <w:rsid w:val="00B62E4C"/>
    <w:rsid w:val="00B62F83"/>
    <w:rsid w:val="00B630FB"/>
    <w:rsid w:val="00B63248"/>
    <w:rsid w:val="00B65755"/>
    <w:rsid w:val="00B65C27"/>
    <w:rsid w:val="00B66D91"/>
    <w:rsid w:val="00B66F7D"/>
    <w:rsid w:val="00B708A8"/>
    <w:rsid w:val="00B71640"/>
    <w:rsid w:val="00B71AD5"/>
    <w:rsid w:val="00B7281E"/>
    <w:rsid w:val="00B730DB"/>
    <w:rsid w:val="00B73589"/>
    <w:rsid w:val="00B751EC"/>
    <w:rsid w:val="00B764A4"/>
    <w:rsid w:val="00B76984"/>
    <w:rsid w:val="00B77743"/>
    <w:rsid w:val="00B806D0"/>
    <w:rsid w:val="00B81064"/>
    <w:rsid w:val="00B81FB0"/>
    <w:rsid w:val="00B82761"/>
    <w:rsid w:val="00B83D90"/>
    <w:rsid w:val="00B85AA1"/>
    <w:rsid w:val="00B877CE"/>
    <w:rsid w:val="00B90CFD"/>
    <w:rsid w:val="00B91D6F"/>
    <w:rsid w:val="00B92B22"/>
    <w:rsid w:val="00B94D71"/>
    <w:rsid w:val="00B9577B"/>
    <w:rsid w:val="00B95FCE"/>
    <w:rsid w:val="00BA0F7E"/>
    <w:rsid w:val="00BA2088"/>
    <w:rsid w:val="00BA2792"/>
    <w:rsid w:val="00BA3F46"/>
    <w:rsid w:val="00BA5883"/>
    <w:rsid w:val="00BB0474"/>
    <w:rsid w:val="00BB2808"/>
    <w:rsid w:val="00BB2A16"/>
    <w:rsid w:val="00BB3B1A"/>
    <w:rsid w:val="00BB571B"/>
    <w:rsid w:val="00BB574C"/>
    <w:rsid w:val="00BB691A"/>
    <w:rsid w:val="00BB72E1"/>
    <w:rsid w:val="00BC021A"/>
    <w:rsid w:val="00BC5CC7"/>
    <w:rsid w:val="00BC6EC9"/>
    <w:rsid w:val="00BD0088"/>
    <w:rsid w:val="00BD043C"/>
    <w:rsid w:val="00BD1CE6"/>
    <w:rsid w:val="00BD1ECD"/>
    <w:rsid w:val="00BD260E"/>
    <w:rsid w:val="00BD3694"/>
    <w:rsid w:val="00BD49B3"/>
    <w:rsid w:val="00BD5C29"/>
    <w:rsid w:val="00BD6E40"/>
    <w:rsid w:val="00BE1A52"/>
    <w:rsid w:val="00BE258A"/>
    <w:rsid w:val="00BE7CA6"/>
    <w:rsid w:val="00BE7F91"/>
    <w:rsid w:val="00BF125F"/>
    <w:rsid w:val="00BF25D5"/>
    <w:rsid w:val="00BF35D4"/>
    <w:rsid w:val="00BF3CEC"/>
    <w:rsid w:val="00BF4177"/>
    <w:rsid w:val="00BF481B"/>
    <w:rsid w:val="00BF4961"/>
    <w:rsid w:val="00BF5423"/>
    <w:rsid w:val="00BF5591"/>
    <w:rsid w:val="00BF5ABF"/>
    <w:rsid w:val="00C0040E"/>
    <w:rsid w:val="00C00AC4"/>
    <w:rsid w:val="00C03833"/>
    <w:rsid w:val="00C06BBB"/>
    <w:rsid w:val="00C10332"/>
    <w:rsid w:val="00C12F38"/>
    <w:rsid w:val="00C15478"/>
    <w:rsid w:val="00C16159"/>
    <w:rsid w:val="00C1733C"/>
    <w:rsid w:val="00C20040"/>
    <w:rsid w:val="00C205DD"/>
    <w:rsid w:val="00C22BE7"/>
    <w:rsid w:val="00C2441D"/>
    <w:rsid w:val="00C24FE3"/>
    <w:rsid w:val="00C24FF1"/>
    <w:rsid w:val="00C2634A"/>
    <w:rsid w:val="00C26358"/>
    <w:rsid w:val="00C270E1"/>
    <w:rsid w:val="00C2714B"/>
    <w:rsid w:val="00C30620"/>
    <w:rsid w:val="00C32B39"/>
    <w:rsid w:val="00C33E28"/>
    <w:rsid w:val="00C3438C"/>
    <w:rsid w:val="00C34965"/>
    <w:rsid w:val="00C35BF5"/>
    <w:rsid w:val="00C3643E"/>
    <w:rsid w:val="00C37273"/>
    <w:rsid w:val="00C40901"/>
    <w:rsid w:val="00C42B23"/>
    <w:rsid w:val="00C434DD"/>
    <w:rsid w:val="00C43532"/>
    <w:rsid w:val="00C43E8F"/>
    <w:rsid w:val="00C43E95"/>
    <w:rsid w:val="00C46737"/>
    <w:rsid w:val="00C46F87"/>
    <w:rsid w:val="00C477DD"/>
    <w:rsid w:val="00C500C0"/>
    <w:rsid w:val="00C504B6"/>
    <w:rsid w:val="00C50807"/>
    <w:rsid w:val="00C50A50"/>
    <w:rsid w:val="00C51080"/>
    <w:rsid w:val="00C5396A"/>
    <w:rsid w:val="00C53B85"/>
    <w:rsid w:val="00C53FC9"/>
    <w:rsid w:val="00C548FD"/>
    <w:rsid w:val="00C561D5"/>
    <w:rsid w:val="00C567AB"/>
    <w:rsid w:val="00C604E6"/>
    <w:rsid w:val="00C60A64"/>
    <w:rsid w:val="00C613DF"/>
    <w:rsid w:val="00C619C8"/>
    <w:rsid w:val="00C6238C"/>
    <w:rsid w:val="00C62D89"/>
    <w:rsid w:val="00C632A2"/>
    <w:rsid w:val="00C6603E"/>
    <w:rsid w:val="00C67523"/>
    <w:rsid w:val="00C67F2B"/>
    <w:rsid w:val="00C718A5"/>
    <w:rsid w:val="00C73F55"/>
    <w:rsid w:val="00C7412E"/>
    <w:rsid w:val="00C7475D"/>
    <w:rsid w:val="00C76A24"/>
    <w:rsid w:val="00C76FBC"/>
    <w:rsid w:val="00C77716"/>
    <w:rsid w:val="00C80BB6"/>
    <w:rsid w:val="00C80C21"/>
    <w:rsid w:val="00C80CC6"/>
    <w:rsid w:val="00C833A5"/>
    <w:rsid w:val="00C846C8"/>
    <w:rsid w:val="00C84E24"/>
    <w:rsid w:val="00C85023"/>
    <w:rsid w:val="00C8527E"/>
    <w:rsid w:val="00C86E61"/>
    <w:rsid w:val="00C90A88"/>
    <w:rsid w:val="00C90ED2"/>
    <w:rsid w:val="00C91C88"/>
    <w:rsid w:val="00C91F52"/>
    <w:rsid w:val="00C93CB8"/>
    <w:rsid w:val="00C94278"/>
    <w:rsid w:val="00C949DC"/>
    <w:rsid w:val="00C94F27"/>
    <w:rsid w:val="00C95C88"/>
    <w:rsid w:val="00C9686E"/>
    <w:rsid w:val="00CA1C40"/>
    <w:rsid w:val="00CA23CF"/>
    <w:rsid w:val="00CA241A"/>
    <w:rsid w:val="00CA28C2"/>
    <w:rsid w:val="00CA29C2"/>
    <w:rsid w:val="00CA57B6"/>
    <w:rsid w:val="00CA5E3B"/>
    <w:rsid w:val="00CA69C9"/>
    <w:rsid w:val="00CA6CA1"/>
    <w:rsid w:val="00CB012A"/>
    <w:rsid w:val="00CB4DE3"/>
    <w:rsid w:val="00CB515D"/>
    <w:rsid w:val="00CC0D78"/>
    <w:rsid w:val="00CC0F65"/>
    <w:rsid w:val="00CC1D76"/>
    <w:rsid w:val="00CC2327"/>
    <w:rsid w:val="00CC3EA5"/>
    <w:rsid w:val="00CC40D1"/>
    <w:rsid w:val="00CC4A8E"/>
    <w:rsid w:val="00CC52F1"/>
    <w:rsid w:val="00CC5CF8"/>
    <w:rsid w:val="00CC6D4F"/>
    <w:rsid w:val="00CD0978"/>
    <w:rsid w:val="00CD0EBA"/>
    <w:rsid w:val="00CD2565"/>
    <w:rsid w:val="00CD2CDB"/>
    <w:rsid w:val="00CD4E30"/>
    <w:rsid w:val="00CD58F0"/>
    <w:rsid w:val="00CD62FF"/>
    <w:rsid w:val="00CD6507"/>
    <w:rsid w:val="00CE0A3A"/>
    <w:rsid w:val="00CE1A0D"/>
    <w:rsid w:val="00CE1BD7"/>
    <w:rsid w:val="00CE3868"/>
    <w:rsid w:val="00CE41B2"/>
    <w:rsid w:val="00CE6571"/>
    <w:rsid w:val="00CE718B"/>
    <w:rsid w:val="00CE7CA2"/>
    <w:rsid w:val="00CF117E"/>
    <w:rsid w:val="00CF129D"/>
    <w:rsid w:val="00CF134D"/>
    <w:rsid w:val="00CF21DA"/>
    <w:rsid w:val="00CF2405"/>
    <w:rsid w:val="00CF42A3"/>
    <w:rsid w:val="00CF479D"/>
    <w:rsid w:val="00CF4FD8"/>
    <w:rsid w:val="00CF5B31"/>
    <w:rsid w:val="00CF5BA5"/>
    <w:rsid w:val="00D0338A"/>
    <w:rsid w:val="00D040EF"/>
    <w:rsid w:val="00D04942"/>
    <w:rsid w:val="00D0545E"/>
    <w:rsid w:val="00D05F23"/>
    <w:rsid w:val="00D06E73"/>
    <w:rsid w:val="00D0733F"/>
    <w:rsid w:val="00D1087F"/>
    <w:rsid w:val="00D13024"/>
    <w:rsid w:val="00D1393C"/>
    <w:rsid w:val="00D13C89"/>
    <w:rsid w:val="00D1465B"/>
    <w:rsid w:val="00D16A5A"/>
    <w:rsid w:val="00D16B1A"/>
    <w:rsid w:val="00D2041B"/>
    <w:rsid w:val="00D20844"/>
    <w:rsid w:val="00D20AF4"/>
    <w:rsid w:val="00D20CC9"/>
    <w:rsid w:val="00D23CE2"/>
    <w:rsid w:val="00D23D35"/>
    <w:rsid w:val="00D24C2D"/>
    <w:rsid w:val="00D25185"/>
    <w:rsid w:val="00D25309"/>
    <w:rsid w:val="00D2636F"/>
    <w:rsid w:val="00D26C64"/>
    <w:rsid w:val="00D2772D"/>
    <w:rsid w:val="00D31199"/>
    <w:rsid w:val="00D33D70"/>
    <w:rsid w:val="00D3453B"/>
    <w:rsid w:val="00D37F67"/>
    <w:rsid w:val="00D37FC2"/>
    <w:rsid w:val="00D4064F"/>
    <w:rsid w:val="00D410AF"/>
    <w:rsid w:val="00D47198"/>
    <w:rsid w:val="00D4761A"/>
    <w:rsid w:val="00D504D7"/>
    <w:rsid w:val="00D53A17"/>
    <w:rsid w:val="00D54F45"/>
    <w:rsid w:val="00D56BB4"/>
    <w:rsid w:val="00D56EEB"/>
    <w:rsid w:val="00D57DDA"/>
    <w:rsid w:val="00D617BD"/>
    <w:rsid w:val="00D61B51"/>
    <w:rsid w:val="00D6207B"/>
    <w:rsid w:val="00D6228E"/>
    <w:rsid w:val="00D63A60"/>
    <w:rsid w:val="00D65474"/>
    <w:rsid w:val="00D6783D"/>
    <w:rsid w:val="00D719FF"/>
    <w:rsid w:val="00D730E8"/>
    <w:rsid w:val="00D738AC"/>
    <w:rsid w:val="00D76307"/>
    <w:rsid w:val="00D76343"/>
    <w:rsid w:val="00D80F8D"/>
    <w:rsid w:val="00D817D6"/>
    <w:rsid w:val="00D84F76"/>
    <w:rsid w:val="00D854DB"/>
    <w:rsid w:val="00D85646"/>
    <w:rsid w:val="00D86A97"/>
    <w:rsid w:val="00D87486"/>
    <w:rsid w:val="00D9079B"/>
    <w:rsid w:val="00D9095F"/>
    <w:rsid w:val="00D91001"/>
    <w:rsid w:val="00D94D4D"/>
    <w:rsid w:val="00D962D9"/>
    <w:rsid w:val="00D96735"/>
    <w:rsid w:val="00D967E2"/>
    <w:rsid w:val="00D96A5F"/>
    <w:rsid w:val="00D96B88"/>
    <w:rsid w:val="00D9709E"/>
    <w:rsid w:val="00DA0A67"/>
    <w:rsid w:val="00DA1051"/>
    <w:rsid w:val="00DA108D"/>
    <w:rsid w:val="00DA1F63"/>
    <w:rsid w:val="00DA394D"/>
    <w:rsid w:val="00DA3A97"/>
    <w:rsid w:val="00DA41F8"/>
    <w:rsid w:val="00DA5543"/>
    <w:rsid w:val="00DA5DE5"/>
    <w:rsid w:val="00DA6CF6"/>
    <w:rsid w:val="00DB0680"/>
    <w:rsid w:val="00DB291B"/>
    <w:rsid w:val="00DB3073"/>
    <w:rsid w:val="00DB4DDD"/>
    <w:rsid w:val="00DB4F52"/>
    <w:rsid w:val="00DB5A2E"/>
    <w:rsid w:val="00DB71E3"/>
    <w:rsid w:val="00DC0BC1"/>
    <w:rsid w:val="00DC115A"/>
    <w:rsid w:val="00DC1D1F"/>
    <w:rsid w:val="00DC378C"/>
    <w:rsid w:val="00DC433D"/>
    <w:rsid w:val="00DC4C40"/>
    <w:rsid w:val="00DC505B"/>
    <w:rsid w:val="00DC576F"/>
    <w:rsid w:val="00DC5A61"/>
    <w:rsid w:val="00DC63E8"/>
    <w:rsid w:val="00DC6A13"/>
    <w:rsid w:val="00DD1358"/>
    <w:rsid w:val="00DD2281"/>
    <w:rsid w:val="00DD2A1A"/>
    <w:rsid w:val="00DD33E0"/>
    <w:rsid w:val="00DD43E2"/>
    <w:rsid w:val="00DD5D7A"/>
    <w:rsid w:val="00DD6245"/>
    <w:rsid w:val="00DD7B4D"/>
    <w:rsid w:val="00DE0B6F"/>
    <w:rsid w:val="00DE4A50"/>
    <w:rsid w:val="00DE558C"/>
    <w:rsid w:val="00DE55AA"/>
    <w:rsid w:val="00DE5857"/>
    <w:rsid w:val="00DF03F4"/>
    <w:rsid w:val="00DF10E4"/>
    <w:rsid w:val="00DF4301"/>
    <w:rsid w:val="00DF48BF"/>
    <w:rsid w:val="00DF5947"/>
    <w:rsid w:val="00DF72F3"/>
    <w:rsid w:val="00DF7AD1"/>
    <w:rsid w:val="00E00874"/>
    <w:rsid w:val="00E00C70"/>
    <w:rsid w:val="00E0135C"/>
    <w:rsid w:val="00E0248E"/>
    <w:rsid w:val="00E034A7"/>
    <w:rsid w:val="00E04FD5"/>
    <w:rsid w:val="00E05028"/>
    <w:rsid w:val="00E0520B"/>
    <w:rsid w:val="00E0537F"/>
    <w:rsid w:val="00E06016"/>
    <w:rsid w:val="00E074ED"/>
    <w:rsid w:val="00E07949"/>
    <w:rsid w:val="00E10C4E"/>
    <w:rsid w:val="00E11402"/>
    <w:rsid w:val="00E122AF"/>
    <w:rsid w:val="00E166D3"/>
    <w:rsid w:val="00E16FEA"/>
    <w:rsid w:val="00E17682"/>
    <w:rsid w:val="00E176DE"/>
    <w:rsid w:val="00E17EE0"/>
    <w:rsid w:val="00E21BBF"/>
    <w:rsid w:val="00E225B3"/>
    <w:rsid w:val="00E231AF"/>
    <w:rsid w:val="00E24CE6"/>
    <w:rsid w:val="00E2502A"/>
    <w:rsid w:val="00E262CB"/>
    <w:rsid w:val="00E30144"/>
    <w:rsid w:val="00E30B82"/>
    <w:rsid w:val="00E31265"/>
    <w:rsid w:val="00E3194A"/>
    <w:rsid w:val="00E319B7"/>
    <w:rsid w:val="00E33488"/>
    <w:rsid w:val="00E3376F"/>
    <w:rsid w:val="00E337E3"/>
    <w:rsid w:val="00E342D2"/>
    <w:rsid w:val="00E35719"/>
    <w:rsid w:val="00E3664F"/>
    <w:rsid w:val="00E37023"/>
    <w:rsid w:val="00E40A99"/>
    <w:rsid w:val="00E40D92"/>
    <w:rsid w:val="00E41C81"/>
    <w:rsid w:val="00E44FCE"/>
    <w:rsid w:val="00E46227"/>
    <w:rsid w:val="00E47295"/>
    <w:rsid w:val="00E47E83"/>
    <w:rsid w:val="00E507B2"/>
    <w:rsid w:val="00E509CC"/>
    <w:rsid w:val="00E50AC5"/>
    <w:rsid w:val="00E51352"/>
    <w:rsid w:val="00E52BD7"/>
    <w:rsid w:val="00E53618"/>
    <w:rsid w:val="00E53FFB"/>
    <w:rsid w:val="00E54329"/>
    <w:rsid w:val="00E54ACE"/>
    <w:rsid w:val="00E54DB7"/>
    <w:rsid w:val="00E55459"/>
    <w:rsid w:val="00E55960"/>
    <w:rsid w:val="00E55EA3"/>
    <w:rsid w:val="00E57374"/>
    <w:rsid w:val="00E613B0"/>
    <w:rsid w:val="00E61C51"/>
    <w:rsid w:val="00E6372A"/>
    <w:rsid w:val="00E63B22"/>
    <w:rsid w:val="00E63D52"/>
    <w:rsid w:val="00E64C46"/>
    <w:rsid w:val="00E6544C"/>
    <w:rsid w:val="00E655BF"/>
    <w:rsid w:val="00E6566A"/>
    <w:rsid w:val="00E65789"/>
    <w:rsid w:val="00E66062"/>
    <w:rsid w:val="00E66716"/>
    <w:rsid w:val="00E70A96"/>
    <w:rsid w:val="00E74247"/>
    <w:rsid w:val="00E75220"/>
    <w:rsid w:val="00E756A8"/>
    <w:rsid w:val="00E805AE"/>
    <w:rsid w:val="00E80626"/>
    <w:rsid w:val="00E82346"/>
    <w:rsid w:val="00E82C34"/>
    <w:rsid w:val="00E82E78"/>
    <w:rsid w:val="00E839B5"/>
    <w:rsid w:val="00E843BF"/>
    <w:rsid w:val="00E84C01"/>
    <w:rsid w:val="00E84FBF"/>
    <w:rsid w:val="00E850AD"/>
    <w:rsid w:val="00E860C4"/>
    <w:rsid w:val="00E86DA4"/>
    <w:rsid w:val="00E87061"/>
    <w:rsid w:val="00E906D7"/>
    <w:rsid w:val="00E912E3"/>
    <w:rsid w:val="00E915CC"/>
    <w:rsid w:val="00E93928"/>
    <w:rsid w:val="00E93FB5"/>
    <w:rsid w:val="00E940C6"/>
    <w:rsid w:val="00E94D9B"/>
    <w:rsid w:val="00EA03EB"/>
    <w:rsid w:val="00EA09B1"/>
    <w:rsid w:val="00EA1B5B"/>
    <w:rsid w:val="00EA1EF8"/>
    <w:rsid w:val="00EA2675"/>
    <w:rsid w:val="00EA2739"/>
    <w:rsid w:val="00EA5FB3"/>
    <w:rsid w:val="00EB042C"/>
    <w:rsid w:val="00EB1DCE"/>
    <w:rsid w:val="00EB2D2D"/>
    <w:rsid w:val="00EB32D3"/>
    <w:rsid w:val="00EB3481"/>
    <w:rsid w:val="00EB4AD8"/>
    <w:rsid w:val="00EB4D8A"/>
    <w:rsid w:val="00EB6019"/>
    <w:rsid w:val="00EB6DB4"/>
    <w:rsid w:val="00EB7364"/>
    <w:rsid w:val="00EB7C0B"/>
    <w:rsid w:val="00EC0163"/>
    <w:rsid w:val="00EC0DA4"/>
    <w:rsid w:val="00EC1D07"/>
    <w:rsid w:val="00EC24CC"/>
    <w:rsid w:val="00EC37EB"/>
    <w:rsid w:val="00EC56CB"/>
    <w:rsid w:val="00EC5814"/>
    <w:rsid w:val="00EC6108"/>
    <w:rsid w:val="00EC619B"/>
    <w:rsid w:val="00EC7F9A"/>
    <w:rsid w:val="00ED35DE"/>
    <w:rsid w:val="00ED3723"/>
    <w:rsid w:val="00ED393E"/>
    <w:rsid w:val="00ED5B85"/>
    <w:rsid w:val="00ED6344"/>
    <w:rsid w:val="00ED641A"/>
    <w:rsid w:val="00ED71B2"/>
    <w:rsid w:val="00ED75A8"/>
    <w:rsid w:val="00ED7725"/>
    <w:rsid w:val="00EE052F"/>
    <w:rsid w:val="00EE226C"/>
    <w:rsid w:val="00EE30DE"/>
    <w:rsid w:val="00EE3D13"/>
    <w:rsid w:val="00EE6315"/>
    <w:rsid w:val="00EE75C3"/>
    <w:rsid w:val="00EF010B"/>
    <w:rsid w:val="00EF0963"/>
    <w:rsid w:val="00EF23EE"/>
    <w:rsid w:val="00EF2F15"/>
    <w:rsid w:val="00EF4560"/>
    <w:rsid w:val="00EF4DEC"/>
    <w:rsid w:val="00EF5053"/>
    <w:rsid w:val="00EF5B6F"/>
    <w:rsid w:val="00EF6287"/>
    <w:rsid w:val="00EF6949"/>
    <w:rsid w:val="00EF6B5F"/>
    <w:rsid w:val="00EF6FA8"/>
    <w:rsid w:val="00EF7052"/>
    <w:rsid w:val="00EF728B"/>
    <w:rsid w:val="00F024F1"/>
    <w:rsid w:val="00F03DBB"/>
    <w:rsid w:val="00F053F8"/>
    <w:rsid w:val="00F0719D"/>
    <w:rsid w:val="00F07FE1"/>
    <w:rsid w:val="00F101E2"/>
    <w:rsid w:val="00F10B67"/>
    <w:rsid w:val="00F11193"/>
    <w:rsid w:val="00F12C39"/>
    <w:rsid w:val="00F13211"/>
    <w:rsid w:val="00F132CD"/>
    <w:rsid w:val="00F15E67"/>
    <w:rsid w:val="00F15EC6"/>
    <w:rsid w:val="00F15ED5"/>
    <w:rsid w:val="00F16722"/>
    <w:rsid w:val="00F20FAF"/>
    <w:rsid w:val="00F21143"/>
    <w:rsid w:val="00F227D8"/>
    <w:rsid w:val="00F23E50"/>
    <w:rsid w:val="00F23FA9"/>
    <w:rsid w:val="00F24272"/>
    <w:rsid w:val="00F2476A"/>
    <w:rsid w:val="00F24B5A"/>
    <w:rsid w:val="00F25E0B"/>
    <w:rsid w:val="00F272C4"/>
    <w:rsid w:val="00F300AD"/>
    <w:rsid w:val="00F30C2D"/>
    <w:rsid w:val="00F33831"/>
    <w:rsid w:val="00F34361"/>
    <w:rsid w:val="00F34B49"/>
    <w:rsid w:val="00F3538A"/>
    <w:rsid w:val="00F37B93"/>
    <w:rsid w:val="00F40859"/>
    <w:rsid w:val="00F41305"/>
    <w:rsid w:val="00F413B0"/>
    <w:rsid w:val="00F42F7F"/>
    <w:rsid w:val="00F43093"/>
    <w:rsid w:val="00F43998"/>
    <w:rsid w:val="00F4669C"/>
    <w:rsid w:val="00F50363"/>
    <w:rsid w:val="00F503AC"/>
    <w:rsid w:val="00F53528"/>
    <w:rsid w:val="00F53915"/>
    <w:rsid w:val="00F54D4A"/>
    <w:rsid w:val="00F55970"/>
    <w:rsid w:val="00F564D2"/>
    <w:rsid w:val="00F57A95"/>
    <w:rsid w:val="00F60AEB"/>
    <w:rsid w:val="00F60F2F"/>
    <w:rsid w:val="00F61332"/>
    <w:rsid w:val="00F624D6"/>
    <w:rsid w:val="00F62607"/>
    <w:rsid w:val="00F63BC2"/>
    <w:rsid w:val="00F63D96"/>
    <w:rsid w:val="00F65449"/>
    <w:rsid w:val="00F656F3"/>
    <w:rsid w:val="00F66B7B"/>
    <w:rsid w:val="00F66F84"/>
    <w:rsid w:val="00F67341"/>
    <w:rsid w:val="00F67C7A"/>
    <w:rsid w:val="00F721B8"/>
    <w:rsid w:val="00F72423"/>
    <w:rsid w:val="00F727B3"/>
    <w:rsid w:val="00F75AD0"/>
    <w:rsid w:val="00F761AC"/>
    <w:rsid w:val="00F77D11"/>
    <w:rsid w:val="00F8036D"/>
    <w:rsid w:val="00F81477"/>
    <w:rsid w:val="00F81B16"/>
    <w:rsid w:val="00F84331"/>
    <w:rsid w:val="00F845F5"/>
    <w:rsid w:val="00F85BB9"/>
    <w:rsid w:val="00F86106"/>
    <w:rsid w:val="00F86793"/>
    <w:rsid w:val="00F87229"/>
    <w:rsid w:val="00F90747"/>
    <w:rsid w:val="00F920EA"/>
    <w:rsid w:val="00F94E64"/>
    <w:rsid w:val="00F95B1D"/>
    <w:rsid w:val="00F96521"/>
    <w:rsid w:val="00F9752B"/>
    <w:rsid w:val="00F97C53"/>
    <w:rsid w:val="00F97C61"/>
    <w:rsid w:val="00FA098F"/>
    <w:rsid w:val="00FA0AC2"/>
    <w:rsid w:val="00FA1689"/>
    <w:rsid w:val="00FA1CB3"/>
    <w:rsid w:val="00FA2008"/>
    <w:rsid w:val="00FA29D6"/>
    <w:rsid w:val="00FA4E53"/>
    <w:rsid w:val="00FA5B54"/>
    <w:rsid w:val="00FA6E90"/>
    <w:rsid w:val="00FA7C50"/>
    <w:rsid w:val="00FA7F15"/>
    <w:rsid w:val="00FA7F45"/>
    <w:rsid w:val="00FB101A"/>
    <w:rsid w:val="00FB12E4"/>
    <w:rsid w:val="00FB2386"/>
    <w:rsid w:val="00FB2BC7"/>
    <w:rsid w:val="00FB3637"/>
    <w:rsid w:val="00FB41A7"/>
    <w:rsid w:val="00FB45C2"/>
    <w:rsid w:val="00FB45C7"/>
    <w:rsid w:val="00FB49B1"/>
    <w:rsid w:val="00FB4BA6"/>
    <w:rsid w:val="00FB4D28"/>
    <w:rsid w:val="00FB5478"/>
    <w:rsid w:val="00FB6CF0"/>
    <w:rsid w:val="00FC0B36"/>
    <w:rsid w:val="00FC2968"/>
    <w:rsid w:val="00FC2B51"/>
    <w:rsid w:val="00FC30C5"/>
    <w:rsid w:val="00FC61E6"/>
    <w:rsid w:val="00FC7F14"/>
    <w:rsid w:val="00FD0A18"/>
    <w:rsid w:val="00FD14EB"/>
    <w:rsid w:val="00FD1EF8"/>
    <w:rsid w:val="00FD2805"/>
    <w:rsid w:val="00FD2FE7"/>
    <w:rsid w:val="00FD38FC"/>
    <w:rsid w:val="00FD3D43"/>
    <w:rsid w:val="00FD4CF4"/>
    <w:rsid w:val="00FD4E63"/>
    <w:rsid w:val="00FD5333"/>
    <w:rsid w:val="00FD57F1"/>
    <w:rsid w:val="00FD6CF1"/>
    <w:rsid w:val="00FD6E05"/>
    <w:rsid w:val="00FD7F53"/>
    <w:rsid w:val="00FE03CB"/>
    <w:rsid w:val="00FE07A9"/>
    <w:rsid w:val="00FE0851"/>
    <w:rsid w:val="00FE113C"/>
    <w:rsid w:val="00FE21BD"/>
    <w:rsid w:val="00FE32A6"/>
    <w:rsid w:val="00FE3A95"/>
    <w:rsid w:val="00FE3CDF"/>
    <w:rsid w:val="00FE4025"/>
    <w:rsid w:val="00FE4469"/>
    <w:rsid w:val="00FE44F1"/>
    <w:rsid w:val="00FE45B8"/>
    <w:rsid w:val="00FE4831"/>
    <w:rsid w:val="00FE5DE8"/>
    <w:rsid w:val="00FE5EF7"/>
    <w:rsid w:val="00FE6023"/>
    <w:rsid w:val="00FE6EC0"/>
    <w:rsid w:val="00FE7A6A"/>
    <w:rsid w:val="00FF1B35"/>
    <w:rsid w:val="00FF1CB7"/>
    <w:rsid w:val="00FF2367"/>
    <w:rsid w:val="00FF62AE"/>
    <w:rsid w:val="00FF7711"/>
    <w:rsid w:val="00FF7903"/>
    <w:rsid w:val="00FF7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69B90A"/>
  <w15:chartTrackingRefBased/>
  <w15:docId w15:val="{2B1192BD-AF93-0F47-AC5F-BEDF6B605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qFormat="1"/>
    <w:lsdException w:name="caption" w:uiPriority="35" w:qFormat="1"/>
    <w:lsdException w:name="table of figures" w:uiPriority="99"/>
    <w:lsdException w:name="footnote reference"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utoRedefine/>
    <w:qFormat/>
    <w:rsid w:val="002621F8"/>
    <w:rPr>
      <w:sz w:val="24"/>
      <w:szCs w:val="24"/>
    </w:rPr>
  </w:style>
  <w:style w:type="paragraph" w:styleId="Heading1">
    <w:name w:val="heading 1"/>
    <w:basedOn w:val="Normal"/>
    <w:next w:val="Normal"/>
    <w:qFormat/>
    <w:rsid w:val="000964B3"/>
    <w:pPr>
      <w:keepNext/>
      <w:pageBreakBefore/>
      <w:numPr>
        <w:numId w:val="2"/>
      </w:numPr>
      <w:spacing w:after="480"/>
      <w:outlineLvl w:val="0"/>
    </w:pPr>
    <w:rPr>
      <w:b/>
      <w:iCs/>
      <w:caps/>
      <w:snapToGrid w:val="0"/>
      <w:color w:val="000000"/>
      <w:spacing w:val="10"/>
      <w:kern w:val="28"/>
      <w:lang w:val="pt-BR"/>
    </w:rPr>
  </w:style>
  <w:style w:type="paragraph" w:styleId="Heading2">
    <w:name w:val="heading 2"/>
    <w:basedOn w:val="Normal"/>
    <w:next w:val="Normal"/>
    <w:qFormat/>
    <w:rsid w:val="000964B3"/>
    <w:pPr>
      <w:keepNext/>
      <w:numPr>
        <w:ilvl w:val="1"/>
        <w:numId w:val="2"/>
      </w:numPr>
      <w:spacing w:before="360" w:after="240"/>
      <w:jc w:val="both"/>
      <w:outlineLvl w:val="1"/>
    </w:pPr>
    <w:rPr>
      <w:b/>
      <w:iCs/>
      <w:snapToGrid w:val="0"/>
      <w:color w:val="000000"/>
      <w:spacing w:val="10"/>
      <w:kern w:val="28"/>
      <w:lang w:val="pt-BR"/>
    </w:rPr>
  </w:style>
  <w:style w:type="paragraph" w:styleId="Heading3">
    <w:name w:val="heading 3"/>
    <w:basedOn w:val="Normal"/>
    <w:next w:val="Normal"/>
    <w:link w:val="Heading3Char"/>
    <w:qFormat/>
    <w:rsid w:val="006071FC"/>
    <w:pPr>
      <w:numPr>
        <w:ilvl w:val="2"/>
        <w:numId w:val="2"/>
      </w:numPr>
      <w:spacing w:before="360" w:after="240"/>
      <w:ind w:left="1571"/>
      <w:outlineLvl w:val="2"/>
    </w:pPr>
    <w:rPr>
      <w:b/>
      <w:iCs/>
      <w:snapToGrid w:val="0"/>
      <w:color w:val="000000"/>
      <w:lang w:val="pt-BR"/>
    </w:rPr>
  </w:style>
  <w:style w:type="paragraph" w:styleId="Heading4">
    <w:name w:val="heading 4"/>
    <w:basedOn w:val="Normal"/>
    <w:next w:val="Normal"/>
    <w:autoRedefine/>
    <w:qFormat/>
    <w:rsid w:val="00A5403F"/>
    <w:pPr>
      <w:numPr>
        <w:ilvl w:val="3"/>
        <w:numId w:val="2"/>
      </w:numPr>
      <w:tabs>
        <w:tab w:val="clear" w:pos="864"/>
      </w:tabs>
      <w:spacing w:before="240" w:after="120"/>
      <w:jc w:val="both"/>
      <w:outlineLvl w:val="3"/>
    </w:pPr>
    <w:rPr>
      <w:b/>
      <w:iCs/>
      <w:snapToGrid w:val="0"/>
      <w:color w:val="000000"/>
      <w:lang w:val="pt-BR"/>
    </w:rPr>
  </w:style>
  <w:style w:type="paragraph" w:styleId="Heading5">
    <w:name w:val="heading 5"/>
    <w:basedOn w:val="Normal"/>
    <w:next w:val="Normal"/>
    <w:autoRedefine/>
    <w:qFormat/>
    <w:rsid w:val="00A5403F"/>
    <w:pPr>
      <w:numPr>
        <w:ilvl w:val="4"/>
        <w:numId w:val="2"/>
      </w:numPr>
      <w:spacing w:before="240" w:after="120"/>
      <w:jc w:val="both"/>
      <w:outlineLvl w:val="4"/>
    </w:pPr>
    <w:rPr>
      <w:b/>
      <w:iCs/>
      <w:snapToGrid w:val="0"/>
      <w:color w:val="000000"/>
      <w:spacing w:val="-5"/>
      <w:lang w:val="pt-BR"/>
    </w:rPr>
  </w:style>
  <w:style w:type="paragraph" w:styleId="Heading6">
    <w:name w:val="heading 6"/>
    <w:basedOn w:val="Normal"/>
    <w:next w:val="Normal"/>
    <w:qFormat/>
    <w:rsid w:val="00A5403F"/>
    <w:pPr>
      <w:tabs>
        <w:tab w:val="left" w:pos="851"/>
      </w:tabs>
      <w:spacing w:before="240" w:after="60"/>
      <w:jc w:val="both"/>
      <w:outlineLvl w:val="5"/>
    </w:pPr>
    <w:rPr>
      <w:i/>
      <w:iCs/>
      <w:color w:val="000000"/>
      <w:sz w:val="22"/>
      <w:lang w:val="pt-BR" w:eastAsia="pt-BR"/>
    </w:rPr>
  </w:style>
  <w:style w:type="paragraph" w:styleId="Heading7">
    <w:name w:val="heading 7"/>
    <w:basedOn w:val="Normal"/>
    <w:next w:val="Normal"/>
    <w:qFormat/>
    <w:rsid w:val="00A5403F"/>
    <w:pPr>
      <w:tabs>
        <w:tab w:val="left" w:pos="851"/>
      </w:tabs>
      <w:spacing w:before="240" w:after="60"/>
      <w:jc w:val="both"/>
      <w:outlineLvl w:val="6"/>
    </w:pPr>
    <w:rPr>
      <w:rFonts w:ascii="Arial" w:hAnsi="Arial"/>
      <w:iCs/>
      <w:color w:val="000000"/>
      <w:lang w:val="pt-BR" w:eastAsia="pt-BR"/>
    </w:rPr>
  </w:style>
  <w:style w:type="paragraph" w:styleId="Heading8">
    <w:name w:val="heading 8"/>
    <w:basedOn w:val="Normal"/>
    <w:next w:val="Normal"/>
    <w:qFormat/>
    <w:rsid w:val="00A5403F"/>
    <w:pPr>
      <w:tabs>
        <w:tab w:val="left" w:pos="851"/>
      </w:tabs>
      <w:spacing w:before="240" w:after="60"/>
      <w:jc w:val="both"/>
      <w:outlineLvl w:val="7"/>
    </w:pPr>
    <w:rPr>
      <w:rFonts w:ascii="Arial" w:hAnsi="Arial"/>
      <w:i/>
      <w:iCs/>
      <w:color w:val="000000"/>
      <w:lang w:val="pt-BR" w:eastAsia="pt-BR"/>
    </w:rPr>
  </w:style>
  <w:style w:type="paragraph" w:styleId="Heading9">
    <w:name w:val="heading 9"/>
    <w:basedOn w:val="Normal"/>
    <w:next w:val="Normal"/>
    <w:qFormat/>
    <w:rsid w:val="00A5403F"/>
    <w:pPr>
      <w:tabs>
        <w:tab w:val="left" w:pos="851"/>
      </w:tabs>
      <w:spacing w:before="240" w:after="60"/>
      <w:jc w:val="both"/>
      <w:outlineLvl w:val="8"/>
    </w:pPr>
    <w:rPr>
      <w:rFonts w:ascii="Arial" w:hAnsi="Arial"/>
      <w:b/>
      <w:i/>
      <w:iCs/>
      <w:color w:val="000000"/>
      <w:sz w:val="18"/>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lang w:val="pt-BR" w:eastAsia="pt-BR"/>
    </w:rPr>
  </w:style>
  <w:style w:type="paragraph" w:customStyle="1" w:styleId="NotasdeRodap">
    <w:name w:val="Notas de Rodapé"/>
    <w:autoRedefine/>
    <w:rsid w:val="00A5403F"/>
    <w:rPr>
      <w:noProof/>
      <w:lang w:val="pt-BR" w:eastAsia="pt-BR"/>
    </w:rPr>
  </w:style>
  <w:style w:type="paragraph" w:customStyle="1" w:styleId="Ttulo0">
    <w:name w:val="Título 0"/>
    <w:basedOn w:val="Normal"/>
    <w:next w:val="Normal"/>
    <w:autoRedefine/>
    <w:rsid w:val="005D107D"/>
    <w:pPr>
      <w:keepNext/>
      <w:pageBreakBefore/>
      <w:spacing w:after="700"/>
      <w:jc w:val="center"/>
    </w:pPr>
    <w:rPr>
      <w:b/>
      <w:iCs/>
      <w:caps/>
      <w:color w:val="000000"/>
      <w:lang w:val="pt-BR" w:eastAsia="pt-BR"/>
    </w:rPr>
  </w:style>
  <w:style w:type="paragraph" w:customStyle="1" w:styleId="NomeTrabalho">
    <w:name w:val="Nome Trabalho"/>
    <w:basedOn w:val="Normal"/>
    <w:autoRedefine/>
    <w:rsid w:val="00A5403F"/>
    <w:pPr>
      <w:jc w:val="center"/>
      <w:outlineLvl w:val="0"/>
    </w:pPr>
    <w:rPr>
      <w:iCs/>
      <w:caps/>
      <w:color w:val="000000"/>
      <w:sz w:val="32"/>
      <w:lang w:val="pt-BR" w:eastAsia="pt-BR"/>
    </w:rPr>
  </w:style>
  <w:style w:type="paragraph" w:customStyle="1" w:styleId="Capa">
    <w:name w:val="Capa"/>
    <w:autoRedefine/>
    <w:rsid w:val="00A5403F"/>
    <w:pPr>
      <w:keepNext/>
      <w:keepLines/>
      <w:pageBreakBefore/>
      <w:spacing w:line="480" w:lineRule="auto"/>
      <w:jc w:val="center"/>
    </w:pPr>
    <w:rPr>
      <w:caps/>
      <w:noProof/>
      <w:color w:val="000000"/>
      <w:sz w:val="32"/>
      <w:lang w:val="pt-BR" w:eastAsia="pt-BR"/>
    </w:rPr>
  </w:style>
  <w:style w:type="paragraph" w:customStyle="1" w:styleId="CapaTexto">
    <w:name w:val="Capa Texto"/>
    <w:next w:val="Normal"/>
    <w:autoRedefine/>
    <w:rsid w:val="00B50C7F"/>
    <w:pPr>
      <w:keepNext/>
      <w:spacing w:line="480" w:lineRule="auto"/>
      <w:jc w:val="center"/>
    </w:pPr>
    <w:rPr>
      <w:caps/>
      <w:noProof/>
      <w:color w:val="000000"/>
      <w:sz w:val="32"/>
      <w:lang w:val="pt-BR" w:eastAsia="pt-BR"/>
    </w:rPr>
  </w:style>
  <w:style w:type="paragraph" w:styleId="Footer">
    <w:name w:val="footer"/>
    <w:basedOn w:val="Normal"/>
    <w:link w:val="FooterChar"/>
    <w:uiPriority w:val="99"/>
    <w:qFormat/>
    <w:rsid w:val="00A5403F"/>
    <w:pPr>
      <w:tabs>
        <w:tab w:val="left" w:pos="851"/>
        <w:tab w:val="center" w:pos="4419"/>
        <w:tab w:val="right" w:pos="8838"/>
      </w:tabs>
      <w:jc w:val="both"/>
    </w:pPr>
    <w:rPr>
      <w:iCs/>
      <w:color w:val="000000"/>
      <w:lang w:val="pt-BR" w:eastAsia="pt-BR"/>
    </w:rPr>
  </w:style>
  <w:style w:type="paragraph" w:styleId="TOC1">
    <w:name w:val="toc 1"/>
    <w:basedOn w:val="Normal"/>
    <w:next w:val="Normal"/>
    <w:autoRedefine/>
    <w:uiPriority w:val="39"/>
    <w:rsid w:val="006071FC"/>
    <w:pPr>
      <w:tabs>
        <w:tab w:val="right" w:leader="underscore" w:pos="9062"/>
      </w:tabs>
      <w:spacing w:before="120"/>
      <w:ind w:left="198" w:hanging="198"/>
      <w:jc w:val="both"/>
    </w:pPr>
    <w:rPr>
      <w:b/>
      <w:iCs/>
      <w:caps/>
      <w:color w:val="000000"/>
      <w:lang w:val="pt-BR" w:eastAsia="pt-BR"/>
    </w:rPr>
  </w:style>
  <w:style w:type="paragraph" w:styleId="TOC2">
    <w:name w:val="toc 2"/>
    <w:basedOn w:val="Normal"/>
    <w:next w:val="Normal"/>
    <w:autoRedefine/>
    <w:uiPriority w:val="39"/>
    <w:rsid w:val="00A5403F"/>
    <w:pPr>
      <w:ind w:left="663" w:hanging="425"/>
      <w:jc w:val="both"/>
    </w:pPr>
    <w:rPr>
      <w:iCs/>
      <w:noProof/>
      <w:color w:val="000000"/>
      <w:lang w:val="pt-BR" w:eastAsia="pt-BR"/>
    </w:rPr>
  </w:style>
  <w:style w:type="paragraph" w:styleId="TOC3">
    <w:name w:val="toc 3"/>
    <w:basedOn w:val="Normal"/>
    <w:next w:val="Normal"/>
    <w:autoRedefine/>
    <w:uiPriority w:val="39"/>
    <w:rsid w:val="00A5403F"/>
    <w:pPr>
      <w:ind w:left="1248" w:hanging="624"/>
      <w:jc w:val="both"/>
    </w:pPr>
    <w:rPr>
      <w:iCs/>
      <w:noProof/>
      <w:color w:val="000000"/>
      <w:lang w:val="pt-BR" w:eastAsia="pt-BR"/>
    </w:rPr>
  </w:style>
  <w:style w:type="paragraph" w:styleId="TOC4">
    <w:name w:val="toc 4"/>
    <w:basedOn w:val="Normal"/>
    <w:next w:val="Normal"/>
    <w:autoRedefine/>
    <w:semiHidden/>
    <w:rsid w:val="00A5403F"/>
    <w:pPr>
      <w:ind w:left="720"/>
    </w:pPr>
  </w:style>
  <w:style w:type="paragraph" w:styleId="TOC5">
    <w:name w:val="toc 5"/>
    <w:basedOn w:val="Normal"/>
    <w:next w:val="Normal"/>
    <w:autoRedefine/>
    <w:semiHidden/>
    <w:rsid w:val="00A5403F"/>
    <w:pPr>
      <w:ind w:left="960"/>
    </w:pPr>
  </w:style>
  <w:style w:type="paragraph" w:styleId="TOC6">
    <w:name w:val="toc 6"/>
    <w:basedOn w:val="Normal"/>
    <w:next w:val="Normal"/>
    <w:autoRedefine/>
    <w:semiHidden/>
    <w:rsid w:val="00A5403F"/>
    <w:pPr>
      <w:ind w:left="1200"/>
    </w:pPr>
  </w:style>
  <w:style w:type="paragraph" w:styleId="TOC7">
    <w:name w:val="toc 7"/>
    <w:basedOn w:val="Normal"/>
    <w:next w:val="Normal"/>
    <w:autoRedefine/>
    <w:semiHidden/>
    <w:rsid w:val="00A5403F"/>
    <w:pPr>
      <w:ind w:left="1440"/>
    </w:pPr>
  </w:style>
  <w:style w:type="paragraph" w:styleId="TOC8">
    <w:name w:val="toc 8"/>
    <w:basedOn w:val="Normal"/>
    <w:next w:val="Normal"/>
    <w:autoRedefine/>
    <w:semiHidden/>
    <w:rsid w:val="00A5403F"/>
    <w:pPr>
      <w:ind w:left="1680"/>
    </w:pPr>
  </w:style>
  <w:style w:type="paragraph" w:styleId="TOC9">
    <w:name w:val="toc 9"/>
    <w:basedOn w:val="Normal"/>
    <w:next w:val="Normal"/>
    <w:autoRedefine/>
    <w:semiHidden/>
    <w:rsid w:val="00A5403F"/>
    <w:pPr>
      <w:ind w:left="1920"/>
    </w:pPr>
  </w:style>
  <w:style w:type="paragraph" w:styleId="TableofFigures">
    <w:name w:val="table of figures"/>
    <w:basedOn w:val="Normal"/>
    <w:next w:val="FontedasFiguras"/>
    <w:autoRedefine/>
    <w:uiPriority w:val="99"/>
    <w:rsid w:val="00A5403F"/>
    <w:pPr>
      <w:spacing w:line="360" w:lineRule="auto"/>
    </w:pPr>
    <w:rPr>
      <w:noProof/>
      <w:color w:val="000000"/>
      <w:lang w:val="pt-BR" w:eastAsia="pt-BR"/>
    </w:rPr>
  </w:style>
  <w:style w:type="paragraph" w:customStyle="1" w:styleId="Relao">
    <w:name w:val="Relação"/>
    <w:basedOn w:val="Normal"/>
    <w:autoRedefine/>
    <w:rsid w:val="00A5403F"/>
    <w:pPr>
      <w:numPr>
        <w:numId w:val="1"/>
      </w:numPr>
      <w:tabs>
        <w:tab w:val="left" w:pos="851"/>
      </w:tabs>
      <w:ind w:left="1208" w:hanging="357"/>
      <w:jc w:val="both"/>
    </w:pPr>
    <w:rPr>
      <w:iCs/>
      <w:color w:val="000000"/>
      <w:lang w:val="pt-BR" w:eastAsia="pt-BR"/>
    </w:rPr>
  </w:style>
  <w:style w:type="paragraph" w:styleId="DocumentMap">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tabs>
        <w:tab w:val="left" w:pos="851"/>
      </w:tabs>
      <w:jc w:val="center"/>
    </w:pPr>
    <w:rPr>
      <w:iCs/>
      <w:color w:val="000000"/>
      <w:sz w:val="28"/>
      <w:szCs w:val="28"/>
      <w:lang w:val="pt-BR" w:eastAsia="pt-BR"/>
    </w:rPr>
  </w:style>
  <w:style w:type="paragraph" w:customStyle="1" w:styleId="LocaleData">
    <w:name w:val="Local e Data"/>
    <w:basedOn w:val="Normal"/>
    <w:autoRedefine/>
    <w:rsid w:val="00A5403F"/>
    <w:pPr>
      <w:tabs>
        <w:tab w:val="left" w:pos="851"/>
      </w:tabs>
      <w:jc w:val="center"/>
    </w:pPr>
    <w:rPr>
      <w:iCs/>
      <w:color w:val="000000"/>
      <w:sz w:val="28"/>
      <w:lang w:val="pt-BR" w:eastAsia="pt-BR"/>
    </w:rPr>
  </w:style>
  <w:style w:type="paragraph" w:styleId="Header">
    <w:name w:val="header"/>
    <w:basedOn w:val="Normal"/>
    <w:rsid w:val="00A5403F"/>
    <w:pPr>
      <w:tabs>
        <w:tab w:val="center" w:pos="4419"/>
        <w:tab w:val="right" w:pos="8838"/>
      </w:tabs>
      <w:jc w:val="both"/>
    </w:pPr>
    <w:rPr>
      <w:iCs/>
      <w:color w:val="000000"/>
      <w:lang w:val="pt-BR" w:eastAsia="pt-BR"/>
    </w:rPr>
  </w:style>
  <w:style w:type="character" w:styleId="PageNumber">
    <w:name w:val="page number"/>
    <w:basedOn w:val="DefaultParagraphFont"/>
    <w:rsid w:val="00A5403F"/>
  </w:style>
  <w:style w:type="paragraph" w:customStyle="1" w:styleId="Normal3">
    <w:name w:val="Normal 3"/>
    <w:autoRedefine/>
    <w:rsid w:val="00A5403F"/>
    <w:pPr>
      <w:spacing w:line="360" w:lineRule="auto"/>
    </w:pPr>
    <w:rPr>
      <w:noProof/>
      <w:sz w:val="24"/>
      <w:lang w:val="pt-BR" w:eastAsia="pt-BR"/>
    </w:rPr>
  </w:style>
  <w:style w:type="paragraph" w:customStyle="1" w:styleId="TtulosemSumrio">
    <w:name w:val="Título sem Sumário"/>
    <w:basedOn w:val="Normal"/>
    <w:next w:val="Normal"/>
    <w:autoRedefine/>
    <w:rsid w:val="00A5403F"/>
    <w:pPr>
      <w:keepNext/>
      <w:pageBreakBefore/>
      <w:spacing w:after="700"/>
      <w:jc w:val="center"/>
    </w:pPr>
    <w:rPr>
      <w:b/>
      <w:iCs/>
      <w:caps/>
      <w:snapToGrid w:val="0"/>
      <w:color w:val="000000"/>
      <w:sz w:val="28"/>
      <w:lang w:val="pt-BR" w:eastAsia="pt-BR"/>
    </w:rPr>
  </w:style>
  <w:style w:type="character" w:styleId="Hyperlink">
    <w:name w:val="Hyperlink"/>
    <w:uiPriority w:val="99"/>
    <w:rsid w:val="00A5403F"/>
    <w:rPr>
      <w:color w:val="0000FF"/>
      <w:sz w:val="24"/>
      <w:u w:val="single"/>
    </w:rPr>
  </w:style>
  <w:style w:type="paragraph" w:styleId="BodyText">
    <w:name w:val="Body Text"/>
    <w:basedOn w:val="Normal"/>
    <w:rsid w:val="00A5403F"/>
    <w:pPr>
      <w:ind w:right="-882"/>
      <w:jc w:val="center"/>
    </w:pPr>
    <w:rPr>
      <w:b/>
      <w:bCs/>
      <w:iCs/>
      <w:sz w:val="32"/>
      <w:lang w:val="pt-BR" w:eastAsia="pt-BR"/>
    </w:rPr>
  </w:style>
  <w:style w:type="paragraph" w:customStyle="1" w:styleId="TextodeAgradecimento">
    <w:name w:val="Texto de Agradecimento"/>
    <w:basedOn w:val="BodyText"/>
    <w:rsid w:val="00A5403F"/>
    <w:pPr>
      <w:spacing w:before="120" w:after="120" w:line="360" w:lineRule="auto"/>
      <w:ind w:left="4536" w:right="-108"/>
      <w:jc w:val="both"/>
    </w:pPr>
    <w:rPr>
      <w:b w:val="0"/>
      <w:bCs w:val="0"/>
      <w:sz w:val="24"/>
      <w:szCs w:val="20"/>
    </w:rPr>
  </w:style>
  <w:style w:type="paragraph" w:customStyle="1" w:styleId="TtuloAgradecimento">
    <w:name w:val="Título Agradecimento"/>
    <w:basedOn w:val="Ttulo0"/>
    <w:next w:val="TextodeAgradecimento"/>
    <w:autoRedefine/>
    <w:rsid w:val="00170183"/>
    <w:pPr>
      <w:pageBreakBefore w:val="0"/>
    </w:pPr>
    <w:rPr>
      <w:szCs w:val="28"/>
    </w:rPr>
  </w:style>
  <w:style w:type="paragraph" w:customStyle="1" w:styleId="TextodoResumo">
    <w:name w:val="Texto do Resumo"/>
    <w:basedOn w:val="Normal"/>
    <w:next w:val="Normal"/>
    <w:rsid w:val="00A5403F"/>
    <w:pPr>
      <w:tabs>
        <w:tab w:val="left" w:pos="851"/>
      </w:tabs>
      <w:ind w:firstLine="851"/>
      <w:jc w:val="both"/>
    </w:pPr>
    <w:rPr>
      <w:iCs/>
      <w:color w:val="000000"/>
      <w:lang w:val="pt-BR" w:eastAsia="pt-BR"/>
    </w:rPr>
  </w:style>
  <w:style w:type="paragraph" w:customStyle="1" w:styleId="Palavras-chave">
    <w:name w:val="Palavras-chave"/>
    <w:basedOn w:val="Normal"/>
    <w:next w:val="Normal"/>
    <w:rsid w:val="00A5403F"/>
    <w:pPr>
      <w:tabs>
        <w:tab w:val="left" w:pos="851"/>
      </w:tabs>
      <w:jc w:val="both"/>
    </w:pPr>
    <w:rPr>
      <w:iCs/>
      <w:color w:val="000000"/>
      <w:lang w:val="pt-BR" w:eastAsia="pt-BR"/>
    </w:rPr>
  </w:style>
  <w:style w:type="paragraph" w:styleId="Index1">
    <w:name w:val="index 1"/>
    <w:basedOn w:val="Normal"/>
    <w:next w:val="Normal"/>
    <w:autoRedefine/>
    <w:semiHidden/>
    <w:rsid w:val="004B76B6"/>
    <w:pPr>
      <w:widowControl w:val="0"/>
      <w:tabs>
        <w:tab w:val="right" w:leader="dot" w:pos="9062"/>
      </w:tabs>
      <w:spacing w:line="360" w:lineRule="auto"/>
      <w:jc w:val="both"/>
    </w:pPr>
    <w:rPr>
      <w:iCs/>
      <w:noProof/>
      <w:lang w:val="pt-BR" w:eastAsia="pt-BR"/>
    </w:rPr>
  </w:style>
  <w:style w:type="paragraph" w:styleId="BodyTextIndent">
    <w:name w:val="Body Text Indent"/>
    <w:basedOn w:val="Normal"/>
    <w:rsid w:val="00A5403F"/>
    <w:pPr>
      <w:ind w:firstLine="709"/>
      <w:jc w:val="both"/>
    </w:pPr>
    <w:rPr>
      <w:b/>
      <w:iCs/>
      <w:sz w:val="28"/>
      <w:lang w:val="pt-BR" w:eastAsia="pt-BR"/>
    </w:rPr>
  </w:style>
  <w:style w:type="paragraph" w:customStyle="1" w:styleId="Ttulo1-semnumerao">
    <w:name w:val="Título 1 - sem numeração"/>
    <w:basedOn w:val="Heading1"/>
    <w:next w:val="Normal"/>
    <w:rsid w:val="006C1E7D"/>
    <w:pPr>
      <w:numPr>
        <w:numId w:val="0"/>
      </w:numPr>
    </w:pPr>
  </w:style>
  <w:style w:type="paragraph" w:customStyle="1" w:styleId="Comentrio-retirar">
    <w:name w:val="Comentário - retirar"/>
    <w:basedOn w:val="Normal"/>
    <w:next w:val="Normal"/>
    <w:rsid w:val="00A5403F"/>
    <w:pPr>
      <w:tabs>
        <w:tab w:val="left" w:pos="851"/>
      </w:tabs>
      <w:jc w:val="both"/>
    </w:pPr>
    <w:rPr>
      <w:iCs/>
      <w:color w:val="FF0000"/>
      <w:lang w:val="pt-BR" w:eastAsia="pt-BR"/>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tabs>
        <w:tab w:val="left" w:pos="851"/>
      </w:tabs>
      <w:spacing w:before="120" w:after="120" w:line="360" w:lineRule="auto"/>
      <w:ind w:firstLine="851"/>
      <w:jc w:val="both"/>
    </w:pPr>
    <w:rPr>
      <w:iCs/>
      <w:color w:val="000000"/>
      <w:lang w:val="pt-BR" w:eastAsia="pt-BR"/>
    </w:rPr>
  </w:style>
  <w:style w:type="paragraph" w:styleId="BodyTextIndent3">
    <w:name w:val="Body Text Indent 3"/>
    <w:basedOn w:val="Normal"/>
    <w:rsid w:val="00A5403F"/>
    <w:pPr>
      <w:spacing w:before="120" w:after="120" w:line="480" w:lineRule="auto"/>
      <w:ind w:firstLine="851"/>
      <w:jc w:val="both"/>
    </w:pPr>
    <w:rPr>
      <w:bCs/>
      <w:iCs/>
      <w:lang w:val="pt-BR" w:eastAsia="pt-BR"/>
    </w:rPr>
  </w:style>
  <w:style w:type="paragraph" w:customStyle="1" w:styleId="RefernciasBibliogrficas">
    <w:name w:val="Referências Bibliográficas"/>
    <w:basedOn w:val="Normal"/>
    <w:rsid w:val="008A4CC4"/>
    <w:pPr>
      <w:tabs>
        <w:tab w:val="left" w:pos="9639"/>
      </w:tabs>
      <w:spacing w:before="120" w:after="120"/>
      <w:jc w:val="both"/>
    </w:pPr>
    <w:rPr>
      <w:lang w:val="pt-BR" w:eastAsia="pt-BR"/>
    </w:rPr>
  </w:style>
  <w:style w:type="paragraph" w:customStyle="1" w:styleId="Figura">
    <w:name w:val="Figura"/>
    <w:basedOn w:val="Normal"/>
    <w:next w:val="TableofFigures"/>
    <w:rsid w:val="00A5403F"/>
    <w:pPr>
      <w:tabs>
        <w:tab w:val="left" w:pos="851"/>
      </w:tabs>
      <w:jc w:val="center"/>
    </w:pPr>
    <w:rPr>
      <w:iCs/>
      <w:color w:val="000000"/>
      <w:lang w:val="pt-BR" w:eastAsia="pt-BR"/>
    </w:rPr>
  </w:style>
  <w:style w:type="paragraph" w:customStyle="1" w:styleId="FontedasFiguras">
    <w:name w:val="Fonte das Figuras"/>
    <w:basedOn w:val="Normal"/>
    <w:next w:val="TextodoTrabalho"/>
    <w:autoRedefine/>
    <w:rsid w:val="00A5403F"/>
    <w:pPr>
      <w:tabs>
        <w:tab w:val="left" w:pos="851"/>
      </w:tabs>
      <w:jc w:val="center"/>
    </w:pPr>
    <w:rPr>
      <w:iCs/>
      <w:color w:val="000000"/>
      <w:sz w:val="20"/>
      <w:lang w:val="pt-BR" w:eastAsia="pt-BR"/>
    </w:rPr>
  </w:style>
  <w:style w:type="paragraph" w:customStyle="1" w:styleId="ndicedeTabela">
    <w:name w:val="Índice de Tabela"/>
    <w:basedOn w:val="TableofFigures"/>
    <w:rsid w:val="00A5403F"/>
    <w:pPr>
      <w:jc w:val="both"/>
    </w:pPr>
  </w:style>
  <w:style w:type="paragraph" w:customStyle="1" w:styleId="LegendadeFigura">
    <w:name w:val="Legenda de Figura"/>
    <w:basedOn w:val="Normal"/>
    <w:next w:val="FontedasFiguras"/>
    <w:rsid w:val="00A5403F"/>
    <w:pPr>
      <w:tabs>
        <w:tab w:val="left" w:pos="851"/>
      </w:tabs>
      <w:jc w:val="center"/>
    </w:pPr>
    <w:rPr>
      <w:iCs/>
      <w:color w:val="000000"/>
      <w:lang w:val="pt-BR" w:eastAsia="pt-BR"/>
    </w:rPr>
  </w:style>
  <w:style w:type="paragraph" w:customStyle="1" w:styleId="LegendadeTabela">
    <w:name w:val="Legenda de Tabela"/>
    <w:basedOn w:val="Normal"/>
    <w:next w:val="Normal"/>
    <w:rsid w:val="00A5403F"/>
    <w:pPr>
      <w:tabs>
        <w:tab w:val="left" w:pos="851"/>
      </w:tabs>
      <w:spacing w:after="120"/>
      <w:jc w:val="both"/>
    </w:pPr>
    <w:rPr>
      <w:iCs/>
      <w:color w:val="000000"/>
      <w:lang w:val="pt-BR" w:eastAsia="pt-BR"/>
    </w:rPr>
  </w:style>
  <w:style w:type="paragraph" w:customStyle="1" w:styleId="FontedeTabela">
    <w:name w:val="Fonte de Tabela"/>
    <w:basedOn w:val="FontedasFiguras"/>
    <w:next w:val="TextodoTrabalho"/>
    <w:autoRedefine/>
    <w:rsid w:val="00A5403F"/>
    <w:pPr>
      <w:jc w:val="both"/>
    </w:pPr>
  </w:style>
  <w:style w:type="paragraph" w:styleId="BalloonText">
    <w:name w:val="Balloon Text"/>
    <w:basedOn w:val="Normal"/>
    <w:link w:val="BalloonTextChar"/>
    <w:rsid w:val="006C1E7D"/>
    <w:pPr>
      <w:tabs>
        <w:tab w:val="left" w:pos="851"/>
      </w:tabs>
      <w:jc w:val="both"/>
    </w:pPr>
    <w:rPr>
      <w:rFonts w:ascii="Tahoma" w:hAnsi="Tahoma" w:cs="Tahoma"/>
      <w:iCs/>
      <w:color w:val="000000"/>
      <w:sz w:val="16"/>
      <w:szCs w:val="16"/>
      <w:lang w:val="pt-BR" w:eastAsia="pt-BR"/>
    </w:rPr>
  </w:style>
  <w:style w:type="character" w:customStyle="1" w:styleId="BalloonTextChar">
    <w:name w:val="Balloon Text Char"/>
    <w:link w:val="BalloonText"/>
    <w:rsid w:val="006C1E7D"/>
    <w:rPr>
      <w:rFonts w:ascii="Tahoma" w:hAnsi="Tahoma" w:cs="Tahoma"/>
      <w:iCs/>
      <w:color w:val="000000"/>
      <w:sz w:val="16"/>
      <w:szCs w:val="16"/>
    </w:rPr>
  </w:style>
  <w:style w:type="paragraph" w:styleId="FootnoteText">
    <w:name w:val="footnote text"/>
    <w:basedOn w:val="Normal"/>
    <w:link w:val="FootnoteTextChar"/>
    <w:rsid w:val="007901B6"/>
    <w:pPr>
      <w:tabs>
        <w:tab w:val="left" w:pos="851"/>
      </w:tabs>
      <w:jc w:val="both"/>
    </w:pPr>
    <w:rPr>
      <w:iCs/>
      <w:color w:val="000000"/>
      <w:sz w:val="20"/>
      <w:szCs w:val="20"/>
      <w:lang w:val="pt-BR" w:eastAsia="pt-BR"/>
    </w:rPr>
  </w:style>
  <w:style w:type="character" w:customStyle="1" w:styleId="FootnoteTextChar">
    <w:name w:val="Footnote Text Char"/>
    <w:link w:val="FootnoteText"/>
    <w:rsid w:val="007901B6"/>
    <w:rPr>
      <w:iCs/>
      <w:color w:val="000000"/>
    </w:rPr>
  </w:style>
  <w:style w:type="character" w:styleId="FootnoteReference">
    <w:name w:val="footnote reference"/>
    <w:qFormat/>
    <w:rsid w:val="007901B6"/>
    <w:rPr>
      <w:vertAlign w:val="superscript"/>
    </w:rPr>
  </w:style>
  <w:style w:type="paragraph" w:styleId="NormalWeb">
    <w:name w:val="Normal (Web)"/>
    <w:basedOn w:val="Normal"/>
    <w:uiPriority w:val="99"/>
    <w:unhideWhenUsed/>
    <w:rsid w:val="000D220F"/>
    <w:pPr>
      <w:spacing w:before="100" w:beforeAutospacing="1" w:after="100" w:afterAutospacing="1"/>
    </w:pPr>
    <w:rPr>
      <w:lang w:val="pt-BR" w:eastAsia="pt-BR"/>
    </w:rPr>
  </w:style>
  <w:style w:type="character" w:styleId="FollowedHyperlink">
    <w:name w:val="FollowedHyperlink"/>
    <w:rsid w:val="005E3781"/>
    <w:rPr>
      <w:color w:val="954F72"/>
      <w:u w:val="single"/>
    </w:rPr>
  </w:style>
  <w:style w:type="character" w:customStyle="1" w:styleId="apple-tab-span">
    <w:name w:val="apple-tab-span"/>
    <w:rsid w:val="00545FBA"/>
  </w:style>
  <w:style w:type="table" w:styleId="TableGrid">
    <w:name w:val="Table Grid"/>
    <w:basedOn w:val="TableNormal"/>
    <w:rsid w:val="00343B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qFormat/>
    <w:rsid w:val="00AF7E5D"/>
    <w:pPr>
      <w:tabs>
        <w:tab w:val="left" w:pos="851"/>
      </w:tabs>
      <w:spacing w:after="120"/>
      <w:jc w:val="center"/>
    </w:pPr>
    <w:rPr>
      <w:b/>
      <w:bCs/>
      <w:iCs/>
      <w:color w:val="000000"/>
      <w:sz w:val="20"/>
      <w:szCs w:val="20"/>
      <w:lang w:val="pt-BR" w:eastAsia="pt-BR"/>
    </w:rPr>
  </w:style>
  <w:style w:type="paragraph" w:customStyle="1" w:styleId="LegendaFigura">
    <w:name w:val="Legenda Figura"/>
    <w:basedOn w:val="Caption"/>
    <w:link w:val="LegendaFiguraChar"/>
    <w:autoRedefine/>
    <w:qFormat/>
    <w:rsid w:val="00BD260E"/>
    <w:rPr>
      <w:b w:val="0"/>
      <w:sz w:val="24"/>
    </w:rPr>
  </w:style>
  <w:style w:type="character" w:styleId="CommentReference">
    <w:name w:val="annotation reference"/>
    <w:rsid w:val="00ED641A"/>
    <w:rPr>
      <w:sz w:val="16"/>
      <w:szCs w:val="16"/>
    </w:rPr>
  </w:style>
  <w:style w:type="character" w:customStyle="1" w:styleId="CaptionChar">
    <w:name w:val="Caption Char"/>
    <w:link w:val="Caption"/>
    <w:uiPriority w:val="35"/>
    <w:rsid w:val="00AF7E5D"/>
    <w:rPr>
      <w:b/>
      <w:bCs/>
      <w:iCs/>
      <w:color w:val="000000"/>
    </w:rPr>
  </w:style>
  <w:style w:type="character" w:customStyle="1" w:styleId="LegendaFiguraChar">
    <w:name w:val="Legenda Figura Char"/>
    <w:link w:val="LegendaFigura"/>
    <w:rsid w:val="00BD260E"/>
    <w:rPr>
      <w:b w:val="0"/>
      <w:bCs/>
      <w:iCs/>
      <w:color w:val="000000"/>
      <w:sz w:val="24"/>
    </w:rPr>
  </w:style>
  <w:style w:type="paragraph" w:styleId="CommentText">
    <w:name w:val="annotation text"/>
    <w:basedOn w:val="Normal"/>
    <w:link w:val="CommentTextChar"/>
    <w:rsid w:val="00ED641A"/>
    <w:pPr>
      <w:tabs>
        <w:tab w:val="left" w:pos="851"/>
      </w:tabs>
      <w:jc w:val="both"/>
    </w:pPr>
    <w:rPr>
      <w:iCs/>
      <w:color w:val="000000"/>
      <w:sz w:val="20"/>
      <w:szCs w:val="20"/>
      <w:lang w:val="pt-BR" w:eastAsia="pt-BR"/>
    </w:rPr>
  </w:style>
  <w:style w:type="character" w:customStyle="1" w:styleId="CommentTextChar">
    <w:name w:val="Comment Text Char"/>
    <w:link w:val="CommentText"/>
    <w:rsid w:val="00ED641A"/>
    <w:rPr>
      <w:iCs/>
      <w:color w:val="000000"/>
    </w:rPr>
  </w:style>
  <w:style w:type="paragraph" w:styleId="CommentSubject">
    <w:name w:val="annotation subject"/>
    <w:basedOn w:val="CommentText"/>
    <w:next w:val="CommentText"/>
    <w:link w:val="CommentSubjectChar"/>
    <w:rsid w:val="00ED641A"/>
    <w:rPr>
      <w:b/>
      <w:bCs/>
    </w:rPr>
  </w:style>
  <w:style w:type="character" w:customStyle="1" w:styleId="CommentSubjectChar">
    <w:name w:val="Comment Subject Char"/>
    <w:link w:val="CommentSubject"/>
    <w:rsid w:val="00ED641A"/>
    <w:rPr>
      <w:b/>
      <w:bCs/>
      <w:iCs/>
      <w:color w:val="000000"/>
    </w:rPr>
  </w:style>
  <w:style w:type="paragraph" w:styleId="EndnoteText">
    <w:name w:val="endnote text"/>
    <w:basedOn w:val="Normal"/>
    <w:link w:val="EndnoteTextChar"/>
    <w:rsid w:val="00B24AB3"/>
    <w:pPr>
      <w:tabs>
        <w:tab w:val="left" w:pos="851"/>
      </w:tabs>
      <w:jc w:val="both"/>
    </w:pPr>
    <w:rPr>
      <w:iCs/>
      <w:color w:val="000000"/>
      <w:sz w:val="20"/>
      <w:szCs w:val="20"/>
      <w:lang w:val="pt-BR" w:eastAsia="pt-BR"/>
    </w:rPr>
  </w:style>
  <w:style w:type="character" w:customStyle="1" w:styleId="EndnoteTextChar">
    <w:name w:val="Endnote Text Char"/>
    <w:link w:val="EndnoteText"/>
    <w:rsid w:val="00B24AB3"/>
    <w:rPr>
      <w:iCs/>
      <w:color w:val="000000"/>
    </w:rPr>
  </w:style>
  <w:style w:type="character" w:styleId="EndnoteReference">
    <w:name w:val="endnote reference"/>
    <w:rsid w:val="00B24AB3"/>
    <w:rPr>
      <w:vertAlign w:val="superscript"/>
    </w:rPr>
  </w:style>
  <w:style w:type="table" w:styleId="TableContemporary">
    <w:name w:val="Table Contemporary"/>
    <w:basedOn w:val="TableNormal"/>
    <w:rsid w:val="001011DC"/>
    <w:pPr>
      <w:tabs>
        <w:tab w:val="left" w:pos="851"/>
      </w:tabs>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PlainTable5">
    <w:name w:val="Plain Table 5"/>
    <w:basedOn w:val="TableNormal"/>
    <w:uiPriority w:val="45"/>
    <w:rsid w:val="008D03FF"/>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3">
    <w:name w:val="Grid Table 2 Accent 3"/>
    <w:basedOn w:val="TableNormal"/>
    <w:uiPriority w:val="47"/>
    <w:rsid w:val="00CC2327"/>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2-Accent2">
    <w:name w:val="Grid Table 2 Accent 2"/>
    <w:basedOn w:val="TableNormal"/>
    <w:uiPriority w:val="47"/>
    <w:rsid w:val="00CC2327"/>
    <w:tblPr>
      <w:tblStyleRowBandSize w:val="1"/>
      <w:tblStyleColBandSize w:val="1"/>
      <w:tblBorders>
        <w:top w:val="single" w:sz="2" w:space="0" w:color="F4B083"/>
        <w:bottom w:val="single" w:sz="2" w:space="0" w:color="F4B083"/>
        <w:insideH w:val="single" w:sz="2" w:space="0" w:color="F4B083"/>
        <w:insideV w:val="single" w:sz="2" w:space="0" w:color="F4B083"/>
      </w:tblBorders>
    </w:tblPr>
    <w:tblStylePr w:type="firstRow">
      <w:rPr>
        <w:b/>
        <w:bCs/>
      </w:rPr>
      <w:tblPr/>
      <w:tcPr>
        <w:tcBorders>
          <w:top w:val="nil"/>
          <w:bottom w:val="single" w:sz="12" w:space="0" w:color="F4B083"/>
          <w:insideH w:val="nil"/>
          <w:insideV w:val="nil"/>
        </w:tcBorders>
        <w:shd w:val="clear" w:color="auto" w:fill="FFFFFF"/>
      </w:tcPr>
    </w:tblStylePr>
    <w:tblStylePr w:type="lastRow">
      <w:rPr>
        <w:b/>
        <w:bCs/>
      </w:rPr>
      <w:tblPr/>
      <w:tcPr>
        <w:tcBorders>
          <w:top w:val="double" w:sz="2" w:space="0" w:color="F4B083"/>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GridTable2">
    <w:name w:val="Grid Table 2"/>
    <w:basedOn w:val="TableNormal"/>
    <w:uiPriority w:val="47"/>
    <w:rsid w:val="00CC2327"/>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6Colorful-Accent3">
    <w:name w:val="Grid Table 6 Colorful Accent 3"/>
    <w:basedOn w:val="TableNormal"/>
    <w:uiPriority w:val="51"/>
    <w:rsid w:val="00CC2327"/>
    <w:rPr>
      <w:color w:val="7B7B7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Strong">
    <w:name w:val="Strong"/>
    <w:uiPriority w:val="22"/>
    <w:qFormat/>
    <w:rsid w:val="00A65C7C"/>
    <w:rPr>
      <w:b/>
      <w:bCs/>
    </w:rPr>
  </w:style>
  <w:style w:type="character" w:styleId="UnresolvedMention">
    <w:name w:val="Unresolved Mention"/>
    <w:basedOn w:val="DefaultParagraphFont"/>
    <w:uiPriority w:val="99"/>
    <w:semiHidden/>
    <w:unhideWhenUsed/>
    <w:rsid w:val="000E44CB"/>
    <w:rPr>
      <w:color w:val="605E5C"/>
      <w:shd w:val="clear" w:color="auto" w:fill="E1DFDD"/>
    </w:rPr>
  </w:style>
  <w:style w:type="character" w:customStyle="1" w:styleId="Heading3Char">
    <w:name w:val="Heading 3 Char"/>
    <w:basedOn w:val="DefaultParagraphFont"/>
    <w:link w:val="Heading3"/>
    <w:rsid w:val="000E6A1A"/>
    <w:rPr>
      <w:b/>
      <w:iCs/>
      <w:snapToGrid w:val="0"/>
      <w:color w:val="000000"/>
      <w:sz w:val="24"/>
      <w:szCs w:val="24"/>
      <w:lang w:val="pt-BR"/>
    </w:rPr>
  </w:style>
  <w:style w:type="paragraph" w:styleId="ListParagraph">
    <w:name w:val="List Paragraph"/>
    <w:basedOn w:val="Normal"/>
    <w:uiPriority w:val="34"/>
    <w:qFormat/>
    <w:rsid w:val="00A25585"/>
    <w:pPr>
      <w:tabs>
        <w:tab w:val="left" w:pos="851"/>
      </w:tabs>
      <w:ind w:left="720"/>
      <w:contextualSpacing/>
      <w:jc w:val="both"/>
    </w:pPr>
    <w:rPr>
      <w:iCs/>
      <w:color w:val="000000"/>
      <w:lang w:val="pt-BR" w:eastAsia="pt-BR"/>
    </w:rPr>
  </w:style>
  <w:style w:type="character" w:customStyle="1" w:styleId="FooterChar">
    <w:name w:val="Footer Char"/>
    <w:basedOn w:val="DefaultParagraphFont"/>
    <w:link w:val="Footer"/>
    <w:uiPriority w:val="99"/>
    <w:rsid w:val="006F427D"/>
    <w:rPr>
      <w:iCs/>
      <w:color w:val="000000"/>
      <w:sz w:val="24"/>
      <w:szCs w:val="24"/>
      <w:lang w:val="pt-BR" w:eastAsia="pt-BR"/>
    </w:rPr>
  </w:style>
  <w:style w:type="paragraph" w:styleId="Revision">
    <w:name w:val="Revision"/>
    <w:hidden/>
    <w:uiPriority w:val="99"/>
    <w:semiHidden/>
    <w:rsid w:val="00FE5DE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66279">
      <w:bodyDiv w:val="1"/>
      <w:marLeft w:val="0"/>
      <w:marRight w:val="0"/>
      <w:marTop w:val="0"/>
      <w:marBottom w:val="0"/>
      <w:divBdr>
        <w:top w:val="none" w:sz="0" w:space="0" w:color="auto"/>
        <w:left w:val="none" w:sz="0" w:space="0" w:color="auto"/>
        <w:bottom w:val="none" w:sz="0" w:space="0" w:color="auto"/>
        <w:right w:val="none" w:sz="0" w:space="0" w:color="auto"/>
      </w:divBdr>
    </w:div>
    <w:div w:id="39013236">
      <w:bodyDiv w:val="1"/>
      <w:marLeft w:val="0"/>
      <w:marRight w:val="0"/>
      <w:marTop w:val="0"/>
      <w:marBottom w:val="0"/>
      <w:divBdr>
        <w:top w:val="none" w:sz="0" w:space="0" w:color="auto"/>
        <w:left w:val="none" w:sz="0" w:space="0" w:color="auto"/>
        <w:bottom w:val="none" w:sz="0" w:space="0" w:color="auto"/>
        <w:right w:val="none" w:sz="0" w:space="0" w:color="auto"/>
      </w:divBdr>
      <w:divsChild>
        <w:div w:id="1024403776">
          <w:marLeft w:val="0"/>
          <w:marRight w:val="0"/>
          <w:marTop w:val="0"/>
          <w:marBottom w:val="0"/>
          <w:divBdr>
            <w:top w:val="none" w:sz="0" w:space="0" w:color="auto"/>
            <w:left w:val="none" w:sz="0" w:space="0" w:color="auto"/>
            <w:bottom w:val="none" w:sz="0" w:space="0" w:color="auto"/>
            <w:right w:val="none" w:sz="0" w:space="0" w:color="auto"/>
          </w:divBdr>
          <w:divsChild>
            <w:div w:id="18621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86268">
      <w:bodyDiv w:val="1"/>
      <w:marLeft w:val="0"/>
      <w:marRight w:val="0"/>
      <w:marTop w:val="0"/>
      <w:marBottom w:val="0"/>
      <w:divBdr>
        <w:top w:val="none" w:sz="0" w:space="0" w:color="auto"/>
        <w:left w:val="none" w:sz="0" w:space="0" w:color="auto"/>
        <w:bottom w:val="none" w:sz="0" w:space="0" w:color="auto"/>
        <w:right w:val="none" w:sz="0" w:space="0" w:color="auto"/>
      </w:divBdr>
    </w:div>
    <w:div w:id="52438163">
      <w:bodyDiv w:val="1"/>
      <w:marLeft w:val="0"/>
      <w:marRight w:val="0"/>
      <w:marTop w:val="0"/>
      <w:marBottom w:val="0"/>
      <w:divBdr>
        <w:top w:val="none" w:sz="0" w:space="0" w:color="auto"/>
        <w:left w:val="none" w:sz="0" w:space="0" w:color="auto"/>
        <w:bottom w:val="none" w:sz="0" w:space="0" w:color="auto"/>
        <w:right w:val="none" w:sz="0" w:space="0" w:color="auto"/>
      </w:divBdr>
      <w:divsChild>
        <w:div w:id="1644386557">
          <w:marLeft w:val="0"/>
          <w:marRight w:val="0"/>
          <w:marTop w:val="0"/>
          <w:marBottom w:val="0"/>
          <w:divBdr>
            <w:top w:val="none" w:sz="0" w:space="0" w:color="auto"/>
            <w:left w:val="none" w:sz="0" w:space="0" w:color="auto"/>
            <w:bottom w:val="none" w:sz="0" w:space="0" w:color="auto"/>
            <w:right w:val="none" w:sz="0" w:space="0" w:color="auto"/>
          </w:divBdr>
        </w:div>
      </w:divsChild>
    </w:div>
    <w:div w:id="52509653">
      <w:bodyDiv w:val="1"/>
      <w:marLeft w:val="0"/>
      <w:marRight w:val="0"/>
      <w:marTop w:val="0"/>
      <w:marBottom w:val="0"/>
      <w:divBdr>
        <w:top w:val="none" w:sz="0" w:space="0" w:color="auto"/>
        <w:left w:val="none" w:sz="0" w:space="0" w:color="auto"/>
        <w:bottom w:val="none" w:sz="0" w:space="0" w:color="auto"/>
        <w:right w:val="none" w:sz="0" w:space="0" w:color="auto"/>
      </w:divBdr>
      <w:divsChild>
        <w:div w:id="1298611768">
          <w:marLeft w:val="0"/>
          <w:marRight w:val="0"/>
          <w:marTop w:val="0"/>
          <w:marBottom w:val="0"/>
          <w:divBdr>
            <w:top w:val="none" w:sz="0" w:space="0" w:color="auto"/>
            <w:left w:val="none" w:sz="0" w:space="0" w:color="auto"/>
            <w:bottom w:val="none" w:sz="0" w:space="0" w:color="auto"/>
            <w:right w:val="none" w:sz="0" w:space="0" w:color="auto"/>
          </w:divBdr>
          <w:divsChild>
            <w:div w:id="72452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0050">
      <w:bodyDiv w:val="1"/>
      <w:marLeft w:val="0"/>
      <w:marRight w:val="0"/>
      <w:marTop w:val="0"/>
      <w:marBottom w:val="0"/>
      <w:divBdr>
        <w:top w:val="none" w:sz="0" w:space="0" w:color="auto"/>
        <w:left w:val="none" w:sz="0" w:space="0" w:color="auto"/>
        <w:bottom w:val="none" w:sz="0" w:space="0" w:color="auto"/>
        <w:right w:val="none" w:sz="0" w:space="0" w:color="auto"/>
      </w:divBdr>
    </w:div>
    <w:div w:id="95711854">
      <w:bodyDiv w:val="1"/>
      <w:marLeft w:val="0"/>
      <w:marRight w:val="0"/>
      <w:marTop w:val="0"/>
      <w:marBottom w:val="0"/>
      <w:divBdr>
        <w:top w:val="none" w:sz="0" w:space="0" w:color="auto"/>
        <w:left w:val="none" w:sz="0" w:space="0" w:color="auto"/>
        <w:bottom w:val="none" w:sz="0" w:space="0" w:color="auto"/>
        <w:right w:val="none" w:sz="0" w:space="0" w:color="auto"/>
      </w:divBdr>
      <w:divsChild>
        <w:div w:id="554320717">
          <w:marLeft w:val="0"/>
          <w:marRight w:val="0"/>
          <w:marTop w:val="0"/>
          <w:marBottom w:val="0"/>
          <w:divBdr>
            <w:top w:val="none" w:sz="0" w:space="0" w:color="auto"/>
            <w:left w:val="none" w:sz="0" w:space="0" w:color="auto"/>
            <w:bottom w:val="none" w:sz="0" w:space="0" w:color="auto"/>
            <w:right w:val="none" w:sz="0" w:space="0" w:color="auto"/>
          </w:divBdr>
          <w:divsChild>
            <w:div w:id="1010377531">
              <w:marLeft w:val="0"/>
              <w:marRight w:val="0"/>
              <w:marTop w:val="0"/>
              <w:marBottom w:val="0"/>
              <w:divBdr>
                <w:top w:val="none" w:sz="0" w:space="0" w:color="auto"/>
                <w:left w:val="none" w:sz="0" w:space="0" w:color="auto"/>
                <w:bottom w:val="none" w:sz="0" w:space="0" w:color="auto"/>
                <w:right w:val="none" w:sz="0" w:space="0" w:color="auto"/>
              </w:divBdr>
              <w:divsChild>
                <w:div w:id="31195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81397">
      <w:bodyDiv w:val="1"/>
      <w:marLeft w:val="0"/>
      <w:marRight w:val="0"/>
      <w:marTop w:val="0"/>
      <w:marBottom w:val="0"/>
      <w:divBdr>
        <w:top w:val="none" w:sz="0" w:space="0" w:color="auto"/>
        <w:left w:val="none" w:sz="0" w:space="0" w:color="auto"/>
        <w:bottom w:val="none" w:sz="0" w:space="0" w:color="auto"/>
        <w:right w:val="none" w:sz="0" w:space="0" w:color="auto"/>
      </w:divBdr>
      <w:divsChild>
        <w:div w:id="1638728908">
          <w:marLeft w:val="0"/>
          <w:marRight w:val="0"/>
          <w:marTop w:val="0"/>
          <w:marBottom w:val="0"/>
          <w:divBdr>
            <w:top w:val="none" w:sz="0" w:space="0" w:color="auto"/>
            <w:left w:val="none" w:sz="0" w:space="0" w:color="auto"/>
            <w:bottom w:val="none" w:sz="0" w:space="0" w:color="auto"/>
            <w:right w:val="none" w:sz="0" w:space="0" w:color="auto"/>
          </w:divBdr>
          <w:divsChild>
            <w:div w:id="152286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9691">
      <w:bodyDiv w:val="1"/>
      <w:marLeft w:val="0"/>
      <w:marRight w:val="0"/>
      <w:marTop w:val="0"/>
      <w:marBottom w:val="0"/>
      <w:divBdr>
        <w:top w:val="none" w:sz="0" w:space="0" w:color="auto"/>
        <w:left w:val="none" w:sz="0" w:space="0" w:color="auto"/>
        <w:bottom w:val="none" w:sz="0" w:space="0" w:color="auto"/>
        <w:right w:val="none" w:sz="0" w:space="0" w:color="auto"/>
      </w:divBdr>
    </w:div>
    <w:div w:id="184834696">
      <w:bodyDiv w:val="1"/>
      <w:marLeft w:val="0"/>
      <w:marRight w:val="0"/>
      <w:marTop w:val="0"/>
      <w:marBottom w:val="0"/>
      <w:divBdr>
        <w:top w:val="none" w:sz="0" w:space="0" w:color="auto"/>
        <w:left w:val="none" w:sz="0" w:space="0" w:color="auto"/>
        <w:bottom w:val="none" w:sz="0" w:space="0" w:color="auto"/>
        <w:right w:val="none" w:sz="0" w:space="0" w:color="auto"/>
      </w:divBdr>
    </w:div>
    <w:div w:id="244611690">
      <w:bodyDiv w:val="1"/>
      <w:marLeft w:val="0"/>
      <w:marRight w:val="0"/>
      <w:marTop w:val="0"/>
      <w:marBottom w:val="0"/>
      <w:divBdr>
        <w:top w:val="none" w:sz="0" w:space="0" w:color="auto"/>
        <w:left w:val="none" w:sz="0" w:space="0" w:color="auto"/>
        <w:bottom w:val="none" w:sz="0" w:space="0" w:color="auto"/>
        <w:right w:val="none" w:sz="0" w:space="0" w:color="auto"/>
      </w:divBdr>
    </w:div>
    <w:div w:id="259611089">
      <w:bodyDiv w:val="1"/>
      <w:marLeft w:val="0"/>
      <w:marRight w:val="0"/>
      <w:marTop w:val="0"/>
      <w:marBottom w:val="0"/>
      <w:divBdr>
        <w:top w:val="none" w:sz="0" w:space="0" w:color="auto"/>
        <w:left w:val="none" w:sz="0" w:space="0" w:color="auto"/>
        <w:bottom w:val="none" w:sz="0" w:space="0" w:color="auto"/>
        <w:right w:val="none" w:sz="0" w:space="0" w:color="auto"/>
      </w:divBdr>
    </w:div>
    <w:div w:id="295642698">
      <w:bodyDiv w:val="1"/>
      <w:marLeft w:val="0"/>
      <w:marRight w:val="0"/>
      <w:marTop w:val="0"/>
      <w:marBottom w:val="0"/>
      <w:divBdr>
        <w:top w:val="none" w:sz="0" w:space="0" w:color="auto"/>
        <w:left w:val="none" w:sz="0" w:space="0" w:color="auto"/>
        <w:bottom w:val="none" w:sz="0" w:space="0" w:color="auto"/>
        <w:right w:val="none" w:sz="0" w:space="0" w:color="auto"/>
      </w:divBdr>
      <w:divsChild>
        <w:div w:id="1725056319">
          <w:marLeft w:val="0"/>
          <w:marRight w:val="0"/>
          <w:marTop w:val="0"/>
          <w:marBottom w:val="0"/>
          <w:divBdr>
            <w:top w:val="none" w:sz="0" w:space="0" w:color="auto"/>
            <w:left w:val="none" w:sz="0" w:space="0" w:color="auto"/>
            <w:bottom w:val="none" w:sz="0" w:space="0" w:color="auto"/>
            <w:right w:val="none" w:sz="0" w:space="0" w:color="auto"/>
          </w:divBdr>
        </w:div>
      </w:divsChild>
    </w:div>
    <w:div w:id="311837026">
      <w:bodyDiv w:val="1"/>
      <w:marLeft w:val="0"/>
      <w:marRight w:val="0"/>
      <w:marTop w:val="0"/>
      <w:marBottom w:val="0"/>
      <w:divBdr>
        <w:top w:val="none" w:sz="0" w:space="0" w:color="auto"/>
        <w:left w:val="none" w:sz="0" w:space="0" w:color="auto"/>
        <w:bottom w:val="none" w:sz="0" w:space="0" w:color="auto"/>
        <w:right w:val="none" w:sz="0" w:space="0" w:color="auto"/>
      </w:divBdr>
    </w:div>
    <w:div w:id="341124474">
      <w:bodyDiv w:val="1"/>
      <w:marLeft w:val="0"/>
      <w:marRight w:val="0"/>
      <w:marTop w:val="0"/>
      <w:marBottom w:val="0"/>
      <w:divBdr>
        <w:top w:val="none" w:sz="0" w:space="0" w:color="auto"/>
        <w:left w:val="none" w:sz="0" w:space="0" w:color="auto"/>
        <w:bottom w:val="none" w:sz="0" w:space="0" w:color="auto"/>
        <w:right w:val="none" w:sz="0" w:space="0" w:color="auto"/>
      </w:divBdr>
    </w:div>
    <w:div w:id="346951678">
      <w:bodyDiv w:val="1"/>
      <w:marLeft w:val="0"/>
      <w:marRight w:val="0"/>
      <w:marTop w:val="0"/>
      <w:marBottom w:val="0"/>
      <w:divBdr>
        <w:top w:val="none" w:sz="0" w:space="0" w:color="auto"/>
        <w:left w:val="none" w:sz="0" w:space="0" w:color="auto"/>
        <w:bottom w:val="none" w:sz="0" w:space="0" w:color="auto"/>
        <w:right w:val="none" w:sz="0" w:space="0" w:color="auto"/>
      </w:divBdr>
    </w:div>
    <w:div w:id="359210321">
      <w:bodyDiv w:val="1"/>
      <w:marLeft w:val="0"/>
      <w:marRight w:val="0"/>
      <w:marTop w:val="0"/>
      <w:marBottom w:val="0"/>
      <w:divBdr>
        <w:top w:val="none" w:sz="0" w:space="0" w:color="auto"/>
        <w:left w:val="none" w:sz="0" w:space="0" w:color="auto"/>
        <w:bottom w:val="none" w:sz="0" w:space="0" w:color="auto"/>
        <w:right w:val="none" w:sz="0" w:space="0" w:color="auto"/>
      </w:divBdr>
    </w:div>
    <w:div w:id="365642107">
      <w:bodyDiv w:val="1"/>
      <w:marLeft w:val="0"/>
      <w:marRight w:val="0"/>
      <w:marTop w:val="0"/>
      <w:marBottom w:val="0"/>
      <w:divBdr>
        <w:top w:val="none" w:sz="0" w:space="0" w:color="auto"/>
        <w:left w:val="none" w:sz="0" w:space="0" w:color="auto"/>
        <w:bottom w:val="none" w:sz="0" w:space="0" w:color="auto"/>
        <w:right w:val="none" w:sz="0" w:space="0" w:color="auto"/>
      </w:divBdr>
    </w:div>
    <w:div w:id="372341253">
      <w:bodyDiv w:val="1"/>
      <w:marLeft w:val="0"/>
      <w:marRight w:val="0"/>
      <w:marTop w:val="0"/>
      <w:marBottom w:val="0"/>
      <w:divBdr>
        <w:top w:val="none" w:sz="0" w:space="0" w:color="auto"/>
        <w:left w:val="none" w:sz="0" w:space="0" w:color="auto"/>
        <w:bottom w:val="none" w:sz="0" w:space="0" w:color="auto"/>
        <w:right w:val="none" w:sz="0" w:space="0" w:color="auto"/>
      </w:divBdr>
    </w:div>
    <w:div w:id="404651896">
      <w:bodyDiv w:val="1"/>
      <w:marLeft w:val="0"/>
      <w:marRight w:val="0"/>
      <w:marTop w:val="0"/>
      <w:marBottom w:val="0"/>
      <w:divBdr>
        <w:top w:val="none" w:sz="0" w:space="0" w:color="auto"/>
        <w:left w:val="none" w:sz="0" w:space="0" w:color="auto"/>
        <w:bottom w:val="none" w:sz="0" w:space="0" w:color="auto"/>
        <w:right w:val="none" w:sz="0" w:space="0" w:color="auto"/>
      </w:divBdr>
    </w:div>
    <w:div w:id="477185150">
      <w:bodyDiv w:val="1"/>
      <w:marLeft w:val="0"/>
      <w:marRight w:val="0"/>
      <w:marTop w:val="0"/>
      <w:marBottom w:val="0"/>
      <w:divBdr>
        <w:top w:val="none" w:sz="0" w:space="0" w:color="auto"/>
        <w:left w:val="none" w:sz="0" w:space="0" w:color="auto"/>
        <w:bottom w:val="none" w:sz="0" w:space="0" w:color="auto"/>
        <w:right w:val="none" w:sz="0" w:space="0" w:color="auto"/>
      </w:divBdr>
      <w:divsChild>
        <w:div w:id="258098892">
          <w:marLeft w:val="0"/>
          <w:marRight w:val="0"/>
          <w:marTop w:val="0"/>
          <w:marBottom w:val="0"/>
          <w:divBdr>
            <w:top w:val="none" w:sz="0" w:space="0" w:color="auto"/>
            <w:left w:val="none" w:sz="0" w:space="0" w:color="auto"/>
            <w:bottom w:val="none" w:sz="0" w:space="0" w:color="auto"/>
            <w:right w:val="none" w:sz="0" w:space="0" w:color="auto"/>
          </w:divBdr>
          <w:divsChild>
            <w:div w:id="540361339">
              <w:marLeft w:val="120"/>
              <w:marRight w:val="0"/>
              <w:marTop w:val="0"/>
              <w:marBottom w:val="0"/>
              <w:divBdr>
                <w:top w:val="none" w:sz="0" w:space="0" w:color="auto"/>
                <w:left w:val="none" w:sz="0" w:space="0" w:color="auto"/>
                <w:bottom w:val="none" w:sz="0" w:space="0" w:color="auto"/>
                <w:right w:val="none" w:sz="0" w:space="0" w:color="auto"/>
              </w:divBdr>
              <w:divsChild>
                <w:div w:id="2098406513">
                  <w:marLeft w:val="0"/>
                  <w:marRight w:val="0"/>
                  <w:marTop w:val="0"/>
                  <w:marBottom w:val="0"/>
                  <w:divBdr>
                    <w:top w:val="none" w:sz="0" w:space="0" w:color="auto"/>
                    <w:left w:val="none" w:sz="0" w:space="0" w:color="auto"/>
                    <w:bottom w:val="none" w:sz="0" w:space="0" w:color="auto"/>
                    <w:right w:val="none" w:sz="0" w:space="0" w:color="auto"/>
                  </w:divBdr>
                  <w:divsChild>
                    <w:div w:id="876891488">
                      <w:marLeft w:val="0"/>
                      <w:marRight w:val="0"/>
                      <w:marTop w:val="0"/>
                      <w:marBottom w:val="0"/>
                      <w:divBdr>
                        <w:top w:val="none" w:sz="0" w:space="0" w:color="auto"/>
                        <w:left w:val="none" w:sz="0" w:space="0" w:color="auto"/>
                        <w:bottom w:val="none" w:sz="0" w:space="0" w:color="auto"/>
                        <w:right w:val="none" w:sz="0" w:space="0" w:color="auto"/>
                      </w:divBdr>
                      <w:divsChild>
                        <w:div w:id="557479932">
                          <w:marLeft w:val="0"/>
                          <w:marRight w:val="0"/>
                          <w:marTop w:val="0"/>
                          <w:marBottom w:val="0"/>
                          <w:divBdr>
                            <w:top w:val="none" w:sz="0" w:space="0" w:color="auto"/>
                            <w:left w:val="none" w:sz="0" w:space="0" w:color="auto"/>
                            <w:bottom w:val="none" w:sz="0" w:space="0" w:color="auto"/>
                            <w:right w:val="none" w:sz="0" w:space="0" w:color="auto"/>
                          </w:divBdr>
                          <w:divsChild>
                            <w:div w:id="212344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7807778">
      <w:bodyDiv w:val="1"/>
      <w:marLeft w:val="0"/>
      <w:marRight w:val="0"/>
      <w:marTop w:val="0"/>
      <w:marBottom w:val="0"/>
      <w:divBdr>
        <w:top w:val="none" w:sz="0" w:space="0" w:color="auto"/>
        <w:left w:val="none" w:sz="0" w:space="0" w:color="auto"/>
        <w:bottom w:val="none" w:sz="0" w:space="0" w:color="auto"/>
        <w:right w:val="none" w:sz="0" w:space="0" w:color="auto"/>
      </w:divBdr>
      <w:divsChild>
        <w:div w:id="1115097973">
          <w:marLeft w:val="0"/>
          <w:marRight w:val="0"/>
          <w:marTop w:val="0"/>
          <w:marBottom w:val="0"/>
          <w:divBdr>
            <w:top w:val="none" w:sz="0" w:space="0" w:color="auto"/>
            <w:left w:val="none" w:sz="0" w:space="0" w:color="auto"/>
            <w:bottom w:val="none" w:sz="0" w:space="0" w:color="auto"/>
            <w:right w:val="none" w:sz="0" w:space="0" w:color="auto"/>
          </w:divBdr>
          <w:divsChild>
            <w:div w:id="175268413">
              <w:marLeft w:val="0"/>
              <w:marRight w:val="0"/>
              <w:marTop w:val="0"/>
              <w:marBottom w:val="0"/>
              <w:divBdr>
                <w:top w:val="none" w:sz="0" w:space="0" w:color="auto"/>
                <w:left w:val="none" w:sz="0" w:space="0" w:color="auto"/>
                <w:bottom w:val="none" w:sz="0" w:space="0" w:color="auto"/>
                <w:right w:val="none" w:sz="0" w:space="0" w:color="auto"/>
              </w:divBdr>
            </w:div>
            <w:div w:id="138956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188018">
      <w:bodyDiv w:val="1"/>
      <w:marLeft w:val="0"/>
      <w:marRight w:val="0"/>
      <w:marTop w:val="0"/>
      <w:marBottom w:val="0"/>
      <w:divBdr>
        <w:top w:val="none" w:sz="0" w:space="0" w:color="auto"/>
        <w:left w:val="none" w:sz="0" w:space="0" w:color="auto"/>
        <w:bottom w:val="none" w:sz="0" w:space="0" w:color="auto"/>
        <w:right w:val="none" w:sz="0" w:space="0" w:color="auto"/>
      </w:divBdr>
    </w:div>
    <w:div w:id="607011185">
      <w:bodyDiv w:val="1"/>
      <w:marLeft w:val="0"/>
      <w:marRight w:val="0"/>
      <w:marTop w:val="0"/>
      <w:marBottom w:val="0"/>
      <w:divBdr>
        <w:top w:val="none" w:sz="0" w:space="0" w:color="auto"/>
        <w:left w:val="none" w:sz="0" w:space="0" w:color="auto"/>
        <w:bottom w:val="none" w:sz="0" w:space="0" w:color="auto"/>
        <w:right w:val="none" w:sz="0" w:space="0" w:color="auto"/>
      </w:divBdr>
      <w:divsChild>
        <w:div w:id="338194280">
          <w:marLeft w:val="0"/>
          <w:marRight w:val="0"/>
          <w:marTop w:val="0"/>
          <w:marBottom w:val="0"/>
          <w:divBdr>
            <w:top w:val="none" w:sz="0" w:space="0" w:color="auto"/>
            <w:left w:val="none" w:sz="0" w:space="0" w:color="auto"/>
            <w:bottom w:val="none" w:sz="0" w:space="0" w:color="auto"/>
            <w:right w:val="none" w:sz="0" w:space="0" w:color="auto"/>
          </w:divBdr>
          <w:divsChild>
            <w:div w:id="665745617">
              <w:marLeft w:val="0"/>
              <w:marRight w:val="0"/>
              <w:marTop w:val="0"/>
              <w:marBottom w:val="0"/>
              <w:divBdr>
                <w:top w:val="none" w:sz="0" w:space="0" w:color="auto"/>
                <w:left w:val="none" w:sz="0" w:space="0" w:color="auto"/>
                <w:bottom w:val="none" w:sz="0" w:space="0" w:color="auto"/>
                <w:right w:val="none" w:sz="0" w:space="0" w:color="auto"/>
              </w:divBdr>
              <w:divsChild>
                <w:div w:id="196171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446419">
      <w:bodyDiv w:val="1"/>
      <w:marLeft w:val="0"/>
      <w:marRight w:val="0"/>
      <w:marTop w:val="0"/>
      <w:marBottom w:val="0"/>
      <w:divBdr>
        <w:top w:val="none" w:sz="0" w:space="0" w:color="auto"/>
        <w:left w:val="none" w:sz="0" w:space="0" w:color="auto"/>
        <w:bottom w:val="none" w:sz="0" w:space="0" w:color="auto"/>
        <w:right w:val="none" w:sz="0" w:space="0" w:color="auto"/>
      </w:divBdr>
    </w:div>
    <w:div w:id="651179932">
      <w:bodyDiv w:val="1"/>
      <w:marLeft w:val="0"/>
      <w:marRight w:val="0"/>
      <w:marTop w:val="0"/>
      <w:marBottom w:val="0"/>
      <w:divBdr>
        <w:top w:val="none" w:sz="0" w:space="0" w:color="auto"/>
        <w:left w:val="none" w:sz="0" w:space="0" w:color="auto"/>
        <w:bottom w:val="none" w:sz="0" w:space="0" w:color="auto"/>
        <w:right w:val="none" w:sz="0" w:space="0" w:color="auto"/>
      </w:divBdr>
    </w:div>
    <w:div w:id="670329593">
      <w:bodyDiv w:val="1"/>
      <w:marLeft w:val="0"/>
      <w:marRight w:val="0"/>
      <w:marTop w:val="0"/>
      <w:marBottom w:val="0"/>
      <w:divBdr>
        <w:top w:val="none" w:sz="0" w:space="0" w:color="auto"/>
        <w:left w:val="none" w:sz="0" w:space="0" w:color="auto"/>
        <w:bottom w:val="none" w:sz="0" w:space="0" w:color="auto"/>
        <w:right w:val="none" w:sz="0" w:space="0" w:color="auto"/>
      </w:divBdr>
    </w:div>
    <w:div w:id="692650180">
      <w:bodyDiv w:val="1"/>
      <w:marLeft w:val="0"/>
      <w:marRight w:val="0"/>
      <w:marTop w:val="0"/>
      <w:marBottom w:val="0"/>
      <w:divBdr>
        <w:top w:val="none" w:sz="0" w:space="0" w:color="auto"/>
        <w:left w:val="none" w:sz="0" w:space="0" w:color="auto"/>
        <w:bottom w:val="none" w:sz="0" w:space="0" w:color="auto"/>
        <w:right w:val="none" w:sz="0" w:space="0" w:color="auto"/>
      </w:divBdr>
    </w:div>
    <w:div w:id="712509208">
      <w:bodyDiv w:val="1"/>
      <w:marLeft w:val="0"/>
      <w:marRight w:val="0"/>
      <w:marTop w:val="0"/>
      <w:marBottom w:val="0"/>
      <w:divBdr>
        <w:top w:val="none" w:sz="0" w:space="0" w:color="auto"/>
        <w:left w:val="none" w:sz="0" w:space="0" w:color="auto"/>
        <w:bottom w:val="none" w:sz="0" w:space="0" w:color="auto"/>
        <w:right w:val="none" w:sz="0" w:space="0" w:color="auto"/>
      </w:divBdr>
    </w:div>
    <w:div w:id="740564306">
      <w:bodyDiv w:val="1"/>
      <w:marLeft w:val="0"/>
      <w:marRight w:val="0"/>
      <w:marTop w:val="0"/>
      <w:marBottom w:val="0"/>
      <w:divBdr>
        <w:top w:val="none" w:sz="0" w:space="0" w:color="auto"/>
        <w:left w:val="none" w:sz="0" w:space="0" w:color="auto"/>
        <w:bottom w:val="none" w:sz="0" w:space="0" w:color="auto"/>
        <w:right w:val="none" w:sz="0" w:space="0" w:color="auto"/>
      </w:divBdr>
      <w:divsChild>
        <w:div w:id="3673353">
          <w:marLeft w:val="0"/>
          <w:marRight w:val="0"/>
          <w:marTop w:val="0"/>
          <w:marBottom w:val="0"/>
          <w:divBdr>
            <w:top w:val="none" w:sz="0" w:space="0" w:color="auto"/>
            <w:left w:val="none" w:sz="0" w:space="0" w:color="auto"/>
            <w:bottom w:val="none" w:sz="0" w:space="0" w:color="auto"/>
            <w:right w:val="none" w:sz="0" w:space="0" w:color="auto"/>
          </w:divBdr>
          <w:divsChild>
            <w:div w:id="1940720197">
              <w:marLeft w:val="0"/>
              <w:marRight w:val="0"/>
              <w:marTop w:val="0"/>
              <w:marBottom w:val="0"/>
              <w:divBdr>
                <w:top w:val="none" w:sz="0" w:space="0" w:color="auto"/>
                <w:left w:val="none" w:sz="0" w:space="0" w:color="auto"/>
                <w:bottom w:val="none" w:sz="0" w:space="0" w:color="auto"/>
                <w:right w:val="none" w:sz="0" w:space="0" w:color="auto"/>
              </w:divBdr>
              <w:divsChild>
                <w:div w:id="2591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40700">
      <w:bodyDiv w:val="1"/>
      <w:marLeft w:val="0"/>
      <w:marRight w:val="0"/>
      <w:marTop w:val="0"/>
      <w:marBottom w:val="0"/>
      <w:divBdr>
        <w:top w:val="none" w:sz="0" w:space="0" w:color="auto"/>
        <w:left w:val="none" w:sz="0" w:space="0" w:color="auto"/>
        <w:bottom w:val="none" w:sz="0" w:space="0" w:color="auto"/>
        <w:right w:val="none" w:sz="0" w:space="0" w:color="auto"/>
      </w:divBdr>
    </w:div>
    <w:div w:id="790634332">
      <w:bodyDiv w:val="1"/>
      <w:marLeft w:val="0"/>
      <w:marRight w:val="0"/>
      <w:marTop w:val="0"/>
      <w:marBottom w:val="0"/>
      <w:divBdr>
        <w:top w:val="none" w:sz="0" w:space="0" w:color="auto"/>
        <w:left w:val="none" w:sz="0" w:space="0" w:color="auto"/>
        <w:bottom w:val="none" w:sz="0" w:space="0" w:color="auto"/>
        <w:right w:val="none" w:sz="0" w:space="0" w:color="auto"/>
      </w:divBdr>
      <w:divsChild>
        <w:div w:id="1310789204">
          <w:marLeft w:val="0"/>
          <w:marRight w:val="0"/>
          <w:marTop w:val="0"/>
          <w:marBottom w:val="0"/>
          <w:divBdr>
            <w:top w:val="none" w:sz="0" w:space="0" w:color="auto"/>
            <w:left w:val="none" w:sz="0" w:space="0" w:color="auto"/>
            <w:bottom w:val="none" w:sz="0" w:space="0" w:color="auto"/>
            <w:right w:val="none" w:sz="0" w:space="0" w:color="auto"/>
          </w:divBdr>
          <w:divsChild>
            <w:div w:id="349836642">
              <w:marLeft w:val="0"/>
              <w:marRight w:val="0"/>
              <w:marTop w:val="0"/>
              <w:marBottom w:val="0"/>
              <w:divBdr>
                <w:top w:val="none" w:sz="0" w:space="0" w:color="auto"/>
                <w:left w:val="none" w:sz="0" w:space="0" w:color="auto"/>
                <w:bottom w:val="none" w:sz="0" w:space="0" w:color="auto"/>
                <w:right w:val="none" w:sz="0" w:space="0" w:color="auto"/>
              </w:divBdr>
              <w:divsChild>
                <w:div w:id="41413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615995">
      <w:bodyDiv w:val="1"/>
      <w:marLeft w:val="0"/>
      <w:marRight w:val="0"/>
      <w:marTop w:val="0"/>
      <w:marBottom w:val="0"/>
      <w:divBdr>
        <w:top w:val="none" w:sz="0" w:space="0" w:color="auto"/>
        <w:left w:val="none" w:sz="0" w:space="0" w:color="auto"/>
        <w:bottom w:val="none" w:sz="0" w:space="0" w:color="auto"/>
        <w:right w:val="none" w:sz="0" w:space="0" w:color="auto"/>
      </w:divBdr>
    </w:div>
    <w:div w:id="842550188">
      <w:bodyDiv w:val="1"/>
      <w:marLeft w:val="0"/>
      <w:marRight w:val="0"/>
      <w:marTop w:val="0"/>
      <w:marBottom w:val="0"/>
      <w:divBdr>
        <w:top w:val="none" w:sz="0" w:space="0" w:color="auto"/>
        <w:left w:val="none" w:sz="0" w:space="0" w:color="auto"/>
        <w:bottom w:val="none" w:sz="0" w:space="0" w:color="auto"/>
        <w:right w:val="none" w:sz="0" w:space="0" w:color="auto"/>
      </w:divBdr>
    </w:div>
    <w:div w:id="853616243">
      <w:bodyDiv w:val="1"/>
      <w:marLeft w:val="0"/>
      <w:marRight w:val="0"/>
      <w:marTop w:val="0"/>
      <w:marBottom w:val="0"/>
      <w:divBdr>
        <w:top w:val="none" w:sz="0" w:space="0" w:color="auto"/>
        <w:left w:val="none" w:sz="0" w:space="0" w:color="auto"/>
        <w:bottom w:val="none" w:sz="0" w:space="0" w:color="auto"/>
        <w:right w:val="none" w:sz="0" w:space="0" w:color="auto"/>
      </w:divBdr>
    </w:div>
    <w:div w:id="858350457">
      <w:bodyDiv w:val="1"/>
      <w:marLeft w:val="0"/>
      <w:marRight w:val="0"/>
      <w:marTop w:val="0"/>
      <w:marBottom w:val="0"/>
      <w:divBdr>
        <w:top w:val="none" w:sz="0" w:space="0" w:color="auto"/>
        <w:left w:val="none" w:sz="0" w:space="0" w:color="auto"/>
        <w:bottom w:val="none" w:sz="0" w:space="0" w:color="auto"/>
        <w:right w:val="none" w:sz="0" w:space="0" w:color="auto"/>
      </w:divBdr>
    </w:div>
    <w:div w:id="897471783">
      <w:bodyDiv w:val="1"/>
      <w:marLeft w:val="0"/>
      <w:marRight w:val="0"/>
      <w:marTop w:val="0"/>
      <w:marBottom w:val="0"/>
      <w:divBdr>
        <w:top w:val="none" w:sz="0" w:space="0" w:color="auto"/>
        <w:left w:val="none" w:sz="0" w:space="0" w:color="auto"/>
        <w:bottom w:val="none" w:sz="0" w:space="0" w:color="auto"/>
        <w:right w:val="none" w:sz="0" w:space="0" w:color="auto"/>
      </w:divBdr>
    </w:div>
    <w:div w:id="990017922">
      <w:bodyDiv w:val="1"/>
      <w:marLeft w:val="0"/>
      <w:marRight w:val="0"/>
      <w:marTop w:val="0"/>
      <w:marBottom w:val="0"/>
      <w:divBdr>
        <w:top w:val="none" w:sz="0" w:space="0" w:color="auto"/>
        <w:left w:val="none" w:sz="0" w:space="0" w:color="auto"/>
        <w:bottom w:val="none" w:sz="0" w:space="0" w:color="auto"/>
        <w:right w:val="none" w:sz="0" w:space="0" w:color="auto"/>
      </w:divBdr>
    </w:div>
    <w:div w:id="993292449">
      <w:bodyDiv w:val="1"/>
      <w:marLeft w:val="0"/>
      <w:marRight w:val="0"/>
      <w:marTop w:val="0"/>
      <w:marBottom w:val="0"/>
      <w:divBdr>
        <w:top w:val="none" w:sz="0" w:space="0" w:color="auto"/>
        <w:left w:val="none" w:sz="0" w:space="0" w:color="auto"/>
        <w:bottom w:val="none" w:sz="0" w:space="0" w:color="auto"/>
        <w:right w:val="none" w:sz="0" w:space="0" w:color="auto"/>
      </w:divBdr>
    </w:div>
    <w:div w:id="1031954388">
      <w:bodyDiv w:val="1"/>
      <w:marLeft w:val="0"/>
      <w:marRight w:val="0"/>
      <w:marTop w:val="0"/>
      <w:marBottom w:val="0"/>
      <w:divBdr>
        <w:top w:val="none" w:sz="0" w:space="0" w:color="auto"/>
        <w:left w:val="none" w:sz="0" w:space="0" w:color="auto"/>
        <w:bottom w:val="none" w:sz="0" w:space="0" w:color="auto"/>
        <w:right w:val="none" w:sz="0" w:space="0" w:color="auto"/>
      </w:divBdr>
    </w:div>
    <w:div w:id="1033117355">
      <w:bodyDiv w:val="1"/>
      <w:marLeft w:val="0"/>
      <w:marRight w:val="0"/>
      <w:marTop w:val="0"/>
      <w:marBottom w:val="0"/>
      <w:divBdr>
        <w:top w:val="none" w:sz="0" w:space="0" w:color="auto"/>
        <w:left w:val="none" w:sz="0" w:space="0" w:color="auto"/>
        <w:bottom w:val="none" w:sz="0" w:space="0" w:color="auto"/>
        <w:right w:val="none" w:sz="0" w:space="0" w:color="auto"/>
      </w:divBdr>
    </w:div>
    <w:div w:id="1049887351">
      <w:bodyDiv w:val="1"/>
      <w:marLeft w:val="0"/>
      <w:marRight w:val="0"/>
      <w:marTop w:val="0"/>
      <w:marBottom w:val="0"/>
      <w:divBdr>
        <w:top w:val="none" w:sz="0" w:space="0" w:color="auto"/>
        <w:left w:val="none" w:sz="0" w:space="0" w:color="auto"/>
        <w:bottom w:val="none" w:sz="0" w:space="0" w:color="auto"/>
        <w:right w:val="none" w:sz="0" w:space="0" w:color="auto"/>
      </w:divBdr>
    </w:div>
    <w:div w:id="1050572553">
      <w:bodyDiv w:val="1"/>
      <w:marLeft w:val="0"/>
      <w:marRight w:val="0"/>
      <w:marTop w:val="0"/>
      <w:marBottom w:val="0"/>
      <w:divBdr>
        <w:top w:val="none" w:sz="0" w:space="0" w:color="auto"/>
        <w:left w:val="none" w:sz="0" w:space="0" w:color="auto"/>
        <w:bottom w:val="none" w:sz="0" w:space="0" w:color="auto"/>
        <w:right w:val="none" w:sz="0" w:space="0" w:color="auto"/>
      </w:divBdr>
    </w:div>
    <w:div w:id="1056390323">
      <w:bodyDiv w:val="1"/>
      <w:marLeft w:val="0"/>
      <w:marRight w:val="0"/>
      <w:marTop w:val="0"/>
      <w:marBottom w:val="0"/>
      <w:divBdr>
        <w:top w:val="none" w:sz="0" w:space="0" w:color="auto"/>
        <w:left w:val="none" w:sz="0" w:space="0" w:color="auto"/>
        <w:bottom w:val="none" w:sz="0" w:space="0" w:color="auto"/>
        <w:right w:val="none" w:sz="0" w:space="0" w:color="auto"/>
      </w:divBdr>
    </w:div>
    <w:div w:id="1068696661">
      <w:bodyDiv w:val="1"/>
      <w:marLeft w:val="0"/>
      <w:marRight w:val="0"/>
      <w:marTop w:val="0"/>
      <w:marBottom w:val="0"/>
      <w:divBdr>
        <w:top w:val="none" w:sz="0" w:space="0" w:color="auto"/>
        <w:left w:val="none" w:sz="0" w:space="0" w:color="auto"/>
        <w:bottom w:val="none" w:sz="0" w:space="0" w:color="auto"/>
        <w:right w:val="none" w:sz="0" w:space="0" w:color="auto"/>
      </w:divBdr>
    </w:div>
    <w:div w:id="1077283353">
      <w:bodyDiv w:val="1"/>
      <w:marLeft w:val="0"/>
      <w:marRight w:val="0"/>
      <w:marTop w:val="0"/>
      <w:marBottom w:val="0"/>
      <w:divBdr>
        <w:top w:val="none" w:sz="0" w:space="0" w:color="auto"/>
        <w:left w:val="none" w:sz="0" w:space="0" w:color="auto"/>
        <w:bottom w:val="none" w:sz="0" w:space="0" w:color="auto"/>
        <w:right w:val="none" w:sz="0" w:space="0" w:color="auto"/>
      </w:divBdr>
    </w:div>
    <w:div w:id="1078019636">
      <w:bodyDiv w:val="1"/>
      <w:marLeft w:val="0"/>
      <w:marRight w:val="0"/>
      <w:marTop w:val="0"/>
      <w:marBottom w:val="0"/>
      <w:divBdr>
        <w:top w:val="none" w:sz="0" w:space="0" w:color="auto"/>
        <w:left w:val="none" w:sz="0" w:space="0" w:color="auto"/>
        <w:bottom w:val="none" w:sz="0" w:space="0" w:color="auto"/>
        <w:right w:val="none" w:sz="0" w:space="0" w:color="auto"/>
      </w:divBdr>
    </w:div>
    <w:div w:id="1095008006">
      <w:bodyDiv w:val="1"/>
      <w:marLeft w:val="0"/>
      <w:marRight w:val="0"/>
      <w:marTop w:val="0"/>
      <w:marBottom w:val="0"/>
      <w:divBdr>
        <w:top w:val="none" w:sz="0" w:space="0" w:color="auto"/>
        <w:left w:val="none" w:sz="0" w:space="0" w:color="auto"/>
        <w:bottom w:val="none" w:sz="0" w:space="0" w:color="auto"/>
        <w:right w:val="none" w:sz="0" w:space="0" w:color="auto"/>
      </w:divBdr>
    </w:div>
    <w:div w:id="1147434375">
      <w:bodyDiv w:val="1"/>
      <w:marLeft w:val="0"/>
      <w:marRight w:val="0"/>
      <w:marTop w:val="0"/>
      <w:marBottom w:val="0"/>
      <w:divBdr>
        <w:top w:val="none" w:sz="0" w:space="0" w:color="auto"/>
        <w:left w:val="none" w:sz="0" w:space="0" w:color="auto"/>
        <w:bottom w:val="none" w:sz="0" w:space="0" w:color="auto"/>
        <w:right w:val="none" w:sz="0" w:space="0" w:color="auto"/>
      </w:divBdr>
    </w:div>
    <w:div w:id="1157264292">
      <w:bodyDiv w:val="1"/>
      <w:marLeft w:val="0"/>
      <w:marRight w:val="0"/>
      <w:marTop w:val="0"/>
      <w:marBottom w:val="0"/>
      <w:divBdr>
        <w:top w:val="none" w:sz="0" w:space="0" w:color="auto"/>
        <w:left w:val="none" w:sz="0" w:space="0" w:color="auto"/>
        <w:bottom w:val="none" w:sz="0" w:space="0" w:color="auto"/>
        <w:right w:val="none" w:sz="0" w:space="0" w:color="auto"/>
      </w:divBdr>
    </w:div>
    <w:div w:id="1174802924">
      <w:bodyDiv w:val="1"/>
      <w:marLeft w:val="0"/>
      <w:marRight w:val="0"/>
      <w:marTop w:val="0"/>
      <w:marBottom w:val="0"/>
      <w:divBdr>
        <w:top w:val="none" w:sz="0" w:space="0" w:color="auto"/>
        <w:left w:val="none" w:sz="0" w:space="0" w:color="auto"/>
        <w:bottom w:val="none" w:sz="0" w:space="0" w:color="auto"/>
        <w:right w:val="none" w:sz="0" w:space="0" w:color="auto"/>
      </w:divBdr>
      <w:divsChild>
        <w:div w:id="293677297">
          <w:marLeft w:val="0"/>
          <w:marRight w:val="0"/>
          <w:marTop w:val="0"/>
          <w:marBottom w:val="0"/>
          <w:divBdr>
            <w:top w:val="none" w:sz="0" w:space="0" w:color="auto"/>
            <w:left w:val="none" w:sz="0" w:space="0" w:color="auto"/>
            <w:bottom w:val="none" w:sz="0" w:space="0" w:color="auto"/>
            <w:right w:val="none" w:sz="0" w:space="0" w:color="auto"/>
          </w:divBdr>
          <w:divsChild>
            <w:div w:id="4593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416172">
      <w:bodyDiv w:val="1"/>
      <w:marLeft w:val="0"/>
      <w:marRight w:val="0"/>
      <w:marTop w:val="0"/>
      <w:marBottom w:val="0"/>
      <w:divBdr>
        <w:top w:val="none" w:sz="0" w:space="0" w:color="auto"/>
        <w:left w:val="none" w:sz="0" w:space="0" w:color="auto"/>
        <w:bottom w:val="none" w:sz="0" w:space="0" w:color="auto"/>
        <w:right w:val="none" w:sz="0" w:space="0" w:color="auto"/>
      </w:divBdr>
      <w:divsChild>
        <w:div w:id="416025089">
          <w:marLeft w:val="0"/>
          <w:marRight w:val="0"/>
          <w:marTop w:val="0"/>
          <w:marBottom w:val="0"/>
          <w:divBdr>
            <w:top w:val="none" w:sz="0" w:space="0" w:color="auto"/>
            <w:left w:val="none" w:sz="0" w:space="0" w:color="auto"/>
            <w:bottom w:val="none" w:sz="0" w:space="0" w:color="auto"/>
            <w:right w:val="none" w:sz="0" w:space="0" w:color="auto"/>
          </w:divBdr>
        </w:div>
        <w:div w:id="963004830">
          <w:marLeft w:val="0"/>
          <w:marRight w:val="0"/>
          <w:marTop w:val="0"/>
          <w:marBottom w:val="0"/>
          <w:divBdr>
            <w:top w:val="none" w:sz="0" w:space="0" w:color="auto"/>
            <w:left w:val="none" w:sz="0" w:space="0" w:color="auto"/>
            <w:bottom w:val="none" w:sz="0" w:space="0" w:color="auto"/>
            <w:right w:val="none" w:sz="0" w:space="0" w:color="auto"/>
          </w:divBdr>
        </w:div>
        <w:div w:id="1346051496">
          <w:marLeft w:val="0"/>
          <w:marRight w:val="0"/>
          <w:marTop w:val="0"/>
          <w:marBottom w:val="0"/>
          <w:divBdr>
            <w:top w:val="none" w:sz="0" w:space="0" w:color="auto"/>
            <w:left w:val="none" w:sz="0" w:space="0" w:color="auto"/>
            <w:bottom w:val="none" w:sz="0" w:space="0" w:color="auto"/>
            <w:right w:val="none" w:sz="0" w:space="0" w:color="auto"/>
          </w:divBdr>
        </w:div>
      </w:divsChild>
    </w:div>
    <w:div w:id="1193154157">
      <w:bodyDiv w:val="1"/>
      <w:marLeft w:val="0"/>
      <w:marRight w:val="0"/>
      <w:marTop w:val="0"/>
      <w:marBottom w:val="0"/>
      <w:divBdr>
        <w:top w:val="none" w:sz="0" w:space="0" w:color="auto"/>
        <w:left w:val="none" w:sz="0" w:space="0" w:color="auto"/>
        <w:bottom w:val="none" w:sz="0" w:space="0" w:color="auto"/>
        <w:right w:val="none" w:sz="0" w:space="0" w:color="auto"/>
      </w:divBdr>
    </w:div>
    <w:div w:id="1212039596">
      <w:bodyDiv w:val="1"/>
      <w:marLeft w:val="0"/>
      <w:marRight w:val="0"/>
      <w:marTop w:val="0"/>
      <w:marBottom w:val="0"/>
      <w:divBdr>
        <w:top w:val="none" w:sz="0" w:space="0" w:color="auto"/>
        <w:left w:val="none" w:sz="0" w:space="0" w:color="auto"/>
        <w:bottom w:val="none" w:sz="0" w:space="0" w:color="auto"/>
        <w:right w:val="none" w:sz="0" w:space="0" w:color="auto"/>
      </w:divBdr>
    </w:div>
    <w:div w:id="1219129591">
      <w:bodyDiv w:val="1"/>
      <w:marLeft w:val="0"/>
      <w:marRight w:val="0"/>
      <w:marTop w:val="0"/>
      <w:marBottom w:val="0"/>
      <w:divBdr>
        <w:top w:val="none" w:sz="0" w:space="0" w:color="auto"/>
        <w:left w:val="none" w:sz="0" w:space="0" w:color="auto"/>
        <w:bottom w:val="none" w:sz="0" w:space="0" w:color="auto"/>
        <w:right w:val="none" w:sz="0" w:space="0" w:color="auto"/>
      </w:divBdr>
    </w:div>
    <w:div w:id="1220751693">
      <w:bodyDiv w:val="1"/>
      <w:marLeft w:val="0"/>
      <w:marRight w:val="0"/>
      <w:marTop w:val="0"/>
      <w:marBottom w:val="0"/>
      <w:divBdr>
        <w:top w:val="none" w:sz="0" w:space="0" w:color="auto"/>
        <w:left w:val="none" w:sz="0" w:space="0" w:color="auto"/>
        <w:bottom w:val="none" w:sz="0" w:space="0" w:color="auto"/>
        <w:right w:val="none" w:sz="0" w:space="0" w:color="auto"/>
      </w:divBdr>
      <w:divsChild>
        <w:div w:id="1807777719">
          <w:marLeft w:val="0"/>
          <w:marRight w:val="0"/>
          <w:marTop w:val="0"/>
          <w:marBottom w:val="0"/>
          <w:divBdr>
            <w:top w:val="none" w:sz="0" w:space="0" w:color="auto"/>
            <w:left w:val="none" w:sz="0" w:space="0" w:color="auto"/>
            <w:bottom w:val="none" w:sz="0" w:space="0" w:color="auto"/>
            <w:right w:val="none" w:sz="0" w:space="0" w:color="auto"/>
          </w:divBdr>
          <w:divsChild>
            <w:div w:id="162052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059561">
      <w:bodyDiv w:val="1"/>
      <w:marLeft w:val="0"/>
      <w:marRight w:val="0"/>
      <w:marTop w:val="0"/>
      <w:marBottom w:val="0"/>
      <w:divBdr>
        <w:top w:val="none" w:sz="0" w:space="0" w:color="auto"/>
        <w:left w:val="none" w:sz="0" w:space="0" w:color="auto"/>
        <w:bottom w:val="none" w:sz="0" w:space="0" w:color="auto"/>
        <w:right w:val="none" w:sz="0" w:space="0" w:color="auto"/>
      </w:divBdr>
    </w:div>
    <w:div w:id="1310986492">
      <w:bodyDiv w:val="1"/>
      <w:marLeft w:val="0"/>
      <w:marRight w:val="0"/>
      <w:marTop w:val="0"/>
      <w:marBottom w:val="0"/>
      <w:divBdr>
        <w:top w:val="none" w:sz="0" w:space="0" w:color="auto"/>
        <w:left w:val="none" w:sz="0" w:space="0" w:color="auto"/>
        <w:bottom w:val="none" w:sz="0" w:space="0" w:color="auto"/>
        <w:right w:val="none" w:sz="0" w:space="0" w:color="auto"/>
      </w:divBdr>
    </w:div>
    <w:div w:id="1311137430">
      <w:bodyDiv w:val="1"/>
      <w:marLeft w:val="0"/>
      <w:marRight w:val="0"/>
      <w:marTop w:val="0"/>
      <w:marBottom w:val="0"/>
      <w:divBdr>
        <w:top w:val="none" w:sz="0" w:space="0" w:color="auto"/>
        <w:left w:val="none" w:sz="0" w:space="0" w:color="auto"/>
        <w:bottom w:val="none" w:sz="0" w:space="0" w:color="auto"/>
        <w:right w:val="none" w:sz="0" w:space="0" w:color="auto"/>
      </w:divBdr>
    </w:div>
    <w:div w:id="1329792769">
      <w:bodyDiv w:val="1"/>
      <w:marLeft w:val="0"/>
      <w:marRight w:val="0"/>
      <w:marTop w:val="0"/>
      <w:marBottom w:val="0"/>
      <w:divBdr>
        <w:top w:val="none" w:sz="0" w:space="0" w:color="auto"/>
        <w:left w:val="none" w:sz="0" w:space="0" w:color="auto"/>
        <w:bottom w:val="none" w:sz="0" w:space="0" w:color="auto"/>
        <w:right w:val="none" w:sz="0" w:space="0" w:color="auto"/>
      </w:divBdr>
    </w:div>
    <w:div w:id="1342969429">
      <w:bodyDiv w:val="1"/>
      <w:marLeft w:val="0"/>
      <w:marRight w:val="0"/>
      <w:marTop w:val="0"/>
      <w:marBottom w:val="0"/>
      <w:divBdr>
        <w:top w:val="none" w:sz="0" w:space="0" w:color="auto"/>
        <w:left w:val="none" w:sz="0" w:space="0" w:color="auto"/>
        <w:bottom w:val="none" w:sz="0" w:space="0" w:color="auto"/>
        <w:right w:val="none" w:sz="0" w:space="0" w:color="auto"/>
      </w:divBdr>
      <w:divsChild>
        <w:div w:id="597063370">
          <w:marLeft w:val="0"/>
          <w:marRight w:val="0"/>
          <w:marTop w:val="0"/>
          <w:marBottom w:val="0"/>
          <w:divBdr>
            <w:top w:val="none" w:sz="0" w:space="0" w:color="auto"/>
            <w:left w:val="none" w:sz="0" w:space="0" w:color="auto"/>
            <w:bottom w:val="none" w:sz="0" w:space="0" w:color="auto"/>
            <w:right w:val="none" w:sz="0" w:space="0" w:color="auto"/>
          </w:divBdr>
          <w:divsChild>
            <w:div w:id="590430864">
              <w:marLeft w:val="0"/>
              <w:marRight w:val="0"/>
              <w:marTop w:val="0"/>
              <w:marBottom w:val="0"/>
              <w:divBdr>
                <w:top w:val="none" w:sz="0" w:space="0" w:color="auto"/>
                <w:left w:val="none" w:sz="0" w:space="0" w:color="auto"/>
                <w:bottom w:val="none" w:sz="0" w:space="0" w:color="auto"/>
                <w:right w:val="none" w:sz="0" w:space="0" w:color="auto"/>
              </w:divBdr>
              <w:divsChild>
                <w:div w:id="203056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555055">
      <w:bodyDiv w:val="1"/>
      <w:marLeft w:val="0"/>
      <w:marRight w:val="0"/>
      <w:marTop w:val="0"/>
      <w:marBottom w:val="0"/>
      <w:divBdr>
        <w:top w:val="none" w:sz="0" w:space="0" w:color="auto"/>
        <w:left w:val="none" w:sz="0" w:space="0" w:color="auto"/>
        <w:bottom w:val="none" w:sz="0" w:space="0" w:color="auto"/>
        <w:right w:val="none" w:sz="0" w:space="0" w:color="auto"/>
      </w:divBdr>
    </w:div>
    <w:div w:id="1376781560">
      <w:bodyDiv w:val="1"/>
      <w:marLeft w:val="0"/>
      <w:marRight w:val="0"/>
      <w:marTop w:val="0"/>
      <w:marBottom w:val="0"/>
      <w:divBdr>
        <w:top w:val="none" w:sz="0" w:space="0" w:color="auto"/>
        <w:left w:val="none" w:sz="0" w:space="0" w:color="auto"/>
        <w:bottom w:val="none" w:sz="0" w:space="0" w:color="auto"/>
        <w:right w:val="none" w:sz="0" w:space="0" w:color="auto"/>
      </w:divBdr>
    </w:div>
    <w:div w:id="1421755201">
      <w:bodyDiv w:val="1"/>
      <w:marLeft w:val="0"/>
      <w:marRight w:val="0"/>
      <w:marTop w:val="0"/>
      <w:marBottom w:val="0"/>
      <w:divBdr>
        <w:top w:val="none" w:sz="0" w:space="0" w:color="auto"/>
        <w:left w:val="none" w:sz="0" w:space="0" w:color="auto"/>
        <w:bottom w:val="none" w:sz="0" w:space="0" w:color="auto"/>
        <w:right w:val="none" w:sz="0" w:space="0" w:color="auto"/>
      </w:divBdr>
    </w:div>
    <w:div w:id="1428769520">
      <w:bodyDiv w:val="1"/>
      <w:marLeft w:val="0"/>
      <w:marRight w:val="0"/>
      <w:marTop w:val="0"/>
      <w:marBottom w:val="0"/>
      <w:divBdr>
        <w:top w:val="none" w:sz="0" w:space="0" w:color="auto"/>
        <w:left w:val="none" w:sz="0" w:space="0" w:color="auto"/>
        <w:bottom w:val="none" w:sz="0" w:space="0" w:color="auto"/>
        <w:right w:val="none" w:sz="0" w:space="0" w:color="auto"/>
      </w:divBdr>
    </w:div>
    <w:div w:id="1458067841">
      <w:bodyDiv w:val="1"/>
      <w:marLeft w:val="0"/>
      <w:marRight w:val="0"/>
      <w:marTop w:val="0"/>
      <w:marBottom w:val="0"/>
      <w:divBdr>
        <w:top w:val="none" w:sz="0" w:space="0" w:color="auto"/>
        <w:left w:val="none" w:sz="0" w:space="0" w:color="auto"/>
        <w:bottom w:val="none" w:sz="0" w:space="0" w:color="auto"/>
        <w:right w:val="none" w:sz="0" w:space="0" w:color="auto"/>
      </w:divBdr>
      <w:divsChild>
        <w:div w:id="1442529640">
          <w:marLeft w:val="0"/>
          <w:marRight w:val="0"/>
          <w:marTop w:val="0"/>
          <w:marBottom w:val="0"/>
          <w:divBdr>
            <w:top w:val="none" w:sz="0" w:space="0" w:color="auto"/>
            <w:left w:val="none" w:sz="0" w:space="0" w:color="auto"/>
            <w:bottom w:val="none" w:sz="0" w:space="0" w:color="auto"/>
            <w:right w:val="none" w:sz="0" w:space="0" w:color="auto"/>
          </w:divBdr>
        </w:div>
      </w:divsChild>
    </w:div>
    <w:div w:id="1463578819">
      <w:bodyDiv w:val="1"/>
      <w:marLeft w:val="0"/>
      <w:marRight w:val="0"/>
      <w:marTop w:val="0"/>
      <w:marBottom w:val="0"/>
      <w:divBdr>
        <w:top w:val="none" w:sz="0" w:space="0" w:color="auto"/>
        <w:left w:val="none" w:sz="0" w:space="0" w:color="auto"/>
        <w:bottom w:val="none" w:sz="0" w:space="0" w:color="auto"/>
        <w:right w:val="none" w:sz="0" w:space="0" w:color="auto"/>
      </w:divBdr>
    </w:div>
    <w:div w:id="1468352874">
      <w:bodyDiv w:val="1"/>
      <w:marLeft w:val="0"/>
      <w:marRight w:val="0"/>
      <w:marTop w:val="0"/>
      <w:marBottom w:val="0"/>
      <w:divBdr>
        <w:top w:val="none" w:sz="0" w:space="0" w:color="auto"/>
        <w:left w:val="none" w:sz="0" w:space="0" w:color="auto"/>
        <w:bottom w:val="none" w:sz="0" w:space="0" w:color="auto"/>
        <w:right w:val="none" w:sz="0" w:space="0" w:color="auto"/>
      </w:divBdr>
      <w:divsChild>
        <w:div w:id="384989475">
          <w:marLeft w:val="0"/>
          <w:marRight w:val="0"/>
          <w:marTop w:val="0"/>
          <w:marBottom w:val="0"/>
          <w:divBdr>
            <w:top w:val="none" w:sz="0" w:space="0" w:color="auto"/>
            <w:left w:val="none" w:sz="0" w:space="0" w:color="auto"/>
            <w:bottom w:val="none" w:sz="0" w:space="0" w:color="auto"/>
            <w:right w:val="none" w:sz="0" w:space="0" w:color="auto"/>
          </w:divBdr>
          <w:divsChild>
            <w:div w:id="992761649">
              <w:marLeft w:val="0"/>
              <w:marRight w:val="0"/>
              <w:marTop w:val="0"/>
              <w:marBottom w:val="0"/>
              <w:divBdr>
                <w:top w:val="none" w:sz="0" w:space="0" w:color="auto"/>
                <w:left w:val="none" w:sz="0" w:space="0" w:color="auto"/>
                <w:bottom w:val="none" w:sz="0" w:space="0" w:color="auto"/>
                <w:right w:val="none" w:sz="0" w:space="0" w:color="auto"/>
              </w:divBdr>
              <w:divsChild>
                <w:div w:id="162261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388782">
      <w:bodyDiv w:val="1"/>
      <w:marLeft w:val="0"/>
      <w:marRight w:val="0"/>
      <w:marTop w:val="0"/>
      <w:marBottom w:val="0"/>
      <w:divBdr>
        <w:top w:val="none" w:sz="0" w:space="0" w:color="auto"/>
        <w:left w:val="none" w:sz="0" w:space="0" w:color="auto"/>
        <w:bottom w:val="none" w:sz="0" w:space="0" w:color="auto"/>
        <w:right w:val="none" w:sz="0" w:space="0" w:color="auto"/>
      </w:divBdr>
    </w:div>
    <w:div w:id="1545560836">
      <w:bodyDiv w:val="1"/>
      <w:marLeft w:val="0"/>
      <w:marRight w:val="0"/>
      <w:marTop w:val="0"/>
      <w:marBottom w:val="0"/>
      <w:divBdr>
        <w:top w:val="none" w:sz="0" w:space="0" w:color="auto"/>
        <w:left w:val="none" w:sz="0" w:space="0" w:color="auto"/>
        <w:bottom w:val="none" w:sz="0" w:space="0" w:color="auto"/>
        <w:right w:val="none" w:sz="0" w:space="0" w:color="auto"/>
      </w:divBdr>
    </w:div>
    <w:div w:id="1625456412">
      <w:bodyDiv w:val="1"/>
      <w:marLeft w:val="0"/>
      <w:marRight w:val="0"/>
      <w:marTop w:val="0"/>
      <w:marBottom w:val="0"/>
      <w:divBdr>
        <w:top w:val="none" w:sz="0" w:space="0" w:color="auto"/>
        <w:left w:val="none" w:sz="0" w:space="0" w:color="auto"/>
        <w:bottom w:val="none" w:sz="0" w:space="0" w:color="auto"/>
        <w:right w:val="none" w:sz="0" w:space="0" w:color="auto"/>
      </w:divBdr>
      <w:divsChild>
        <w:div w:id="1646546662">
          <w:marLeft w:val="0"/>
          <w:marRight w:val="0"/>
          <w:marTop w:val="0"/>
          <w:marBottom w:val="0"/>
          <w:divBdr>
            <w:top w:val="none" w:sz="0" w:space="0" w:color="auto"/>
            <w:left w:val="none" w:sz="0" w:space="0" w:color="auto"/>
            <w:bottom w:val="none" w:sz="0" w:space="0" w:color="auto"/>
            <w:right w:val="none" w:sz="0" w:space="0" w:color="auto"/>
          </w:divBdr>
          <w:divsChild>
            <w:div w:id="509679547">
              <w:marLeft w:val="0"/>
              <w:marRight w:val="0"/>
              <w:marTop w:val="0"/>
              <w:marBottom w:val="0"/>
              <w:divBdr>
                <w:top w:val="none" w:sz="0" w:space="0" w:color="auto"/>
                <w:left w:val="none" w:sz="0" w:space="0" w:color="auto"/>
                <w:bottom w:val="none" w:sz="0" w:space="0" w:color="auto"/>
                <w:right w:val="none" w:sz="0" w:space="0" w:color="auto"/>
              </w:divBdr>
              <w:divsChild>
                <w:div w:id="36151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648258">
      <w:bodyDiv w:val="1"/>
      <w:marLeft w:val="0"/>
      <w:marRight w:val="0"/>
      <w:marTop w:val="0"/>
      <w:marBottom w:val="0"/>
      <w:divBdr>
        <w:top w:val="none" w:sz="0" w:space="0" w:color="auto"/>
        <w:left w:val="none" w:sz="0" w:space="0" w:color="auto"/>
        <w:bottom w:val="none" w:sz="0" w:space="0" w:color="auto"/>
        <w:right w:val="none" w:sz="0" w:space="0" w:color="auto"/>
      </w:divBdr>
    </w:div>
    <w:div w:id="1716001160">
      <w:bodyDiv w:val="1"/>
      <w:marLeft w:val="0"/>
      <w:marRight w:val="0"/>
      <w:marTop w:val="0"/>
      <w:marBottom w:val="0"/>
      <w:divBdr>
        <w:top w:val="none" w:sz="0" w:space="0" w:color="auto"/>
        <w:left w:val="none" w:sz="0" w:space="0" w:color="auto"/>
        <w:bottom w:val="none" w:sz="0" w:space="0" w:color="auto"/>
        <w:right w:val="none" w:sz="0" w:space="0" w:color="auto"/>
      </w:divBdr>
      <w:divsChild>
        <w:div w:id="37121808">
          <w:marLeft w:val="0"/>
          <w:marRight w:val="0"/>
          <w:marTop w:val="0"/>
          <w:marBottom w:val="0"/>
          <w:divBdr>
            <w:top w:val="none" w:sz="0" w:space="0" w:color="auto"/>
            <w:left w:val="none" w:sz="0" w:space="0" w:color="auto"/>
            <w:bottom w:val="none" w:sz="0" w:space="0" w:color="auto"/>
            <w:right w:val="none" w:sz="0" w:space="0" w:color="auto"/>
          </w:divBdr>
          <w:divsChild>
            <w:div w:id="823013256">
              <w:marLeft w:val="0"/>
              <w:marRight w:val="0"/>
              <w:marTop w:val="0"/>
              <w:marBottom w:val="0"/>
              <w:divBdr>
                <w:top w:val="none" w:sz="0" w:space="0" w:color="auto"/>
                <w:left w:val="none" w:sz="0" w:space="0" w:color="auto"/>
                <w:bottom w:val="none" w:sz="0" w:space="0" w:color="auto"/>
                <w:right w:val="none" w:sz="0" w:space="0" w:color="auto"/>
              </w:divBdr>
              <w:divsChild>
                <w:div w:id="137403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510587">
      <w:bodyDiv w:val="1"/>
      <w:marLeft w:val="0"/>
      <w:marRight w:val="0"/>
      <w:marTop w:val="0"/>
      <w:marBottom w:val="0"/>
      <w:divBdr>
        <w:top w:val="none" w:sz="0" w:space="0" w:color="auto"/>
        <w:left w:val="none" w:sz="0" w:space="0" w:color="auto"/>
        <w:bottom w:val="none" w:sz="0" w:space="0" w:color="auto"/>
        <w:right w:val="none" w:sz="0" w:space="0" w:color="auto"/>
      </w:divBdr>
      <w:divsChild>
        <w:div w:id="364452708">
          <w:marLeft w:val="15"/>
          <w:marRight w:val="0"/>
          <w:marTop w:val="0"/>
          <w:marBottom w:val="0"/>
          <w:divBdr>
            <w:top w:val="none" w:sz="0" w:space="0" w:color="auto"/>
            <w:left w:val="none" w:sz="0" w:space="0" w:color="auto"/>
            <w:bottom w:val="none" w:sz="0" w:space="0" w:color="auto"/>
            <w:right w:val="none" w:sz="0" w:space="0" w:color="auto"/>
          </w:divBdr>
        </w:div>
        <w:div w:id="532353092">
          <w:marLeft w:val="15"/>
          <w:marRight w:val="0"/>
          <w:marTop w:val="0"/>
          <w:marBottom w:val="0"/>
          <w:divBdr>
            <w:top w:val="none" w:sz="0" w:space="0" w:color="auto"/>
            <w:left w:val="none" w:sz="0" w:space="0" w:color="auto"/>
            <w:bottom w:val="none" w:sz="0" w:space="0" w:color="auto"/>
            <w:right w:val="none" w:sz="0" w:space="0" w:color="auto"/>
          </w:divBdr>
        </w:div>
      </w:divsChild>
    </w:div>
    <w:div w:id="1747416248">
      <w:bodyDiv w:val="1"/>
      <w:marLeft w:val="0"/>
      <w:marRight w:val="0"/>
      <w:marTop w:val="0"/>
      <w:marBottom w:val="0"/>
      <w:divBdr>
        <w:top w:val="none" w:sz="0" w:space="0" w:color="auto"/>
        <w:left w:val="none" w:sz="0" w:space="0" w:color="auto"/>
        <w:bottom w:val="none" w:sz="0" w:space="0" w:color="auto"/>
        <w:right w:val="none" w:sz="0" w:space="0" w:color="auto"/>
      </w:divBdr>
      <w:divsChild>
        <w:div w:id="1444303263">
          <w:marLeft w:val="0"/>
          <w:marRight w:val="0"/>
          <w:marTop w:val="0"/>
          <w:marBottom w:val="0"/>
          <w:divBdr>
            <w:top w:val="none" w:sz="0" w:space="0" w:color="auto"/>
            <w:left w:val="none" w:sz="0" w:space="0" w:color="auto"/>
            <w:bottom w:val="none" w:sz="0" w:space="0" w:color="auto"/>
            <w:right w:val="none" w:sz="0" w:space="0" w:color="auto"/>
          </w:divBdr>
          <w:divsChild>
            <w:div w:id="27178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12911">
      <w:bodyDiv w:val="1"/>
      <w:marLeft w:val="0"/>
      <w:marRight w:val="0"/>
      <w:marTop w:val="0"/>
      <w:marBottom w:val="0"/>
      <w:divBdr>
        <w:top w:val="none" w:sz="0" w:space="0" w:color="auto"/>
        <w:left w:val="none" w:sz="0" w:space="0" w:color="auto"/>
        <w:bottom w:val="none" w:sz="0" w:space="0" w:color="auto"/>
        <w:right w:val="none" w:sz="0" w:space="0" w:color="auto"/>
      </w:divBdr>
      <w:divsChild>
        <w:div w:id="1573419910">
          <w:marLeft w:val="0"/>
          <w:marRight w:val="0"/>
          <w:marTop w:val="0"/>
          <w:marBottom w:val="0"/>
          <w:divBdr>
            <w:top w:val="none" w:sz="0" w:space="0" w:color="auto"/>
            <w:left w:val="none" w:sz="0" w:space="0" w:color="auto"/>
            <w:bottom w:val="none" w:sz="0" w:space="0" w:color="auto"/>
            <w:right w:val="none" w:sz="0" w:space="0" w:color="auto"/>
          </w:divBdr>
          <w:divsChild>
            <w:div w:id="1477062041">
              <w:marLeft w:val="0"/>
              <w:marRight w:val="0"/>
              <w:marTop w:val="0"/>
              <w:marBottom w:val="0"/>
              <w:divBdr>
                <w:top w:val="none" w:sz="0" w:space="0" w:color="auto"/>
                <w:left w:val="none" w:sz="0" w:space="0" w:color="auto"/>
                <w:bottom w:val="none" w:sz="0" w:space="0" w:color="auto"/>
                <w:right w:val="none" w:sz="0" w:space="0" w:color="auto"/>
              </w:divBdr>
              <w:divsChild>
                <w:div w:id="156710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387217">
      <w:bodyDiv w:val="1"/>
      <w:marLeft w:val="0"/>
      <w:marRight w:val="0"/>
      <w:marTop w:val="0"/>
      <w:marBottom w:val="0"/>
      <w:divBdr>
        <w:top w:val="none" w:sz="0" w:space="0" w:color="auto"/>
        <w:left w:val="none" w:sz="0" w:space="0" w:color="auto"/>
        <w:bottom w:val="none" w:sz="0" w:space="0" w:color="auto"/>
        <w:right w:val="none" w:sz="0" w:space="0" w:color="auto"/>
      </w:divBdr>
    </w:div>
    <w:div w:id="1797942037">
      <w:bodyDiv w:val="1"/>
      <w:marLeft w:val="0"/>
      <w:marRight w:val="0"/>
      <w:marTop w:val="0"/>
      <w:marBottom w:val="0"/>
      <w:divBdr>
        <w:top w:val="none" w:sz="0" w:space="0" w:color="auto"/>
        <w:left w:val="none" w:sz="0" w:space="0" w:color="auto"/>
        <w:bottom w:val="none" w:sz="0" w:space="0" w:color="auto"/>
        <w:right w:val="none" w:sz="0" w:space="0" w:color="auto"/>
      </w:divBdr>
      <w:divsChild>
        <w:div w:id="421680120">
          <w:marLeft w:val="0"/>
          <w:marRight w:val="0"/>
          <w:marTop w:val="0"/>
          <w:marBottom w:val="0"/>
          <w:divBdr>
            <w:top w:val="none" w:sz="0" w:space="0" w:color="auto"/>
            <w:left w:val="none" w:sz="0" w:space="0" w:color="auto"/>
            <w:bottom w:val="none" w:sz="0" w:space="0" w:color="auto"/>
            <w:right w:val="none" w:sz="0" w:space="0" w:color="auto"/>
          </w:divBdr>
          <w:divsChild>
            <w:div w:id="34500940">
              <w:marLeft w:val="0"/>
              <w:marRight w:val="0"/>
              <w:marTop w:val="0"/>
              <w:marBottom w:val="0"/>
              <w:divBdr>
                <w:top w:val="none" w:sz="0" w:space="0" w:color="auto"/>
                <w:left w:val="none" w:sz="0" w:space="0" w:color="auto"/>
                <w:bottom w:val="none" w:sz="0" w:space="0" w:color="auto"/>
                <w:right w:val="none" w:sz="0" w:space="0" w:color="auto"/>
              </w:divBdr>
              <w:divsChild>
                <w:div w:id="1323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79178">
      <w:bodyDiv w:val="1"/>
      <w:marLeft w:val="0"/>
      <w:marRight w:val="0"/>
      <w:marTop w:val="0"/>
      <w:marBottom w:val="0"/>
      <w:divBdr>
        <w:top w:val="none" w:sz="0" w:space="0" w:color="auto"/>
        <w:left w:val="none" w:sz="0" w:space="0" w:color="auto"/>
        <w:bottom w:val="none" w:sz="0" w:space="0" w:color="auto"/>
        <w:right w:val="none" w:sz="0" w:space="0" w:color="auto"/>
      </w:divBdr>
    </w:div>
    <w:div w:id="1841776517">
      <w:bodyDiv w:val="1"/>
      <w:marLeft w:val="0"/>
      <w:marRight w:val="0"/>
      <w:marTop w:val="0"/>
      <w:marBottom w:val="0"/>
      <w:divBdr>
        <w:top w:val="none" w:sz="0" w:space="0" w:color="auto"/>
        <w:left w:val="none" w:sz="0" w:space="0" w:color="auto"/>
        <w:bottom w:val="none" w:sz="0" w:space="0" w:color="auto"/>
        <w:right w:val="none" w:sz="0" w:space="0" w:color="auto"/>
      </w:divBdr>
    </w:div>
    <w:div w:id="1843005384">
      <w:bodyDiv w:val="1"/>
      <w:marLeft w:val="0"/>
      <w:marRight w:val="0"/>
      <w:marTop w:val="0"/>
      <w:marBottom w:val="0"/>
      <w:divBdr>
        <w:top w:val="none" w:sz="0" w:space="0" w:color="auto"/>
        <w:left w:val="none" w:sz="0" w:space="0" w:color="auto"/>
        <w:bottom w:val="none" w:sz="0" w:space="0" w:color="auto"/>
        <w:right w:val="none" w:sz="0" w:space="0" w:color="auto"/>
      </w:divBdr>
    </w:div>
    <w:div w:id="1862623500">
      <w:bodyDiv w:val="1"/>
      <w:marLeft w:val="0"/>
      <w:marRight w:val="0"/>
      <w:marTop w:val="0"/>
      <w:marBottom w:val="0"/>
      <w:divBdr>
        <w:top w:val="none" w:sz="0" w:space="0" w:color="auto"/>
        <w:left w:val="none" w:sz="0" w:space="0" w:color="auto"/>
        <w:bottom w:val="none" w:sz="0" w:space="0" w:color="auto"/>
        <w:right w:val="none" w:sz="0" w:space="0" w:color="auto"/>
      </w:divBdr>
      <w:divsChild>
        <w:div w:id="367339869">
          <w:marLeft w:val="547"/>
          <w:marRight w:val="0"/>
          <w:marTop w:val="0"/>
          <w:marBottom w:val="0"/>
          <w:divBdr>
            <w:top w:val="none" w:sz="0" w:space="0" w:color="auto"/>
            <w:left w:val="none" w:sz="0" w:space="0" w:color="auto"/>
            <w:bottom w:val="none" w:sz="0" w:space="0" w:color="auto"/>
            <w:right w:val="none" w:sz="0" w:space="0" w:color="auto"/>
          </w:divBdr>
        </w:div>
      </w:divsChild>
    </w:div>
    <w:div w:id="1867408289">
      <w:bodyDiv w:val="1"/>
      <w:marLeft w:val="0"/>
      <w:marRight w:val="0"/>
      <w:marTop w:val="0"/>
      <w:marBottom w:val="0"/>
      <w:divBdr>
        <w:top w:val="none" w:sz="0" w:space="0" w:color="auto"/>
        <w:left w:val="none" w:sz="0" w:space="0" w:color="auto"/>
        <w:bottom w:val="none" w:sz="0" w:space="0" w:color="auto"/>
        <w:right w:val="none" w:sz="0" w:space="0" w:color="auto"/>
      </w:divBdr>
    </w:div>
    <w:div w:id="1878665049">
      <w:bodyDiv w:val="1"/>
      <w:marLeft w:val="0"/>
      <w:marRight w:val="0"/>
      <w:marTop w:val="0"/>
      <w:marBottom w:val="0"/>
      <w:divBdr>
        <w:top w:val="none" w:sz="0" w:space="0" w:color="auto"/>
        <w:left w:val="none" w:sz="0" w:space="0" w:color="auto"/>
        <w:bottom w:val="none" w:sz="0" w:space="0" w:color="auto"/>
        <w:right w:val="none" w:sz="0" w:space="0" w:color="auto"/>
      </w:divBdr>
    </w:div>
    <w:div w:id="1916014309">
      <w:bodyDiv w:val="1"/>
      <w:marLeft w:val="0"/>
      <w:marRight w:val="0"/>
      <w:marTop w:val="0"/>
      <w:marBottom w:val="0"/>
      <w:divBdr>
        <w:top w:val="none" w:sz="0" w:space="0" w:color="auto"/>
        <w:left w:val="none" w:sz="0" w:space="0" w:color="auto"/>
        <w:bottom w:val="none" w:sz="0" w:space="0" w:color="auto"/>
        <w:right w:val="none" w:sz="0" w:space="0" w:color="auto"/>
      </w:divBdr>
    </w:div>
    <w:div w:id="1924027548">
      <w:bodyDiv w:val="1"/>
      <w:marLeft w:val="0"/>
      <w:marRight w:val="0"/>
      <w:marTop w:val="0"/>
      <w:marBottom w:val="0"/>
      <w:divBdr>
        <w:top w:val="none" w:sz="0" w:space="0" w:color="auto"/>
        <w:left w:val="none" w:sz="0" w:space="0" w:color="auto"/>
        <w:bottom w:val="none" w:sz="0" w:space="0" w:color="auto"/>
        <w:right w:val="none" w:sz="0" w:space="0" w:color="auto"/>
      </w:divBdr>
    </w:div>
    <w:div w:id="1934779234">
      <w:bodyDiv w:val="1"/>
      <w:marLeft w:val="0"/>
      <w:marRight w:val="0"/>
      <w:marTop w:val="0"/>
      <w:marBottom w:val="0"/>
      <w:divBdr>
        <w:top w:val="none" w:sz="0" w:space="0" w:color="auto"/>
        <w:left w:val="none" w:sz="0" w:space="0" w:color="auto"/>
        <w:bottom w:val="none" w:sz="0" w:space="0" w:color="auto"/>
        <w:right w:val="none" w:sz="0" w:space="0" w:color="auto"/>
      </w:divBdr>
    </w:div>
    <w:div w:id="1950888191">
      <w:bodyDiv w:val="1"/>
      <w:marLeft w:val="0"/>
      <w:marRight w:val="0"/>
      <w:marTop w:val="0"/>
      <w:marBottom w:val="0"/>
      <w:divBdr>
        <w:top w:val="none" w:sz="0" w:space="0" w:color="auto"/>
        <w:left w:val="none" w:sz="0" w:space="0" w:color="auto"/>
        <w:bottom w:val="none" w:sz="0" w:space="0" w:color="auto"/>
        <w:right w:val="none" w:sz="0" w:space="0" w:color="auto"/>
      </w:divBdr>
    </w:div>
    <w:div w:id="1959338206">
      <w:bodyDiv w:val="1"/>
      <w:marLeft w:val="0"/>
      <w:marRight w:val="0"/>
      <w:marTop w:val="0"/>
      <w:marBottom w:val="0"/>
      <w:divBdr>
        <w:top w:val="none" w:sz="0" w:space="0" w:color="auto"/>
        <w:left w:val="none" w:sz="0" w:space="0" w:color="auto"/>
        <w:bottom w:val="none" w:sz="0" w:space="0" w:color="auto"/>
        <w:right w:val="none" w:sz="0" w:space="0" w:color="auto"/>
      </w:divBdr>
    </w:div>
    <w:div w:id="1990671701">
      <w:bodyDiv w:val="1"/>
      <w:marLeft w:val="0"/>
      <w:marRight w:val="0"/>
      <w:marTop w:val="0"/>
      <w:marBottom w:val="0"/>
      <w:divBdr>
        <w:top w:val="none" w:sz="0" w:space="0" w:color="auto"/>
        <w:left w:val="none" w:sz="0" w:space="0" w:color="auto"/>
        <w:bottom w:val="none" w:sz="0" w:space="0" w:color="auto"/>
        <w:right w:val="none" w:sz="0" w:space="0" w:color="auto"/>
      </w:divBdr>
      <w:divsChild>
        <w:div w:id="227232112">
          <w:marLeft w:val="0"/>
          <w:marRight w:val="0"/>
          <w:marTop w:val="0"/>
          <w:marBottom w:val="0"/>
          <w:divBdr>
            <w:top w:val="none" w:sz="0" w:space="0" w:color="auto"/>
            <w:left w:val="none" w:sz="0" w:space="0" w:color="auto"/>
            <w:bottom w:val="none" w:sz="0" w:space="0" w:color="auto"/>
            <w:right w:val="none" w:sz="0" w:space="0" w:color="auto"/>
          </w:divBdr>
          <w:divsChild>
            <w:div w:id="592661910">
              <w:marLeft w:val="0"/>
              <w:marRight w:val="0"/>
              <w:marTop w:val="0"/>
              <w:marBottom w:val="0"/>
              <w:divBdr>
                <w:top w:val="none" w:sz="0" w:space="0" w:color="auto"/>
                <w:left w:val="none" w:sz="0" w:space="0" w:color="auto"/>
                <w:bottom w:val="none" w:sz="0" w:space="0" w:color="auto"/>
                <w:right w:val="none" w:sz="0" w:space="0" w:color="auto"/>
              </w:divBdr>
              <w:divsChild>
                <w:div w:id="107212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253302">
      <w:bodyDiv w:val="1"/>
      <w:marLeft w:val="0"/>
      <w:marRight w:val="0"/>
      <w:marTop w:val="0"/>
      <w:marBottom w:val="0"/>
      <w:divBdr>
        <w:top w:val="none" w:sz="0" w:space="0" w:color="auto"/>
        <w:left w:val="none" w:sz="0" w:space="0" w:color="auto"/>
        <w:bottom w:val="none" w:sz="0" w:space="0" w:color="auto"/>
        <w:right w:val="none" w:sz="0" w:space="0" w:color="auto"/>
      </w:divBdr>
    </w:div>
    <w:div w:id="1996520171">
      <w:bodyDiv w:val="1"/>
      <w:marLeft w:val="0"/>
      <w:marRight w:val="0"/>
      <w:marTop w:val="0"/>
      <w:marBottom w:val="0"/>
      <w:divBdr>
        <w:top w:val="none" w:sz="0" w:space="0" w:color="auto"/>
        <w:left w:val="none" w:sz="0" w:space="0" w:color="auto"/>
        <w:bottom w:val="none" w:sz="0" w:space="0" w:color="auto"/>
        <w:right w:val="none" w:sz="0" w:space="0" w:color="auto"/>
      </w:divBdr>
    </w:div>
    <w:div w:id="2030830266">
      <w:bodyDiv w:val="1"/>
      <w:marLeft w:val="0"/>
      <w:marRight w:val="0"/>
      <w:marTop w:val="0"/>
      <w:marBottom w:val="0"/>
      <w:divBdr>
        <w:top w:val="none" w:sz="0" w:space="0" w:color="auto"/>
        <w:left w:val="none" w:sz="0" w:space="0" w:color="auto"/>
        <w:bottom w:val="none" w:sz="0" w:space="0" w:color="auto"/>
        <w:right w:val="none" w:sz="0" w:space="0" w:color="auto"/>
      </w:divBdr>
    </w:div>
    <w:div w:id="2047755239">
      <w:bodyDiv w:val="1"/>
      <w:marLeft w:val="0"/>
      <w:marRight w:val="0"/>
      <w:marTop w:val="0"/>
      <w:marBottom w:val="0"/>
      <w:divBdr>
        <w:top w:val="none" w:sz="0" w:space="0" w:color="auto"/>
        <w:left w:val="none" w:sz="0" w:space="0" w:color="auto"/>
        <w:bottom w:val="none" w:sz="0" w:space="0" w:color="auto"/>
        <w:right w:val="none" w:sz="0" w:space="0" w:color="auto"/>
      </w:divBdr>
    </w:div>
    <w:div w:id="2056076169">
      <w:bodyDiv w:val="1"/>
      <w:marLeft w:val="0"/>
      <w:marRight w:val="0"/>
      <w:marTop w:val="0"/>
      <w:marBottom w:val="0"/>
      <w:divBdr>
        <w:top w:val="none" w:sz="0" w:space="0" w:color="auto"/>
        <w:left w:val="none" w:sz="0" w:space="0" w:color="auto"/>
        <w:bottom w:val="none" w:sz="0" w:space="0" w:color="auto"/>
        <w:right w:val="none" w:sz="0" w:space="0" w:color="auto"/>
      </w:divBdr>
      <w:divsChild>
        <w:div w:id="223444514">
          <w:marLeft w:val="0"/>
          <w:marRight w:val="0"/>
          <w:marTop w:val="0"/>
          <w:marBottom w:val="0"/>
          <w:divBdr>
            <w:top w:val="none" w:sz="0" w:space="0" w:color="auto"/>
            <w:left w:val="none" w:sz="0" w:space="0" w:color="auto"/>
            <w:bottom w:val="none" w:sz="0" w:space="0" w:color="auto"/>
            <w:right w:val="none" w:sz="0" w:space="0" w:color="auto"/>
          </w:divBdr>
          <w:divsChild>
            <w:div w:id="202598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434845">
      <w:bodyDiv w:val="1"/>
      <w:marLeft w:val="0"/>
      <w:marRight w:val="0"/>
      <w:marTop w:val="0"/>
      <w:marBottom w:val="0"/>
      <w:divBdr>
        <w:top w:val="none" w:sz="0" w:space="0" w:color="auto"/>
        <w:left w:val="none" w:sz="0" w:space="0" w:color="auto"/>
        <w:bottom w:val="none" w:sz="0" w:space="0" w:color="auto"/>
        <w:right w:val="none" w:sz="0" w:space="0" w:color="auto"/>
      </w:divBdr>
    </w:div>
    <w:div w:id="2063165010">
      <w:bodyDiv w:val="1"/>
      <w:marLeft w:val="0"/>
      <w:marRight w:val="0"/>
      <w:marTop w:val="0"/>
      <w:marBottom w:val="0"/>
      <w:divBdr>
        <w:top w:val="none" w:sz="0" w:space="0" w:color="auto"/>
        <w:left w:val="none" w:sz="0" w:space="0" w:color="auto"/>
        <w:bottom w:val="none" w:sz="0" w:space="0" w:color="auto"/>
        <w:right w:val="none" w:sz="0" w:space="0" w:color="auto"/>
      </w:divBdr>
    </w:div>
    <w:div w:id="2078428554">
      <w:bodyDiv w:val="1"/>
      <w:marLeft w:val="0"/>
      <w:marRight w:val="0"/>
      <w:marTop w:val="0"/>
      <w:marBottom w:val="0"/>
      <w:divBdr>
        <w:top w:val="none" w:sz="0" w:space="0" w:color="auto"/>
        <w:left w:val="none" w:sz="0" w:space="0" w:color="auto"/>
        <w:bottom w:val="none" w:sz="0" w:space="0" w:color="auto"/>
        <w:right w:val="none" w:sz="0" w:space="0" w:color="auto"/>
      </w:divBdr>
    </w:div>
    <w:div w:id="2086149287">
      <w:bodyDiv w:val="1"/>
      <w:marLeft w:val="0"/>
      <w:marRight w:val="0"/>
      <w:marTop w:val="0"/>
      <w:marBottom w:val="0"/>
      <w:divBdr>
        <w:top w:val="none" w:sz="0" w:space="0" w:color="auto"/>
        <w:left w:val="none" w:sz="0" w:space="0" w:color="auto"/>
        <w:bottom w:val="none" w:sz="0" w:space="0" w:color="auto"/>
        <w:right w:val="none" w:sz="0" w:space="0" w:color="auto"/>
      </w:divBdr>
      <w:divsChild>
        <w:div w:id="2003728129">
          <w:marLeft w:val="0"/>
          <w:marRight w:val="0"/>
          <w:marTop w:val="0"/>
          <w:marBottom w:val="0"/>
          <w:divBdr>
            <w:top w:val="none" w:sz="0" w:space="0" w:color="auto"/>
            <w:left w:val="none" w:sz="0" w:space="0" w:color="auto"/>
            <w:bottom w:val="none" w:sz="0" w:space="0" w:color="auto"/>
            <w:right w:val="none" w:sz="0" w:space="0" w:color="auto"/>
          </w:divBdr>
          <w:divsChild>
            <w:div w:id="1702978523">
              <w:marLeft w:val="0"/>
              <w:marRight w:val="0"/>
              <w:marTop w:val="0"/>
              <w:marBottom w:val="0"/>
              <w:divBdr>
                <w:top w:val="none" w:sz="0" w:space="0" w:color="auto"/>
                <w:left w:val="none" w:sz="0" w:space="0" w:color="auto"/>
                <w:bottom w:val="none" w:sz="0" w:space="0" w:color="auto"/>
                <w:right w:val="none" w:sz="0" w:space="0" w:color="auto"/>
              </w:divBdr>
              <w:divsChild>
                <w:div w:id="51808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848508">
      <w:bodyDiv w:val="1"/>
      <w:marLeft w:val="0"/>
      <w:marRight w:val="0"/>
      <w:marTop w:val="0"/>
      <w:marBottom w:val="0"/>
      <w:divBdr>
        <w:top w:val="none" w:sz="0" w:space="0" w:color="auto"/>
        <w:left w:val="none" w:sz="0" w:space="0" w:color="auto"/>
        <w:bottom w:val="none" w:sz="0" w:space="0" w:color="auto"/>
        <w:right w:val="none" w:sz="0" w:space="0" w:color="auto"/>
      </w:divBdr>
    </w:div>
    <w:div w:id="2094662776">
      <w:bodyDiv w:val="1"/>
      <w:marLeft w:val="0"/>
      <w:marRight w:val="0"/>
      <w:marTop w:val="0"/>
      <w:marBottom w:val="0"/>
      <w:divBdr>
        <w:top w:val="none" w:sz="0" w:space="0" w:color="auto"/>
        <w:left w:val="none" w:sz="0" w:space="0" w:color="auto"/>
        <w:bottom w:val="none" w:sz="0" w:space="0" w:color="auto"/>
        <w:right w:val="none" w:sz="0" w:space="0" w:color="auto"/>
      </w:divBdr>
    </w:div>
    <w:div w:id="2102292259">
      <w:bodyDiv w:val="1"/>
      <w:marLeft w:val="0"/>
      <w:marRight w:val="0"/>
      <w:marTop w:val="0"/>
      <w:marBottom w:val="0"/>
      <w:divBdr>
        <w:top w:val="none" w:sz="0" w:space="0" w:color="auto"/>
        <w:left w:val="none" w:sz="0" w:space="0" w:color="auto"/>
        <w:bottom w:val="none" w:sz="0" w:space="0" w:color="auto"/>
        <w:right w:val="none" w:sz="0" w:space="0" w:color="auto"/>
      </w:divBdr>
      <w:divsChild>
        <w:div w:id="1417823477">
          <w:marLeft w:val="0"/>
          <w:marRight w:val="0"/>
          <w:marTop w:val="0"/>
          <w:marBottom w:val="0"/>
          <w:divBdr>
            <w:top w:val="none" w:sz="0" w:space="0" w:color="auto"/>
            <w:left w:val="none" w:sz="0" w:space="0" w:color="auto"/>
            <w:bottom w:val="none" w:sz="0" w:space="0" w:color="auto"/>
            <w:right w:val="none" w:sz="0" w:space="0" w:color="auto"/>
          </w:divBdr>
          <w:divsChild>
            <w:div w:id="1084498205">
              <w:marLeft w:val="0"/>
              <w:marRight w:val="0"/>
              <w:marTop w:val="0"/>
              <w:marBottom w:val="0"/>
              <w:divBdr>
                <w:top w:val="none" w:sz="0" w:space="0" w:color="auto"/>
                <w:left w:val="none" w:sz="0" w:space="0" w:color="auto"/>
                <w:bottom w:val="none" w:sz="0" w:space="0" w:color="auto"/>
                <w:right w:val="none" w:sz="0" w:space="0" w:color="auto"/>
              </w:divBdr>
              <w:divsChild>
                <w:div w:id="5285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558530">
      <w:bodyDiv w:val="1"/>
      <w:marLeft w:val="0"/>
      <w:marRight w:val="0"/>
      <w:marTop w:val="0"/>
      <w:marBottom w:val="0"/>
      <w:divBdr>
        <w:top w:val="none" w:sz="0" w:space="0" w:color="auto"/>
        <w:left w:val="none" w:sz="0" w:space="0" w:color="auto"/>
        <w:bottom w:val="none" w:sz="0" w:space="0" w:color="auto"/>
        <w:right w:val="none" w:sz="0" w:space="0" w:color="auto"/>
      </w:divBdr>
    </w:div>
    <w:div w:id="2120761581">
      <w:bodyDiv w:val="1"/>
      <w:marLeft w:val="0"/>
      <w:marRight w:val="0"/>
      <w:marTop w:val="0"/>
      <w:marBottom w:val="0"/>
      <w:divBdr>
        <w:top w:val="none" w:sz="0" w:space="0" w:color="auto"/>
        <w:left w:val="none" w:sz="0" w:space="0" w:color="auto"/>
        <w:bottom w:val="none" w:sz="0" w:space="0" w:color="auto"/>
        <w:right w:val="none" w:sz="0" w:space="0" w:color="auto"/>
      </w:divBdr>
    </w:div>
    <w:div w:id="2122408200">
      <w:bodyDiv w:val="1"/>
      <w:marLeft w:val="0"/>
      <w:marRight w:val="0"/>
      <w:marTop w:val="0"/>
      <w:marBottom w:val="0"/>
      <w:divBdr>
        <w:top w:val="none" w:sz="0" w:space="0" w:color="auto"/>
        <w:left w:val="none" w:sz="0" w:space="0" w:color="auto"/>
        <w:bottom w:val="none" w:sz="0" w:space="0" w:color="auto"/>
        <w:right w:val="none" w:sz="0" w:space="0" w:color="auto"/>
      </w:divBdr>
    </w:div>
    <w:div w:id="2123525364">
      <w:bodyDiv w:val="1"/>
      <w:marLeft w:val="0"/>
      <w:marRight w:val="0"/>
      <w:marTop w:val="0"/>
      <w:marBottom w:val="0"/>
      <w:divBdr>
        <w:top w:val="none" w:sz="0" w:space="0" w:color="auto"/>
        <w:left w:val="none" w:sz="0" w:space="0" w:color="auto"/>
        <w:bottom w:val="none" w:sz="0" w:space="0" w:color="auto"/>
        <w:right w:val="none" w:sz="0" w:space="0" w:color="auto"/>
      </w:divBdr>
    </w:div>
    <w:div w:id="213224398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s://www.vagalume.com.br/"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diagramLayout" Target="diagrams/layout1.xml"/><Relationship Id="rId25" Type="http://schemas.openxmlformats.org/officeDocument/2006/relationships/chart" Target="charts/chart2.xm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xml"/><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png"/><Relationship Id="rId28"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diagramColors" Target="diagrams/colors1.xm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eader" Target="header3.xml"/><Relationship Id="rId35" Type="http://schemas.openxmlformats.org/officeDocument/2006/relationships/theme" Target="theme/theme1.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úsicas classificad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6E4-254B-BC3E-7BC840878BA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6E4-254B-BC3E-7BC840878BA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6E4-254B-BC3E-7BC840878BA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ositivas</c:v>
                </c:pt>
                <c:pt idx="1">
                  <c:v>Negativas</c:v>
                </c:pt>
                <c:pt idx="2">
                  <c:v>Neutras</c:v>
                </c:pt>
              </c:strCache>
            </c:strRef>
          </c:cat>
          <c:val>
            <c:numRef>
              <c:f>Sheet1!$B$2:$B$4</c:f>
              <c:numCache>
                <c:formatCode>General</c:formatCode>
                <c:ptCount val="3"/>
                <c:pt idx="0">
                  <c:v>16588</c:v>
                </c:pt>
                <c:pt idx="1">
                  <c:v>4537</c:v>
                </c:pt>
                <c:pt idx="2">
                  <c:v>2332</c:v>
                </c:pt>
              </c:numCache>
            </c:numRef>
          </c:val>
          <c:extLst>
            <c:ext xmlns:c16="http://schemas.microsoft.com/office/drawing/2014/chart" uri="{C3380CC4-5D6E-409C-BE32-E72D297353CC}">
              <c16:uniqueId val="{00000000-CF98-E847-A3BD-FBB9C8889B7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úsicas classificadas após remoção de letras duplicad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BF7-B042-A7E0-6FE53AA8ED1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BF7-B042-A7E0-6FE53AA8ED1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BF7-B042-A7E0-6FE53AA8ED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Positivas</c:v>
                </c:pt>
                <c:pt idx="1">
                  <c:v>Negativas</c:v>
                </c:pt>
                <c:pt idx="2">
                  <c:v>Neutras</c:v>
                </c:pt>
              </c:strCache>
            </c:strRef>
          </c:cat>
          <c:val>
            <c:numRef>
              <c:f>Sheet1!$B$2:$B$4</c:f>
              <c:numCache>
                <c:formatCode>General</c:formatCode>
                <c:ptCount val="3"/>
                <c:pt idx="0">
                  <c:v>8363</c:v>
                </c:pt>
                <c:pt idx="1">
                  <c:v>2740</c:v>
                </c:pt>
                <c:pt idx="2">
                  <c:v>1470</c:v>
                </c:pt>
              </c:numCache>
            </c:numRef>
          </c:val>
          <c:extLst>
            <c:ext xmlns:c16="http://schemas.microsoft.com/office/drawing/2014/chart" uri="{C3380CC4-5D6E-409C-BE32-E72D297353CC}">
              <c16:uniqueId val="{00000000-DC6D-5445-BED1-62B0300C32F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sitivas e Negativ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5BB-3B47-A54B-B071B62489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5BB-3B47-A54B-B071B624894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ositiva</c:v>
                </c:pt>
                <c:pt idx="1">
                  <c:v>Negativa</c:v>
                </c:pt>
              </c:strCache>
            </c:strRef>
          </c:cat>
          <c:val>
            <c:numRef>
              <c:f>Sheet1!$B$2:$B$3</c:f>
              <c:numCache>
                <c:formatCode>General</c:formatCode>
                <c:ptCount val="2"/>
                <c:pt idx="0">
                  <c:v>2500</c:v>
                </c:pt>
                <c:pt idx="1">
                  <c:v>2500</c:v>
                </c:pt>
              </c:numCache>
            </c:numRef>
          </c:val>
          <c:extLst>
            <c:ext xmlns:c16="http://schemas.microsoft.com/office/drawing/2014/chart" uri="{C3380CC4-5D6E-409C-BE32-E72D297353CC}">
              <c16:uniqueId val="{00000000-E9D0-5245-8273-BA9E4B86B90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62FA7E7-623A-3842-9896-7B6EF22D629B}" type="doc">
      <dgm:prSet loTypeId="urn:microsoft.com/office/officeart/2005/8/layout/venn1" loCatId="" qsTypeId="urn:microsoft.com/office/officeart/2005/8/quickstyle/simple1" qsCatId="simple" csTypeId="urn:microsoft.com/office/officeart/2005/8/colors/accent1_2" csCatId="accent1" phldr="1"/>
      <dgm:spPr/>
      <dgm:t>
        <a:bodyPr/>
        <a:lstStyle/>
        <a:p>
          <a:endParaRPr lang="en-US"/>
        </a:p>
      </dgm:t>
    </dgm:pt>
    <dgm:pt modelId="{04A844E1-DCC2-EB44-981D-5EEF155EE31A}">
      <dgm:prSet phldrT="[Text]" custT="1"/>
      <dgm:spPr/>
      <dgm:t>
        <a:bodyPr/>
        <a:lstStyle/>
        <a:p>
          <a:pPr algn="ctr"/>
          <a:r>
            <a:rPr lang="en-US" sz="1600"/>
            <a:t>MSD</a:t>
          </a:r>
        </a:p>
        <a:p>
          <a:pPr algn="ctr"/>
          <a:r>
            <a:rPr lang="en-US" sz="1200"/>
            <a:t>1 milhão de músicas</a:t>
          </a:r>
        </a:p>
      </dgm:t>
    </dgm:pt>
    <dgm:pt modelId="{C2245D2F-4810-0E40-9E8D-A566F9E6A589}" type="parTrans" cxnId="{70B3988B-993E-0647-85A6-032D1D314A1B}">
      <dgm:prSet/>
      <dgm:spPr/>
      <dgm:t>
        <a:bodyPr/>
        <a:lstStyle/>
        <a:p>
          <a:pPr algn="ctr"/>
          <a:endParaRPr lang="en-US"/>
        </a:p>
      </dgm:t>
    </dgm:pt>
    <dgm:pt modelId="{92C66DBC-B707-4F40-9607-E7B5CF6DD45D}" type="sibTrans" cxnId="{70B3988B-993E-0647-85A6-032D1D314A1B}">
      <dgm:prSet/>
      <dgm:spPr/>
      <dgm:t>
        <a:bodyPr/>
        <a:lstStyle/>
        <a:p>
          <a:pPr algn="ctr"/>
          <a:endParaRPr lang="en-US"/>
        </a:p>
      </dgm:t>
    </dgm:pt>
    <dgm:pt modelId="{EF6346AB-ED70-8643-8608-D1D6AB715A62}">
      <dgm:prSet phldrT="[Text]" custT="1"/>
      <dgm:spPr/>
      <dgm:t>
        <a:bodyPr/>
        <a:lstStyle/>
        <a:p>
          <a:pPr algn="ctr"/>
          <a:r>
            <a:rPr lang="en-US" sz="1600"/>
            <a:t>The Last.fm</a:t>
          </a:r>
        </a:p>
        <a:p>
          <a:pPr algn="ctr"/>
          <a:r>
            <a:rPr lang="en-US" sz="1200" b="0" i="0"/>
            <a:t>505.216 músicas com tag</a:t>
          </a:r>
          <a:endParaRPr lang="en-US" sz="1200" b="0"/>
        </a:p>
      </dgm:t>
    </dgm:pt>
    <dgm:pt modelId="{72618CB4-6DA9-0745-B5C7-89D434E546C6}" type="parTrans" cxnId="{0F8DA789-3DF6-8F43-B67D-48BBEBCFA20C}">
      <dgm:prSet/>
      <dgm:spPr/>
      <dgm:t>
        <a:bodyPr/>
        <a:lstStyle/>
        <a:p>
          <a:pPr algn="ctr"/>
          <a:endParaRPr lang="en-US"/>
        </a:p>
      </dgm:t>
    </dgm:pt>
    <dgm:pt modelId="{F21C1EA6-4890-8E4E-BA22-357B22DD2EA0}" type="sibTrans" cxnId="{0F8DA789-3DF6-8F43-B67D-48BBEBCFA20C}">
      <dgm:prSet/>
      <dgm:spPr/>
      <dgm:t>
        <a:bodyPr/>
        <a:lstStyle/>
        <a:p>
          <a:pPr algn="ctr"/>
          <a:endParaRPr lang="en-US"/>
        </a:p>
      </dgm:t>
    </dgm:pt>
    <dgm:pt modelId="{16C6A37D-560B-7245-AFCC-44BD8ED1CA6C}">
      <dgm:prSet custT="1"/>
      <dgm:spPr/>
      <dgm:t>
        <a:bodyPr/>
        <a:lstStyle/>
        <a:p>
          <a:pPr algn="ctr"/>
          <a:r>
            <a:rPr lang="pt-BR" sz="1600"/>
            <a:t>Opinion-lexicon-English</a:t>
          </a:r>
        </a:p>
        <a:p>
          <a:pPr algn="ctr"/>
          <a:r>
            <a:rPr lang="pt-BR" sz="1200"/>
            <a:t>6790 palavras</a:t>
          </a:r>
          <a:endParaRPr lang="en-US" sz="1200"/>
        </a:p>
      </dgm:t>
    </dgm:pt>
    <dgm:pt modelId="{76A6258E-2777-7246-8751-BE0086F30DAE}" type="parTrans" cxnId="{DE7CEFAE-4A2A-6546-86DD-AA09005AE3FE}">
      <dgm:prSet/>
      <dgm:spPr/>
      <dgm:t>
        <a:bodyPr/>
        <a:lstStyle/>
        <a:p>
          <a:pPr algn="ctr"/>
          <a:endParaRPr lang="en-US"/>
        </a:p>
      </dgm:t>
    </dgm:pt>
    <dgm:pt modelId="{62C25E0A-C416-054F-8805-4DC00D3177B8}" type="sibTrans" cxnId="{DE7CEFAE-4A2A-6546-86DD-AA09005AE3FE}">
      <dgm:prSet/>
      <dgm:spPr/>
      <dgm:t>
        <a:bodyPr/>
        <a:lstStyle/>
        <a:p>
          <a:pPr algn="ctr"/>
          <a:endParaRPr lang="en-US"/>
        </a:p>
      </dgm:t>
    </dgm:pt>
    <dgm:pt modelId="{0563834E-F20E-8542-8644-8B57AB6C2BB8}" type="pres">
      <dgm:prSet presAssocID="{D62FA7E7-623A-3842-9896-7B6EF22D629B}" presName="compositeShape" presStyleCnt="0">
        <dgm:presLayoutVars>
          <dgm:chMax val="7"/>
          <dgm:dir/>
          <dgm:resizeHandles val="exact"/>
        </dgm:presLayoutVars>
      </dgm:prSet>
      <dgm:spPr/>
    </dgm:pt>
    <dgm:pt modelId="{50A649F4-CAEA-7645-AEDD-58DD6BBA3276}" type="pres">
      <dgm:prSet presAssocID="{04A844E1-DCC2-EB44-981D-5EEF155EE31A}" presName="circ1" presStyleLbl="vennNode1" presStyleIdx="0" presStyleCnt="3"/>
      <dgm:spPr/>
    </dgm:pt>
    <dgm:pt modelId="{9A3F08F4-C838-B440-9B0B-15CC06961F1E}" type="pres">
      <dgm:prSet presAssocID="{04A844E1-DCC2-EB44-981D-5EEF155EE31A}" presName="circ1Tx" presStyleLbl="revTx" presStyleIdx="0" presStyleCnt="0">
        <dgm:presLayoutVars>
          <dgm:chMax val="0"/>
          <dgm:chPref val="0"/>
          <dgm:bulletEnabled val="1"/>
        </dgm:presLayoutVars>
      </dgm:prSet>
      <dgm:spPr/>
    </dgm:pt>
    <dgm:pt modelId="{4B238CED-F2A7-0348-8EFB-E747F62AA8A0}" type="pres">
      <dgm:prSet presAssocID="{16C6A37D-560B-7245-AFCC-44BD8ED1CA6C}" presName="circ2" presStyleLbl="vennNode1" presStyleIdx="1" presStyleCnt="3"/>
      <dgm:spPr/>
    </dgm:pt>
    <dgm:pt modelId="{F9C5D649-B07E-5D44-874D-0FB99AB2964C}" type="pres">
      <dgm:prSet presAssocID="{16C6A37D-560B-7245-AFCC-44BD8ED1CA6C}" presName="circ2Tx" presStyleLbl="revTx" presStyleIdx="0" presStyleCnt="0">
        <dgm:presLayoutVars>
          <dgm:chMax val="0"/>
          <dgm:chPref val="0"/>
          <dgm:bulletEnabled val="1"/>
        </dgm:presLayoutVars>
      </dgm:prSet>
      <dgm:spPr/>
    </dgm:pt>
    <dgm:pt modelId="{2DCD6A3F-9275-8540-BC32-620D01468689}" type="pres">
      <dgm:prSet presAssocID="{EF6346AB-ED70-8643-8608-D1D6AB715A62}" presName="circ3" presStyleLbl="vennNode1" presStyleIdx="2" presStyleCnt="3"/>
      <dgm:spPr/>
    </dgm:pt>
    <dgm:pt modelId="{D600E02D-0CF9-B240-915A-83A92C0F95A1}" type="pres">
      <dgm:prSet presAssocID="{EF6346AB-ED70-8643-8608-D1D6AB715A62}" presName="circ3Tx" presStyleLbl="revTx" presStyleIdx="0" presStyleCnt="0">
        <dgm:presLayoutVars>
          <dgm:chMax val="0"/>
          <dgm:chPref val="0"/>
          <dgm:bulletEnabled val="1"/>
        </dgm:presLayoutVars>
      </dgm:prSet>
      <dgm:spPr/>
    </dgm:pt>
  </dgm:ptLst>
  <dgm:cxnLst>
    <dgm:cxn modelId="{A6EEB705-B773-804C-ACFA-3B80DF14BA54}" type="presOf" srcId="{EF6346AB-ED70-8643-8608-D1D6AB715A62}" destId="{D600E02D-0CF9-B240-915A-83A92C0F95A1}" srcOrd="1" destOrd="0" presId="urn:microsoft.com/office/officeart/2005/8/layout/venn1"/>
    <dgm:cxn modelId="{8F04121F-7374-AA4E-A861-63D3F74E0A3C}" type="presOf" srcId="{16C6A37D-560B-7245-AFCC-44BD8ED1CA6C}" destId="{F9C5D649-B07E-5D44-874D-0FB99AB2964C}" srcOrd="1" destOrd="0" presId="urn:microsoft.com/office/officeart/2005/8/layout/venn1"/>
    <dgm:cxn modelId="{98626024-A8E7-8D46-A520-7A65372D30B1}" type="presOf" srcId="{EF6346AB-ED70-8643-8608-D1D6AB715A62}" destId="{2DCD6A3F-9275-8540-BC32-620D01468689}" srcOrd="0" destOrd="0" presId="urn:microsoft.com/office/officeart/2005/8/layout/venn1"/>
    <dgm:cxn modelId="{E4C28A2F-789E-E948-BABF-A85378A1492E}" type="presOf" srcId="{16C6A37D-560B-7245-AFCC-44BD8ED1CA6C}" destId="{4B238CED-F2A7-0348-8EFB-E747F62AA8A0}" srcOrd="0" destOrd="0" presId="urn:microsoft.com/office/officeart/2005/8/layout/venn1"/>
    <dgm:cxn modelId="{CB2CDE87-ED76-9B4C-8879-367346B72D8D}" type="presOf" srcId="{D62FA7E7-623A-3842-9896-7B6EF22D629B}" destId="{0563834E-F20E-8542-8644-8B57AB6C2BB8}" srcOrd="0" destOrd="0" presId="urn:microsoft.com/office/officeart/2005/8/layout/venn1"/>
    <dgm:cxn modelId="{0F8DA789-3DF6-8F43-B67D-48BBEBCFA20C}" srcId="{D62FA7E7-623A-3842-9896-7B6EF22D629B}" destId="{EF6346AB-ED70-8643-8608-D1D6AB715A62}" srcOrd="2" destOrd="0" parTransId="{72618CB4-6DA9-0745-B5C7-89D434E546C6}" sibTransId="{F21C1EA6-4890-8E4E-BA22-357B22DD2EA0}"/>
    <dgm:cxn modelId="{70B3988B-993E-0647-85A6-032D1D314A1B}" srcId="{D62FA7E7-623A-3842-9896-7B6EF22D629B}" destId="{04A844E1-DCC2-EB44-981D-5EEF155EE31A}" srcOrd="0" destOrd="0" parTransId="{C2245D2F-4810-0E40-9E8D-A566F9E6A589}" sibTransId="{92C66DBC-B707-4F40-9607-E7B5CF6DD45D}"/>
    <dgm:cxn modelId="{34E934AE-50A4-6545-A492-2A473FE21F48}" type="presOf" srcId="{04A844E1-DCC2-EB44-981D-5EEF155EE31A}" destId="{50A649F4-CAEA-7645-AEDD-58DD6BBA3276}" srcOrd="0" destOrd="0" presId="urn:microsoft.com/office/officeart/2005/8/layout/venn1"/>
    <dgm:cxn modelId="{DE7CEFAE-4A2A-6546-86DD-AA09005AE3FE}" srcId="{D62FA7E7-623A-3842-9896-7B6EF22D629B}" destId="{16C6A37D-560B-7245-AFCC-44BD8ED1CA6C}" srcOrd="1" destOrd="0" parTransId="{76A6258E-2777-7246-8751-BE0086F30DAE}" sibTransId="{62C25E0A-C416-054F-8805-4DC00D3177B8}"/>
    <dgm:cxn modelId="{E94608E5-3BDF-D54E-93AC-780AE0FFDD22}" type="presOf" srcId="{04A844E1-DCC2-EB44-981D-5EEF155EE31A}" destId="{9A3F08F4-C838-B440-9B0B-15CC06961F1E}" srcOrd="1" destOrd="0" presId="urn:microsoft.com/office/officeart/2005/8/layout/venn1"/>
    <dgm:cxn modelId="{0E22CE95-378C-C849-B124-0F871F8549FA}" type="presParOf" srcId="{0563834E-F20E-8542-8644-8B57AB6C2BB8}" destId="{50A649F4-CAEA-7645-AEDD-58DD6BBA3276}" srcOrd="0" destOrd="0" presId="urn:microsoft.com/office/officeart/2005/8/layout/venn1"/>
    <dgm:cxn modelId="{3357458E-D4DD-B54B-B2B3-38B36C633009}" type="presParOf" srcId="{0563834E-F20E-8542-8644-8B57AB6C2BB8}" destId="{9A3F08F4-C838-B440-9B0B-15CC06961F1E}" srcOrd="1" destOrd="0" presId="urn:microsoft.com/office/officeart/2005/8/layout/venn1"/>
    <dgm:cxn modelId="{0EA8A1D8-A052-A24A-B367-6F63497E79E7}" type="presParOf" srcId="{0563834E-F20E-8542-8644-8B57AB6C2BB8}" destId="{4B238CED-F2A7-0348-8EFB-E747F62AA8A0}" srcOrd="2" destOrd="0" presId="urn:microsoft.com/office/officeart/2005/8/layout/venn1"/>
    <dgm:cxn modelId="{C5655699-D63D-6548-8F31-94EC800E94D6}" type="presParOf" srcId="{0563834E-F20E-8542-8644-8B57AB6C2BB8}" destId="{F9C5D649-B07E-5D44-874D-0FB99AB2964C}" srcOrd="3" destOrd="0" presId="urn:microsoft.com/office/officeart/2005/8/layout/venn1"/>
    <dgm:cxn modelId="{8F2EA19C-3F95-534C-BA6D-FFE66010E605}" type="presParOf" srcId="{0563834E-F20E-8542-8644-8B57AB6C2BB8}" destId="{2DCD6A3F-9275-8540-BC32-620D01468689}" srcOrd="4" destOrd="0" presId="urn:microsoft.com/office/officeart/2005/8/layout/venn1"/>
    <dgm:cxn modelId="{B0F68D92-1935-F84B-A01A-EF315F809764}" type="presParOf" srcId="{0563834E-F20E-8542-8644-8B57AB6C2BB8}" destId="{D600E02D-0CF9-B240-915A-83A92C0F95A1}" srcOrd="5" destOrd="0" presId="urn:microsoft.com/office/officeart/2005/8/layout/venn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A649F4-CAEA-7645-AEDD-58DD6BBA3276}">
      <dsp:nvSpPr>
        <dsp:cNvPr id="0" name=""/>
        <dsp:cNvSpPr/>
      </dsp:nvSpPr>
      <dsp:spPr>
        <a:xfrm>
          <a:off x="1574775" y="54800"/>
          <a:ext cx="2630424" cy="263042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en-US" sz="1600" kern="1200"/>
            <a:t>MSD</a:t>
          </a:r>
        </a:p>
        <a:p>
          <a:pPr marL="0" lvl="0" indent="0" algn="ctr" defTabSz="711200">
            <a:lnSpc>
              <a:spcPct val="90000"/>
            </a:lnSpc>
            <a:spcBef>
              <a:spcPct val="0"/>
            </a:spcBef>
            <a:spcAft>
              <a:spcPct val="35000"/>
            </a:spcAft>
            <a:buNone/>
          </a:pPr>
          <a:r>
            <a:rPr lang="en-US" sz="1200" kern="1200"/>
            <a:t>1 milhão de músicas</a:t>
          </a:r>
        </a:p>
      </dsp:txBody>
      <dsp:txXfrm>
        <a:off x="1925498" y="515124"/>
        <a:ext cx="1928977" cy="1183690"/>
      </dsp:txXfrm>
    </dsp:sp>
    <dsp:sp modelId="{4B238CED-F2A7-0348-8EFB-E747F62AA8A0}">
      <dsp:nvSpPr>
        <dsp:cNvPr id="0" name=""/>
        <dsp:cNvSpPr/>
      </dsp:nvSpPr>
      <dsp:spPr>
        <a:xfrm>
          <a:off x="2523919" y="1698815"/>
          <a:ext cx="2630424" cy="263042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pt-BR" sz="1600" kern="1200"/>
            <a:t>Opinion-lexicon-English</a:t>
          </a:r>
        </a:p>
        <a:p>
          <a:pPr marL="0" lvl="0" indent="0" algn="ctr" defTabSz="711200">
            <a:lnSpc>
              <a:spcPct val="90000"/>
            </a:lnSpc>
            <a:spcBef>
              <a:spcPct val="0"/>
            </a:spcBef>
            <a:spcAft>
              <a:spcPct val="35000"/>
            </a:spcAft>
            <a:buNone/>
          </a:pPr>
          <a:r>
            <a:rPr lang="pt-BR" sz="1200" kern="1200"/>
            <a:t>6790 palavras</a:t>
          </a:r>
          <a:endParaRPr lang="en-US" sz="1200" kern="1200"/>
        </a:p>
      </dsp:txBody>
      <dsp:txXfrm>
        <a:off x="3328391" y="2378341"/>
        <a:ext cx="1578254" cy="1446733"/>
      </dsp:txXfrm>
    </dsp:sp>
    <dsp:sp modelId="{2DCD6A3F-9275-8540-BC32-620D01468689}">
      <dsp:nvSpPr>
        <dsp:cNvPr id="0" name=""/>
        <dsp:cNvSpPr/>
      </dsp:nvSpPr>
      <dsp:spPr>
        <a:xfrm>
          <a:off x="625630" y="1698815"/>
          <a:ext cx="2630424" cy="263042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en-US" sz="1600" kern="1200"/>
            <a:t>The Last.fm</a:t>
          </a:r>
        </a:p>
        <a:p>
          <a:pPr marL="0" lvl="0" indent="0" algn="ctr" defTabSz="711200">
            <a:lnSpc>
              <a:spcPct val="90000"/>
            </a:lnSpc>
            <a:spcBef>
              <a:spcPct val="0"/>
            </a:spcBef>
            <a:spcAft>
              <a:spcPct val="35000"/>
            </a:spcAft>
            <a:buNone/>
          </a:pPr>
          <a:r>
            <a:rPr lang="en-US" sz="1200" b="0" i="0" kern="1200"/>
            <a:t>505.216 músicas com tag</a:t>
          </a:r>
          <a:endParaRPr lang="en-US" sz="1200" b="0" kern="1200"/>
        </a:p>
      </dsp:txBody>
      <dsp:txXfrm>
        <a:off x="873328" y="2378341"/>
        <a:ext cx="1578254" cy="144673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10434-B467-7F43-BCA5-6BB32268F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53</Pages>
  <Words>13133</Words>
  <Characters>74859</Characters>
  <Application>Microsoft Office Word</Application>
  <DocSecurity>0</DocSecurity>
  <Lines>623</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7817</CharactersWithSpaces>
  <SharedDoc>false</SharedDoc>
  <HLinks>
    <vt:vector size="516" baseType="variant">
      <vt:variant>
        <vt:i4>1310755</vt:i4>
      </vt:variant>
      <vt:variant>
        <vt:i4>669</vt:i4>
      </vt:variant>
      <vt:variant>
        <vt:i4>0</vt:i4>
      </vt:variant>
      <vt:variant>
        <vt:i4>5</vt:i4>
      </vt:variant>
      <vt:variant>
        <vt:lpwstr>http://www.f5digital.com.br/tcc/?t=F5_KSAOSPCL</vt:lpwstr>
      </vt:variant>
      <vt:variant>
        <vt:lpwstr/>
      </vt:variant>
      <vt:variant>
        <vt:i4>1048624</vt:i4>
      </vt:variant>
      <vt:variant>
        <vt:i4>500</vt:i4>
      </vt:variant>
      <vt:variant>
        <vt:i4>0</vt:i4>
      </vt:variant>
      <vt:variant>
        <vt:i4>5</vt:i4>
      </vt:variant>
      <vt:variant>
        <vt:lpwstr/>
      </vt:variant>
      <vt:variant>
        <vt:lpwstr>_Toc500240156</vt:lpwstr>
      </vt:variant>
      <vt:variant>
        <vt:i4>1048624</vt:i4>
      </vt:variant>
      <vt:variant>
        <vt:i4>494</vt:i4>
      </vt:variant>
      <vt:variant>
        <vt:i4>0</vt:i4>
      </vt:variant>
      <vt:variant>
        <vt:i4>5</vt:i4>
      </vt:variant>
      <vt:variant>
        <vt:lpwstr/>
      </vt:variant>
      <vt:variant>
        <vt:lpwstr>_Toc500240155</vt:lpwstr>
      </vt:variant>
      <vt:variant>
        <vt:i4>1048624</vt:i4>
      </vt:variant>
      <vt:variant>
        <vt:i4>488</vt:i4>
      </vt:variant>
      <vt:variant>
        <vt:i4>0</vt:i4>
      </vt:variant>
      <vt:variant>
        <vt:i4>5</vt:i4>
      </vt:variant>
      <vt:variant>
        <vt:lpwstr/>
      </vt:variant>
      <vt:variant>
        <vt:lpwstr>_Toc500240154</vt:lpwstr>
      </vt:variant>
      <vt:variant>
        <vt:i4>1048624</vt:i4>
      </vt:variant>
      <vt:variant>
        <vt:i4>482</vt:i4>
      </vt:variant>
      <vt:variant>
        <vt:i4>0</vt:i4>
      </vt:variant>
      <vt:variant>
        <vt:i4>5</vt:i4>
      </vt:variant>
      <vt:variant>
        <vt:lpwstr/>
      </vt:variant>
      <vt:variant>
        <vt:lpwstr>_Toc500240153</vt:lpwstr>
      </vt:variant>
      <vt:variant>
        <vt:i4>1048624</vt:i4>
      </vt:variant>
      <vt:variant>
        <vt:i4>476</vt:i4>
      </vt:variant>
      <vt:variant>
        <vt:i4>0</vt:i4>
      </vt:variant>
      <vt:variant>
        <vt:i4>5</vt:i4>
      </vt:variant>
      <vt:variant>
        <vt:lpwstr/>
      </vt:variant>
      <vt:variant>
        <vt:lpwstr>_Toc500240152</vt:lpwstr>
      </vt:variant>
      <vt:variant>
        <vt:i4>1048624</vt:i4>
      </vt:variant>
      <vt:variant>
        <vt:i4>470</vt:i4>
      </vt:variant>
      <vt:variant>
        <vt:i4>0</vt:i4>
      </vt:variant>
      <vt:variant>
        <vt:i4>5</vt:i4>
      </vt:variant>
      <vt:variant>
        <vt:lpwstr/>
      </vt:variant>
      <vt:variant>
        <vt:lpwstr>_Toc500240151</vt:lpwstr>
      </vt:variant>
      <vt:variant>
        <vt:i4>1048624</vt:i4>
      </vt:variant>
      <vt:variant>
        <vt:i4>464</vt:i4>
      </vt:variant>
      <vt:variant>
        <vt:i4>0</vt:i4>
      </vt:variant>
      <vt:variant>
        <vt:i4>5</vt:i4>
      </vt:variant>
      <vt:variant>
        <vt:lpwstr/>
      </vt:variant>
      <vt:variant>
        <vt:lpwstr>_Toc500240150</vt:lpwstr>
      </vt:variant>
      <vt:variant>
        <vt:i4>1114160</vt:i4>
      </vt:variant>
      <vt:variant>
        <vt:i4>458</vt:i4>
      </vt:variant>
      <vt:variant>
        <vt:i4>0</vt:i4>
      </vt:variant>
      <vt:variant>
        <vt:i4>5</vt:i4>
      </vt:variant>
      <vt:variant>
        <vt:lpwstr/>
      </vt:variant>
      <vt:variant>
        <vt:lpwstr>_Toc500240149</vt:lpwstr>
      </vt:variant>
      <vt:variant>
        <vt:i4>1114160</vt:i4>
      </vt:variant>
      <vt:variant>
        <vt:i4>452</vt:i4>
      </vt:variant>
      <vt:variant>
        <vt:i4>0</vt:i4>
      </vt:variant>
      <vt:variant>
        <vt:i4>5</vt:i4>
      </vt:variant>
      <vt:variant>
        <vt:lpwstr/>
      </vt:variant>
      <vt:variant>
        <vt:lpwstr>_Toc500240148</vt:lpwstr>
      </vt:variant>
      <vt:variant>
        <vt:i4>1114160</vt:i4>
      </vt:variant>
      <vt:variant>
        <vt:i4>446</vt:i4>
      </vt:variant>
      <vt:variant>
        <vt:i4>0</vt:i4>
      </vt:variant>
      <vt:variant>
        <vt:i4>5</vt:i4>
      </vt:variant>
      <vt:variant>
        <vt:lpwstr/>
      </vt:variant>
      <vt:variant>
        <vt:lpwstr>_Toc500240147</vt:lpwstr>
      </vt:variant>
      <vt:variant>
        <vt:i4>1114160</vt:i4>
      </vt:variant>
      <vt:variant>
        <vt:i4>440</vt:i4>
      </vt:variant>
      <vt:variant>
        <vt:i4>0</vt:i4>
      </vt:variant>
      <vt:variant>
        <vt:i4>5</vt:i4>
      </vt:variant>
      <vt:variant>
        <vt:lpwstr/>
      </vt:variant>
      <vt:variant>
        <vt:lpwstr>_Toc500240146</vt:lpwstr>
      </vt:variant>
      <vt:variant>
        <vt:i4>1114160</vt:i4>
      </vt:variant>
      <vt:variant>
        <vt:i4>434</vt:i4>
      </vt:variant>
      <vt:variant>
        <vt:i4>0</vt:i4>
      </vt:variant>
      <vt:variant>
        <vt:i4>5</vt:i4>
      </vt:variant>
      <vt:variant>
        <vt:lpwstr/>
      </vt:variant>
      <vt:variant>
        <vt:lpwstr>_Toc500240145</vt:lpwstr>
      </vt:variant>
      <vt:variant>
        <vt:i4>1114160</vt:i4>
      </vt:variant>
      <vt:variant>
        <vt:i4>428</vt:i4>
      </vt:variant>
      <vt:variant>
        <vt:i4>0</vt:i4>
      </vt:variant>
      <vt:variant>
        <vt:i4>5</vt:i4>
      </vt:variant>
      <vt:variant>
        <vt:lpwstr/>
      </vt:variant>
      <vt:variant>
        <vt:lpwstr>_Toc500240144</vt:lpwstr>
      </vt:variant>
      <vt:variant>
        <vt:i4>1114160</vt:i4>
      </vt:variant>
      <vt:variant>
        <vt:i4>422</vt:i4>
      </vt:variant>
      <vt:variant>
        <vt:i4>0</vt:i4>
      </vt:variant>
      <vt:variant>
        <vt:i4>5</vt:i4>
      </vt:variant>
      <vt:variant>
        <vt:lpwstr/>
      </vt:variant>
      <vt:variant>
        <vt:lpwstr>_Toc500240143</vt:lpwstr>
      </vt:variant>
      <vt:variant>
        <vt:i4>1114160</vt:i4>
      </vt:variant>
      <vt:variant>
        <vt:i4>416</vt:i4>
      </vt:variant>
      <vt:variant>
        <vt:i4>0</vt:i4>
      </vt:variant>
      <vt:variant>
        <vt:i4>5</vt:i4>
      </vt:variant>
      <vt:variant>
        <vt:lpwstr/>
      </vt:variant>
      <vt:variant>
        <vt:lpwstr>_Toc500240142</vt:lpwstr>
      </vt:variant>
      <vt:variant>
        <vt:i4>1114160</vt:i4>
      </vt:variant>
      <vt:variant>
        <vt:i4>410</vt:i4>
      </vt:variant>
      <vt:variant>
        <vt:i4>0</vt:i4>
      </vt:variant>
      <vt:variant>
        <vt:i4>5</vt:i4>
      </vt:variant>
      <vt:variant>
        <vt:lpwstr/>
      </vt:variant>
      <vt:variant>
        <vt:lpwstr>_Toc500240141</vt:lpwstr>
      </vt:variant>
      <vt:variant>
        <vt:i4>1114160</vt:i4>
      </vt:variant>
      <vt:variant>
        <vt:i4>404</vt:i4>
      </vt:variant>
      <vt:variant>
        <vt:i4>0</vt:i4>
      </vt:variant>
      <vt:variant>
        <vt:i4>5</vt:i4>
      </vt:variant>
      <vt:variant>
        <vt:lpwstr/>
      </vt:variant>
      <vt:variant>
        <vt:lpwstr>_Toc500240140</vt:lpwstr>
      </vt:variant>
      <vt:variant>
        <vt:i4>1441840</vt:i4>
      </vt:variant>
      <vt:variant>
        <vt:i4>398</vt:i4>
      </vt:variant>
      <vt:variant>
        <vt:i4>0</vt:i4>
      </vt:variant>
      <vt:variant>
        <vt:i4>5</vt:i4>
      </vt:variant>
      <vt:variant>
        <vt:lpwstr/>
      </vt:variant>
      <vt:variant>
        <vt:lpwstr>_Toc500240139</vt:lpwstr>
      </vt:variant>
      <vt:variant>
        <vt:i4>1441840</vt:i4>
      </vt:variant>
      <vt:variant>
        <vt:i4>392</vt:i4>
      </vt:variant>
      <vt:variant>
        <vt:i4>0</vt:i4>
      </vt:variant>
      <vt:variant>
        <vt:i4>5</vt:i4>
      </vt:variant>
      <vt:variant>
        <vt:lpwstr/>
      </vt:variant>
      <vt:variant>
        <vt:lpwstr>_Toc500240138</vt:lpwstr>
      </vt:variant>
      <vt:variant>
        <vt:i4>1441840</vt:i4>
      </vt:variant>
      <vt:variant>
        <vt:i4>386</vt:i4>
      </vt:variant>
      <vt:variant>
        <vt:i4>0</vt:i4>
      </vt:variant>
      <vt:variant>
        <vt:i4>5</vt:i4>
      </vt:variant>
      <vt:variant>
        <vt:lpwstr/>
      </vt:variant>
      <vt:variant>
        <vt:lpwstr>_Toc500240137</vt:lpwstr>
      </vt:variant>
      <vt:variant>
        <vt:i4>1441840</vt:i4>
      </vt:variant>
      <vt:variant>
        <vt:i4>380</vt:i4>
      </vt:variant>
      <vt:variant>
        <vt:i4>0</vt:i4>
      </vt:variant>
      <vt:variant>
        <vt:i4>5</vt:i4>
      </vt:variant>
      <vt:variant>
        <vt:lpwstr/>
      </vt:variant>
      <vt:variant>
        <vt:lpwstr>_Toc500240136</vt:lpwstr>
      </vt:variant>
      <vt:variant>
        <vt:i4>1441840</vt:i4>
      </vt:variant>
      <vt:variant>
        <vt:i4>374</vt:i4>
      </vt:variant>
      <vt:variant>
        <vt:i4>0</vt:i4>
      </vt:variant>
      <vt:variant>
        <vt:i4>5</vt:i4>
      </vt:variant>
      <vt:variant>
        <vt:lpwstr/>
      </vt:variant>
      <vt:variant>
        <vt:lpwstr>_Toc500240135</vt:lpwstr>
      </vt:variant>
      <vt:variant>
        <vt:i4>1441840</vt:i4>
      </vt:variant>
      <vt:variant>
        <vt:i4>368</vt:i4>
      </vt:variant>
      <vt:variant>
        <vt:i4>0</vt:i4>
      </vt:variant>
      <vt:variant>
        <vt:i4>5</vt:i4>
      </vt:variant>
      <vt:variant>
        <vt:lpwstr/>
      </vt:variant>
      <vt:variant>
        <vt:lpwstr>_Toc500240134</vt:lpwstr>
      </vt:variant>
      <vt:variant>
        <vt:i4>1441840</vt:i4>
      </vt:variant>
      <vt:variant>
        <vt:i4>362</vt:i4>
      </vt:variant>
      <vt:variant>
        <vt:i4>0</vt:i4>
      </vt:variant>
      <vt:variant>
        <vt:i4>5</vt:i4>
      </vt:variant>
      <vt:variant>
        <vt:lpwstr/>
      </vt:variant>
      <vt:variant>
        <vt:lpwstr>_Toc500240133</vt:lpwstr>
      </vt:variant>
      <vt:variant>
        <vt:i4>1441840</vt:i4>
      </vt:variant>
      <vt:variant>
        <vt:i4>356</vt:i4>
      </vt:variant>
      <vt:variant>
        <vt:i4>0</vt:i4>
      </vt:variant>
      <vt:variant>
        <vt:i4>5</vt:i4>
      </vt:variant>
      <vt:variant>
        <vt:lpwstr/>
      </vt:variant>
      <vt:variant>
        <vt:lpwstr>_Toc500240132</vt:lpwstr>
      </vt:variant>
      <vt:variant>
        <vt:i4>1441840</vt:i4>
      </vt:variant>
      <vt:variant>
        <vt:i4>350</vt:i4>
      </vt:variant>
      <vt:variant>
        <vt:i4>0</vt:i4>
      </vt:variant>
      <vt:variant>
        <vt:i4>5</vt:i4>
      </vt:variant>
      <vt:variant>
        <vt:lpwstr/>
      </vt:variant>
      <vt:variant>
        <vt:lpwstr>_Toc500240131</vt:lpwstr>
      </vt:variant>
      <vt:variant>
        <vt:i4>1441840</vt:i4>
      </vt:variant>
      <vt:variant>
        <vt:i4>344</vt:i4>
      </vt:variant>
      <vt:variant>
        <vt:i4>0</vt:i4>
      </vt:variant>
      <vt:variant>
        <vt:i4>5</vt:i4>
      </vt:variant>
      <vt:variant>
        <vt:lpwstr/>
      </vt:variant>
      <vt:variant>
        <vt:lpwstr>_Toc500240130</vt:lpwstr>
      </vt:variant>
      <vt:variant>
        <vt:i4>1507376</vt:i4>
      </vt:variant>
      <vt:variant>
        <vt:i4>338</vt:i4>
      </vt:variant>
      <vt:variant>
        <vt:i4>0</vt:i4>
      </vt:variant>
      <vt:variant>
        <vt:i4>5</vt:i4>
      </vt:variant>
      <vt:variant>
        <vt:lpwstr/>
      </vt:variant>
      <vt:variant>
        <vt:lpwstr>_Toc500240129</vt:lpwstr>
      </vt:variant>
      <vt:variant>
        <vt:i4>1507376</vt:i4>
      </vt:variant>
      <vt:variant>
        <vt:i4>332</vt:i4>
      </vt:variant>
      <vt:variant>
        <vt:i4>0</vt:i4>
      </vt:variant>
      <vt:variant>
        <vt:i4>5</vt:i4>
      </vt:variant>
      <vt:variant>
        <vt:lpwstr/>
      </vt:variant>
      <vt:variant>
        <vt:lpwstr>_Toc500240128</vt:lpwstr>
      </vt:variant>
      <vt:variant>
        <vt:i4>1507376</vt:i4>
      </vt:variant>
      <vt:variant>
        <vt:i4>326</vt:i4>
      </vt:variant>
      <vt:variant>
        <vt:i4>0</vt:i4>
      </vt:variant>
      <vt:variant>
        <vt:i4>5</vt:i4>
      </vt:variant>
      <vt:variant>
        <vt:lpwstr/>
      </vt:variant>
      <vt:variant>
        <vt:lpwstr>_Toc500240127</vt:lpwstr>
      </vt:variant>
      <vt:variant>
        <vt:i4>1507376</vt:i4>
      </vt:variant>
      <vt:variant>
        <vt:i4>320</vt:i4>
      </vt:variant>
      <vt:variant>
        <vt:i4>0</vt:i4>
      </vt:variant>
      <vt:variant>
        <vt:i4>5</vt:i4>
      </vt:variant>
      <vt:variant>
        <vt:lpwstr/>
      </vt:variant>
      <vt:variant>
        <vt:lpwstr>_Toc500240126</vt:lpwstr>
      </vt:variant>
      <vt:variant>
        <vt:i4>1507376</vt:i4>
      </vt:variant>
      <vt:variant>
        <vt:i4>314</vt:i4>
      </vt:variant>
      <vt:variant>
        <vt:i4>0</vt:i4>
      </vt:variant>
      <vt:variant>
        <vt:i4>5</vt:i4>
      </vt:variant>
      <vt:variant>
        <vt:lpwstr/>
      </vt:variant>
      <vt:variant>
        <vt:lpwstr>_Toc500240125</vt:lpwstr>
      </vt:variant>
      <vt:variant>
        <vt:i4>1507376</vt:i4>
      </vt:variant>
      <vt:variant>
        <vt:i4>308</vt:i4>
      </vt:variant>
      <vt:variant>
        <vt:i4>0</vt:i4>
      </vt:variant>
      <vt:variant>
        <vt:i4>5</vt:i4>
      </vt:variant>
      <vt:variant>
        <vt:lpwstr/>
      </vt:variant>
      <vt:variant>
        <vt:lpwstr>_Toc500240125</vt:lpwstr>
      </vt:variant>
      <vt:variant>
        <vt:i4>1507376</vt:i4>
      </vt:variant>
      <vt:variant>
        <vt:i4>302</vt:i4>
      </vt:variant>
      <vt:variant>
        <vt:i4>0</vt:i4>
      </vt:variant>
      <vt:variant>
        <vt:i4>5</vt:i4>
      </vt:variant>
      <vt:variant>
        <vt:lpwstr/>
      </vt:variant>
      <vt:variant>
        <vt:lpwstr>_Toc500240124</vt:lpwstr>
      </vt:variant>
      <vt:variant>
        <vt:i4>1507376</vt:i4>
      </vt:variant>
      <vt:variant>
        <vt:i4>296</vt:i4>
      </vt:variant>
      <vt:variant>
        <vt:i4>0</vt:i4>
      </vt:variant>
      <vt:variant>
        <vt:i4>5</vt:i4>
      </vt:variant>
      <vt:variant>
        <vt:lpwstr/>
      </vt:variant>
      <vt:variant>
        <vt:lpwstr>_Toc500240123</vt:lpwstr>
      </vt:variant>
      <vt:variant>
        <vt:i4>1507376</vt:i4>
      </vt:variant>
      <vt:variant>
        <vt:i4>290</vt:i4>
      </vt:variant>
      <vt:variant>
        <vt:i4>0</vt:i4>
      </vt:variant>
      <vt:variant>
        <vt:i4>5</vt:i4>
      </vt:variant>
      <vt:variant>
        <vt:lpwstr/>
      </vt:variant>
      <vt:variant>
        <vt:lpwstr>_Toc500240122</vt:lpwstr>
      </vt:variant>
      <vt:variant>
        <vt:i4>2031664</vt:i4>
      </vt:variant>
      <vt:variant>
        <vt:i4>281</vt:i4>
      </vt:variant>
      <vt:variant>
        <vt:i4>0</vt:i4>
      </vt:variant>
      <vt:variant>
        <vt:i4>5</vt:i4>
      </vt:variant>
      <vt:variant>
        <vt:lpwstr/>
      </vt:variant>
      <vt:variant>
        <vt:lpwstr>_Toc500242183</vt:lpwstr>
      </vt:variant>
      <vt:variant>
        <vt:i4>2031664</vt:i4>
      </vt:variant>
      <vt:variant>
        <vt:i4>275</vt:i4>
      </vt:variant>
      <vt:variant>
        <vt:i4>0</vt:i4>
      </vt:variant>
      <vt:variant>
        <vt:i4>5</vt:i4>
      </vt:variant>
      <vt:variant>
        <vt:lpwstr/>
      </vt:variant>
      <vt:variant>
        <vt:lpwstr>_Toc500242182</vt:lpwstr>
      </vt:variant>
      <vt:variant>
        <vt:i4>2031664</vt:i4>
      </vt:variant>
      <vt:variant>
        <vt:i4>269</vt:i4>
      </vt:variant>
      <vt:variant>
        <vt:i4>0</vt:i4>
      </vt:variant>
      <vt:variant>
        <vt:i4>5</vt:i4>
      </vt:variant>
      <vt:variant>
        <vt:lpwstr/>
      </vt:variant>
      <vt:variant>
        <vt:lpwstr>_Toc500242181</vt:lpwstr>
      </vt:variant>
      <vt:variant>
        <vt:i4>2031664</vt:i4>
      </vt:variant>
      <vt:variant>
        <vt:i4>263</vt:i4>
      </vt:variant>
      <vt:variant>
        <vt:i4>0</vt:i4>
      </vt:variant>
      <vt:variant>
        <vt:i4>5</vt:i4>
      </vt:variant>
      <vt:variant>
        <vt:lpwstr/>
      </vt:variant>
      <vt:variant>
        <vt:lpwstr>_Toc500242180</vt:lpwstr>
      </vt:variant>
      <vt:variant>
        <vt:i4>1048624</vt:i4>
      </vt:variant>
      <vt:variant>
        <vt:i4>257</vt:i4>
      </vt:variant>
      <vt:variant>
        <vt:i4>0</vt:i4>
      </vt:variant>
      <vt:variant>
        <vt:i4>5</vt:i4>
      </vt:variant>
      <vt:variant>
        <vt:lpwstr/>
      </vt:variant>
      <vt:variant>
        <vt:lpwstr>_Toc500242179</vt:lpwstr>
      </vt:variant>
      <vt:variant>
        <vt:i4>1048624</vt:i4>
      </vt:variant>
      <vt:variant>
        <vt:i4>251</vt:i4>
      </vt:variant>
      <vt:variant>
        <vt:i4>0</vt:i4>
      </vt:variant>
      <vt:variant>
        <vt:i4>5</vt:i4>
      </vt:variant>
      <vt:variant>
        <vt:lpwstr/>
      </vt:variant>
      <vt:variant>
        <vt:lpwstr>_Toc500242178</vt:lpwstr>
      </vt:variant>
      <vt:variant>
        <vt:i4>1048624</vt:i4>
      </vt:variant>
      <vt:variant>
        <vt:i4>245</vt:i4>
      </vt:variant>
      <vt:variant>
        <vt:i4>0</vt:i4>
      </vt:variant>
      <vt:variant>
        <vt:i4>5</vt:i4>
      </vt:variant>
      <vt:variant>
        <vt:lpwstr/>
      </vt:variant>
      <vt:variant>
        <vt:lpwstr>_Toc500242177</vt:lpwstr>
      </vt:variant>
      <vt:variant>
        <vt:i4>1048624</vt:i4>
      </vt:variant>
      <vt:variant>
        <vt:i4>239</vt:i4>
      </vt:variant>
      <vt:variant>
        <vt:i4>0</vt:i4>
      </vt:variant>
      <vt:variant>
        <vt:i4>5</vt:i4>
      </vt:variant>
      <vt:variant>
        <vt:lpwstr/>
      </vt:variant>
      <vt:variant>
        <vt:lpwstr>_Toc500242176</vt:lpwstr>
      </vt:variant>
      <vt:variant>
        <vt:i4>1048624</vt:i4>
      </vt:variant>
      <vt:variant>
        <vt:i4>233</vt:i4>
      </vt:variant>
      <vt:variant>
        <vt:i4>0</vt:i4>
      </vt:variant>
      <vt:variant>
        <vt:i4>5</vt:i4>
      </vt:variant>
      <vt:variant>
        <vt:lpwstr/>
      </vt:variant>
      <vt:variant>
        <vt:lpwstr>_Toc500242175</vt:lpwstr>
      </vt:variant>
      <vt:variant>
        <vt:i4>1048624</vt:i4>
      </vt:variant>
      <vt:variant>
        <vt:i4>227</vt:i4>
      </vt:variant>
      <vt:variant>
        <vt:i4>0</vt:i4>
      </vt:variant>
      <vt:variant>
        <vt:i4>5</vt:i4>
      </vt:variant>
      <vt:variant>
        <vt:lpwstr/>
      </vt:variant>
      <vt:variant>
        <vt:lpwstr>_Toc500242174</vt:lpwstr>
      </vt:variant>
      <vt:variant>
        <vt:i4>1048624</vt:i4>
      </vt:variant>
      <vt:variant>
        <vt:i4>221</vt:i4>
      </vt:variant>
      <vt:variant>
        <vt:i4>0</vt:i4>
      </vt:variant>
      <vt:variant>
        <vt:i4>5</vt:i4>
      </vt:variant>
      <vt:variant>
        <vt:lpwstr/>
      </vt:variant>
      <vt:variant>
        <vt:lpwstr>_Toc500242173</vt:lpwstr>
      </vt:variant>
      <vt:variant>
        <vt:i4>1048624</vt:i4>
      </vt:variant>
      <vt:variant>
        <vt:i4>215</vt:i4>
      </vt:variant>
      <vt:variant>
        <vt:i4>0</vt:i4>
      </vt:variant>
      <vt:variant>
        <vt:i4>5</vt:i4>
      </vt:variant>
      <vt:variant>
        <vt:lpwstr/>
      </vt:variant>
      <vt:variant>
        <vt:lpwstr>_Toc500242172</vt:lpwstr>
      </vt:variant>
      <vt:variant>
        <vt:i4>1835056</vt:i4>
      </vt:variant>
      <vt:variant>
        <vt:i4>206</vt:i4>
      </vt:variant>
      <vt:variant>
        <vt:i4>0</vt:i4>
      </vt:variant>
      <vt:variant>
        <vt:i4>5</vt:i4>
      </vt:variant>
      <vt:variant>
        <vt:lpwstr/>
      </vt:variant>
      <vt:variant>
        <vt:lpwstr>_Toc501349016</vt:lpwstr>
      </vt:variant>
      <vt:variant>
        <vt:i4>1835056</vt:i4>
      </vt:variant>
      <vt:variant>
        <vt:i4>200</vt:i4>
      </vt:variant>
      <vt:variant>
        <vt:i4>0</vt:i4>
      </vt:variant>
      <vt:variant>
        <vt:i4>5</vt:i4>
      </vt:variant>
      <vt:variant>
        <vt:lpwstr/>
      </vt:variant>
      <vt:variant>
        <vt:lpwstr>_Toc501349015</vt:lpwstr>
      </vt:variant>
      <vt:variant>
        <vt:i4>1835056</vt:i4>
      </vt:variant>
      <vt:variant>
        <vt:i4>194</vt:i4>
      </vt:variant>
      <vt:variant>
        <vt:i4>0</vt:i4>
      </vt:variant>
      <vt:variant>
        <vt:i4>5</vt:i4>
      </vt:variant>
      <vt:variant>
        <vt:lpwstr/>
      </vt:variant>
      <vt:variant>
        <vt:lpwstr>_Toc501349014</vt:lpwstr>
      </vt:variant>
      <vt:variant>
        <vt:i4>1835056</vt:i4>
      </vt:variant>
      <vt:variant>
        <vt:i4>188</vt:i4>
      </vt:variant>
      <vt:variant>
        <vt:i4>0</vt:i4>
      </vt:variant>
      <vt:variant>
        <vt:i4>5</vt:i4>
      </vt:variant>
      <vt:variant>
        <vt:lpwstr/>
      </vt:variant>
      <vt:variant>
        <vt:lpwstr>_Toc501349013</vt:lpwstr>
      </vt:variant>
      <vt:variant>
        <vt:i4>1835056</vt:i4>
      </vt:variant>
      <vt:variant>
        <vt:i4>182</vt:i4>
      </vt:variant>
      <vt:variant>
        <vt:i4>0</vt:i4>
      </vt:variant>
      <vt:variant>
        <vt:i4>5</vt:i4>
      </vt:variant>
      <vt:variant>
        <vt:lpwstr/>
      </vt:variant>
      <vt:variant>
        <vt:lpwstr>_Toc501349012</vt:lpwstr>
      </vt:variant>
      <vt:variant>
        <vt:i4>1835056</vt:i4>
      </vt:variant>
      <vt:variant>
        <vt:i4>176</vt:i4>
      </vt:variant>
      <vt:variant>
        <vt:i4>0</vt:i4>
      </vt:variant>
      <vt:variant>
        <vt:i4>5</vt:i4>
      </vt:variant>
      <vt:variant>
        <vt:lpwstr/>
      </vt:variant>
      <vt:variant>
        <vt:lpwstr>_Toc501349011</vt:lpwstr>
      </vt:variant>
      <vt:variant>
        <vt:i4>1835056</vt:i4>
      </vt:variant>
      <vt:variant>
        <vt:i4>170</vt:i4>
      </vt:variant>
      <vt:variant>
        <vt:i4>0</vt:i4>
      </vt:variant>
      <vt:variant>
        <vt:i4>5</vt:i4>
      </vt:variant>
      <vt:variant>
        <vt:lpwstr/>
      </vt:variant>
      <vt:variant>
        <vt:lpwstr>_Toc501349010</vt:lpwstr>
      </vt:variant>
      <vt:variant>
        <vt:i4>1900592</vt:i4>
      </vt:variant>
      <vt:variant>
        <vt:i4>164</vt:i4>
      </vt:variant>
      <vt:variant>
        <vt:i4>0</vt:i4>
      </vt:variant>
      <vt:variant>
        <vt:i4>5</vt:i4>
      </vt:variant>
      <vt:variant>
        <vt:lpwstr/>
      </vt:variant>
      <vt:variant>
        <vt:lpwstr>_Toc501349009</vt:lpwstr>
      </vt:variant>
      <vt:variant>
        <vt:i4>1900592</vt:i4>
      </vt:variant>
      <vt:variant>
        <vt:i4>158</vt:i4>
      </vt:variant>
      <vt:variant>
        <vt:i4>0</vt:i4>
      </vt:variant>
      <vt:variant>
        <vt:i4>5</vt:i4>
      </vt:variant>
      <vt:variant>
        <vt:lpwstr/>
      </vt:variant>
      <vt:variant>
        <vt:lpwstr>_Toc501349008</vt:lpwstr>
      </vt:variant>
      <vt:variant>
        <vt:i4>1900592</vt:i4>
      </vt:variant>
      <vt:variant>
        <vt:i4>152</vt:i4>
      </vt:variant>
      <vt:variant>
        <vt:i4>0</vt:i4>
      </vt:variant>
      <vt:variant>
        <vt:i4>5</vt:i4>
      </vt:variant>
      <vt:variant>
        <vt:lpwstr/>
      </vt:variant>
      <vt:variant>
        <vt:lpwstr>_Toc501349007</vt:lpwstr>
      </vt:variant>
      <vt:variant>
        <vt:i4>1900592</vt:i4>
      </vt:variant>
      <vt:variant>
        <vt:i4>146</vt:i4>
      </vt:variant>
      <vt:variant>
        <vt:i4>0</vt:i4>
      </vt:variant>
      <vt:variant>
        <vt:i4>5</vt:i4>
      </vt:variant>
      <vt:variant>
        <vt:lpwstr/>
      </vt:variant>
      <vt:variant>
        <vt:lpwstr>_Toc501349006</vt:lpwstr>
      </vt:variant>
      <vt:variant>
        <vt:i4>1900592</vt:i4>
      </vt:variant>
      <vt:variant>
        <vt:i4>140</vt:i4>
      </vt:variant>
      <vt:variant>
        <vt:i4>0</vt:i4>
      </vt:variant>
      <vt:variant>
        <vt:i4>5</vt:i4>
      </vt:variant>
      <vt:variant>
        <vt:lpwstr/>
      </vt:variant>
      <vt:variant>
        <vt:lpwstr>_Toc501349005</vt:lpwstr>
      </vt:variant>
      <vt:variant>
        <vt:i4>1900592</vt:i4>
      </vt:variant>
      <vt:variant>
        <vt:i4>134</vt:i4>
      </vt:variant>
      <vt:variant>
        <vt:i4>0</vt:i4>
      </vt:variant>
      <vt:variant>
        <vt:i4>5</vt:i4>
      </vt:variant>
      <vt:variant>
        <vt:lpwstr/>
      </vt:variant>
      <vt:variant>
        <vt:lpwstr>_Toc501349004</vt:lpwstr>
      </vt:variant>
      <vt:variant>
        <vt:i4>1900592</vt:i4>
      </vt:variant>
      <vt:variant>
        <vt:i4>128</vt:i4>
      </vt:variant>
      <vt:variant>
        <vt:i4>0</vt:i4>
      </vt:variant>
      <vt:variant>
        <vt:i4>5</vt:i4>
      </vt:variant>
      <vt:variant>
        <vt:lpwstr/>
      </vt:variant>
      <vt:variant>
        <vt:lpwstr>_Toc501349003</vt:lpwstr>
      </vt:variant>
      <vt:variant>
        <vt:i4>1900592</vt:i4>
      </vt:variant>
      <vt:variant>
        <vt:i4>122</vt:i4>
      </vt:variant>
      <vt:variant>
        <vt:i4>0</vt:i4>
      </vt:variant>
      <vt:variant>
        <vt:i4>5</vt:i4>
      </vt:variant>
      <vt:variant>
        <vt:lpwstr/>
      </vt:variant>
      <vt:variant>
        <vt:lpwstr>_Toc501349002</vt:lpwstr>
      </vt:variant>
      <vt:variant>
        <vt:i4>1900592</vt:i4>
      </vt:variant>
      <vt:variant>
        <vt:i4>116</vt:i4>
      </vt:variant>
      <vt:variant>
        <vt:i4>0</vt:i4>
      </vt:variant>
      <vt:variant>
        <vt:i4>5</vt:i4>
      </vt:variant>
      <vt:variant>
        <vt:lpwstr/>
      </vt:variant>
      <vt:variant>
        <vt:lpwstr>_Toc501349001</vt:lpwstr>
      </vt:variant>
      <vt:variant>
        <vt:i4>1900592</vt:i4>
      </vt:variant>
      <vt:variant>
        <vt:i4>110</vt:i4>
      </vt:variant>
      <vt:variant>
        <vt:i4>0</vt:i4>
      </vt:variant>
      <vt:variant>
        <vt:i4>5</vt:i4>
      </vt:variant>
      <vt:variant>
        <vt:lpwstr/>
      </vt:variant>
      <vt:variant>
        <vt:lpwstr>_Toc501349000</vt:lpwstr>
      </vt:variant>
      <vt:variant>
        <vt:i4>1376313</vt:i4>
      </vt:variant>
      <vt:variant>
        <vt:i4>104</vt:i4>
      </vt:variant>
      <vt:variant>
        <vt:i4>0</vt:i4>
      </vt:variant>
      <vt:variant>
        <vt:i4>5</vt:i4>
      </vt:variant>
      <vt:variant>
        <vt:lpwstr/>
      </vt:variant>
      <vt:variant>
        <vt:lpwstr>_Toc501348999</vt:lpwstr>
      </vt:variant>
      <vt:variant>
        <vt:i4>1376313</vt:i4>
      </vt:variant>
      <vt:variant>
        <vt:i4>98</vt:i4>
      </vt:variant>
      <vt:variant>
        <vt:i4>0</vt:i4>
      </vt:variant>
      <vt:variant>
        <vt:i4>5</vt:i4>
      </vt:variant>
      <vt:variant>
        <vt:lpwstr/>
      </vt:variant>
      <vt:variant>
        <vt:lpwstr>_Toc501348998</vt:lpwstr>
      </vt:variant>
      <vt:variant>
        <vt:i4>1376313</vt:i4>
      </vt:variant>
      <vt:variant>
        <vt:i4>92</vt:i4>
      </vt:variant>
      <vt:variant>
        <vt:i4>0</vt:i4>
      </vt:variant>
      <vt:variant>
        <vt:i4>5</vt:i4>
      </vt:variant>
      <vt:variant>
        <vt:lpwstr/>
      </vt:variant>
      <vt:variant>
        <vt:lpwstr>_Toc501348997</vt:lpwstr>
      </vt:variant>
      <vt:variant>
        <vt:i4>1376313</vt:i4>
      </vt:variant>
      <vt:variant>
        <vt:i4>86</vt:i4>
      </vt:variant>
      <vt:variant>
        <vt:i4>0</vt:i4>
      </vt:variant>
      <vt:variant>
        <vt:i4>5</vt:i4>
      </vt:variant>
      <vt:variant>
        <vt:lpwstr/>
      </vt:variant>
      <vt:variant>
        <vt:lpwstr>_Toc501348996</vt:lpwstr>
      </vt:variant>
      <vt:variant>
        <vt:i4>1376313</vt:i4>
      </vt:variant>
      <vt:variant>
        <vt:i4>80</vt:i4>
      </vt:variant>
      <vt:variant>
        <vt:i4>0</vt:i4>
      </vt:variant>
      <vt:variant>
        <vt:i4>5</vt:i4>
      </vt:variant>
      <vt:variant>
        <vt:lpwstr/>
      </vt:variant>
      <vt:variant>
        <vt:lpwstr>_Toc501348995</vt:lpwstr>
      </vt:variant>
      <vt:variant>
        <vt:i4>1376313</vt:i4>
      </vt:variant>
      <vt:variant>
        <vt:i4>74</vt:i4>
      </vt:variant>
      <vt:variant>
        <vt:i4>0</vt:i4>
      </vt:variant>
      <vt:variant>
        <vt:i4>5</vt:i4>
      </vt:variant>
      <vt:variant>
        <vt:lpwstr/>
      </vt:variant>
      <vt:variant>
        <vt:lpwstr>_Toc501348994</vt:lpwstr>
      </vt:variant>
      <vt:variant>
        <vt:i4>1376313</vt:i4>
      </vt:variant>
      <vt:variant>
        <vt:i4>68</vt:i4>
      </vt:variant>
      <vt:variant>
        <vt:i4>0</vt:i4>
      </vt:variant>
      <vt:variant>
        <vt:i4>5</vt:i4>
      </vt:variant>
      <vt:variant>
        <vt:lpwstr/>
      </vt:variant>
      <vt:variant>
        <vt:lpwstr>_Toc501348993</vt:lpwstr>
      </vt:variant>
      <vt:variant>
        <vt:i4>1376313</vt:i4>
      </vt:variant>
      <vt:variant>
        <vt:i4>62</vt:i4>
      </vt:variant>
      <vt:variant>
        <vt:i4>0</vt:i4>
      </vt:variant>
      <vt:variant>
        <vt:i4>5</vt:i4>
      </vt:variant>
      <vt:variant>
        <vt:lpwstr/>
      </vt:variant>
      <vt:variant>
        <vt:lpwstr>_Toc501348992</vt:lpwstr>
      </vt:variant>
      <vt:variant>
        <vt:i4>1376313</vt:i4>
      </vt:variant>
      <vt:variant>
        <vt:i4>56</vt:i4>
      </vt:variant>
      <vt:variant>
        <vt:i4>0</vt:i4>
      </vt:variant>
      <vt:variant>
        <vt:i4>5</vt:i4>
      </vt:variant>
      <vt:variant>
        <vt:lpwstr/>
      </vt:variant>
      <vt:variant>
        <vt:lpwstr>_Toc501348991</vt:lpwstr>
      </vt:variant>
      <vt:variant>
        <vt:i4>1376313</vt:i4>
      </vt:variant>
      <vt:variant>
        <vt:i4>50</vt:i4>
      </vt:variant>
      <vt:variant>
        <vt:i4>0</vt:i4>
      </vt:variant>
      <vt:variant>
        <vt:i4>5</vt:i4>
      </vt:variant>
      <vt:variant>
        <vt:lpwstr/>
      </vt:variant>
      <vt:variant>
        <vt:lpwstr>_Toc501348990</vt:lpwstr>
      </vt:variant>
      <vt:variant>
        <vt:i4>1310777</vt:i4>
      </vt:variant>
      <vt:variant>
        <vt:i4>44</vt:i4>
      </vt:variant>
      <vt:variant>
        <vt:i4>0</vt:i4>
      </vt:variant>
      <vt:variant>
        <vt:i4>5</vt:i4>
      </vt:variant>
      <vt:variant>
        <vt:lpwstr/>
      </vt:variant>
      <vt:variant>
        <vt:lpwstr>_Toc501348989</vt:lpwstr>
      </vt:variant>
      <vt:variant>
        <vt:i4>1310777</vt:i4>
      </vt:variant>
      <vt:variant>
        <vt:i4>38</vt:i4>
      </vt:variant>
      <vt:variant>
        <vt:i4>0</vt:i4>
      </vt:variant>
      <vt:variant>
        <vt:i4>5</vt:i4>
      </vt:variant>
      <vt:variant>
        <vt:lpwstr/>
      </vt:variant>
      <vt:variant>
        <vt:lpwstr>_Toc501348988</vt:lpwstr>
      </vt:variant>
      <vt:variant>
        <vt:i4>1310777</vt:i4>
      </vt:variant>
      <vt:variant>
        <vt:i4>32</vt:i4>
      </vt:variant>
      <vt:variant>
        <vt:i4>0</vt:i4>
      </vt:variant>
      <vt:variant>
        <vt:i4>5</vt:i4>
      </vt:variant>
      <vt:variant>
        <vt:lpwstr/>
      </vt:variant>
      <vt:variant>
        <vt:lpwstr>_Toc501348987</vt:lpwstr>
      </vt:variant>
      <vt:variant>
        <vt:i4>1310777</vt:i4>
      </vt:variant>
      <vt:variant>
        <vt:i4>26</vt:i4>
      </vt:variant>
      <vt:variant>
        <vt:i4>0</vt:i4>
      </vt:variant>
      <vt:variant>
        <vt:i4>5</vt:i4>
      </vt:variant>
      <vt:variant>
        <vt:lpwstr/>
      </vt:variant>
      <vt:variant>
        <vt:lpwstr>_Toc501348986</vt:lpwstr>
      </vt:variant>
      <vt:variant>
        <vt:i4>1310777</vt:i4>
      </vt:variant>
      <vt:variant>
        <vt:i4>20</vt:i4>
      </vt:variant>
      <vt:variant>
        <vt:i4>0</vt:i4>
      </vt:variant>
      <vt:variant>
        <vt:i4>5</vt:i4>
      </vt:variant>
      <vt:variant>
        <vt:lpwstr/>
      </vt:variant>
      <vt:variant>
        <vt:lpwstr>_Toc501348985</vt:lpwstr>
      </vt:variant>
      <vt:variant>
        <vt:i4>1310777</vt:i4>
      </vt:variant>
      <vt:variant>
        <vt:i4>14</vt:i4>
      </vt:variant>
      <vt:variant>
        <vt:i4>0</vt:i4>
      </vt:variant>
      <vt:variant>
        <vt:i4>5</vt:i4>
      </vt:variant>
      <vt:variant>
        <vt:lpwstr/>
      </vt:variant>
      <vt:variant>
        <vt:lpwstr>_Toc501348984</vt:lpwstr>
      </vt:variant>
      <vt:variant>
        <vt:i4>1310777</vt:i4>
      </vt:variant>
      <vt:variant>
        <vt:i4>8</vt:i4>
      </vt:variant>
      <vt:variant>
        <vt:i4>0</vt:i4>
      </vt:variant>
      <vt:variant>
        <vt:i4>5</vt:i4>
      </vt:variant>
      <vt:variant>
        <vt:lpwstr/>
      </vt:variant>
      <vt:variant>
        <vt:lpwstr>_Toc501348983</vt:lpwstr>
      </vt:variant>
      <vt:variant>
        <vt:i4>1310777</vt:i4>
      </vt:variant>
      <vt:variant>
        <vt:i4>2</vt:i4>
      </vt:variant>
      <vt:variant>
        <vt:i4>0</vt:i4>
      </vt:variant>
      <vt:variant>
        <vt:i4>5</vt:i4>
      </vt:variant>
      <vt:variant>
        <vt:lpwstr/>
      </vt:variant>
      <vt:variant>
        <vt:lpwstr>_Toc501348982</vt:lpwstr>
      </vt:variant>
      <vt:variant>
        <vt:i4>7143523</vt:i4>
      </vt:variant>
      <vt:variant>
        <vt:i4>-1</vt:i4>
      </vt:variant>
      <vt:variant>
        <vt:i4>1027</vt:i4>
      </vt:variant>
      <vt:variant>
        <vt:i4>1</vt:i4>
      </vt:variant>
      <vt:variant>
        <vt:lpwstr>https://lh4.googleusercontent.com/pdk065GklyOv8nBqniNzPoeWFyNP-lMyK-yVo1IzR2yzYNUs_YF6pM6jbTn76cA6s1DpRqQTEs8LBp41tE_F3oqv-AL2vTXydmYENTYso1knVhAPA1n254P4SWGahwcgB1ZpOjfc</vt:lpwstr>
      </vt:variant>
      <vt:variant>
        <vt:lpwstr/>
      </vt:variant>
      <vt:variant>
        <vt:i4>6029350</vt:i4>
      </vt:variant>
      <vt:variant>
        <vt:i4>-1</vt:i4>
      </vt:variant>
      <vt:variant>
        <vt:i4>1026</vt:i4>
      </vt:variant>
      <vt:variant>
        <vt:i4>1</vt:i4>
      </vt:variant>
      <vt:variant>
        <vt:lpwstr>https://lh4.googleusercontent.com/D0ZhokaR4iJBVO_zkvrZX2Sd63ef0v3yZ7qHvdHECENp1cSzmN_R5JVH7LsKjpqxyKFOBYhFs7VIchEDTjeGn96rASqqv_l2Hc1WAfBgQnbDF7h56KCxMQd9lvYuJu0JsMgPrVn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Portilho, Natan</cp:lastModifiedBy>
  <cp:revision>421</cp:revision>
  <cp:lastPrinted>2003-10-22T00:33:00Z</cp:lastPrinted>
  <dcterms:created xsi:type="dcterms:W3CDTF">2018-10-31T20:17:00Z</dcterms:created>
  <dcterms:modified xsi:type="dcterms:W3CDTF">2018-12-1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c8107fe1-e18b-3a98-b2d9-da8da6a57960</vt:lpwstr>
  </property>
  <property fmtid="{D5CDD505-2E9C-101B-9397-08002B2CF9AE}" pid="24" name="Mendeley Citation Style_1">
    <vt:lpwstr>http://www.zotero.org/styles/associacao-brasileira-de-normas-tecnicas-usp-fmvz</vt:lpwstr>
  </property>
</Properties>
</file>